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546A7ADC"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 xml:space="preserve">Tesis </w:t>
      </w:r>
      <w:r w:rsidR="002E65BD">
        <w:rPr>
          <w:rFonts w:ascii="Arial" w:hAnsi="Arial" w:cs="Arial"/>
          <w:sz w:val="28"/>
          <w:szCs w:val="28"/>
        </w:rPr>
        <w:t>p</w:t>
      </w:r>
      <w:r w:rsidR="00D77ED4" w:rsidRPr="00D77ED4">
        <w:rPr>
          <w:rFonts w:ascii="Arial" w:hAnsi="Arial" w:cs="Arial"/>
          <w:sz w:val="28"/>
          <w:szCs w:val="28"/>
        </w:rPr>
        <w:t xml:space="preserve">revia </w:t>
      </w:r>
      <w:r w:rsidR="002E65BD">
        <w:rPr>
          <w:rFonts w:ascii="Arial" w:hAnsi="Arial" w:cs="Arial"/>
          <w:sz w:val="28"/>
          <w:szCs w:val="28"/>
        </w:rPr>
        <w:t>l</w:t>
      </w:r>
      <w:r w:rsidR="00D77ED4" w:rsidRPr="00D77ED4">
        <w:rPr>
          <w:rFonts w:ascii="Arial" w:hAnsi="Arial" w:cs="Arial"/>
          <w:sz w:val="28"/>
          <w:szCs w:val="28"/>
        </w:rPr>
        <w:t xml:space="preserve">a </w:t>
      </w:r>
      <w:r w:rsidR="002E65BD">
        <w:rPr>
          <w:rFonts w:ascii="Arial" w:hAnsi="Arial" w:cs="Arial"/>
          <w:sz w:val="28"/>
          <w:szCs w:val="28"/>
        </w:rPr>
        <w:t>o</w:t>
      </w:r>
      <w:r w:rsidR="00D77ED4" w:rsidRPr="00D77ED4">
        <w:rPr>
          <w:rFonts w:ascii="Arial" w:hAnsi="Arial" w:cs="Arial"/>
          <w:sz w:val="28"/>
          <w:szCs w:val="28"/>
        </w:rPr>
        <w:t xml:space="preserve">btención </w:t>
      </w:r>
      <w:r w:rsidR="002E65BD">
        <w:rPr>
          <w:rFonts w:ascii="Arial" w:hAnsi="Arial" w:cs="Arial"/>
          <w:sz w:val="28"/>
          <w:szCs w:val="28"/>
        </w:rPr>
        <w:t>d</w:t>
      </w:r>
      <w:r w:rsidR="00D77ED4" w:rsidRPr="00D77ED4">
        <w:rPr>
          <w:rFonts w:ascii="Arial" w:hAnsi="Arial" w:cs="Arial"/>
          <w:sz w:val="28"/>
          <w:szCs w:val="28"/>
        </w:rPr>
        <w:t xml:space="preserve">el </w:t>
      </w:r>
      <w:r w:rsidR="002E65BD">
        <w:rPr>
          <w:rFonts w:ascii="Arial" w:hAnsi="Arial" w:cs="Arial"/>
          <w:sz w:val="28"/>
          <w:szCs w:val="28"/>
        </w:rPr>
        <w:t>t</w:t>
      </w:r>
      <w:r w:rsidR="00D77ED4" w:rsidRPr="00D77ED4">
        <w:rPr>
          <w:rFonts w:ascii="Arial" w:hAnsi="Arial" w:cs="Arial"/>
          <w:sz w:val="28"/>
          <w:szCs w:val="28"/>
        </w:rPr>
        <w:t xml:space="preserve">ítulo </w:t>
      </w:r>
      <w:r w:rsidR="002E65BD">
        <w:rPr>
          <w:rFonts w:ascii="Arial" w:hAnsi="Arial" w:cs="Arial"/>
          <w:sz w:val="28"/>
          <w:szCs w:val="28"/>
        </w:rPr>
        <w:t>d</w:t>
      </w:r>
      <w:r w:rsidR="00D77ED4" w:rsidRPr="00D77ED4">
        <w:rPr>
          <w:rFonts w:ascii="Arial" w:hAnsi="Arial" w:cs="Arial"/>
          <w:sz w:val="28"/>
          <w:szCs w:val="28"/>
        </w:rPr>
        <w:t xml:space="preserve">e </w:t>
      </w:r>
      <w:r w:rsidR="002E65BD">
        <w:rPr>
          <w:rFonts w:ascii="Arial" w:hAnsi="Arial" w:cs="Arial"/>
          <w:sz w:val="28"/>
          <w:szCs w:val="28"/>
        </w:rPr>
        <w:t>i</w:t>
      </w:r>
      <w:r w:rsidR="00D77ED4" w:rsidRPr="00D77ED4">
        <w:rPr>
          <w:rFonts w:ascii="Arial" w:hAnsi="Arial" w:cs="Arial"/>
          <w:sz w:val="28"/>
          <w:szCs w:val="28"/>
        </w:rPr>
        <w:t xml:space="preserve">ngeniero </w:t>
      </w:r>
      <w:r w:rsidR="002E65BD">
        <w:rPr>
          <w:rFonts w:ascii="Arial" w:hAnsi="Arial" w:cs="Arial"/>
          <w:sz w:val="28"/>
          <w:szCs w:val="28"/>
        </w:rPr>
        <w:t>e</w:t>
      </w:r>
      <w:r w:rsidR="00D77ED4" w:rsidRPr="00D77ED4">
        <w:rPr>
          <w:rFonts w:ascii="Arial" w:hAnsi="Arial" w:cs="Arial"/>
          <w:sz w:val="28"/>
          <w:szCs w:val="28"/>
        </w:rPr>
        <w:t xml:space="preserve">n </w:t>
      </w:r>
      <w:r w:rsidR="002E65BD">
        <w:rPr>
          <w:rFonts w:ascii="Arial" w:hAnsi="Arial" w:cs="Arial"/>
          <w:sz w:val="28"/>
          <w:szCs w:val="28"/>
        </w:rPr>
        <w:t>s</w:t>
      </w:r>
      <w:r w:rsidR="00D77ED4" w:rsidRPr="00D77ED4">
        <w:rPr>
          <w:rFonts w:ascii="Arial" w:hAnsi="Arial" w:cs="Arial"/>
          <w:sz w:val="28"/>
          <w:szCs w:val="28"/>
        </w:rPr>
        <w:t>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28288935"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xml:space="preserve"> </w:t>
      </w:r>
      <w:proofErr w:type="spellStart"/>
      <w:r w:rsidR="002E65BD">
        <w:rPr>
          <w:lang w:val="es-EC"/>
        </w:rPr>
        <w:t>Msc</w:t>
      </w:r>
      <w:proofErr w:type="spellEnd"/>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5E4244E7" w:rsidR="003E0475" w:rsidRPr="00790E4E" w:rsidRDefault="003E0475" w:rsidP="003E0475">
      <w:pPr>
        <w:pStyle w:val="BodyText"/>
        <w:spacing w:line="360" w:lineRule="auto"/>
        <w:ind w:left="708" w:firstLine="708"/>
        <w:jc w:val="both"/>
        <w:rPr>
          <w:lang w:val="es-EC"/>
        </w:rPr>
      </w:pPr>
      <w:r>
        <w:rPr>
          <w:lang w:val="es-EC"/>
        </w:rPr>
        <w:t xml:space="preserve">Ing. Luis Antonio Chamba Eras </w:t>
      </w:r>
      <w:proofErr w:type="spellStart"/>
      <w:r w:rsidR="002E65BD">
        <w:rPr>
          <w:lang w:val="es-EC"/>
        </w:rPr>
        <w:t>Phd</w:t>
      </w:r>
      <w:proofErr w:type="spellEnd"/>
    </w:p>
    <w:p w14:paraId="76E98084" w14:textId="2F7DCD6C"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w:t>
      </w:r>
      <w:r w:rsidR="002E65BD">
        <w:rPr>
          <w:rFonts w:ascii="Arial" w:hAnsi="Arial" w:cs="Arial"/>
          <w:b/>
          <w:lang w:val="es-EC"/>
        </w:rPr>
        <w:t>9</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214835"/>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214836"/>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214837"/>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214838"/>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214839"/>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214840"/>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214841"/>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214842"/>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214843"/>
      <w:r>
        <w:lastRenderedPageBreak/>
        <w:t>Índice de Contenidos</w:t>
      </w:r>
      <w:bookmarkEnd w:id="17"/>
      <w:bookmarkEnd w:id="18"/>
    </w:p>
    <w:bookmarkStart w:id="19" w:name="_Toc527403363"/>
    <w:p w14:paraId="7D24CEDD" w14:textId="6090F7FD" w:rsidR="00511453"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214835" w:history="1">
        <w:r w:rsidR="00511453" w:rsidRPr="005A4C20">
          <w:rPr>
            <w:rStyle w:val="Hyperlink"/>
            <w:noProof/>
          </w:rPr>
          <w:t>Certificación del Director</w:t>
        </w:r>
        <w:r w:rsidR="00511453">
          <w:rPr>
            <w:noProof/>
            <w:webHidden/>
          </w:rPr>
          <w:tab/>
        </w:r>
        <w:r w:rsidR="00511453">
          <w:rPr>
            <w:noProof/>
            <w:webHidden/>
          </w:rPr>
          <w:fldChar w:fldCharType="begin"/>
        </w:r>
        <w:r w:rsidR="00511453">
          <w:rPr>
            <w:noProof/>
            <w:webHidden/>
          </w:rPr>
          <w:instrText xml:space="preserve"> PAGEREF _Toc214835 \h </w:instrText>
        </w:r>
        <w:r w:rsidR="00511453">
          <w:rPr>
            <w:noProof/>
            <w:webHidden/>
          </w:rPr>
        </w:r>
        <w:r w:rsidR="00511453">
          <w:rPr>
            <w:noProof/>
            <w:webHidden/>
          </w:rPr>
          <w:fldChar w:fldCharType="separate"/>
        </w:r>
        <w:r w:rsidR="00511453">
          <w:rPr>
            <w:noProof/>
            <w:webHidden/>
          </w:rPr>
          <w:t>I</w:t>
        </w:r>
        <w:r w:rsidR="00511453">
          <w:rPr>
            <w:noProof/>
            <w:webHidden/>
          </w:rPr>
          <w:fldChar w:fldCharType="end"/>
        </w:r>
      </w:hyperlink>
    </w:p>
    <w:p w14:paraId="0821025A" w14:textId="22FBE54D" w:rsidR="00511453" w:rsidRDefault="006C10A8">
      <w:pPr>
        <w:pStyle w:val="TOC1"/>
        <w:rPr>
          <w:rFonts w:eastAsiaTheme="minorEastAsia"/>
          <w:noProof/>
          <w:lang w:val="es-EC" w:eastAsia="es-EC"/>
        </w:rPr>
      </w:pPr>
      <w:hyperlink w:anchor="_Toc214836" w:history="1">
        <w:r w:rsidR="00511453" w:rsidRPr="005A4C20">
          <w:rPr>
            <w:rStyle w:val="Hyperlink"/>
            <w:noProof/>
          </w:rPr>
          <w:t>Autoría</w:t>
        </w:r>
        <w:r w:rsidR="00511453">
          <w:rPr>
            <w:noProof/>
            <w:webHidden/>
          </w:rPr>
          <w:tab/>
        </w:r>
        <w:r w:rsidR="00511453">
          <w:rPr>
            <w:noProof/>
            <w:webHidden/>
          </w:rPr>
          <w:fldChar w:fldCharType="begin"/>
        </w:r>
        <w:r w:rsidR="00511453">
          <w:rPr>
            <w:noProof/>
            <w:webHidden/>
          </w:rPr>
          <w:instrText xml:space="preserve"> PAGEREF _Toc214836 \h </w:instrText>
        </w:r>
        <w:r w:rsidR="00511453">
          <w:rPr>
            <w:noProof/>
            <w:webHidden/>
          </w:rPr>
        </w:r>
        <w:r w:rsidR="00511453">
          <w:rPr>
            <w:noProof/>
            <w:webHidden/>
          </w:rPr>
          <w:fldChar w:fldCharType="separate"/>
        </w:r>
        <w:r w:rsidR="00511453">
          <w:rPr>
            <w:noProof/>
            <w:webHidden/>
          </w:rPr>
          <w:t>II</w:t>
        </w:r>
        <w:r w:rsidR="00511453">
          <w:rPr>
            <w:noProof/>
            <w:webHidden/>
          </w:rPr>
          <w:fldChar w:fldCharType="end"/>
        </w:r>
      </w:hyperlink>
    </w:p>
    <w:p w14:paraId="7563F927" w14:textId="12067BD9" w:rsidR="00511453" w:rsidRDefault="006C10A8">
      <w:pPr>
        <w:pStyle w:val="TOC1"/>
        <w:rPr>
          <w:rFonts w:eastAsiaTheme="minorEastAsia"/>
          <w:noProof/>
          <w:lang w:val="es-EC" w:eastAsia="es-EC"/>
        </w:rPr>
      </w:pPr>
      <w:hyperlink w:anchor="_Toc214837" w:history="1">
        <w:r w:rsidR="00511453" w:rsidRPr="005A4C20">
          <w:rPr>
            <w:rStyle w:val="Hyperlink"/>
            <w:noProof/>
          </w:rPr>
          <w:t>Agradecimiento</w:t>
        </w:r>
        <w:r w:rsidR="00511453">
          <w:rPr>
            <w:noProof/>
            <w:webHidden/>
          </w:rPr>
          <w:tab/>
        </w:r>
        <w:r w:rsidR="00511453">
          <w:rPr>
            <w:noProof/>
            <w:webHidden/>
          </w:rPr>
          <w:fldChar w:fldCharType="begin"/>
        </w:r>
        <w:r w:rsidR="00511453">
          <w:rPr>
            <w:noProof/>
            <w:webHidden/>
          </w:rPr>
          <w:instrText xml:space="preserve"> PAGEREF _Toc214837 \h </w:instrText>
        </w:r>
        <w:r w:rsidR="00511453">
          <w:rPr>
            <w:noProof/>
            <w:webHidden/>
          </w:rPr>
        </w:r>
        <w:r w:rsidR="00511453">
          <w:rPr>
            <w:noProof/>
            <w:webHidden/>
          </w:rPr>
          <w:fldChar w:fldCharType="separate"/>
        </w:r>
        <w:r w:rsidR="00511453">
          <w:rPr>
            <w:noProof/>
            <w:webHidden/>
          </w:rPr>
          <w:t>III</w:t>
        </w:r>
        <w:r w:rsidR="00511453">
          <w:rPr>
            <w:noProof/>
            <w:webHidden/>
          </w:rPr>
          <w:fldChar w:fldCharType="end"/>
        </w:r>
      </w:hyperlink>
    </w:p>
    <w:p w14:paraId="175A51CB" w14:textId="150ACB4C" w:rsidR="00511453" w:rsidRDefault="006C10A8">
      <w:pPr>
        <w:pStyle w:val="TOC1"/>
        <w:rPr>
          <w:rFonts w:eastAsiaTheme="minorEastAsia"/>
          <w:noProof/>
          <w:lang w:val="es-EC" w:eastAsia="es-EC"/>
        </w:rPr>
      </w:pPr>
      <w:hyperlink w:anchor="_Toc214838" w:history="1">
        <w:r w:rsidR="00511453" w:rsidRPr="005A4C20">
          <w:rPr>
            <w:rStyle w:val="Hyperlink"/>
            <w:noProof/>
          </w:rPr>
          <w:t>Dedicatoria</w:t>
        </w:r>
        <w:r w:rsidR="00511453">
          <w:rPr>
            <w:noProof/>
            <w:webHidden/>
          </w:rPr>
          <w:tab/>
        </w:r>
        <w:r w:rsidR="00511453">
          <w:rPr>
            <w:noProof/>
            <w:webHidden/>
          </w:rPr>
          <w:fldChar w:fldCharType="begin"/>
        </w:r>
        <w:r w:rsidR="00511453">
          <w:rPr>
            <w:noProof/>
            <w:webHidden/>
          </w:rPr>
          <w:instrText xml:space="preserve"> PAGEREF _Toc214838 \h </w:instrText>
        </w:r>
        <w:r w:rsidR="00511453">
          <w:rPr>
            <w:noProof/>
            <w:webHidden/>
          </w:rPr>
        </w:r>
        <w:r w:rsidR="00511453">
          <w:rPr>
            <w:noProof/>
            <w:webHidden/>
          </w:rPr>
          <w:fldChar w:fldCharType="separate"/>
        </w:r>
        <w:r w:rsidR="00511453">
          <w:rPr>
            <w:noProof/>
            <w:webHidden/>
          </w:rPr>
          <w:t>IV</w:t>
        </w:r>
        <w:r w:rsidR="00511453">
          <w:rPr>
            <w:noProof/>
            <w:webHidden/>
          </w:rPr>
          <w:fldChar w:fldCharType="end"/>
        </w:r>
      </w:hyperlink>
    </w:p>
    <w:p w14:paraId="7F009FB3" w14:textId="1184A36B" w:rsidR="00511453" w:rsidRDefault="006C10A8">
      <w:pPr>
        <w:pStyle w:val="TOC1"/>
        <w:rPr>
          <w:rFonts w:eastAsiaTheme="minorEastAsia"/>
          <w:noProof/>
          <w:lang w:val="es-EC" w:eastAsia="es-EC"/>
        </w:rPr>
      </w:pPr>
      <w:hyperlink w:anchor="_Toc214839" w:history="1">
        <w:r w:rsidR="00511453" w:rsidRPr="005A4C20">
          <w:rPr>
            <w:rStyle w:val="Hyperlink"/>
            <w:noProof/>
          </w:rPr>
          <w:t>Cesión de Derechos</w:t>
        </w:r>
        <w:r w:rsidR="00511453">
          <w:rPr>
            <w:noProof/>
            <w:webHidden/>
          </w:rPr>
          <w:tab/>
        </w:r>
        <w:r w:rsidR="00511453">
          <w:rPr>
            <w:noProof/>
            <w:webHidden/>
          </w:rPr>
          <w:fldChar w:fldCharType="begin"/>
        </w:r>
        <w:r w:rsidR="00511453">
          <w:rPr>
            <w:noProof/>
            <w:webHidden/>
          </w:rPr>
          <w:instrText xml:space="preserve"> PAGEREF _Toc214839 \h </w:instrText>
        </w:r>
        <w:r w:rsidR="00511453">
          <w:rPr>
            <w:noProof/>
            <w:webHidden/>
          </w:rPr>
        </w:r>
        <w:r w:rsidR="00511453">
          <w:rPr>
            <w:noProof/>
            <w:webHidden/>
          </w:rPr>
          <w:fldChar w:fldCharType="separate"/>
        </w:r>
        <w:r w:rsidR="00511453">
          <w:rPr>
            <w:noProof/>
            <w:webHidden/>
          </w:rPr>
          <w:t>V</w:t>
        </w:r>
        <w:r w:rsidR="00511453">
          <w:rPr>
            <w:noProof/>
            <w:webHidden/>
          </w:rPr>
          <w:fldChar w:fldCharType="end"/>
        </w:r>
      </w:hyperlink>
    </w:p>
    <w:p w14:paraId="55FB96C1" w14:textId="75390353" w:rsidR="00511453" w:rsidRDefault="006C10A8">
      <w:pPr>
        <w:pStyle w:val="TOC1"/>
        <w:rPr>
          <w:rFonts w:eastAsiaTheme="minorEastAsia"/>
          <w:noProof/>
          <w:lang w:val="es-EC" w:eastAsia="es-EC"/>
        </w:rPr>
      </w:pPr>
      <w:hyperlink w:anchor="_Toc214840" w:history="1">
        <w:r w:rsidR="00511453" w:rsidRPr="005A4C20">
          <w:rPr>
            <w:rStyle w:val="Hyperlink"/>
            <w:noProof/>
          </w:rPr>
          <w:t>a. Título</w:t>
        </w:r>
        <w:r w:rsidR="00511453">
          <w:rPr>
            <w:noProof/>
            <w:webHidden/>
          </w:rPr>
          <w:tab/>
        </w:r>
        <w:r w:rsidR="00511453">
          <w:rPr>
            <w:noProof/>
            <w:webHidden/>
          </w:rPr>
          <w:fldChar w:fldCharType="begin"/>
        </w:r>
        <w:r w:rsidR="00511453">
          <w:rPr>
            <w:noProof/>
            <w:webHidden/>
          </w:rPr>
          <w:instrText xml:space="preserve"> PAGEREF _Toc214840 \h </w:instrText>
        </w:r>
        <w:r w:rsidR="00511453">
          <w:rPr>
            <w:noProof/>
            <w:webHidden/>
          </w:rPr>
        </w:r>
        <w:r w:rsidR="00511453">
          <w:rPr>
            <w:noProof/>
            <w:webHidden/>
          </w:rPr>
          <w:fldChar w:fldCharType="separate"/>
        </w:r>
        <w:r w:rsidR="00511453">
          <w:rPr>
            <w:noProof/>
            <w:webHidden/>
          </w:rPr>
          <w:t>VI</w:t>
        </w:r>
        <w:r w:rsidR="00511453">
          <w:rPr>
            <w:noProof/>
            <w:webHidden/>
          </w:rPr>
          <w:fldChar w:fldCharType="end"/>
        </w:r>
      </w:hyperlink>
    </w:p>
    <w:p w14:paraId="2FD3465A" w14:textId="726B3E7F" w:rsidR="00511453" w:rsidRDefault="006C10A8">
      <w:pPr>
        <w:pStyle w:val="TOC1"/>
        <w:rPr>
          <w:rFonts w:eastAsiaTheme="minorEastAsia"/>
          <w:noProof/>
          <w:lang w:val="es-EC" w:eastAsia="es-EC"/>
        </w:rPr>
      </w:pPr>
      <w:hyperlink w:anchor="_Toc214841" w:history="1">
        <w:r w:rsidR="00511453" w:rsidRPr="005A4C20">
          <w:rPr>
            <w:rStyle w:val="Hyperlink"/>
            <w:noProof/>
          </w:rPr>
          <w:t>b. Resumen</w:t>
        </w:r>
        <w:r w:rsidR="00511453">
          <w:rPr>
            <w:noProof/>
            <w:webHidden/>
          </w:rPr>
          <w:tab/>
        </w:r>
        <w:r w:rsidR="00511453">
          <w:rPr>
            <w:noProof/>
            <w:webHidden/>
          </w:rPr>
          <w:fldChar w:fldCharType="begin"/>
        </w:r>
        <w:r w:rsidR="00511453">
          <w:rPr>
            <w:noProof/>
            <w:webHidden/>
          </w:rPr>
          <w:instrText xml:space="preserve"> PAGEREF _Toc214841 \h </w:instrText>
        </w:r>
        <w:r w:rsidR="00511453">
          <w:rPr>
            <w:noProof/>
            <w:webHidden/>
          </w:rPr>
        </w:r>
        <w:r w:rsidR="00511453">
          <w:rPr>
            <w:noProof/>
            <w:webHidden/>
          </w:rPr>
          <w:fldChar w:fldCharType="separate"/>
        </w:r>
        <w:r w:rsidR="00511453">
          <w:rPr>
            <w:noProof/>
            <w:webHidden/>
          </w:rPr>
          <w:t>VII</w:t>
        </w:r>
        <w:r w:rsidR="00511453">
          <w:rPr>
            <w:noProof/>
            <w:webHidden/>
          </w:rPr>
          <w:fldChar w:fldCharType="end"/>
        </w:r>
      </w:hyperlink>
    </w:p>
    <w:p w14:paraId="573EB52C" w14:textId="3D62CD03" w:rsidR="00511453" w:rsidRDefault="006C10A8">
      <w:pPr>
        <w:pStyle w:val="TOC1"/>
        <w:rPr>
          <w:rFonts w:eastAsiaTheme="minorEastAsia"/>
          <w:noProof/>
          <w:lang w:val="es-EC" w:eastAsia="es-EC"/>
        </w:rPr>
      </w:pPr>
      <w:hyperlink w:anchor="_Toc214842" w:history="1">
        <w:r w:rsidR="00511453" w:rsidRPr="005A4C20">
          <w:rPr>
            <w:rStyle w:val="Hyperlink"/>
            <w:noProof/>
          </w:rPr>
          <w:t>Abstract</w:t>
        </w:r>
        <w:r w:rsidR="00511453">
          <w:rPr>
            <w:noProof/>
            <w:webHidden/>
          </w:rPr>
          <w:tab/>
        </w:r>
        <w:r w:rsidR="00511453">
          <w:rPr>
            <w:noProof/>
            <w:webHidden/>
          </w:rPr>
          <w:fldChar w:fldCharType="begin"/>
        </w:r>
        <w:r w:rsidR="00511453">
          <w:rPr>
            <w:noProof/>
            <w:webHidden/>
          </w:rPr>
          <w:instrText xml:space="preserve"> PAGEREF _Toc214842 \h </w:instrText>
        </w:r>
        <w:r w:rsidR="00511453">
          <w:rPr>
            <w:noProof/>
            <w:webHidden/>
          </w:rPr>
        </w:r>
        <w:r w:rsidR="00511453">
          <w:rPr>
            <w:noProof/>
            <w:webHidden/>
          </w:rPr>
          <w:fldChar w:fldCharType="separate"/>
        </w:r>
        <w:r w:rsidR="00511453">
          <w:rPr>
            <w:noProof/>
            <w:webHidden/>
          </w:rPr>
          <w:t>VIII</w:t>
        </w:r>
        <w:r w:rsidR="00511453">
          <w:rPr>
            <w:noProof/>
            <w:webHidden/>
          </w:rPr>
          <w:fldChar w:fldCharType="end"/>
        </w:r>
      </w:hyperlink>
    </w:p>
    <w:p w14:paraId="1BB947F5" w14:textId="69DEF093" w:rsidR="00511453" w:rsidRDefault="006C10A8">
      <w:pPr>
        <w:pStyle w:val="TOC1"/>
        <w:rPr>
          <w:rFonts w:eastAsiaTheme="minorEastAsia"/>
          <w:noProof/>
          <w:lang w:val="es-EC" w:eastAsia="es-EC"/>
        </w:rPr>
      </w:pPr>
      <w:hyperlink w:anchor="_Toc214843" w:history="1">
        <w:r w:rsidR="00511453" w:rsidRPr="005A4C20">
          <w:rPr>
            <w:rStyle w:val="Hyperlink"/>
            <w:noProof/>
          </w:rPr>
          <w:t>Índice de Contenidos</w:t>
        </w:r>
        <w:r w:rsidR="00511453">
          <w:rPr>
            <w:noProof/>
            <w:webHidden/>
          </w:rPr>
          <w:tab/>
        </w:r>
        <w:r w:rsidR="00511453">
          <w:rPr>
            <w:noProof/>
            <w:webHidden/>
          </w:rPr>
          <w:fldChar w:fldCharType="begin"/>
        </w:r>
        <w:r w:rsidR="00511453">
          <w:rPr>
            <w:noProof/>
            <w:webHidden/>
          </w:rPr>
          <w:instrText xml:space="preserve"> PAGEREF _Toc214843 \h </w:instrText>
        </w:r>
        <w:r w:rsidR="00511453">
          <w:rPr>
            <w:noProof/>
            <w:webHidden/>
          </w:rPr>
        </w:r>
        <w:r w:rsidR="00511453">
          <w:rPr>
            <w:noProof/>
            <w:webHidden/>
          </w:rPr>
          <w:fldChar w:fldCharType="separate"/>
        </w:r>
        <w:r w:rsidR="00511453">
          <w:rPr>
            <w:noProof/>
            <w:webHidden/>
          </w:rPr>
          <w:t>IX</w:t>
        </w:r>
        <w:r w:rsidR="00511453">
          <w:rPr>
            <w:noProof/>
            <w:webHidden/>
          </w:rPr>
          <w:fldChar w:fldCharType="end"/>
        </w:r>
      </w:hyperlink>
    </w:p>
    <w:p w14:paraId="2E0A35DB" w14:textId="0B719EDE" w:rsidR="00511453" w:rsidRDefault="006C10A8">
      <w:pPr>
        <w:pStyle w:val="TOC1"/>
        <w:rPr>
          <w:rFonts w:eastAsiaTheme="minorEastAsia"/>
          <w:noProof/>
          <w:lang w:val="es-EC" w:eastAsia="es-EC"/>
        </w:rPr>
      </w:pPr>
      <w:hyperlink w:anchor="_Toc214844" w:history="1">
        <w:r w:rsidR="00511453" w:rsidRPr="005A4C20">
          <w:rPr>
            <w:rStyle w:val="Hyperlink"/>
            <w:noProof/>
          </w:rPr>
          <w:t>c. Introducción</w:t>
        </w:r>
        <w:r w:rsidR="00511453">
          <w:rPr>
            <w:noProof/>
            <w:webHidden/>
          </w:rPr>
          <w:tab/>
        </w:r>
        <w:r w:rsidR="00511453">
          <w:rPr>
            <w:noProof/>
            <w:webHidden/>
          </w:rPr>
          <w:fldChar w:fldCharType="begin"/>
        </w:r>
        <w:r w:rsidR="00511453">
          <w:rPr>
            <w:noProof/>
            <w:webHidden/>
          </w:rPr>
          <w:instrText xml:space="preserve"> PAGEREF _Toc214844 \h </w:instrText>
        </w:r>
        <w:r w:rsidR="00511453">
          <w:rPr>
            <w:noProof/>
            <w:webHidden/>
          </w:rPr>
        </w:r>
        <w:r w:rsidR="00511453">
          <w:rPr>
            <w:noProof/>
            <w:webHidden/>
          </w:rPr>
          <w:fldChar w:fldCharType="separate"/>
        </w:r>
        <w:r w:rsidR="00511453">
          <w:rPr>
            <w:noProof/>
            <w:webHidden/>
          </w:rPr>
          <w:t>15</w:t>
        </w:r>
        <w:r w:rsidR="00511453">
          <w:rPr>
            <w:noProof/>
            <w:webHidden/>
          </w:rPr>
          <w:fldChar w:fldCharType="end"/>
        </w:r>
      </w:hyperlink>
    </w:p>
    <w:p w14:paraId="58C0E0B5" w14:textId="465594A9" w:rsidR="00511453" w:rsidRDefault="006C10A8">
      <w:pPr>
        <w:pStyle w:val="TOC1"/>
        <w:rPr>
          <w:rFonts w:eastAsiaTheme="minorEastAsia"/>
          <w:noProof/>
          <w:lang w:val="es-EC" w:eastAsia="es-EC"/>
        </w:rPr>
      </w:pPr>
      <w:hyperlink w:anchor="_Toc214845" w:history="1">
        <w:r w:rsidR="00511453" w:rsidRPr="005A4C20">
          <w:rPr>
            <w:rStyle w:val="Hyperlink"/>
            <w:noProof/>
          </w:rPr>
          <w:t>d. Revisión de Literatura</w:t>
        </w:r>
        <w:r w:rsidR="00511453">
          <w:rPr>
            <w:noProof/>
            <w:webHidden/>
          </w:rPr>
          <w:tab/>
        </w:r>
        <w:r w:rsidR="00511453">
          <w:rPr>
            <w:noProof/>
            <w:webHidden/>
          </w:rPr>
          <w:fldChar w:fldCharType="begin"/>
        </w:r>
        <w:r w:rsidR="00511453">
          <w:rPr>
            <w:noProof/>
            <w:webHidden/>
          </w:rPr>
          <w:instrText xml:space="preserve"> PAGEREF _Toc214845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796AE6" w14:textId="40B8C374" w:rsidR="00511453" w:rsidRDefault="006C10A8">
      <w:pPr>
        <w:pStyle w:val="TOC2"/>
        <w:tabs>
          <w:tab w:val="left" w:pos="660"/>
          <w:tab w:val="right" w:leader="dot" w:pos="8488"/>
        </w:tabs>
        <w:rPr>
          <w:rFonts w:eastAsiaTheme="minorEastAsia"/>
          <w:noProof/>
          <w:lang w:val="es-EC" w:eastAsia="es-EC"/>
        </w:rPr>
      </w:pPr>
      <w:hyperlink w:anchor="_Toc214846" w:history="1">
        <w:r w:rsidR="00511453" w:rsidRPr="005A4C20">
          <w:rPr>
            <w:rStyle w:val="Hyperlink"/>
            <w:noProof/>
          </w:rPr>
          <w:t>1.</w:t>
        </w:r>
        <w:r w:rsidR="00511453">
          <w:rPr>
            <w:rFonts w:eastAsiaTheme="minorEastAsia"/>
            <w:noProof/>
            <w:lang w:val="es-EC" w:eastAsia="es-EC"/>
          </w:rPr>
          <w:tab/>
        </w:r>
        <w:r w:rsidR="00511453" w:rsidRPr="005A4C20">
          <w:rPr>
            <w:rStyle w:val="Hyperlink"/>
            <w:noProof/>
          </w:rPr>
          <w:t>Reseña histórica</w:t>
        </w:r>
        <w:r w:rsidR="00511453">
          <w:rPr>
            <w:noProof/>
            <w:webHidden/>
          </w:rPr>
          <w:tab/>
        </w:r>
        <w:r w:rsidR="00511453">
          <w:rPr>
            <w:noProof/>
            <w:webHidden/>
          </w:rPr>
          <w:fldChar w:fldCharType="begin"/>
        </w:r>
        <w:r w:rsidR="00511453">
          <w:rPr>
            <w:noProof/>
            <w:webHidden/>
          </w:rPr>
          <w:instrText xml:space="preserve"> PAGEREF _Toc214846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F06F005" w14:textId="0D428D0E" w:rsidR="00511453" w:rsidRDefault="006C10A8">
      <w:pPr>
        <w:pStyle w:val="TOC2"/>
        <w:tabs>
          <w:tab w:val="left" w:pos="660"/>
          <w:tab w:val="right" w:leader="dot" w:pos="8488"/>
        </w:tabs>
        <w:rPr>
          <w:rFonts w:eastAsiaTheme="minorEastAsia"/>
          <w:noProof/>
          <w:lang w:val="es-EC" w:eastAsia="es-EC"/>
        </w:rPr>
      </w:pPr>
      <w:hyperlink w:anchor="_Toc214847" w:history="1">
        <w:r w:rsidR="00511453" w:rsidRPr="005A4C20">
          <w:rPr>
            <w:rStyle w:val="Hyperlink"/>
            <w:noProof/>
          </w:rPr>
          <w:t>2.</w:t>
        </w:r>
        <w:r w:rsidR="00511453">
          <w:rPr>
            <w:rFonts w:eastAsiaTheme="minorEastAsia"/>
            <w:noProof/>
            <w:lang w:val="es-EC" w:eastAsia="es-EC"/>
          </w:rPr>
          <w:tab/>
        </w:r>
        <w:r w:rsidR="00511453" w:rsidRPr="005A4C20">
          <w:rPr>
            <w:rStyle w:val="Hyperlink"/>
            <w:noProof/>
          </w:rPr>
          <w:t>Concepto Preliminares (Estado Actual)</w:t>
        </w:r>
        <w:r w:rsidR="00511453">
          <w:rPr>
            <w:noProof/>
            <w:webHidden/>
          </w:rPr>
          <w:tab/>
        </w:r>
        <w:r w:rsidR="00511453">
          <w:rPr>
            <w:noProof/>
            <w:webHidden/>
          </w:rPr>
          <w:fldChar w:fldCharType="begin"/>
        </w:r>
        <w:r w:rsidR="00511453">
          <w:rPr>
            <w:noProof/>
            <w:webHidden/>
          </w:rPr>
          <w:instrText xml:space="preserve"> PAGEREF _Toc214847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6832AA09" w14:textId="2D780712" w:rsidR="00511453" w:rsidRDefault="006C10A8">
      <w:pPr>
        <w:pStyle w:val="TOC2"/>
        <w:tabs>
          <w:tab w:val="left" w:pos="660"/>
          <w:tab w:val="right" w:leader="dot" w:pos="8488"/>
        </w:tabs>
        <w:rPr>
          <w:rFonts w:eastAsiaTheme="minorEastAsia"/>
          <w:noProof/>
          <w:lang w:val="es-EC" w:eastAsia="es-EC"/>
        </w:rPr>
      </w:pPr>
      <w:hyperlink w:anchor="_Toc214848" w:history="1">
        <w:r w:rsidR="00511453" w:rsidRPr="005A4C20">
          <w:rPr>
            <w:rStyle w:val="Hyperlink"/>
            <w:noProof/>
          </w:rPr>
          <w:t>3.</w:t>
        </w:r>
        <w:r w:rsidR="00511453">
          <w:rPr>
            <w:rFonts w:eastAsiaTheme="minorEastAsia"/>
            <w:noProof/>
            <w:lang w:val="es-EC" w:eastAsia="es-EC"/>
          </w:rPr>
          <w:tab/>
        </w:r>
        <w:r w:rsidR="00511453" w:rsidRPr="005A4C20">
          <w:rPr>
            <w:rStyle w:val="Hyperlink"/>
            <w:noProof/>
          </w:rPr>
          <w:t>Trabajos Relacionados</w:t>
        </w:r>
        <w:r w:rsidR="00511453">
          <w:rPr>
            <w:noProof/>
            <w:webHidden/>
          </w:rPr>
          <w:tab/>
        </w:r>
        <w:r w:rsidR="00511453">
          <w:rPr>
            <w:noProof/>
            <w:webHidden/>
          </w:rPr>
          <w:fldChar w:fldCharType="begin"/>
        </w:r>
        <w:r w:rsidR="00511453">
          <w:rPr>
            <w:noProof/>
            <w:webHidden/>
          </w:rPr>
          <w:instrText xml:space="preserve"> PAGEREF _Toc214848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7AB1FA46" w14:textId="7528781A" w:rsidR="00511453" w:rsidRDefault="006C10A8">
      <w:pPr>
        <w:pStyle w:val="TOC2"/>
        <w:tabs>
          <w:tab w:val="left" w:pos="660"/>
          <w:tab w:val="right" w:leader="dot" w:pos="8488"/>
        </w:tabs>
        <w:rPr>
          <w:rFonts w:eastAsiaTheme="minorEastAsia"/>
          <w:noProof/>
          <w:lang w:val="es-EC" w:eastAsia="es-EC"/>
        </w:rPr>
      </w:pPr>
      <w:hyperlink w:anchor="_Toc214849" w:history="1">
        <w:r w:rsidR="00511453" w:rsidRPr="005A4C20">
          <w:rPr>
            <w:rStyle w:val="Hyperlink"/>
            <w:noProof/>
            <w:lang w:eastAsia="es-ES"/>
          </w:rPr>
          <w:t>4.</w:t>
        </w:r>
        <w:r w:rsidR="00511453">
          <w:rPr>
            <w:rFonts w:eastAsiaTheme="minorEastAsia"/>
            <w:noProof/>
            <w:lang w:val="es-EC" w:eastAsia="es-EC"/>
          </w:rPr>
          <w:tab/>
        </w:r>
        <w:r w:rsidR="00511453" w:rsidRPr="005A4C20">
          <w:rPr>
            <w:rStyle w:val="Hyperlink"/>
            <w:noProof/>
            <w:lang w:eastAsia="es-ES"/>
          </w:rPr>
          <w:t>Arquitectura Multicapa</w:t>
        </w:r>
        <w:r w:rsidR="00511453">
          <w:rPr>
            <w:noProof/>
            <w:webHidden/>
          </w:rPr>
          <w:tab/>
        </w:r>
        <w:r w:rsidR="00511453">
          <w:rPr>
            <w:noProof/>
            <w:webHidden/>
          </w:rPr>
          <w:fldChar w:fldCharType="begin"/>
        </w:r>
        <w:r w:rsidR="00511453">
          <w:rPr>
            <w:noProof/>
            <w:webHidden/>
          </w:rPr>
          <w:instrText xml:space="preserve"> PAGEREF _Toc214849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18DB5BEC" w14:textId="1E0121E5" w:rsidR="00511453" w:rsidRDefault="006C10A8">
      <w:pPr>
        <w:pStyle w:val="TOC2"/>
        <w:tabs>
          <w:tab w:val="left" w:pos="660"/>
          <w:tab w:val="right" w:leader="dot" w:pos="8488"/>
        </w:tabs>
        <w:rPr>
          <w:rFonts w:eastAsiaTheme="minorEastAsia"/>
          <w:noProof/>
          <w:lang w:val="es-EC" w:eastAsia="es-EC"/>
        </w:rPr>
      </w:pPr>
      <w:hyperlink w:anchor="_Toc214850" w:history="1">
        <w:r w:rsidR="00511453" w:rsidRPr="005A4C20">
          <w:rPr>
            <w:rStyle w:val="Hyperlink"/>
            <w:noProof/>
            <w:lang w:eastAsia="es-ES"/>
          </w:rPr>
          <w:t>5.</w:t>
        </w:r>
        <w:r w:rsidR="00511453">
          <w:rPr>
            <w:rFonts w:eastAsiaTheme="minorEastAsia"/>
            <w:noProof/>
            <w:lang w:val="es-EC" w:eastAsia="es-EC"/>
          </w:rPr>
          <w:tab/>
        </w:r>
        <w:r w:rsidR="00511453" w:rsidRPr="005A4C20">
          <w:rPr>
            <w:rStyle w:val="Hyperlink"/>
            <w:noProof/>
            <w:lang w:eastAsia="es-ES"/>
          </w:rPr>
          <w:t>Metodología para desarrollo de software</w:t>
        </w:r>
        <w:r w:rsidR="00511453">
          <w:rPr>
            <w:noProof/>
            <w:webHidden/>
          </w:rPr>
          <w:tab/>
        </w:r>
        <w:r w:rsidR="00511453">
          <w:rPr>
            <w:noProof/>
            <w:webHidden/>
          </w:rPr>
          <w:fldChar w:fldCharType="begin"/>
        </w:r>
        <w:r w:rsidR="00511453">
          <w:rPr>
            <w:noProof/>
            <w:webHidden/>
          </w:rPr>
          <w:instrText xml:space="preserve"> PAGEREF _Toc214850 \h </w:instrText>
        </w:r>
        <w:r w:rsidR="00511453">
          <w:rPr>
            <w:noProof/>
            <w:webHidden/>
          </w:rPr>
        </w:r>
        <w:r w:rsidR="00511453">
          <w:rPr>
            <w:noProof/>
            <w:webHidden/>
          </w:rPr>
          <w:fldChar w:fldCharType="separate"/>
        </w:r>
        <w:r w:rsidR="00511453">
          <w:rPr>
            <w:noProof/>
            <w:webHidden/>
          </w:rPr>
          <w:t>16</w:t>
        </w:r>
        <w:r w:rsidR="00511453">
          <w:rPr>
            <w:noProof/>
            <w:webHidden/>
          </w:rPr>
          <w:fldChar w:fldCharType="end"/>
        </w:r>
      </w:hyperlink>
    </w:p>
    <w:p w14:paraId="32623664" w14:textId="54274C74" w:rsidR="00511453" w:rsidRDefault="006C10A8">
      <w:pPr>
        <w:pStyle w:val="TOC3"/>
        <w:tabs>
          <w:tab w:val="right" w:leader="dot" w:pos="8488"/>
        </w:tabs>
        <w:rPr>
          <w:rFonts w:cstheme="minorBidi"/>
          <w:noProof/>
          <w:lang w:val="es-EC" w:eastAsia="es-EC"/>
        </w:rPr>
      </w:pPr>
      <w:hyperlink w:anchor="_Toc214851" w:history="1">
        <w:r w:rsidR="00511453" w:rsidRPr="005A4C20">
          <w:rPr>
            <w:rStyle w:val="Hyperlink"/>
            <w:noProof/>
          </w:rPr>
          <w:t>Programación Extrema (XP)</w:t>
        </w:r>
        <w:r w:rsidR="00511453">
          <w:rPr>
            <w:noProof/>
            <w:webHidden/>
          </w:rPr>
          <w:tab/>
        </w:r>
        <w:r w:rsidR="00511453">
          <w:rPr>
            <w:noProof/>
            <w:webHidden/>
          </w:rPr>
          <w:fldChar w:fldCharType="begin"/>
        </w:r>
        <w:r w:rsidR="00511453">
          <w:rPr>
            <w:noProof/>
            <w:webHidden/>
          </w:rPr>
          <w:instrText xml:space="preserve"> PAGEREF _Toc214851 \h </w:instrText>
        </w:r>
        <w:r w:rsidR="00511453">
          <w:rPr>
            <w:noProof/>
            <w:webHidden/>
          </w:rPr>
        </w:r>
        <w:r w:rsidR="00511453">
          <w:rPr>
            <w:noProof/>
            <w:webHidden/>
          </w:rPr>
          <w:fldChar w:fldCharType="separate"/>
        </w:r>
        <w:r w:rsidR="00511453">
          <w:rPr>
            <w:noProof/>
            <w:webHidden/>
          </w:rPr>
          <w:t>17</w:t>
        </w:r>
        <w:r w:rsidR="00511453">
          <w:rPr>
            <w:noProof/>
            <w:webHidden/>
          </w:rPr>
          <w:fldChar w:fldCharType="end"/>
        </w:r>
      </w:hyperlink>
    </w:p>
    <w:p w14:paraId="7CCD6301" w14:textId="6BCABEAC" w:rsidR="00511453" w:rsidRDefault="006C10A8">
      <w:pPr>
        <w:pStyle w:val="TOC3"/>
        <w:tabs>
          <w:tab w:val="right" w:leader="dot" w:pos="8488"/>
        </w:tabs>
        <w:rPr>
          <w:rFonts w:cstheme="minorBidi"/>
          <w:noProof/>
          <w:lang w:val="es-EC" w:eastAsia="es-EC"/>
        </w:rPr>
      </w:pPr>
      <w:hyperlink w:anchor="_Toc214852" w:history="1">
        <w:r w:rsidR="00511453" w:rsidRPr="005A4C20">
          <w:rPr>
            <w:rStyle w:val="Hyperlink"/>
            <w:noProof/>
          </w:rPr>
          <w:t>SCRUM</w:t>
        </w:r>
        <w:r w:rsidR="00511453">
          <w:rPr>
            <w:noProof/>
            <w:webHidden/>
          </w:rPr>
          <w:tab/>
        </w:r>
        <w:r w:rsidR="00511453">
          <w:rPr>
            <w:noProof/>
            <w:webHidden/>
          </w:rPr>
          <w:fldChar w:fldCharType="begin"/>
        </w:r>
        <w:r w:rsidR="00511453">
          <w:rPr>
            <w:noProof/>
            <w:webHidden/>
          </w:rPr>
          <w:instrText xml:space="preserve"> PAGEREF _Toc214852 \h </w:instrText>
        </w:r>
        <w:r w:rsidR="00511453">
          <w:rPr>
            <w:noProof/>
            <w:webHidden/>
          </w:rPr>
        </w:r>
        <w:r w:rsidR="00511453">
          <w:rPr>
            <w:noProof/>
            <w:webHidden/>
          </w:rPr>
          <w:fldChar w:fldCharType="separate"/>
        </w:r>
        <w:r w:rsidR="00511453">
          <w:rPr>
            <w:noProof/>
            <w:webHidden/>
          </w:rPr>
          <w:t>18</w:t>
        </w:r>
        <w:r w:rsidR="00511453">
          <w:rPr>
            <w:noProof/>
            <w:webHidden/>
          </w:rPr>
          <w:fldChar w:fldCharType="end"/>
        </w:r>
      </w:hyperlink>
    </w:p>
    <w:p w14:paraId="6E5C24E8" w14:textId="7B5084DE" w:rsidR="00511453" w:rsidRDefault="006C10A8">
      <w:pPr>
        <w:pStyle w:val="TOC3"/>
        <w:tabs>
          <w:tab w:val="right" w:leader="dot" w:pos="8488"/>
        </w:tabs>
        <w:rPr>
          <w:rFonts w:cstheme="minorBidi"/>
          <w:noProof/>
          <w:lang w:val="es-EC" w:eastAsia="es-EC"/>
        </w:rPr>
      </w:pPr>
      <w:hyperlink w:anchor="_Toc214853" w:history="1">
        <w:r w:rsidR="00511453" w:rsidRPr="005A4C20">
          <w:rPr>
            <w:rStyle w:val="Hyperlink"/>
            <w:noProof/>
          </w:rPr>
          <w:t>CRYSTAL</w:t>
        </w:r>
        <w:r w:rsidR="00511453">
          <w:rPr>
            <w:noProof/>
            <w:webHidden/>
          </w:rPr>
          <w:tab/>
        </w:r>
        <w:r w:rsidR="00511453">
          <w:rPr>
            <w:noProof/>
            <w:webHidden/>
          </w:rPr>
          <w:fldChar w:fldCharType="begin"/>
        </w:r>
        <w:r w:rsidR="00511453">
          <w:rPr>
            <w:noProof/>
            <w:webHidden/>
          </w:rPr>
          <w:instrText xml:space="preserve"> PAGEREF _Toc214853 \h </w:instrText>
        </w:r>
        <w:r w:rsidR="00511453">
          <w:rPr>
            <w:noProof/>
            <w:webHidden/>
          </w:rPr>
        </w:r>
        <w:r w:rsidR="00511453">
          <w:rPr>
            <w:noProof/>
            <w:webHidden/>
          </w:rPr>
          <w:fldChar w:fldCharType="separate"/>
        </w:r>
        <w:r w:rsidR="00511453">
          <w:rPr>
            <w:noProof/>
            <w:webHidden/>
          </w:rPr>
          <w:t>19</w:t>
        </w:r>
        <w:r w:rsidR="00511453">
          <w:rPr>
            <w:noProof/>
            <w:webHidden/>
          </w:rPr>
          <w:fldChar w:fldCharType="end"/>
        </w:r>
      </w:hyperlink>
    </w:p>
    <w:p w14:paraId="6000C8BF" w14:textId="38AF9ABB" w:rsidR="00511453" w:rsidRDefault="006C10A8">
      <w:pPr>
        <w:pStyle w:val="TOC3"/>
        <w:tabs>
          <w:tab w:val="right" w:leader="dot" w:pos="8488"/>
        </w:tabs>
        <w:rPr>
          <w:rFonts w:cstheme="minorBidi"/>
          <w:noProof/>
          <w:lang w:val="es-EC" w:eastAsia="es-EC"/>
        </w:rPr>
      </w:pPr>
      <w:hyperlink w:anchor="_Toc214854" w:history="1">
        <w:r w:rsidR="00511453" w:rsidRPr="005A4C20">
          <w:rPr>
            <w:rStyle w:val="Hyperlink"/>
            <w:noProof/>
            <w:lang w:val="es-EC"/>
          </w:rPr>
          <w:t>DSDM (Dynamic Systems Development Method)</w:t>
        </w:r>
        <w:r w:rsidR="00511453">
          <w:rPr>
            <w:noProof/>
            <w:webHidden/>
          </w:rPr>
          <w:tab/>
        </w:r>
        <w:r w:rsidR="00511453">
          <w:rPr>
            <w:noProof/>
            <w:webHidden/>
          </w:rPr>
          <w:fldChar w:fldCharType="begin"/>
        </w:r>
        <w:r w:rsidR="00511453">
          <w:rPr>
            <w:noProof/>
            <w:webHidden/>
          </w:rPr>
          <w:instrText xml:space="preserve"> PAGEREF _Toc214854 \h </w:instrText>
        </w:r>
        <w:r w:rsidR="00511453">
          <w:rPr>
            <w:noProof/>
            <w:webHidden/>
          </w:rPr>
        </w:r>
        <w:r w:rsidR="00511453">
          <w:rPr>
            <w:noProof/>
            <w:webHidden/>
          </w:rPr>
          <w:fldChar w:fldCharType="separate"/>
        </w:r>
        <w:r w:rsidR="00511453">
          <w:rPr>
            <w:noProof/>
            <w:webHidden/>
          </w:rPr>
          <w:t>20</w:t>
        </w:r>
        <w:r w:rsidR="00511453">
          <w:rPr>
            <w:noProof/>
            <w:webHidden/>
          </w:rPr>
          <w:fldChar w:fldCharType="end"/>
        </w:r>
      </w:hyperlink>
    </w:p>
    <w:p w14:paraId="192239F4" w14:textId="29DEB044" w:rsidR="00511453" w:rsidRDefault="006C10A8">
      <w:pPr>
        <w:pStyle w:val="TOC3"/>
        <w:tabs>
          <w:tab w:val="right" w:leader="dot" w:pos="8488"/>
        </w:tabs>
        <w:rPr>
          <w:rFonts w:cstheme="minorBidi"/>
          <w:noProof/>
          <w:lang w:val="es-EC" w:eastAsia="es-EC"/>
        </w:rPr>
      </w:pPr>
      <w:hyperlink w:anchor="_Toc214855" w:history="1">
        <w:r w:rsidR="00511453" w:rsidRPr="005A4C20">
          <w:rPr>
            <w:rStyle w:val="Hyperlink"/>
            <w:noProof/>
          </w:rPr>
          <w:t>Comparativa de las metodologías (XP, Scrum, Crystal, DSDM)</w:t>
        </w:r>
        <w:r w:rsidR="00511453">
          <w:rPr>
            <w:noProof/>
            <w:webHidden/>
          </w:rPr>
          <w:tab/>
        </w:r>
        <w:r w:rsidR="00511453">
          <w:rPr>
            <w:noProof/>
            <w:webHidden/>
          </w:rPr>
          <w:fldChar w:fldCharType="begin"/>
        </w:r>
        <w:r w:rsidR="00511453">
          <w:rPr>
            <w:noProof/>
            <w:webHidden/>
          </w:rPr>
          <w:instrText xml:space="preserve"> PAGEREF _Toc214855 \h </w:instrText>
        </w:r>
        <w:r w:rsidR="00511453">
          <w:rPr>
            <w:noProof/>
            <w:webHidden/>
          </w:rPr>
        </w:r>
        <w:r w:rsidR="00511453">
          <w:rPr>
            <w:noProof/>
            <w:webHidden/>
          </w:rPr>
          <w:fldChar w:fldCharType="separate"/>
        </w:r>
        <w:r w:rsidR="00511453">
          <w:rPr>
            <w:noProof/>
            <w:webHidden/>
          </w:rPr>
          <w:t>21</w:t>
        </w:r>
        <w:r w:rsidR="00511453">
          <w:rPr>
            <w:noProof/>
            <w:webHidden/>
          </w:rPr>
          <w:fldChar w:fldCharType="end"/>
        </w:r>
      </w:hyperlink>
    </w:p>
    <w:p w14:paraId="51161510" w14:textId="0E86D23D" w:rsidR="00511453" w:rsidRDefault="006C10A8">
      <w:pPr>
        <w:pStyle w:val="TOC2"/>
        <w:tabs>
          <w:tab w:val="left" w:pos="660"/>
          <w:tab w:val="right" w:leader="dot" w:pos="8488"/>
        </w:tabs>
        <w:rPr>
          <w:rFonts w:eastAsiaTheme="minorEastAsia"/>
          <w:noProof/>
          <w:lang w:val="es-EC" w:eastAsia="es-EC"/>
        </w:rPr>
      </w:pPr>
      <w:hyperlink w:anchor="_Toc214856" w:history="1">
        <w:r w:rsidR="00511453" w:rsidRPr="005A4C20">
          <w:rPr>
            <w:rStyle w:val="Hyperlink"/>
            <w:noProof/>
            <w:lang w:eastAsia="es-ES"/>
          </w:rPr>
          <w:t>6.</w:t>
        </w:r>
        <w:r w:rsidR="00511453">
          <w:rPr>
            <w:rFonts w:eastAsiaTheme="minorEastAsia"/>
            <w:noProof/>
            <w:lang w:val="es-EC" w:eastAsia="es-EC"/>
          </w:rPr>
          <w:tab/>
        </w:r>
        <w:r w:rsidR="00511453" w:rsidRPr="005A4C20">
          <w:rPr>
            <w:rStyle w:val="Hyperlink"/>
            <w:noProof/>
            <w:lang w:eastAsia="es-ES"/>
          </w:rPr>
          <w:t>Herramientas de desarrollo</w:t>
        </w:r>
        <w:r w:rsidR="00511453">
          <w:rPr>
            <w:noProof/>
            <w:webHidden/>
          </w:rPr>
          <w:tab/>
        </w:r>
        <w:r w:rsidR="00511453">
          <w:rPr>
            <w:noProof/>
            <w:webHidden/>
          </w:rPr>
          <w:fldChar w:fldCharType="begin"/>
        </w:r>
        <w:r w:rsidR="00511453">
          <w:rPr>
            <w:noProof/>
            <w:webHidden/>
          </w:rPr>
          <w:instrText xml:space="preserve"> PAGEREF _Toc214856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732F555" w14:textId="7358A68C" w:rsidR="00511453" w:rsidRDefault="006C10A8">
      <w:pPr>
        <w:pStyle w:val="TOC2"/>
        <w:tabs>
          <w:tab w:val="left" w:pos="880"/>
          <w:tab w:val="right" w:leader="dot" w:pos="8488"/>
        </w:tabs>
        <w:rPr>
          <w:rFonts w:eastAsiaTheme="minorEastAsia"/>
          <w:noProof/>
          <w:lang w:val="es-EC" w:eastAsia="es-EC"/>
        </w:rPr>
      </w:pPr>
      <w:hyperlink w:anchor="_Toc214857" w:history="1">
        <w:r w:rsidR="00511453" w:rsidRPr="005A4C20">
          <w:rPr>
            <w:rStyle w:val="Hyperlink"/>
            <w:noProof/>
            <w:lang w:eastAsia="es-ES"/>
          </w:rPr>
          <w:t>6.1</w:t>
        </w:r>
        <w:r w:rsidR="00511453">
          <w:rPr>
            <w:rFonts w:eastAsiaTheme="minorEastAsia"/>
            <w:noProof/>
            <w:lang w:val="es-EC" w:eastAsia="es-EC"/>
          </w:rPr>
          <w:tab/>
        </w:r>
        <w:r w:rsidR="00511453" w:rsidRPr="005A4C20">
          <w:rPr>
            <w:rStyle w:val="Hyperlink"/>
            <w:noProof/>
            <w:lang w:eastAsia="es-ES"/>
          </w:rPr>
          <w:t>Comparativa de Frameworks</w:t>
        </w:r>
        <w:r w:rsidR="00511453">
          <w:rPr>
            <w:noProof/>
            <w:webHidden/>
          </w:rPr>
          <w:tab/>
        </w:r>
        <w:r w:rsidR="00511453">
          <w:rPr>
            <w:noProof/>
            <w:webHidden/>
          </w:rPr>
          <w:fldChar w:fldCharType="begin"/>
        </w:r>
        <w:r w:rsidR="00511453">
          <w:rPr>
            <w:noProof/>
            <w:webHidden/>
          </w:rPr>
          <w:instrText xml:space="preserve"> PAGEREF _Toc214857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58FA94A5" w14:textId="066AC9A7" w:rsidR="00511453" w:rsidRDefault="006C10A8">
      <w:pPr>
        <w:pStyle w:val="TOC3"/>
        <w:tabs>
          <w:tab w:val="right" w:leader="dot" w:pos="8488"/>
        </w:tabs>
        <w:rPr>
          <w:rFonts w:cstheme="minorBidi"/>
          <w:noProof/>
          <w:lang w:val="es-EC" w:eastAsia="es-EC"/>
        </w:rPr>
      </w:pPr>
      <w:hyperlink w:anchor="_Toc214858" w:history="1">
        <w:r w:rsidR="00511453" w:rsidRPr="005A4C20">
          <w:rPr>
            <w:rStyle w:val="Hyperlink"/>
            <w:noProof/>
            <w:lang w:val="es-EC"/>
          </w:rPr>
          <w:t>Laravel</w:t>
        </w:r>
        <w:r w:rsidR="00511453">
          <w:rPr>
            <w:noProof/>
            <w:webHidden/>
          </w:rPr>
          <w:tab/>
        </w:r>
        <w:r w:rsidR="00511453">
          <w:rPr>
            <w:noProof/>
            <w:webHidden/>
          </w:rPr>
          <w:fldChar w:fldCharType="begin"/>
        </w:r>
        <w:r w:rsidR="00511453">
          <w:rPr>
            <w:noProof/>
            <w:webHidden/>
          </w:rPr>
          <w:instrText xml:space="preserve"> PAGEREF _Toc214858 \h </w:instrText>
        </w:r>
        <w:r w:rsidR="00511453">
          <w:rPr>
            <w:noProof/>
            <w:webHidden/>
          </w:rPr>
        </w:r>
        <w:r w:rsidR="00511453">
          <w:rPr>
            <w:noProof/>
            <w:webHidden/>
          </w:rPr>
          <w:fldChar w:fldCharType="separate"/>
        </w:r>
        <w:r w:rsidR="00511453">
          <w:rPr>
            <w:noProof/>
            <w:webHidden/>
          </w:rPr>
          <w:t>24</w:t>
        </w:r>
        <w:r w:rsidR="00511453">
          <w:rPr>
            <w:noProof/>
            <w:webHidden/>
          </w:rPr>
          <w:fldChar w:fldCharType="end"/>
        </w:r>
      </w:hyperlink>
    </w:p>
    <w:p w14:paraId="202564D2" w14:textId="08777BFA" w:rsidR="00511453" w:rsidRDefault="006C10A8">
      <w:pPr>
        <w:pStyle w:val="TOC3"/>
        <w:tabs>
          <w:tab w:val="right" w:leader="dot" w:pos="8488"/>
        </w:tabs>
        <w:rPr>
          <w:rFonts w:cstheme="minorBidi"/>
          <w:noProof/>
          <w:lang w:val="es-EC" w:eastAsia="es-EC"/>
        </w:rPr>
      </w:pPr>
      <w:hyperlink w:anchor="_Toc214859" w:history="1">
        <w:r w:rsidR="00511453" w:rsidRPr="005A4C20">
          <w:rPr>
            <w:rStyle w:val="Hyperlink"/>
            <w:noProof/>
          </w:rPr>
          <w:t>CodeIgniter</w:t>
        </w:r>
        <w:r w:rsidR="00511453">
          <w:rPr>
            <w:noProof/>
            <w:webHidden/>
          </w:rPr>
          <w:tab/>
        </w:r>
        <w:r w:rsidR="00511453">
          <w:rPr>
            <w:noProof/>
            <w:webHidden/>
          </w:rPr>
          <w:fldChar w:fldCharType="begin"/>
        </w:r>
        <w:r w:rsidR="00511453">
          <w:rPr>
            <w:noProof/>
            <w:webHidden/>
          </w:rPr>
          <w:instrText xml:space="preserve"> PAGEREF _Toc214859 \h </w:instrText>
        </w:r>
        <w:r w:rsidR="00511453">
          <w:rPr>
            <w:noProof/>
            <w:webHidden/>
          </w:rPr>
        </w:r>
        <w:r w:rsidR="00511453">
          <w:rPr>
            <w:noProof/>
            <w:webHidden/>
          </w:rPr>
          <w:fldChar w:fldCharType="separate"/>
        </w:r>
        <w:r w:rsidR="00511453">
          <w:rPr>
            <w:noProof/>
            <w:webHidden/>
          </w:rPr>
          <w:t>25</w:t>
        </w:r>
        <w:r w:rsidR="00511453">
          <w:rPr>
            <w:noProof/>
            <w:webHidden/>
          </w:rPr>
          <w:fldChar w:fldCharType="end"/>
        </w:r>
      </w:hyperlink>
    </w:p>
    <w:p w14:paraId="55998ED3" w14:textId="270701E6" w:rsidR="00511453" w:rsidRDefault="006C10A8">
      <w:pPr>
        <w:pStyle w:val="TOC3"/>
        <w:tabs>
          <w:tab w:val="right" w:leader="dot" w:pos="8488"/>
        </w:tabs>
        <w:rPr>
          <w:rFonts w:cstheme="minorBidi"/>
          <w:noProof/>
          <w:lang w:val="es-EC" w:eastAsia="es-EC"/>
        </w:rPr>
      </w:pPr>
      <w:hyperlink w:anchor="_Toc214860" w:history="1">
        <w:r w:rsidR="00511453" w:rsidRPr="005A4C20">
          <w:rPr>
            <w:rStyle w:val="Hyperlink"/>
            <w:noProof/>
          </w:rPr>
          <w:t>CakePHP</w:t>
        </w:r>
        <w:r w:rsidR="00511453">
          <w:rPr>
            <w:noProof/>
            <w:webHidden/>
          </w:rPr>
          <w:tab/>
        </w:r>
        <w:r w:rsidR="00511453">
          <w:rPr>
            <w:noProof/>
            <w:webHidden/>
          </w:rPr>
          <w:fldChar w:fldCharType="begin"/>
        </w:r>
        <w:r w:rsidR="00511453">
          <w:rPr>
            <w:noProof/>
            <w:webHidden/>
          </w:rPr>
          <w:instrText xml:space="preserve"> PAGEREF _Toc214860 \h </w:instrText>
        </w:r>
        <w:r w:rsidR="00511453">
          <w:rPr>
            <w:noProof/>
            <w:webHidden/>
          </w:rPr>
        </w:r>
        <w:r w:rsidR="00511453">
          <w:rPr>
            <w:noProof/>
            <w:webHidden/>
          </w:rPr>
          <w:fldChar w:fldCharType="separate"/>
        </w:r>
        <w:r w:rsidR="00511453">
          <w:rPr>
            <w:noProof/>
            <w:webHidden/>
          </w:rPr>
          <w:t>26</w:t>
        </w:r>
        <w:r w:rsidR="00511453">
          <w:rPr>
            <w:noProof/>
            <w:webHidden/>
          </w:rPr>
          <w:fldChar w:fldCharType="end"/>
        </w:r>
      </w:hyperlink>
    </w:p>
    <w:p w14:paraId="7F0919E0" w14:textId="18C617AC" w:rsidR="00511453" w:rsidRDefault="006C10A8">
      <w:pPr>
        <w:pStyle w:val="TOC3"/>
        <w:tabs>
          <w:tab w:val="right" w:leader="dot" w:pos="8488"/>
        </w:tabs>
        <w:rPr>
          <w:rFonts w:cstheme="minorBidi"/>
          <w:noProof/>
          <w:lang w:val="es-EC" w:eastAsia="es-EC"/>
        </w:rPr>
      </w:pPr>
      <w:hyperlink w:anchor="_Toc214861" w:history="1">
        <w:r w:rsidR="00511453" w:rsidRPr="005A4C20">
          <w:rPr>
            <w:rStyle w:val="Hyperlink"/>
            <w:noProof/>
          </w:rPr>
          <w:t>Comparativa de los frameworks (Laravel, CodeIgniter, CakePHP)</w:t>
        </w:r>
        <w:r w:rsidR="00511453">
          <w:rPr>
            <w:noProof/>
            <w:webHidden/>
          </w:rPr>
          <w:tab/>
        </w:r>
        <w:r w:rsidR="00511453">
          <w:rPr>
            <w:noProof/>
            <w:webHidden/>
          </w:rPr>
          <w:fldChar w:fldCharType="begin"/>
        </w:r>
        <w:r w:rsidR="00511453">
          <w:rPr>
            <w:noProof/>
            <w:webHidden/>
          </w:rPr>
          <w:instrText xml:space="preserve"> PAGEREF _Toc214861 \h </w:instrText>
        </w:r>
        <w:r w:rsidR="00511453">
          <w:rPr>
            <w:noProof/>
            <w:webHidden/>
          </w:rPr>
        </w:r>
        <w:r w:rsidR="00511453">
          <w:rPr>
            <w:noProof/>
            <w:webHidden/>
          </w:rPr>
          <w:fldChar w:fldCharType="separate"/>
        </w:r>
        <w:r w:rsidR="00511453">
          <w:rPr>
            <w:noProof/>
            <w:webHidden/>
          </w:rPr>
          <w:t>27</w:t>
        </w:r>
        <w:r w:rsidR="00511453">
          <w:rPr>
            <w:noProof/>
            <w:webHidden/>
          </w:rPr>
          <w:fldChar w:fldCharType="end"/>
        </w:r>
      </w:hyperlink>
    </w:p>
    <w:p w14:paraId="1B32B5CA" w14:textId="57519B97" w:rsidR="00511453" w:rsidRDefault="006C10A8">
      <w:pPr>
        <w:pStyle w:val="TOC1"/>
        <w:rPr>
          <w:rFonts w:eastAsiaTheme="minorEastAsia"/>
          <w:noProof/>
          <w:lang w:val="es-EC" w:eastAsia="es-EC"/>
        </w:rPr>
      </w:pPr>
      <w:hyperlink w:anchor="_Toc214862" w:history="1">
        <w:r w:rsidR="00511453" w:rsidRPr="005A4C20">
          <w:rPr>
            <w:rStyle w:val="Hyperlink"/>
            <w:noProof/>
          </w:rPr>
          <w:t>e. Materiales y Métodos</w:t>
        </w:r>
        <w:r w:rsidR="00511453">
          <w:rPr>
            <w:noProof/>
            <w:webHidden/>
          </w:rPr>
          <w:tab/>
        </w:r>
        <w:r w:rsidR="00511453">
          <w:rPr>
            <w:noProof/>
            <w:webHidden/>
          </w:rPr>
          <w:fldChar w:fldCharType="begin"/>
        </w:r>
        <w:r w:rsidR="00511453">
          <w:rPr>
            <w:noProof/>
            <w:webHidden/>
          </w:rPr>
          <w:instrText xml:space="preserve"> PAGEREF _Toc214862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0374D357" w14:textId="0E728705" w:rsidR="00511453" w:rsidRDefault="006C10A8">
      <w:pPr>
        <w:pStyle w:val="TOC2"/>
        <w:tabs>
          <w:tab w:val="left" w:pos="660"/>
          <w:tab w:val="right" w:leader="dot" w:pos="8488"/>
        </w:tabs>
        <w:rPr>
          <w:rFonts w:eastAsiaTheme="minorEastAsia"/>
          <w:noProof/>
          <w:lang w:val="es-EC" w:eastAsia="es-EC"/>
        </w:rPr>
      </w:pPr>
      <w:hyperlink w:anchor="_Toc214863" w:history="1">
        <w:r w:rsidR="00511453" w:rsidRPr="005A4C20">
          <w:rPr>
            <w:rStyle w:val="Hyperlink"/>
            <w:noProof/>
            <w:lang w:eastAsia="es-EC"/>
          </w:rPr>
          <w:t>1.</w:t>
        </w:r>
        <w:r w:rsidR="00511453">
          <w:rPr>
            <w:rFonts w:eastAsiaTheme="minorEastAsia"/>
            <w:noProof/>
            <w:lang w:val="es-EC" w:eastAsia="es-EC"/>
          </w:rPr>
          <w:tab/>
        </w:r>
        <w:r w:rsidR="00511453" w:rsidRPr="005A4C20">
          <w:rPr>
            <w:rStyle w:val="Hyperlink"/>
            <w:noProof/>
            <w:lang w:eastAsia="es-EC"/>
          </w:rPr>
          <w:t>Contexto</w:t>
        </w:r>
        <w:r w:rsidR="00511453">
          <w:rPr>
            <w:noProof/>
            <w:webHidden/>
          </w:rPr>
          <w:tab/>
        </w:r>
        <w:r w:rsidR="00511453">
          <w:rPr>
            <w:noProof/>
            <w:webHidden/>
          </w:rPr>
          <w:fldChar w:fldCharType="begin"/>
        </w:r>
        <w:r w:rsidR="00511453">
          <w:rPr>
            <w:noProof/>
            <w:webHidden/>
          </w:rPr>
          <w:instrText xml:space="preserve"> PAGEREF _Toc214863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33DC52A0" w14:textId="71AD92F0" w:rsidR="00511453" w:rsidRDefault="006C10A8">
      <w:pPr>
        <w:pStyle w:val="TOC2"/>
        <w:tabs>
          <w:tab w:val="left" w:pos="660"/>
          <w:tab w:val="right" w:leader="dot" w:pos="8488"/>
        </w:tabs>
        <w:rPr>
          <w:rFonts w:eastAsiaTheme="minorEastAsia"/>
          <w:noProof/>
          <w:lang w:val="es-EC" w:eastAsia="es-EC"/>
        </w:rPr>
      </w:pPr>
      <w:hyperlink w:anchor="_Toc214864" w:history="1">
        <w:r w:rsidR="00511453" w:rsidRPr="005A4C20">
          <w:rPr>
            <w:rStyle w:val="Hyperlink"/>
            <w:noProof/>
            <w:lang w:eastAsia="es-EC"/>
          </w:rPr>
          <w:t>2.</w:t>
        </w:r>
        <w:r w:rsidR="00511453">
          <w:rPr>
            <w:rFonts w:eastAsiaTheme="minorEastAsia"/>
            <w:noProof/>
            <w:lang w:val="es-EC" w:eastAsia="es-EC"/>
          </w:rPr>
          <w:tab/>
        </w:r>
        <w:r w:rsidR="00511453" w:rsidRPr="005A4C20">
          <w:rPr>
            <w:rStyle w:val="Hyperlink"/>
            <w:noProof/>
            <w:lang w:eastAsia="es-EC"/>
          </w:rPr>
          <w:t>Proceso</w:t>
        </w:r>
        <w:r w:rsidR="00511453">
          <w:rPr>
            <w:noProof/>
            <w:webHidden/>
          </w:rPr>
          <w:tab/>
        </w:r>
        <w:r w:rsidR="00511453">
          <w:rPr>
            <w:noProof/>
            <w:webHidden/>
          </w:rPr>
          <w:fldChar w:fldCharType="begin"/>
        </w:r>
        <w:r w:rsidR="00511453">
          <w:rPr>
            <w:noProof/>
            <w:webHidden/>
          </w:rPr>
          <w:instrText xml:space="preserve"> PAGEREF _Toc214864 \h </w:instrText>
        </w:r>
        <w:r w:rsidR="00511453">
          <w:rPr>
            <w:noProof/>
            <w:webHidden/>
          </w:rPr>
        </w:r>
        <w:r w:rsidR="00511453">
          <w:rPr>
            <w:noProof/>
            <w:webHidden/>
          </w:rPr>
          <w:fldChar w:fldCharType="separate"/>
        </w:r>
        <w:r w:rsidR="00511453">
          <w:rPr>
            <w:noProof/>
            <w:webHidden/>
          </w:rPr>
          <w:t>29</w:t>
        </w:r>
        <w:r w:rsidR="00511453">
          <w:rPr>
            <w:noProof/>
            <w:webHidden/>
          </w:rPr>
          <w:fldChar w:fldCharType="end"/>
        </w:r>
      </w:hyperlink>
    </w:p>
    <w:p w14:paraId="265A8970" w14:textId="77580488" w:rsidR="00511453" w:rsidRDefault="006C10A8">
      <w:pPr>
        <w:pStyle w:val="TOC2"/>
        <w:tabs>
          <w:tab w:val="left" w:pos="660"/>
          <w:tab w:val="right" w:leader="dot" w:pos="8488"/>
        </w:tabs>
        <w:rPr>
          <w:rFonts w:eastAsiaTheme="minorEastAsia"/>
          <w:noProof/>
          <w:lang w:val="es-EC" w:eastAsia="es-EC"/>
        </w:rPr>
      </w:pPr>
      <w:hyperlink w:anchor="_Toc214865"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Recursos</w:t>
        </w:r>
        <w:r w:rsidR="00511453">
          <w:rPr>
            <w:noProof/>
            <w:webHidden/>
          </w:rPr>
          <w:tab/>
        </w:r>
        <w:r w:rsidR="00511453">
          <w:rPr>
            <w:noProof/>
            <w:webHidden/>
          </w:rPr>
          <w:fldChar w:fldCharType="begin"/>
        </w:r>
        <w:r w:rsidR="00511453">
          <w:rPr>
            <w:noProof/>
            <w:webHidden/>
          </w:rPr>
          <w:instrText xml:space="preserve"> PAGEREF _Toc214865 \h </w:instrText>
        </w:r>
        <w:r w:rsidR="00511453">
          <w:rPr>
            <w:noProof/>
            <w:webHidden/>
          </w:rPr>
        </w:r>
        <w:r w:rsidR="00511453">
          <w:rPr>
            <w:noProof/>
            <w:webHidden/>
          </w:rPr>
          <w:fldChar w:fldCharType="separate"/>
        </w:r>
        <w:r w:rsidR="00511453">
          <w:rPr>
            <w:noProof/>
            <w:webHidden/>
          </w:rPr>
          <w:t>30</w:t>
        </w:r>
        <w:r w:rsidR="00511453">
          <w:rPr>
            <w:noProof/>
            <w:webHidden/>
          </w:rPr>
          <w:fldChar w:fldCharType="end"/>
        </w:r>
      </w:hyperlink>
    </w:p>
    <w:p w14:paraId="7A5741D6" w14:textId="06A8F6A4" w:rsidR="00511453" w:rsidRDefault="006C10A8">
      <w:pPr>
        <w:pStyle w:val="TOC3"/>
        <w:tabs>
          <w:tab w:val="left" w:pos="1100"/>
          <w:tab w:val="right" w:leader="dot" w:pos="8488"/>
        </w:tabs>
        <w:rPr>
          <w:rFonts w:cstheme="minorBidi"/>
          <w:noProof/>
          <w:lang w:val="es-EC" w:eastAsia="es-EC"/>
        </w:rPr>
      </w:pPr>
      <w:hyperlink w:anchor="_Toc214866" w:history="1">
        <w:r w:rsidR="00511453" w:rsidRPr="005A4C20">
          <w:rPr>
            <w:rStyle w:val="Hyperlink"/>
            <w:noProof/>
          </w:rPr>
          <w:t>3.1.</w:t>
        </w:r>
        <w:r w:rsidR="00511453">
          <w:rPr>
            <w:rFonts w:cstheme="minorBidi"/>
            <w:noProof/>
            <w:lang w:val="es-EC" w:eastAsia="es-EC"/>
          </w:rPr>
          <w:tab/>
        </w:r>
        <w:r w:rsidR="00511453" w:rsidRPr="005A4C20">
          <w:rPr>
            <w:rStyle w:val="Hyperlink"/>
            <w:noProof/>
          </w:rPr>
          <w:t>Método Científico:</w:t>
        </w:r>
        <w:r w:rsidR="00511453">
          <w:rPr>
            <w:noProof/>
            <w:webHidden/>
          </w:rPr>
          <w:tab/>
        </w:r>
        <w:r w:rsidR="00511453">
          <w:rPr>
            <w:noProof/>
            <w:webHidden/>
          </w:rPr>
          <w:fldChar w:fldCharType="begin"/>
        </w:r>
        <w:r w:rsidR="00511453">
          <w:rPr>
            <w:noProof/>
            <w:webHidden/>
          </w:rPr>
          <w:instrText xml:space="preserve"> PAGEREF _Toc214866 \h </w:instrText>
        </w:r>
        <w:r w:rsidR="00511453">
          <w:rPr>
            <w:noProof/>
            <w:webHidden/>
          </w:rPr>
        </w:r>
        <w:r w:rsidR="00511453">
          <w:rPr>
            <w:noProof/>
            <w:webHidden/>
          </w:rPr>
          <w:fldChar w:fldCharType="separate"/>
        </w:r>
        <w:r w:rsidR="00511453">
          <w:rPr>
            <w:noProof/>
            <w:webHidden/>
          </w:rPr>
          <w:t>31</w:t>
        </w:r>
        <w:r w:rsidR="00511453">
          <w:rPr>
            <w:noProof/>
            <w:webHidden/>
          </w:rPr>
          <w:fldChar w:fldCharType="end"/>
        </w:r>
      </w:hyperlink>
    </w:p>
    <w:p w14:paraId="008598C5" w14:textId="50A721A0" w:rsidR="00511453" w:rsidRDefault="006C10A8">
      <w:pPr>
        <w:pStyle w:val="TOC3"/>
        <w:tabs>
          <w:tab w:val="left" w:pos="1100"/>
          <w:tab w:val="right" w:leader="dot" w:pos="8488"/>
        </w:tabs>
        <w:rPr>
          <w:rFonts w:cstheme="minorBidi"/>
          <w:noProof/>
          <w:lang w:val="es-EC" w:eastAsia="es-EC"/>
        </w:rPr>
      </w:pPr>
      <w:hyperlink w:anchor="_Toc214867" w:history="1">
        <w:r w:rsidR="00511453" w:rsidRPr="005A4C20">
          <w:rPr>
            <w:rStyle w:val="Hyperlink"/>
            <w:noProof/>
          </w:rPr>
          <w:t>3.2.</w:t>
        </w:r>
        <w:r w:rsidR="00511453">
          <w:rPr>
            <w:rFonts w:cstheme="minorBidi"/>
            <w:noProof/>
            <w:lang w:val="es-EC" w:eastAsia="es-EC"/>
          </w:rPr>
          <w:tab/>
        </w:r>
        <w:r w:rsidR="00511453" w:rsidRPr="005A4C20">
          <w:rPr>
            <w:rStyle w:val="Hyperlink"/>
            <w:noProof/>
          </w:rPr>
          <w:t>Método Analítico:</w:t>
        </w:r>
        <w:r w:rsidR="00511453">
          <w:rPr>
            <w:noProof/>
            <w:webHidden/>
          </w:rPr>
          <w:tab/>
        </w:r>
        <w:r w:rsidR="00511453">
          <w:rPr>
            <w:noProof/>
            <w:webHidden/>
          </w:rPr>
          <w:fldChar w:fldCharType="begin"/>
        </w:r>
        <w:r w:rsidR="00511453">
          <w:rPr>
            <w:noProof/>
            <w:webHidden/>
          </w:rPr>
          <w:instrText xml:space="preserve"> PAGEREF _Toc214867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204271F2" w14:textId="588FB009" w:rsidR="00511453" w:rsidRDefault="006C10A8">
      <w:pPr>
        <w:pStyle w:val="TOC3"/>
        <w:tabs>
          <w:tab w:val="left" w:pos="1100"/>
          <w:tab w:val="right" w:leader="dot" w:pos="8488"/>
        </w:tabs>
        <w:rPr>
          <w:rFonts w:cstheme="minorBidi"/>
          <w:noProof/>
          <w:lang w:val="es-EC" w:eastAsia="es-EC"/>
        </w:rPr>
      </w:pPr>
      <w:hyperlink w:anchor="_Toc214868" w:history="1">
        <w:r w:rsidR="00511453" w:rsidRPr="005A4C20">
          <w:rPr>
            <w:rStyle w:val="Hyperlink"/>
            <w:noProof/>
          </w:rPr>
          <w:t>3.3.</w:t>
        </w:r>
        <w:r w:rsidR="00511453">
          <w:rPr>
            <w:rFonts w:cstheme="minorBidi"/>
            <w:noProof/>
            <w:lang w:val="es-EC" w:eastAsia="es-EC"/>
          </w:rPr>
          <w:tab/>
        </w:r>
        <w:r w:rsidR="00511453" w:rsidRPr="005A4C20">
          <w:rPr>
            <w:rStyle w:val="Hyperlink"/>
            <w:noProof/>
          </w:rPr>
          <w:t>Revisión Sistemática de Literatura (SLR)</w:t>
        </w:r>
        <w:r w:rsidR="00511453">
          <w:rPr>
            <w:noProof/>
            <w:webHidden/>
          </w:rPr>
          <w:tab/>
        </w:r>
        <w:r w:rsidR="00511453">
          <w:rPr>
            <w:noProof/>
            <w:webHidden/>
          </w:rPr>
          <w:fldChar w:fldCharType="begin"/>
        </w:r>
        <w:r w:rsidR="00511453">
          <w:rPr>
            <w:noProof/>
            <w:webHidden/>
          </w:rPr>
          <w:instrText xml:space="preserve"> PAGEREF _Toc214868 \h </w:instrText>
        </w:r>
        <w:r w:rsidR="00511453">
          <w:rPr>
            <w:noProof/>
            <w:webHidden/>
          </w:rPr>
        </w:r>
        <w:r w:rsidR="00511453">
          <w:rPr>
            <w:noProof/>
            <w:webHidden/>
          </w:rPr>
          <w:fldChar w:fldCharType="separate"/>
        </w:r>
        <w:r w:rsidR="00511453">
          <w:rPr>
            <w:noProof/>
            <w:webHidden/>
          </w:rPr>
          <w:t>32</w:t>
        </w:r>
        <w:r w:rsidR="00511453">
          <w:rPr>
            <w:noProof/>
            <w:webHidden/>
          </w:rPr>
          <w:fldChar w:fldCharType="end"/>
        </w:r>
      </w:hyperlink>
    </w:p>
    <w:p w14:paraId="301A031E" w14:textId="0DF756BF" w:rsidR="00511453" w:rsidRDefault="006C10A8">
      <w:pPr>
        <w:pStyle w:val="TOC3"/>
        <w:tabs>
          <w:tab w:val="left" w:pos="1100"/>
          <w:tab w:val="right" w:leader="dot" w:pos="8488"/>
        </w:tabs>
        <w:rPr>
          <w:rFonts w:cstheme="minorBidi"/>
          <w:noProof/>
          <w:lang w:val="es-EC" w:eastAsia="es-EC"/>
        </w:rPr>
      </w:pPr>
      <w:hyperlink w:anchor="_Toc214869" w:history="1">
        <w:r w:rsidR="00511453" w:rsidRPr="005A4C20">
          <w:rPr>
            <w:rStyle w:val="Hyperlink"/>
            <w:noProof/>
          </w:rPr>
          <w:t>3.4.</w:t>
        </w:r>
        <w:r w:rsidR="00511453">
          <w:rPr>
            <w:rFonts w:cstheme="minorBidi"/>
            <w:noProof/>
            <w:lang w:val="es-EC" w:eastAsia="es-EC"/>
          </w:rPr>
          <w:tab/>
        </w:r>
        <w:r w:rsidR="00511453" w:rsidRPr="005A4C20">
          <w:rPr>
            <w:rStyle w:val="Hyperlink"/>
            <w:noProof/>
          </w:rPr>
          <w:t>Estudios de Caso:</w:t>
        </w:r>
        <w:r w:rsidR="00511453">
          <w:rPr>
            <w:noProof/>
            <w:webHidden/>
          </w:rPr>
          <w:tab/>
        </w:r>
        <w:r w:rsidR="00511453">
          <w:rPr>
            <w:noProof/>
            <w:webHidden/>
          </w:rPr>
          <w:fldChar w:fldCharType="begin"/>
        </w:r>
        <w:r w:rsidR="00511453">
          <w:rPr>
            <w:noProof/>
            <w:webHidden/>
          </w:rPr>
          <w:instrText xml:space="preserve"> PAGEREF _Toc214869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70F66FB3" w14:textId="4434968D" w:rsidR="00511453" w:rsidRDefault="006C10A8">
      <w:pPr>
        <w:pStyle w:val="TOC3"/>
        <w:tabs>
          <w:tab w:val="left" w:pos="1100"/>
          <w:tab w:val="right" w:leader="dot" w:pos="8488"/>
        </w:tabs>
        <w:rPr>
          <w:rFonts w:cstheme="minorBidi"/>
          <w:noProof/>
          <w:lang w:val="es-EC" w:eastAsia="es-EC"/>
        </w:rPr>
      </w:pPr>
      <w:hyperlink w:anchor="_Toc214870" w:history="1">
        <w:r w:rsidR="00511453" w:rsidRPr="005A4C20">
          <w:rPr>
            <w:rStyle w:val="Hyperlink"/>
            <w:noProof/>
          </w:rPr>
          <w:t>3.5.</w:t>
        </w:r>
        <w:r w:rsidR="00511453">
          <w:rPr>
            <w:rFonts w:cstheme="minorBidi"/>
            <w:noProof/>
            <w:lang w:val="es-EC" w:eastAsia="es-EC"/>
          </w:rPr>
          <w:tab/>
        </w:r>
        <w:r w:rsidR="00511453" w:rsidRPr="005A4C20">
          <w:rPr>
            <w:rStyle w:val="Hyperlink"/>
            <w:noProof/>
          </w:rPr>
          <w:t>Entrevista</w:t>
        </w:r>
        <w:r w:rsidR="00511453">
          <w:rPr>
            <w:noProof/>
            <w:webHidden/>
          </w:rPr>
          <w:tab/>
        </w:r>
        <w:r w:rsidR="00511453">
          <w:rPr>
            <w:noProof/>
            <w:webHidden/>
          </w:rPr>
          <w:fldChar w:fldCharType="begin"/>
        </w:r>
        <w:r w:rsidR="00511453">
          <w:rPr>
            <w:noProof/>
            <w:webHidden/>
          </w:rPr>
          <w:instrText xml:space="preserve"> PAGEREF _Toc214870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39280766" w14:textId="241FDE4B" w:rsidR="00511453" w:rsidRDefault="006C10A8">
      <w:pPr>
        <w:pStyle w:val="TOC3"/>
        <w:tabs>
          <w:tab w:val="left" w:pos="1100"/>
          <w:tab w:val="right" w:leader="dot" w:pos="8488"/>
        </w:tabs>
        <w:rPr>
          <w:rFonts w:cstheme="minorBidi"/>
          <w:noProof/>
          <w:lang w:val="es-EC" w:eastAsia="es-EC"/>
        </w:rPr>
      </w:pPr>
      <w:hyperlink w:anchor="_Toc214871" w:history="1">
        <w:r w:rsidR="00511453" w:rsidRPr="005A4C20">
          <w:rPr>
            <w:rStyle w:val="Hyperlink"/>
            <w:noProof/>
          </w:rPr>
          <w:t>3.6.</w:t>
        </w:r>
        <w:r w:rsidR="00511453">
          <w:rPr>
            <w:rFonts w:cstheme="minorBidi"/>
            <w:noProof/>
            <w:lang w:val="es-EC" w:eastAsia="es-EC"/>
          </w:rPr>
          <w:tab/>
        </w:r>
        <w:r w:rsidR="00511453" w:rsidRPr="005A4C20">
          <w:rPr>
            <w:rStyle w:val="Hyperlink"/>
            <w:noProof/>
          </w:rPr>
          <w:t>Metodología ágil para el desarrollo de productos de software</w:t>
        </w:r>
        <w:r w:rsidR="00511453">
          <w:rPr>
            <w:noProof/>
            <w:webHidden/>
          </w:rPr>
          <w:tab/>
        </w:r>
        <w:r w:rsidR="00511453">
          <w:rPr>
            <w:noProof/>
            <w:webHidden/>
          </w:rPr>
          <w:fldChar w:fldCharType="begin"/>
        </w:r>
        <w:r w:rsidR="00511453">
          <w:rPr>
            <w:noProof/>
            <w:webHidden/>
          </w:rPr>
          <w:instrText xml:space="preserve"> PAGEREF _Toc214871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FB09C5C" w14:textId="7C398738" w:rsidR="00511453" w:rsidRDefault="006C10A8">
      <w:pPr>
        <w:pStyle w:val="TOC2"/>
        <w:tabs>
          <w:tab w:val="right" w:leader="dot" w:pos="8488"/>
        </w:tabs>
        <w:rPr>
          <w:rFonts w:eastAsiaTheme="minorEastAsia"/>
          <w:noProof/>
          <w:lang w:val="es-EC" w:eastAsia="es-EC"/>
        </w:rPr>
      </w:pPr>
      <w:hyperlink w:anchor="_Toc214872" w:history="1">
        <w:r w:rsidR="00511453" w:rsidRPr="005A4C20">
          <w:rPr>
            <w:rStyle w:val="Hyperlink"/>
            <w:noProof/>
          </w:rPr>
          <w:t>Selección de Metodología</w:t>
        </w:r>
        <w:r w:rsidR="00511453">
          <w:rPr>
            <w:noProof/>
            <w:webHidden/>
          </w:rPr>
          <w:tab/>
        </w:r>
        <w:r w:rsidR="00511453">
          <w:rPr>
            <w:noProof/>
            <w:webHidden/>
          </w:rPr>
          <w:fldChar w:fldCharType="begin"/>
        </w:r>
        <w:r w:rsidR="00511453">
          <w:rPr>
            <w:noProof/>
            <w:webHidden/>
          </w:rPr>
          <w:instrText xml:space="preserve"> PAGEREF _Toc214872 \h </w:instrText>
        </w:r>
        <w:r w:rsidR="00511453">
          <w:rPr>
            <w:noProof/>
            <w:webHidden/>
          </w:rPr>
        </w:r>
        <w:r w:rsidR="00511453">
          <w:rPr>
            <w:noProof/>
            <w:webHidden/>
          </w:rPr>
          <w:fldChar w:fldCharType="separate"/>
        </w:r>
        <w:r w:rsidR="00511453">
          <w:rPr>
            <w:noProof/>
            <w:webHidden/>
          </w:rPr>
          <w:t>33</w:t>
        </w:r>
        <w:r w:rsidR="00511453">
          <w:rPr>
            <w:noProof/>
            <w:webHidden/>
          </w:rPr>
          <w:fldChar w:fldCharType="end"/>
        </w:r>
      </w:hyperlink>
    </w:p>
    <w:p w14:paraId="456B5A20" w14:textId="5FCFF72B" w:rsidR="00511453" w:rsidRDefault="006C10A8">
      <w:pPr>
        <w:pStyle w:val="TOC2"/>
        <w:tabs>
          <w:tab w:val="right" w:leader="dot" w:pos="8488"/>
        </w:tabs>
        <w:rPr>
          <w:rFonts w:eastAsiaTheme="minorEastAsia"/>
          <w:noProof/>
          <w:lang w:val="es-EC" w:eastAsia="es-EC"/>
        </w:rPr>
      </w:pPr>
      <w:hyperlink w:anchor="_Toc214873" w:history="1">
        <w:r w:rsidR="00511453" w:rsidRPr="005A4C20">
          <w:rPr>
            <w:rStyle w:val="Hyperlink"/>
            <w:noProof/>
            <w:lang w:val="es-EC"/>
          </w:rPr>
          <w:t>Selección de Framework</w:t>
        </w:r>
        <w:r w:rsidR="00511453">
          <w:rPr>
            <w:noProof/>
            <w:webHidden/>
          </w:rPr>
          <w:tab/>
        </w:r>
        <w:r w:rsidR="00511453">
          <w:rPr>
            <w:noProof/>
            <w:webHidden/>
          </w:rPr>
          <w:fldChar w:fldCharType="begin"/>
        </w:r>
        <w:r w:rsidR="00511453">
          <w:rPr>
            <w:noProof/>
            <w:webHidden/>
          </w:rPr>
          <w:instrText xml:space="preserve"> PAGEREF _Toc214873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426D5C42" w14:textId="2D66D7AE" w:rsidR="00511453" w:rsidRDefault="006C10A8">
      <w:pPr>
        <w:pStyle w:val="TOC3"/>
        <w:tabs>
          <w:tab w:val="left" w:pos="1100"/>
          <w:tab w:val="right" w:leader="dot" w:pos="8488"/>
        </w:tabs>
        <w:rPr>
          <w:rFonts w:cstheme="minorBidi"/>
          <w:noProof/>
          <w:lang w:val="es-EC" w:eastAsia="es-EC"/>
        </w:rPr>
      </w:pPr>
      <w:hyperlink w:anchor="_Toc214874" w:history="1">
        <w:r w:rsidR="00511453" w:rsidRPr="005A4C20">
          <w:rPr>
            <w:rStyle w:val="Hyperlink"/>
            <w:noProof/>
          </w:rPr>
          <w:t>3.7.</w:t>
        </w:r>
        <w:r w:rsidR="00511453">
          <w:rPr>
            <w:rFonts w:cstheme="minorBidi"/>
            <w:noProof/>
            <w:lang w:val="es-EC" w:eastAsia="es-EC"/>
          </w:rPr>
          <w:tab/>
        </w:r>
        <w:r w:rsidR="00511453" w:rsidRPr="005A4C20">
          <w:rPr>
            <w:rStyle w:val="Hyperlink"/>
            <w:noProof/>
          </w:rPr>
          <w:t>Frameworks:</w:t>
        </w:r>
        <w:r w:rsidR="00511453">
          <w:rPr>
            <w:noProof/>
            <w:webHidden/>
          </w:rPr>
          <w:tab/>
        </w:r>
        <w:r w:rsidR="00511453">
          <w:rPr>
            <w:noProof/>
            <w:webHidden/>
          </w:rPr>
          <w:fldChar w:fldCharType="begin"/>
        </w:r>
        <w:r w:rsidR="00511453">
          <w:rPr>
            <w:noProof/>
            <w:webHidden/>
          </w:rPr>
          <w:instrText xml:space="preserve"> PAGEREF _Toc214874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7879399F" w14:textId="42DD7E06" w:rsidR="00511453" w:rsidRDefault="006C10A8">
      <w:pPr>
        <w:pStyle w:val="TOC3"/>
        <w:tabs>
          <w:tab w:val="left" w:pos="1100"/>
          <w:tab w:val="right" w:leader="dot" w:pos="8488"/>
        </w:tabs>
        <w:rPr>
          <w:rFonts w:cstheme="minorBidi"/>
          <w:noProof/>
          <w:lang w:val="es-EC" w:eastAsia="es-EC"/>
        </w:rPr>
      </w:pPr>
      <w:hyperlink w:anchor="_Toc214875" w:history="1">
        <w:r w:rsidR="00511453" w:rsidRPr="005A4C20">
          <w:rPr>
            <w:rStyle w:val="Hyperlink"/>
            <w:noProof/>
          </w:rPr>
          <w:t>3.8.</w:t>
        </w:r>
        <w:r w:rsidR="00511453">
          <w:rPr>
            <w:rFonts w:cstheme="minorBidi"/>
            <w:noProof/>
            <w:lang w:val="es-EC" w:eastAsia="es-EC"/>
          </w:rPr>
          <w:tab/>
        </w:r>
        <w:r w:rsidR="00511453" w:rsidRPr="005A4C20">
          <w:rPr>
            <w:rStyle w:val="Hyperlink"/>
            <w:noProof/>
          </w:rPr>
          <w:t>Consentimiento informado</w:t>
        </w:r>
        <w:r w:rsidR="00511453">
          <w:rPr>
            <w:noProof/>
            <w:webHidden/>
          </w:rPr>
          <w:tab/>
        </w:r>
        <w:r w:rsidR="00511453">
          <w:rPr>
            <w:noProof/>
            <w:webHidden/>
          </w:rPr>
          <w:fldChar w:fldCharType="begin"/>
        </w:r>
        <w:r w:rsidR="00511453">
          <w:rPr>
            <w:noProof/>
            <w:webHidden/>
          </w:rPr>
          <w:instrText xml:space="preserve"> PAGEREF _Toc214875 \h </w:instrText>
        </w:r>
        <w:r w:rsidR="00511453">
          <w:rPr>
            <w:noProof/>
            <w:webHidden/>
          </w:rPr>
        </w:r>
        <w:r w:rsidR="00511453">
          <w:rPr>
            <w:noProof/>
            <w:webHidden/>
          </w:rPr>
          <w:fldChar w:fldCharType="separate"/>
        </w:r>
        <w:r w:rsidR="00511453">
          <w:rPr>
            <w:noProof/>
            <w:webHidden/>
          </w:rPr>
          <w:t>34</w:t>
        </w:r>
        <w:r w:rsidR="00511453">
          <w:rPr>
            <w:noProof/>
            <w:webHidden/>
          </w:rPr>
          <w:fldChar w:fldCharType="end"/>
        </w:r>
      </w:hyperlink>
    </w:p>
    <w:p w14:paraId="5DA48D4F" w14:textId="09A85D50" w:rsidR="00511453" w:rsidRDefault="006C10A8">
      <w:pPr>
        <w:pStyle w:val="TOC2"/>
        <w:tabs>
          <w:tab w:val="left" w:pos="660"/>
          <w:tab w:val="right" w:leader="dot" w:pos="8488"/>
        </w:tabs>
        <w:rPr>
          <w:rFonts w:eastAsiaTheme="minorEastAsia"/>
          <w:noProof/>
          <w:lang w:val="es-EC" w:eastAsia="es-EC"/>
        </w:rPr>
      </w:pPr>
      <w:hyperlink w:anchor="_Toc214876" w:history="1">
        <w:r w:rsidR="00511453" w:rsidRPr="005A4C20">
          <w:rPr>
            <w:rStyle w:val="Hyperlink"/>
            <w:noProof/>
            <w:lang w:eastAsia="es-EC"/>
          </w:rPr>
          <w:t>3.</w:t>
        </w:r>
        <w:r w:rsidR="00511453">
          <w:rPr>
            <w:rFonts w:eastAsiaTheme="minorEastAsia"/>
            <w:noProof/>
            <w:lang w:val="es-EC" w:eastAsia="es-EC"/>
          </w:rPr>
          <w:tab/>
        </w:r>
        <w:r w:rsidR="00511453" w:rsidRPr="005A4C20">
          <w:rPr>
            <w:rStyle w:val="Hyperlink"/>
            <w:noProof/>
            <w:lang w:eastAsia="es-EC"/>
          </w:rPr>
          <w:t>Participantes</w:t>
        </w:r>
        <w:r w:rsidR="00511453">
          <w:rPr>
            <w:noProof/>
            <w:webHidden/>
          </w:rPr>
          <w:tab/>
        </w:r>
        <w:r w:rsidR="00511453">
          <w:rPr>
            <w:noProof/>
            <w:webHidden/>
          </w:rPr>
          <w:fldChar w:fldCharType="begin"/>
        </w:r>
        <w:r w:rsidR="00511453">
          <w:rPr>
            <w:noProof/>
            <w:webHidden/>
          </w:rPr>
          <w:instrText xml:space="preserve"> PAGEREF _Toc214876 \h </w:instrText>
        </w:r>
        <w:r w:rsidR="00511453">
          <w:rPr>
            <w:noProof/>
            <w:webHidden/>
          </w:rPr>
        </w:r>
        <w:r w:rsidR="00511453">
          <w:rPr>
            <w:noProof/>
            <w:webHidden/>
          </w:rPr>
          <w:fldChar w:fldCharType="separate"/>
        </w:r>
        <w:r w:rsidR="00511453">
          <w:rPr>
            <w:noProof/>
            <w:webHidden/>
          </w:rPr>
          <w:t>35</w:t>
        </w:r>
        <w:r w:rsidR="00511453">
          <w:rPr>
            <w:noProof/>
            <w:webHidden/>
          </w:rPr>
          <w:fldChar w:fldCharType="end"/>
        </w:r>
      </w:hyperlink>
    </w:p>
    <w:p w14:paraId="0CCDF5FB" w14:textId="75B26B2B" w:rsidR="00511453" w:rsidRDefault="006C10A8">
      <w:pPr>
        <w:pStyle w:val="TOC1"/>
        <w:rPr>
          <w:rFonts w:eastAsiaTheme="minorEastAsia"/>
          <w:noProof/>
          <w:lang w:val="es-EC" w:eastAsia="es-EC"/>
        </w:rPr>
      </w:pPr>
      <w:hyperlink w:anchor="_Toc214877" w:history="1">
        <w:r w:rsidR="00511453" w:rsidRPr="005A4C20">
          <w:rPr>
            <w:rStyle w:val="Hyperlink"/>
            <w:noProof/>
          </w:rPr>
          <w:t>f. Resultados</w:t>
        </w:r>
        <w:r w:rsidR="00511453">
          <w:rPr>
            <w:noProof/>
            <w:webHidden/>
          </w:rPr>
          <w:tab/>
        </w:r>
        <w:r w:rsidR="00511453">
          <w:rPr>
            <w:noProof/>
            <w:webHidden/>
          </w:rPr>
          <w:fldChar w:fldCharType="begin"/>
        </w:r>
        <w:r w:rsidR="00511453">
          <w:rPr>
            <w:noProof/>
            <w:webHidden/>
          </w:rPr>
          <w:instrText xml:space="preserve"> PAGEREF _Toc214877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4624F56" w14:textId="303E4396" w:rsidR="00511453" w:rsidRDefault="006C10A8">
      <w:pPr>
        <w:pStyle w:val="TOC2"/>
        <w:tabs>
          <w:tab w:val="right" w:leader="dot" w:pos="8488"/>
        </w:tabs>
        <w:rPr>
          <w:rFonts w:eastAsiaTheme="minorEastAsia"/>
          <w:noProof/>
          <w:lang w:val="es-EC" w:eastAsia="es-EC"/>
        </w:rPr>
      </w:pPr>
      <w:hyperlink w:anchor="_Toc214878" w:history="1">
        <w:r w:rsidR="00511453" w:rsidRPr="005A4C20">
          <w:rPr>
            <w:rStyle w:val="Hyperlink"/>
            <w:noProof/>
          </w:rPr>
          <w:t>Fase 1: Realizar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78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5A8A7613" w14:textId="640BA723" w:rsidR="00511453" w:rsidRDefault="006C10A8">
      <w:pPr>
        <w:pStyle w:val="TOC3"/>
        <w:tabs>
          <w:tab w:val="right" w:leader="dot" w:pos="8488"/>
        </w:tabs>
        <w:rPr>
          <w:rFonts w:cstheme="minorBidi"/>
          <w:noProof/>
          <w:lang w:val="es-EC" w:eastAsia="es-EC"/>
        </w:rPr>
      </w:pPr>
      <w:hyperlink w:anchor="_Toc214879" w:history="1">
        <w:r w:rsidR="00511453" w:rsidRPr="005A4C20">
          <w:rPr>
            <w:rStyle w:val="Hyperlink"/>
            <w:noProof/>
          </w:rPr>
          <w:t>1. Establecer métricas para la selección de trabajos relacionados al caso de estudio.</w:t>
        </w:r>
        <w:r w:rsidR="00511453">
          <w:rPr>
            <w:noProof/>
            <w:webHidden/>
          </w:rPr>
          <w:tab/>
        </w:r>
        <w:r w:rsidR="00511453">
          <w:rPr>
            <w:noProof/>
            <w:webHidden/>
          </w:rPr>
          <w:fldChar w:fldCharType="begin"/>
        </w:r>
        <w:r w:rsidR="00511453">
          <w:rPr>
            <w:noProof/>
            <w:webHidden/>
          </w:rPr>
          <w:instrText xml:space="preserve"> PAGEREF _Toc214879 \h </w:instrText>
        </w:r>
        <w:r w:rsidR="00511453">
          <w:rPr>
            <w:noProof/>
            <w:webHidden/>
          </w:rPr>
        </w:r>
        <w:r w:rsidR="00511453">
          <w:rPr>
            <w:noProof/>
            <w:webHidden/>
          </w:rPr>
          <w:fldChar w:fldCharType="separate"/>
        </w:r>
        <w:r w:rsidR="00511453">
          <w:rPr>
            <w:noProof/>
            <w:webHidden/>
          </w:rPr>
          <w:t>36</w:t>
        </w:r>
        <w:r w:rsidR="00511453">
          <w:rPr>
            <w:noProof/>
            <w:webHidden/>
          </w:rPr>
          <w:fldChar w:fldCharType="end"/>
        </w:r>
      </w:hyperlink>
    </w:p>
    <w:p w14:paraId="0CE09CF5" w14:textId="411C1160" w:rsidR="00511453" w:rsidRDefault="006C10A8">
      <w:pPr>
        <w:pStyle w:val="TOC3"/>
        <w:tabs>
          <w:tab w:val="right" w:leader="dot" w:pos="8488"/>
        </w:tabs>
        <w:rPr>
          <w:rFonts w:cstheme="minorBidi"/>
          <w:noProof/>
          <w:lang w:val="es-EC" w:eastAsia="es-EC"/>
        </w:rPr>
      </w:pPr>
      <w:hyperlink w:anchor="_Toc214880" w:history="1">
        <w:r w:rsidR="00511453" w:rsidRPr="005A4C20">
          <w:rPr>
            <w:rStyle w:val="Hyperlink"/>
            <w:noProof/>
          </w:rPr>
          <w:t>2. Búsqueda de información en base a las métricas establecidas relacionada al caso de estudio.</w:t>
        </w:r>
        <w:r w:rsidR="00511453">
          <w:rPr>
            <w:noProof/>
            <w:webHidden/>
          </w:rPr>
          <w:tab/>
        </w:r>
        <w:r w:rsidR="00511453">
          <w:rPr>
            <w:noProof/>
            <w:webHidden/>
          </w:rPr>
          <w:fldChar w:fldCharType="begin"/>
        </w:r>
        <w:r w:rsidR="00511453">
          <w:rPr>
            <w:noProof/>
            <w:webHidden/>
          </w:rPr>
          <w:instrText xml:space="preserve"> PAGEREF _Toc214880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1FF2259E" w14:textId="13B2B8E3" w:rsidR="00511453" w:rsidRDefault="006C10A8">
      <w:pPr>
        <w:pStyle w:val="TOC3"/>
        <w:tabs>
          <w:tab w:val="right" w:leader="dot" w:pos="8488"/>
        </w:tabs>
        <w:rPr>
          <w:rFonts w:cstheme="minorBidi"/>
          <w:noProof/>
          <w:lang w:val="es-EC" w:eastAsia="es-EC"/>
        </w:rPr>
      </w:pPr>
      <w:hyperlink w:anchor="_Toc214881" w:history="1">
        <w:r w:rsidR="00511453" w:rsidRPr="005A4C20">
          <w:rPr>
            <w:rStyle w:val="Hyperlink"/>
            <w:noProof/>
          </w:rPr>
          <w:t>3. Análisis de los trabajos seleccionados.</w:t>
        </w:r>
        <w:r w:rsidR="00511453">
          <w:rPr>
            <w:noProof/>
            <w:webHidden/>
          </w:rPr>
          <w:tab/>
        </w:r>
        <w:r w:rsidR="00511453">
          <w:rPr>
            <w:noProof/>
            <w:webHidden/>
          </w:rPr>
          <w:fldChar w:fldCharType="begin"/>
        </w:r>
        <w:r w:rsidR="00511453">
          <w:rPr>
            <w:noProof/>
            <w:webHidden/>
          </w:rPr>
          <w:instrText xml:space="preserve"> PAGEREF _Toc214881 \h </w:instrText>
        </w:r>
        <w:r w:rsidR="00511453">
          <w:rPr>
            <w:noProof/>
            <w:webHidden/>
          </w:rPr>
        </w:r>
        <w:r w:rsidR="00511453">
          <w:rPr>
            <w:noProof/>
            <w:webHidden/>
          </w:rPr>
          <w:fldChar w:fldCharType="separate"/>
        </w:r>
        <w:r w:rsidR="00511453">
          <w:rPr>
            <w:noProof/>
            <w:webHidden/>
          </w:rPr>
          <w:t>37</w:t>
        </w:r>
        <w:r w:rsidR="00511453">
          <w:rPr>
            <w:noProof/>
            <w:webHidden/>
          </w:rPr>
          <w:fldChar w:fldCharType="end"/>
        </w:r>
      </w:hyperlink>
    </w:p>
    <w:p w14:paraId="2799E43C" w14:textId="09B9B146" w:rsidR="00511453" w:rsidRDefault="006C10A8">
      <w:pPr>
        <w:pStyle w:val="TOC2"/>
        <w:tabs>
          <w:tab w:val="right" w:leader="dot" w:pos="8488"/>
        </w:tabs>
        <w:rPr>
          <w:rFonts w:eastAsiaTheme="minorEastAsia"/>
          <w:noProof/>
          <w:lang w:val="es-EC" w:eastAsia="es-EC"/>
        </w:rPr>
      </w:pPr>
      <w:hyperlink w:anchor="_Toc214882" w:history="1">
        <w:r w:rsidR="00511453" w:rsidRPr="005A4C20">
          <w:rPr>
            <w:rStyle w:val="Hyperlink"/>
            <w:noProof/>
          </w:rPr>
          <w:t>4. Elaborar un documento de los trabajos analizados.</w:t>
        </w:r>
        <w:r w:rsidR="00511453">
          <w:rPr>
            <w:noProof/>
            <w:webHidden/>
          </w:rPr>
          <w:tab/>
        </w:r>
        <w:r w:rsidR="00511453">
          <w:rPr>
            <w:noProof/>
            <w:webHidden/>
          </w:rPr>
          <w:fldChar w:fldCharType="begin"/>
        </w:r>
        <w:r w:rsidR="00511453">
          <w:rPr>
            <w:noProof/>
            <w:webHidden/>
          </w:rPr>
          <w:instrText xml:space="preserve"> PAGEREF _Toc214882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5D5905C" w14:textId="53FF7199" w:rsidR="00511453" w:rsidRDefault="006C10A8">
      <w:pPr>
        <w:pStyle w:val="TOC2"/>
        <w:tabs>
          <w:tab w:val="right" w:leader="dot" w:pos="8488"/>
        </w:tabs>
        <w:rPr>
          <w:rFonts w:eastAsiaTheme="minorEastAsia"/>
          <w:noProof/>
          <w:lang w:val="es-EC" w:eastAsia="es-EC"/>
        </w:rPr>
      </w:pPr>
      <w:hyperlink w:anchor="_Toc214883" w:history="1">
        <w:r w:rsidR="00511453" w:rsidRPr="005A4C20">
          <w:rPr>
            <w:rStyle w:val="Hyperlink"/>
            <w:noProof/>
            <w:lang w:val="es-EC"/>
          </w:rPr>
          <w:t>Fase 2: Implementar la solución informática para la gestión de procedimientos odontológicos</w:t>
        </w:r>
        <w:r w:rsidR="00511453">
          <w:rPr>
            <w:noProof/>
            <w:webHidden/>
          </w:rPr>
          <w:tab/>
        </w:r>
        <w:r w:rsidR="00511453">
          <w:rPr>
            <w:noProof/>
            <w:webHidden/>
          </w:rPr>
          <w:fldChar w:fldCharType="begin"/>
        </w:r>
        <w:r w:rsidR="00511453">
          <w:rPr>
            <w:noProof/>
            <w:webHidden/>
          </w:rPr>
          <w:instrText xml:space="preserve"> PAGEREF _Toc214883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7D100CF5" w14:textId="1BCE32DC" w:rsidR="00511453" w:rsidRDefault="006C10A8">
      <w:pPr>
        <w:pStyle w:val="TOC2"/>
        <w:tabs>
          <w:tab w:val="left" w:pos="660"/>
          <w:tab w:val="right" w:leader="dot" w:pos="8488"/>
        </w:tabs>
        <w:rPr>
          <w:rFonts w:eastAsiaTheme="minorEastAsia"/>
          <w:noProof/>
          <w:lang w:val="es-EC" w:eastAsia="es-EC"/>
        </w:rPr>
      </w:pPr>
      <w:hyperlink w:anchor="_Toc214884" w:history="1">
        <w:r w:rsidR="00511453" w:rsidRPr="005A4C20">
          <w:rPr>
            <w:rStyle w:val="Hyperlink"/>
            <w:noProof/>
            <w:lang w:val="es-EC"/>
          </w:rPr>
          <w:t>1.</w:t>
        </w:r>
        <w:r w:rsidR="00511453">
          <w:rPr>
            <w:rFonts w:eastAsiaTheme="minorEastAsia"/>
            <w:noProof/>
            <w:lang w:val="es-EC" w:eastAsia="es-EC"/>
          </w:rPr>
          <w:tab/>
        </w:r>
        <w:r w:rsidR="00511453" w:rsidRPr="005A4C20">
          <w:rPr>
            <w:rStyle w:val="Hyperlink"/>
            <w:noProof/>
            <w:lang w:val="es-EC"/>
          </w:rPr>
          <w:t>Analizar y establecer normas de ingeniería de software que se adapten a las necesidades a la solución informática.</w:t>
        </w:r>
        <w:r w:rsidR="00511453">
          <w:rPr>
            <w:noProof/>
            <w:webHidden/>
          </w:rPr>
          <w:tab/>
        </w:r>
        <w:r w:rsidR="00511453">
          <w:rPr>
            <w:noProof/>
            <w:webHidden/>
          </w:rPr>
          <w:fldChar w:fldCharType="begin"/>
        </w:r>
        <w:r w:rsidR="00511453">
          <w:rPr>
            <w:noProof/>
            <w:webHidden/>
          </w:rPr>
          <w:instrText xml:space="preserve"> PAGEREF _Toc214884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6BCE16A7" w14:textId="365B0061" w:rsidR="00511453" w:rsidRDefault="006C10A8">
      <w:pPr>
        <w:pStyle w:val="TOC2"/>
        <w:tabs>
          <w:tab w:val="right" w:leader="dot" w:pos="8488"/>
        </w:tabs>
        <w:rPr>
          <w:rFonts w:eastAsiaTheme="minorEastAsia"/>
          <w:noProof/>
          <w:lang w:val="es-EC" w:eastAsia="es-EC"/>
        </w:rPr>
      </w:pPr>
      <w:hyperlink w:anchor="_Toc214885" w:history="1">
        <w:r w:rsidR="00511453" w:rsidRPr="005A4C20">
          <w:rPr>
            <w:rStyle w:val="Hyperlink"/>
            <w:noProof/>
            <w:lang w:val="es-EC"/>
          </w:rPr>
          <w:t>Desarrollo de la Metodología XP</w:t>
        </w:r>
        <w:r w:rsidR="00511453">
          <w:rPr>
            <w:noProof/>
            <w:webHidden/>
          </w:rPr>
          <w:tab/>
        </w:r>
        <w:r w:rsidR="00511453">
          <w:rPr>
            <w:noProof/>
            <w:webHidden/>
          </w:rPr>
          <w:fldChar w:fldCharType="begin"/>
        </w:r>
        <w:r w:rsidR="00511453">
          <w:rPr>
            <w:noProof/>
            <w:webHidden/>
          </w:rPr>
          <w:instrText xml:space="preserve"> PAGEREF _Toc214885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5C47E40D" w14:textId="050324DD" w:rsidR="00511453" w:rsidRDefault="006C10A8">
      <w:pPr>
        <w:pStyle w:val="TOC2"/>
        <w:tabs>
          <w:tab w:val="right" w:leader="dot" w:pos="8488"/>
        </w:tabs>
        <w:rPr>
          <w:rFonts w:eastAsiaTheme="minorEastAsia"/>
          <w:noProof/>
          <w:lang w:val="es-EC" w:eastAsia="es-EC"/>
        </w:rPr>
      </w:pPr>
      <w:hyperlink w:anchor="_Toc214886" w:history="1">
        <w:r w:rsidR="00511453" w:rsidRPr="005A4C20">
          <w:rPr>
            <w:rStyle w:val="Hyperlink"/>
            <w:noProof/>
            <w:lang w:val="es-EC"/>
          </w:rPr>
          <w:t>PRIMERA FASE: PLANIFICACIÓN</w:t>
        </w:r>
        <w:r w:rsidR="00511453">
          <w:rPr>
            <w:noProof/>
            <w:webHidden/>
          </w:rPr>
          <w:tab/>
        </w:r>
        <w:r w:rsidR="00511453">
          <w:rPr>
            <w:noProof/>
            <w:webHidden/>
          </w:rPr>
          <w:fldChar w:fldCharType="begin"/>
        </w:r>
        <w:r w:rsidR="00511453">
          <w:rPr>
            <w:noProof/>
            <w:webHidden/>
          </w:rPr>
          <w:instrText xml:space="preserve"> PAGEREF _Toc214886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D04A967" w14:textId="36ED09E3" w:rsidR="00511453" w:rsidRDefault="006C10A8">
      <w:pPr>
        <w:pStyle w:val="TOC3"/>
        <w:tabs>
          <w:tab w:val="right" w:leader="dot" w:pos="8488"/>
        </w:tabs>
        <w:rPr>
          <w:rFonts w:cstheme="minorBidi"/>
          <w:noProof/>
          <w:lang w:val="es-EC" w:eastAsia="es-EC"/>
        </w:rPr>
      </w:pPr>
      <w:hyperlink w:anchor="_Toc214887" w:history="1">
        <w:r w:rsidR="00511453" w:rsidRPr="005A4C20">
          <w:rPr>
            <w:rStyle w:val="Hyperlink"/>
            <w:noProof/>
            <w:lang w:val="es-EC"/>
          </w:rPr>
          <w:t>Especificación de Requerimientos</w:t>
        </w:r>
        <w:r w:rsidR="00511453">
          <w:rPr>
            <w:noProof/>
            <w:webHidden/>
          </w:rPr>
          <w:tab/>
        </w:r>
        <w:r w:rsidR="00511453">
          <w:rPr>
            <w:noProof/>
            <w:webHidden/>
          </w:rPr>
          <w:fldChar w:fldCharType="begin"/>
        </w:r>
        <w:r w:rsidR="00511453">
          <w:rPr>
            <w:noProof/>
            <w:webHidden/>
          </w:rPr>
          <w:instrText xml:space="preserve"> PAGEREF _Toc214887 \h </w:instrText>
        </w:r>
        <w:r w:rsidR="00511453">
          <w:rPr>
            <w:noProof/>
            <w:webHidden/>
          </w:rPr>
        </w:r>
        <w:r w:rsidR="00511453">
          <w:rPr>
            <w:noProof/>
            <w:webHidden/>
          </w:rPr>
          <w:fldChar w:fldCharType="separate"/>
        </w:r>
        <w:r w:rsidR="00511453">
          <w:rPr>
            <w:noProof/>
            <w:webHidden/>
          </w:rPr>
          <w:t>38</w:t>
        </w:r>
        <w:r w:rsidR="00511453">
          <w:rPr>
            <w:noProof/>
            <w:webHidden/>
          </w:rPr>
          <w:fldChar w:fldCharType="end"/>
        </w:r>
      </w:hyperlink>
    </w:p>
    <w:p w14:paraId="46E3B6B9" w14:textId="7741C2F4" w:rsidR="00511453" w:rsidRDefault="006C10A8">
      <w:pPr>
        <w:pStyle w:val="TOC3"/>
        <w:tabs>
          <w:tab w:val="right" w:leader="dot" w:pos="8488"/>
        </w:tabs>
        <w:rPr>
          <w:rFonts w:cstheme="minorBidi"/>
          <w:noProof/>
          <w:lang w:val="es-EC" w:eastAsia="es-EC"/>
        </w:rPr>
      </w:pPr>
      <w:hyperlink w:anchor="_Toc214888" w:history="1">
        <w:r w:rsidR="00511453" w:rsidRPr="005A4C20">
          <w:rPr>
            <w:rStyle w:val="Hyperlink"/>
            <w:noProof/>
            <w:lang w:val="es-EC"/>
          </w:rPr>
          <w:t>Apartado de Historias de Usuario</w:t>
        </w:r>
        <w:r w:rsidR="00511453">
          <w:rPr>
            <w:noProof/>
            <w:webHidden/>
          </w:rPr>
          <w:tab/>
        </w:r>
        <w:r w:rsidR="00511453">
          <w:rPr>
            <w:noProof/>
            <w:webHidden/>
          </w:rPr>
          <w:fldChar w:fldCharType="begin"/>
        </w:r>
        <w:r w:rsidR="00511453">
          <w:rPr>
            <w:noProof/>
            <w:webHidden/>
          </w:rPr>
          <w:instrText xml:space="preserve"> PAGEREF _Toc214888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28E5BD09" w14:textId="67CF0F7D" w:rsidR="00511453" w:rsidRDefault="006C10A8">
      <w:pPr>
        <w:pStyle w:val="TOC3"/>
        <w:tabs>
          <w:tab w:val="right" w:leader="dot" w:pos="8488"/>
        </w:tabs>
        <w:rPr>
          <w:rFonts w:cstheme="minorBidi"/>
          <w:noProof/>
          <w:lang w:val="es-EC" w:eastAsia="es-EC"/>
        </w:rPr>
      </w:pPr>
      <w:hyperlink w:anchor="_Toc214889" w:history="1">
        <w:r w:rsidR="00511453" w:rsidRPr="005A4C20">
          <w:rPr>
            <w:rStyle w:val="Hyperlink"/>
            <w:noProof/>
            <w:lang w:val="es-EC"/>
          </w:rPr>
          <w:t>Diseño de Aceptación de Pantallas</w:t>
        </w:r>
        <w:r w:rsidR="00511453">
          <w:rPr>
            <w:noProof/>
            <w:webHidden/>
          </w:rPr>
          <w:tab/>
        </w:r>
        <w:r w:rsidR="00511453">
          <w:rPr>
            <w:noProof/>
            <w:webHidden/>
          </w:rPr>
          <w:fldChar w:fldCharType="begin"/>
        </w:r>
        <w:r w:rsidR="00511453">
          <w:rPr>
            <w:noProof/>
            <w:webHidden/>
          </w:rPr>
          <w:instrText xml:space="preserve"> PAGEREF _Toc214889 \h </w:instrText>
        </w:r>
        <w:r w:rsidR="00511453">
          <w:rPr>
            <w:noProof/>
            <w:webHidden/>
          </w:rPr>
        </w:r>
        <w:r w:rsidR="00511453">
          <w:rPr>
            <w:noProof/>
            <w:webHidden/>
          </w:rPr>
          <w:fldChar w:fldCharType="separate"/>
        </w:r>
        <w:r w:rsidR="00511453">
          <w:rPr>
            <w:noProof/>
            <w:webHidden/>
          </w:rPr>
          <w:t>39</w:t>
        </w:r>
        <w:r w:rsidR="00511453">
          <w:rPr>
            <w:noProof/>
            <w:webHidden/>
          </w:rPr>
          <w:fldChar w:fldCharType="end"/>
        </w:r>
      </w:hyperlink>
    </w:p>
    <w:p w14:paraId="1091D658" w14:textId="0EDAE1ED" w:rsidR="00511453" w:rsidRDefault="006C10A8">
      <w:pPr>
        <w:pStyle w:val="TOC2"/>
        <w:tabs>
          <w:tab w:val="right" w:leader="dot" w:pos="8488"/>
        </w:tabs>
        <w:rPr>
          <w:rFonts w:eastAsiaTheme="minorEastAsia"/>
          <w:noProof/>
          <w:lang w:val="es-EC" w:eastAsia="es-EC"/>
        </w:rPr>
      </w:pPr>
      <w:hyperlink w:anchor="_Toc214890" w:history="1">
        <w:r w:rsidR="00511453" w:rsidRPr="005A4C20">
          <w:rPr>
            <w:rStyle w:val="Hyperlink"/>
            <w:noProof/>
            <w:lang w:val="es-EC"/>
          </w:rPr>
          <w:t>SEGUNDA FASE: DISEÑO</w:t>
        </w:r>
        <w:r w:rsidR="00511453">
          <w:rPr>
            <w:noProof/>
            <w:webHidden/>
          </w:rPr>
          <w:tab/>
        </w:r>
        <w:r w:rsidR="00511453">
          <w:rPr>
            <w:noProof/>
            <w:webHidden/>
          </w:rPr>
          <w:fldChar w:fldCharType="begin"/>
        </w:r>
        <w:r w:rsidR="00511453">
          <w:rPr>
            <w:noProof/>
            <w:webHidden/>
          </w:rPr>
          <w:instrText xml:space="preserve"> PAGEREF _Toc214890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5D899CD" w14:textId="2745D322" w:rsidR="00511453" w:rsidRDefault="006C10A8">
      <w:pPr>
        <w:pStyle w:val="TOC3"/>
        <w:tabs>
          <w:tab w:val="right" w:leader="dot" w:pos="8488"/>
        </w:tabs>
        <w:rPr>
          <w:rFonts w:cstheme="minorBidi"/>
          <w:noProof/>
          <w:lang w:val="es-EC" w:eastAsia="es-EC"/>
        </w:rPr>
      </w:pPr>
      <w:hyperlink w:anchor="_Toc214891" w:history="1">
        <w:r w:rsidR="00511453" w:rsidRPr="005A4C20">
          <w:rPr>
            <w:rStyle w:val="Hyperlink"/>
            <w:noProof/>
          </w:rPr>
          <w:t>Arquitectura del Sistema</w:t>
        </w:r>
        <w:r w:rsidR="00511453">
          <w:rPr>
            <w:noProof/>
            <w:webHidden/>
          </w:rPr>
          <w:tab/>
        </w:r>
        <w:r w:rsidR="00511453">
          <w:rPr>
            <w:noProof/>
            <w:webHidden/>
          </w:rPr>
          <w:fldChar w:fldCharType="begin"/>
        </w:r>
        <w:r w:rsidR="00511453">
          <w:rPr>
            <w:noProof/>
            <w:webHidden/>
          </w:rPr>
          <w:instrText xml:space="preserve"> PAGEREF _Toc214891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1913148" w14:textId="7EA2C870" w:rsidR="00511453" w:rsidRDefault="006C10A8">
      <w:pPr>
        <w:pStyle w:val="TOC2"/>
        <w:tabs>
          <w:tab w:val="right" w:leader="dot" w:pos="8488"/>
        </w:tabs>
        <w:rPr>
          <w:rFonts w:eastAsiaTheme="minorEastAsia"/>
          <w:noProof/>
          <w:lang w:val="es-EC" w:eastAsia="es-EC"/>
        </w:rPr>
      </w:pPr>
      <w:hyperlink w:anchor="_Toc214892" w:history="1">
        <w:r w:rsidR="00511453" w:rsidRPr="005A4C20">
          <w:rPr>
            <w:rStyle w:val="Hyperlink"/>
            <w:noProof/>
          </w:rPr>
          <w:t>Fase 3 Codificación.</w:t>
        </w:r>
        <w:r w:rsidR="00511453">
          <w:rPr>
            <w:noProof/>
            <w:webHidden/>
          </w:rPr>
          <w:tab/>
        </w:r>
        <w:r w:rsidR="00511453">
          <w:rPr>
            <w:noProof/>
            <w:webHidden/>
          </w:rPr>
          <w:fldChar w:fldCharType="begin"/>
        </w:r>
        <w:r w:rsidR="00511453">
          <w:rPr>
            <w:noProof/>
            <w:webHidden/>
          </w:rPr>
          <w:instrText xml:space="preserve"> PAGEREF _Toc214892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5A1C4888" w14:textId="03CCADEC" w:rsidR="00511453" w:rsidRDefault="006C10A8">
      <w:pPr>
        <w:pStyle w:val="TOC2"/>
        <w:tabs>
          <w:tab w:val="left" w:pos="660"/>
          <w:tab w:val="right" w:leader="dot" w:pos="8488"/>
        </w:tabs>
        <w:rPr>
          <w:rFonts w:eastAsiaTheme="minorEastAsia"/>
          <w:noProof/>
          <w:lang w:val="es-EC" w:eastAsia="es-EC"/>
        </w:rPr>
      </w:pPr>
      <w:hyperlink w:anchor="_Toc214893" w:history="1">
        <w:r w:rsidR="00511453" w:rsidRPr="005A4C20">
          <w:rPr>
            <w:rStyle w:val="Hyperlink"/>
            <w:noProof/>
            <w:lang w:val="es-EC"/>
          </w:rPr>
          <w:t>3.</w:t>
        </w:r>
        <w:r w:rsidR="00511453">
          <w:rPr>
            <w:rFonts w:eastAsiaTheme="minorEastAsia"/>
            <w:noProof/>
            <w:lang w:val="es-EC" w:eastAsia="es-EC"/>
          </w:rPr>
          <w:tab/>
        </w:r>
        <w:r w:rsidR="00511453" w:rsidRPr="005A4C20">
          <w:rPr>
            <w:rStyle w:val="Hyperlink"/>
            <w:noProof/>
            <w:lang w:val="es-EC"/>
          </w:rPr>
          <w:t>Establecer plataforma para el desarrollo de la solución informática.</w:t>
        </w:r>
        <w:r w:rsidR="00511453">
          <w:rPr>
            <w:noProof/>
            <w:webHidden/>
          </w:rPr>
          <w:tab/>
        </w:r>
        <w:r w:rsidR="00511453">
          <w:rPr>
            <w:noProof/>
            <w:webHidden/>
          </w:rPr>
          <w:fldChar w:fldCharType="begin"/>
        </w:r>
        <w:r w:rsidR="00511453">
          <w:rPr>
            <w:noProof/>
            <w:webHidden/>
          </w:rPr>
          <w:instrText xml:space="preserve"> PAGEREF _Toc214893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0A177E26" w14:textId="22B17BDF" w:rsidR="00511453" w:rsidRDefault="006C10A8">
      <w:pPr>
        <w:pStyle w:val="TOC2"/>
        <w:tabs>
          <w:tab w:val="left" w:pos="660"/>
          <w:tab w:val="right" w:leader="dot" w:pos="8488"/>
        </w:tabs>
        <w:rPr>
          <w:rFonts w:eastAsiaTheme="minorEastAsia"/>
          <w:noProof/>
          <w:lang w:val="es-EC" w:eastAsia="es-EC"/>
        </w:rPr>
      </w:pPr>
      <w:hyperlink w:anchor="_Toc214894" w:history="1">
        <w:r w:rsidR="00511453" w:rsidRPr="005A4C20">
          <w:rPr>
            <w:rStyle w:val="Hyperlink"/>
            <w:noProof/>
            <w:lang w:val="es-EC"/>
          </w:rPr>
          <w:t>4.</w:t>
        </w:r>
        <w:r w:rsidR="00511453">
          <w:rPr>
            <w:rFonts w:eastAsiaTheme="minorEastAsia"/>
            <w:noProof/>
            <w:lang w:val="es-EC" w:eastAsia="es-EC"/>
          </w:rPr>
          <w:tab/>
        </w:r>
        <w:r w:rsidR="00511453" w:rsidRPr="005A4C20">
          <w:rPr>
            <w:rStyle w:val="Hyperlink"/>
            <w:noProof/>
            <w:lang w:val="es-EC"/>
          </w:rPr>
          <w:t>Analizar y modelar las funcionalidades de la solución informática en base a los requerimientos dados por la clínica odontológica.</w:t>
        </w:r>
        <w:r w:rsidR="00511453">
          <w:rPr>
            <w:noProof/>
            <w:webHidden/>
          </w:rPr>
          <w:tab/>
        </w:r>
        <w:r w:rsidR="00511453">
          <w:rPr>
            <w:noProof/>
            <w:webHidden/>
          </w:rPr>
          <w:fldChar w:fldCharType="begin"/>
        </w:r>
        <w:r w:rsidR="00511453">
          <w:rPr>
            <w:noProof/>
            <w:webHidden/>
          </w:rPr>
          <w:instrText xml:space="preserve"> PAGEREF _Toc214894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424F2B21" w14:textId="5095BE37" w:rsidR="00511453" w:rsidRDefault="006C10A8">
      <w:pPr>
        <w:pStyle w:val="TOC2"/>
        <w:tabs>
          <w:tab w:val="left" w:pos="660"/>
          <w:tab w:val="right" w:leader="dot" w:pos="8488"/>
        </w:tabs>
        <w:rPr>
          <w:rFonts w:eastAsiaTheme="minorEastAsia"/>
          <w:noProof/>
          <w:lang w:val="es-EC" w:eastAsia="es-EC"/>
        </w:rPr>
      </w:pPr>
      <w:hyperlink w:anchor="_Toc214895" w:history="1">
        <w:r w:rsidR="00511453" w:rsidRPr="005A4C20">
          <w:rPr>
            <w:rStyle w:val="Hyperlink"/>
            <w:noProof/>
            <w:lang w:val="es-EC"/>
          </w:rPr>
          <w:t>5.</w:t>
        </w:r>
        <w:r w:rsidR="00511453">
          <w:rPr>
            <w:rFonts w:eastAsiaTheme="minorEastAsia"/>
            <w:noProof/>
            <w:lang w:val="es-EC" w:eastAsia="es-EC"/>
          </w:rPr>
          <w:tab/>
        </w:r>
        <w:r w:rsidR="00511453" w:rsidRPr="005A4C20">
          <w:rPr>
            <w:rStyle w:val="Hyperlink"/>
            <w:noProof/>
            <w:lang w:val="es-EC"/>
          </w:rPr>
          <w:t>Desarrollar la solución informática en base los requerimientos en una clínica odontológica.</w:t>
        </w:r>
        <w:r w:rsidR="00511453">
          <w:rPr>
            <w:noProof/>
            <w:webHidden/>
          </w:rPr>
          <w:tab/>
        </w:r>
        <w:r w:rsidR="00511453">
          <w:rPr>
            <w:noProof/>
            <w:webHidden/>
          </w:rPr>
          <w:fldChar w:fldCharType="begin"/>
        </w:r>
        <w:r w:rsidR="00511453">
          <w:rPr>
            <w:noProof/>
            <w:webHidden/>
          </w:rPr>
          <w:instrText xml:space="preserve"> PAGEREF _Toc214895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72367B16" w14:textId="7887E794" w:rsidR="00511453" w:rsidRDefault="006C10A8">
      <w:pPr>
        <w:pStyle w:val="TOC2"/>
        <w:tabs>
          <w:tab w:val="left" w:pos="660"/>
          <w:tab w:val="right" w:leader="dot" w:pos="8488"/>
        </w:tabs>
        <w:rPr>
          <w:rFonts w:eastAsiaTheme="minorEastAsia"/>
          <w:noProof/>
          <w:lang w:val="es-EC" w:eastAsia="es-EC"/>
        </w:rPr>
      </w:pPr>
      <w:hyperlink w:anchor="_Toc214896" w:history="1">
        <w:r w:rsidR="00511453" w:rsidRPr="005A4C20">
          <w:rPr>
            <w:rStyle w:val="Hyperlink"/>
            <w:noProof/>
            <w:lang w:val="es-EC"/>
          </w:rPr>
          <w:t>6.</w:t>
        </w:r>
        <w:r w:rsidR="00511453">
          <w:rPr>
            <w:rFonts w:eastAsiaTheme="minorEastAsia"/>
            <w:noProof/>
            <w:lang w:val="es-EC" w:eastAsia="es-EC"/>
          </w:rPr>
          <w:tab/>
        </w:r>
        <w:r w:rsidR="00511453" w:rsidRPr="005A4C20">
          <w:rPr>
            <w:rStyle w:val="Hyperlink"/>
            <w:noProof/>
            <w:lang w:val="es-EC"/>
          </w:rPr>
          <w:t>Elaborar documentación</w:t>
        </w:r>
        <w:r w:rsidR="00511453">
          <w:rPr>
            <w:noProof/>
            <w:webHidden/>
          </w:rPr>
          <w:tab/>
        </w:r>
        <w:r w:rsidR="00511453">
          <w:rPr>
            <w:noProof/>
            <w:webHidden/>
          </w:rPr>
          <w:fldChar w:fldCharType="begin"/>
        </w:r>
        <w:r w:rsidR="00511453">
          <w:rPr>
            <w:noProof/>
            <w:webHidden/>
          </w:rPr>
          <w:instrText xml:space="preserve"> PAGEREF _Toc214896 \h </w:instrText>
        </w:r>
        <w:r w:rsidR="00511453">
          <w:rPr>
            <w:noProof/>
            <w:webHidden/>
          </w:rPr>
        </w:r>
        <w:r w:rsidR="00511453">
          <w:rPr>
            <w:noProof/>
            <w:webHidden/>
          </w:rPr>
          <w:fldChar w:fldCharType="separate"/>
        </w:r>
        <w:r w:rsidR="00511453">
          <w:rPr>
            <w:noProof/>
            <w:webHidden/>
          </w:rPr>
          <w:t>40</w:t>
        </w:r>
        <w:r w:rsidR="00511453">
          <w:rPr>
            <w:noProof/>
            <w:webHidden/>
          </w:rPr>
          <w:fldChar w:fldCharType="end"/>
        </w:r>
      </w:hyperlink>
    </w:p>
    <w:p w14:paraId="2F1CDCA0" w14:textId="30189C00" w:rsidR="00511453" w:rsidRDefault="006C10A8">
      <w:pPr>
        <w:pStyle w:val="TOC1"/>
        <w:rPr>
          <w:rFonts w:eastAsiaTheme="minorEastAsia"/>
          <w:noProof/>
          <w:lang w:val="es-EC" w:eastAsia="es-EC"/>
        </w:rPr>
      </w:pPr>
      <w:hyperlink w:anchor="_Toc214897" w:history="1">
        <w:r w:rsidR="00511453" w:rsidRPr="005A4C20">
          <w:rPr>
            <w:rStyle w:val="Hyperlink"/>
            <w:noProof/>
          </w:rPr>
          <w:t>g. Discusión</w:t>
        </w:r>
        <w:r w:rsidR="00511453">
          <w:rPr>
            <w:noProof/>
            <w:webHidden/>
          </w:rPr>
          <w:tab/>
        </w:r>
        <w:r w:rsidR="00511453">
          <w:rPr>
            <w:noProof/>
            <w:webHidden/>
          </w:rPr>
          <w:fldChar w:fldCharType="begin"/>
        </w:r>
        <w:r w:rsidR="00511453">
          <w:rPr>
            <w:noProof/>
            <w:webHidden/>
          </w:rPr>
          <w:instrText xml:space="preserve"> PAGEREF _Toc214897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0148B3AE" w14:textId="6F62AE46" w:rsidR="00511453" w:rsidRDefault="006C10A8">
      <w:pPr>
        <w:pStyle w:val="TOC2"/>
        <w:tabs>
          <w:tab w:val="right" w:leader="dot" w:pos="8488"/>
        </w:tabs>
        <w:rPr>
          <w:rFonts w:eastAsiaTheme="minorEastAsia"/>
          <w:noProof/>
          <w:lang w:val="es-EC" w:eastAsia="es-EC"/>
        </w:rPr>
      </w:pPr>
      <w:hyperlink w:anchor="_Toc214898" w:history="1">
        <w:r w:rsidR="00511453" w:rsidRPr="005A4C20">
          <w:rPr>
            <w:rStyle w:val="Hyperlink"/>
            <w:noProof/>
          </w:rPr>
          <w:t>Desarrollo de la propuesta alternativa</w:t>
        </w:r>
        <w:r w:rsidR="00511453">
          <w:rPr>
            <w:noProof/>
            <w:webHidden/>
          </w:rPr>
          <w:tab/>
        </w:r>
        <w:r w:rsidR="00511453">
          <w:rPr>
            <w:noProof/>
            <w:webHidden/>
          </w:rPr>
          <w:fldChar w:fldCharType="begin"/>
        </w:r>
        <w:r w:rsidR="00511453">
          <w:rPr>
            <w:noProof/>
            <w:webHidden/>
          </w:rPr>
          <w:instrText xml:space="preserve"> PAGEREF _Toc214898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5D21CD9C" w14:textId="6C38595E" w:rsidR="00511453" w:rsidRDefault="006C10A8">
      <w:pPr>
        <w:pStyle w:val="TOC3"/>
        <w:tabs>
          <w:tab w:val="right" w:leader="dot" w:pos="8488"/>
        </w:tabs>
        <w:rPr>
          <w:rFonts w:cstheme="minorBidi"/>
          <w:noProof/>
          <w:lang w:val="es-EC" w:eastAsia="es-EC"/>
        </w:rPr>
      </w:pPr>
      <w:hyperlink w:anchor="_Toc214899" w:history="1">
        <w:r w:rsidR="00511453" w:rsidRPr="005A4C20">
          <w:rPr>
            <w:rStyle w:val="Hyperlink"/>
            <w:noProof/>
          </w:rPr>
          <w:t>Objetivo 1: Realización de una revisión sistemática de gestión de procedimiento odontológicos.</w:t>
        </w:r>
        <w:r w:rsidR="00511453">
          <w:rPr>
            <w:noProof/>
            <w:webHidden/>
          </w:rPr>
          <w:tab/>
        </w:r>
        <w:r w:rsidR="00511453">
          <w:rPr>
            <w:noProof/>
            <w:webHidden/>
          </w:rPr>
          <w:fldChar w:fldCharType="begin"/>
        </w:r>
        <w:r w:rsidR="00511453">
          <w:rPr>
            <w:noProof/>
            <w:webHidden/>
          </w:rPr>
          <w:instrText xml:space="preserve"> PAGEREF _Toc214899 \h </w:instrText>
        </w:r>
        <w:r w:rsidR="00511453">
          <w:rPr>
            <w:noProof/>
            <w:webHidden/>
          </w:rPr>
        </w:r>
        <w:r w:rsidR="00511453">
          <w:rPr>
            <w:noProof/>
            <w:webHidden/>
          </w:rPr>
          <w:fldChar w:fldCharType="separate"/>
        </w:r>
        <w:r w:rsidR="00511453">
          <w:rPr>
            <w:noProof/>
            <w:webHidden/>
          </w:rPr>
          <w:t>42</w:t>
        </w:r>
        <w:r w:rsidR="00511453">
          <w:rPr>
            <w:noProof/>
            <w:webHidden/>
          </w:rPr>
          <w:fldChar w:fldCharType="end"/>
        </w:r>
      </w:hyperlink>
    </w:p>
    <w:p w14:paraId="74D9CABD" w14:textId="5287958C" w:rsidR="00511453" w:rsidRDefault="006C10A8">
      <w:pPr>
        <w:pStyle w:val="TOC2"/>
        <w:tabs>
          <w:tab w:val="right" w:leader="dot" w:pos="8488"/>
        </w:tabs>
        <w:rPr>
          <w:rFonts w:eastAsiaTheme="minorEastAsia"/>
          <w:noProof/>
          <w:lang w:val="es-EC" w:eastAsia="es-EC"/>
        </w:rPr>
      </w:pPr>
      <w:hyperlink w:anchor="_Toc214900" w:history="1">
        <w:r w:rsidR="00511453" w:rsidRPr="005A4C20">
          <w:rPr>
            <w:rStyle w:val="Hyperlink"/>
            <w:noProof/>
          </w:rPr>
          <w:t>Valoración Técnica económica ambiental</w:t>
        </w:r>
        <w:r w:rsidR="00511453">
          <w:rPr>
            <w:noProof/>
            <w:webHidden/>
          </w:rPr>
          <w:tab/>
        </w:r>
        <w:r w:rsidR="00511453">
          <w:rPr>
            <w:noProof/>
            <w:webHidden/>
          </w:rPr>
          <w:fldChar w:fldCharType="begin"/>
        </w:r>
        <w:r w:rsidR="00511453">
          <w:rPr>
            <w:noProof/>
            <w:webHidden/>
          </w:rPr>
          <w:instrText xml:space="preserve"> PAGEREF _Toc214900 \h </w:instrText>
        </w:r>
        <w:r w:rsidR="00511453">
          <w:rPr>
            <w:noProof/>
            <w:webHidden/>
          </w:rPr>
        </w:r>
        <w:r w:rsidR="00511453">
          <w:rPr>
            <w:noProof/>
            <w:webHidden/>
          </w:rPr>
          <w:fldChar w:fldCharType="separate"/>
        </w:r>
        <w:r w:rsidR="00511453">
          <w:rPr>
            <w:noProof/>
            <w:webHidden/>
          </w:rPr>
          <w:t>43</w:t>
        </w:r>
        <w:r w:rsidR="00511453">
          <w:rPr>
            <w:noProof/>
            <w:webHidden/>
          </w:rPr>
          <w:fldChar w:fldCharType="end"/>
        </w:r>
      </w:hyperlink>
    </w:p>
    <w:p w14:paraId="62439DA2" w14:textId="44D62C24" w:rsidR="00511453" w:rsidRDefault="006C10A8">
      <w:pPr>
        <w:pStyle w:val="TOC1"/>
        <w:rPr>
          <w:rFonts w:eastAsiaTheme="minorEastAsia"/>
          <w:noProof/>
          <w:lang w:val="es-EC" w:eastAsia="es-EC"/>
        </w:rPr>
      </w:pPr>
      <w:hyperlink w:anchor="_Toc214901" w:history="1">
        <w:r w:rsidR="00511453" w:rsidRPr="005A4C20">
          <w:rPr>
            <w:rStyle w:val="Hyperlink"/>
            <w:noProof/>
          </w:rPr>
          <w:t>h. Conclusiones</w:t>
        </w:r>
        <w:r w:rsidR="00511453">
          <w:rPr>
            <w:noProof/>
            <w:webHidden/>
          </w:rPr>
          <w:tab/>
        </w:r>
        <w:r w:rsidR="00511453">
          <w:rPr>
            <w:noProof/>
            <w:webHidden/>
          </w:rPr>
          <w:fldChar w:fldCharType="begin"/>
        </w:r>
        <w:r w:rsidR="00511453">
          <w:rPr>
            <w:noProof/>
            <w:webHidden/>
          </w:rPr>
          <w:instrText xml:space="preserve"> PAGEREF _Toc214901 \h </w:instrText>
        </w:r>
        <w:r w:rsidR="00511453">
          <w:rPr>
            <w:noProof/>
            <w:webHidden/>
          </w:rPr>
        </w:r>
        <w:r w:rsidR="00511453">
          <w:rPr>
            <w:noProof/>
            <w:webHidden/>
          </w:rPr>
          <w:fldChar w:fldCharType="separate"/>
        </w:r>
        <w:r w:rsidR="00511453">
          <w:rPr>
            <w:noProof/>
            <w:webHidden/>
          </w:rPr>
          <w:t>44</w:t>
        </w:r>
        <w:r w:rsidR="00511453">
          <w:rPr>
            <w:noProof/>
            <w:webHidden/>
          </w:rPr>
          <w:fldChar w:fldCharType="end"/>
        </w:r>
      </w:hyperlink>
    </w:p>
    <w:p w14:paraId="57033C1F" w14:textId="630E9F48" w:rsidR="00511453" w:rsidRDefault="006C10A8">
      <w:pPr>
        <w:pStyle w:val="TOC1"/>
        <w:rPr>
          <w:rFonts w:eastAsiaTheme="minorEastAsia"/>
          <w:noProof/>
          <w:lang w:val="es-EC" w:eastAsia="es-EC"/>
        </w:rPr>
      </w:pPr>
      <w:hyperlink w:anchor="_Toc214902" w:history="1">
        <w:r w:rsidR="00511453" w:rsidRPr="005A4C20">
          <w:rPr>
            <w:rStyle w:val="Hyperlink"/>
            <w:noProof/>
          </w:rPr>
          <w:t>i. Recomendaciones</w:t>
        </w:r>
        <w:r w:rsidR="00511453">
          <w:rPr>
            <w:noProof/>
            <w:webHidden/>
          </w:rPr>
          <w:tab/>
        </w:r>
        <w:r w:rsidR="00511453">
          <w:rPr>
            <w:noProof/>
            <w:webHidden/>
          </w:rPr>
          <w:fldChar w:fldCharType="begin"/>
        </w:r>
        <w:r w:rsidR="00511453">
          <w:rPr>
            <w:noProof/>
            <w:webHidden/>
          </w:rPr>
          <w:instrText xml:space="preserve"> PAGEREF _Toc214902 \h </w:instrText>
        </w:r>
        <w:r w:rsidR="00511453">
          <w:rPr>
            <w:noProof/>
            <w:webHidden/>
          </w:rPr>
        </w:r>
        <w:r w:rsidR="00511453">
          <w:rPr>
            <w:noProof/>
            <w:webHidden/>
          </w:rPr>
          <w:fldChar w:fldCharType="separate"/>
        </w:r>
        <w:r w:rsidR="00511453">
          <w:rPr>
            <w:noProof/>
            <w:webHidden/>
          </w:rPr>
          <w:t>45</w:t>
        </w:r>
        <w:r w:rsidR="00511453">
          <w:rPr>
            <w:noProof/>
            <w:webHidden/>
          </w:rPr>
          <w:fldChar w:fldCharType="end"/>
        </w:r>
      </w:hyperlink>
    </w:p>
    <w:p w14:paraId="32265D29" w14:textId="75A40A57" w:rsidR="00511453" w:rsidRDefault="006C10A8">
      <w:pPr>
        <w:pStyle w:val="TOC1"/>
        <w:rPr>
          <w:rFonts w:eastAsiaTheme="minorEastAsia"/>
          <w:noProof/>
          <w:lang w:val="es-EC" w:eastAsia="es-EC"/>
        </w:rPr>
      </w:pPr>
      <w:hyperlink w:anchor="_Toc214903" w:history="1">
        <w:r w:rsidR="00511453" w:rsidRPr="005A4C20">
          <w:rPr>
            <w:rStyle w:val="Hyperlink"/>
            <w:noProof/>
          </w:rPr>
          <w:t>j. Bibliografía</w:t>
        </w:r>
        <w:r w:rsidR="00511453">
          <w:rPr>
            <w:noProof/>
            <w:webHidden/>
          </w:rPr>
          <w:tab/>
        </w:r>
        <w:r w:rsidR="00511453">
          <w:rPr>
            <w:noProof/>
            <w:webHidden/>
          </w:rPr>
          <w:fldChar w:fldCharType="begin"/>
        </w:r>
        <w:r w:rsidR="00511453">
          <w:rPr>
            <w:noProof/>
            <w:webHidden/>
          </w:rPr>
          <w:instrText xml:space="preserve"> PAGEREF _Toc214903 \h </w:instrText>
        </w:r>
        <w:r w:rsidR="00511453">
          <w:rPr>
            <w:noProof/>
            <w:webHidden/>
          </w:rPr>
        </w:r>
        <w:r w:rsidR="00511453">
          <w:rPr>
            <w:noProof/>
            <w:webHidden/>
          </w:rPr>
          <w:fldChar w:fldCharType="separate"/>
        </w:r>
        <w:r w:rsidR="00511453">
          <w:rPr>
            <w:noProof/>
            <w:webHidden/>
          </w:rPr>
          <w:t>46</w:t>
        </w:r>
        <w:r w:rsidR="00511453">
          <w:rPr>
            <w:noProof/>
            <w:webHidden/>
          </w:rPr>
          <w:fldChar w:fldCharType="end"/>
        </w:r>
      </w:hyperlink>
    </w:p>
    <w:p w14:paraId="04D0B6F4" w14:textId="5BB47431" w:rsidR="00511453" w:rsidRDefault="006C10A8">
      <w:pPr>
        <w:pStyle w:val="TOC1"/>
        <w:rPr>
          <w:rFonts w:eastAsiaTheme="minorEastAsia"/>
          <w:noProof/>
          <w:lang w:val="es-EC" w:eastAsia="es-EC"/>
        </w:rPr>
      </w:pPr>
      <w:hyperlink w:anchor="_Toc214904" w:history="1">
        <w:r w:rsidR="00511453" w:rsidRPr="005A4C20">
          <w:rPr>
            <w:rStyle w:val="Hyperlink"/>
            <w:noProof/>
          </w:rPr>
          <w:t>k. Anexos</w:t>
        </w:r>
        <w:r w:rsidR="00511453">
          <w:rPr>
            <w:noProof/>
            <w:webHidden/>
          </w:rPr>
          <w:tab/>
        </w:r>
        <w:r w:rsidR="00511453">
          <w:rPr>
            <w:noProof/>
            <w:webHidden/>
          </w:rPr>
          <w:fldChar w:fldCharType="begin"/>
        </w:r>
        <w:r w:rsidR="00511453">
          <w:rPr>
            <w:noProof/>
            <w:webHidden/>
          </w:rPr>
          <w:instrText xml:space="preserve"> PAGEREF _Toc214904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560765F0" w14:textId="7A7B7FDB" w:rsidR="00511453" w:rsidRDefault="006C10A8">
      <w:pPr>
        <w:pStyle w:val="TOC2"/>
        <w:tabs>
          <w:tab w:val="right" w:leader="dot" w:pos="8488"/>
        </w:tabs>
        <w:rPr>
          <w:rFonts w:eastAsiaTheme="minorEastAsia"/>
          <w:noProof/>
          <w:lang w:val="es-EC" w:eastAsia="es-EC"/>
        </w:rPr>
      </w:pPr>
      <w:hyperlink w:anchor="_Toc214905" w:history="1">
        <w:r w:rsidR="00511453" w:rsidRPr="005A4C20">
          <w:rPr>
            <w:rStyle w:val="Hyperlink"/>
            <w:noProof/>
          </w:rPr>
          <w:t>Anexo 1: Revisión Sistemática de Literatura</w:t>
        </w:r>
        <w:r w:rsidR="00511453">
          <w:rPr>
            <w:noProof/>
            <w:webHidden/>
          </w:rPr>
          <w:tab/>
        </w:r>
        <w:r w:rsidR="00511453">
          <w:rPr>
            <w:noProof/>
            <w:webHidden/>
          </w:rPr>
          <w:fldChar w:fldCharType="begin"/>
        </w:r>
        <w:r w:rsidR="00511453">
          <w:rPr>
            <w:noProof/>
            <w:webHidden/>
          </w:rPr>
          <w:instrText xml:space="preserve"> PAGEREF _Toc214905 \h </w:instrText>
        </w:r>
        <w:r w:rsidR="00511453">
          <w:rPr>
            <w:noProof/>
            <w:webHidden/>
          </w:rPr>
        </w:r>
        <w:r w:rsidR="00511453">
          <w:rPr>
            <w:noProof/>
            <w:webHidden/>
          </w:rPr>
          <w:fldChar w:fldCharType="separate"/>
        </w:r>
        <w:r w:rsidR="00511453">
          <w:rPr>
            <w:noProof/>
            <w:webHidden/>
          </w:rPr>
          <w:t>48</w:t>
        </w:r>
        <w:r w:rsidR="00511453">
          <w:rPr>
            <w:noProof/>
            <w:webHidden/>
          </w:rPr>
          <w:fldChar w:fldCharType="end"/>
        </w:r>
      </w:hyperlink>
    </w:p>
    <w:p w14:paraId="74DE83F9" w14:textId="5C192022" w:rsidR="00511453" w:rsidRDefault="006C10A8">
      <w:pPr>
        <w:pStyle w:val="TOC2"/>
        <w:tabs>
          <w:tab w:val="right" w:leader="dot" w:pos="8488"/>
        </w:tabs>
        <w:rPr>
          <w:rFonts w:eastAsiaTheme="minorEastAsia"/>
          <w:noProof/>
          <w:lang w:val="es-EC" w:eastAsia="es-EC"/>
        </w:rPr>
      </w:pPr>
      <w:hyperlink w:anchor="_Toc214906" w:history="1">
        <w:r w:rsidR="00511453" w:rsidRPr="005A4C20">
          <w:rPr>
            <w:rStyle w:val="Hyperlink"/>
            <w:noProof/>
            <w:lang w:val="es-EC" w:eastAsia="es-EC"/>
          </w:rPr>
          <w:t>Anexo 2</w:t>
        </w:r>
        <w:r w:rsidR="00511453">
          <w:rPr>
            <w:noProof/>
            <w:webHidden/>
          </w:rPr>
          <w:tab/>
        </w:r>
        <w:r w:rsidR="00511453">
          <w:rPr>
            <w:noProof/>
            <w:webHidden/>
          </w:rPr>
          <w:fldChar w:fldCharType="begin"/>
        </w:r>
        <w:r w:rsidR="00511453">
          <w:rPr>
            <w:noProof/>
            <w:webHidden/>
          </w:rPr>
          <w:instrText xml:space="preserve"> PAGEREF _Toc214906 \h </w:instrText>
        </w:r>
        <w:r w:rsidR="00511453">
          <w:rPr>
            <w:noProof/>
            <w:webHidden/>
          </w:rPr>
        </w:r>
        <w:r w:rsidR="00511453">
          <w:rPr>
            <w:noProof/>
            <w:webHidden/>
          </w:rPr>
          <w:fldChar w:fldCharType="separate"/>
        </w:r>
        <w:r w:rsidR="00511453">
          <w:rPr>
            <w:noProof/>
            <w:webHidden/>
          </w:rPr>
          <w:t>59</w:t>
        </w:r>
        <w:r w:rsidR="00511453">
          <w:rPr>
            <w:noProof/>
            <w:webHidden/>
          </w:rPr>
          <w:fldChar w:fldCharType="end"/>
        </w:r>
      </w:hyperlink>
    </w:p>
    <w:p w14:paraId="1779D4DB" w14:textId="4DB00747" w:rsidR="00511453" w:rsidRDefault="006C10A8">
      <w:pPr>
        <w:pStyle w:val="TOC2"/>
        <w:tabs>
          <w:tab w:val="right" w:leader="dot" w:pos="8488"/>
        </w:tabs>
        <w:rPr>
          <w:rFonts w:eastAsiaTheme="minorEastAsia"/>
          <w:noProof/>
          <w:lang w:val="es-EC" w:eastAsia="es-EC"/>
        </w:rPr>
      </w:pPr>
      <w:hyperlink w:anchor="_Toc214907" w:history="1">
        <w:r w:rsidR="00511453" w:rsidRPr="005A4C20">
          <w:rPr>
            <w:rStyle w:val="Hyperlink"/>
            <w:noProof/>
            <w:lang w:val="es-EC"/>
          </w:rPr>
          <w:t>Anexo 3: Anteproyecto</w:t>
        </w:r>
        <w:r w:rsidR="00511453">
          <w:rPr>
            <w:noProof/>
            <w:webHidden/>
          </w:rPr>
          <w:tab/>
        </w:r>
        <w:r w:rsidR="00511453">
          <w:rPr>
            <w:noProof/>
            <w:webHidden/>
          </w:rPr>
          <w:fldChar w:fldCharType="begin"/>
        </w:r>
        <w:r w:rsidR="00511453">
          <w:rPr>
            <w:noProof/>
            <w:webHidden/>
          </w:rPr>
          <w:instrText xml:space="preserve"> PAGEREF _Toc214907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37E79087" w14:textId="6D82646A" w:rsidR="00511453" w:rsidRDefault="006C10A8">
      <w:pPr>
        <w:pStyle w:val="TOC2"/>
        <w:tabs>
          <w:tab w:val="right" w:leader="dot" w:pos="8488"/>
        </w:tabs>
        <w:rPr>
          <w:rFonts w:eastAsiaTheme="minorEastAsia"/>
          <w:noProof/>
          <w:lang w:val="es-EC" w:eastAsia="es-EC"/>
        </w:rPr>
      </w:pPr>
      <w:hyperlink w:anchor="_Toc214908" w:history="1">
        <w:r w:rsidR="00511453" w:rsidRPr="005A4C20">
          <w:rPr>
            <w:rStyle w:val="Hyperlink"/>
            <w:noProof/>
            <w:lang w:val="es-EC"/>
          </w:rPr>
          <w:t>Anexo 4: Selección de Metodología</w:t>
        </w:r>
        <w:r w:rsidR="00511453">
          <w:rPr>
            <w:noProof/>
            <w:webHidden/>
          </w:rPr>
          <w:tab/>
        </w:r>
        <w:r w:rsidR="00511453">
          <w:rPr>
            <w:noProof/>
            <w:webHidden/>
          </w:rPr>
          <w:fldChar w:fldCharType="begin"/>
        </w:r>
        <w:r w:rsidR="00511453">
          <w:rPr>
            <w:noProof/>
            <w:webHidden/>
          </w:rPr>
          <w:instrText xml:space="preserve"> PAGEREF _Toc214908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49A06302" w14:textId="4BCFDFA8" w:rsidR="00511453" w:rsidRDefault="006C10A8">
      <w:pPr>
        <w:pStyle w:val="TOC2"/>
        <w:tabs>
          <w:tab w:val="right" w:leader="dot" w:pos="8488"/>
        </w:tabs>
        <w:rPr>
          <w:rFonts w:eastAsiaTheme="minorEastAsia"/>
          <w:noProof/>
          <w:lang w:val="es-EC" w:eastAsia="es-EC"/>
        </w:rPr>
      </w:pPr>
      <w:hyperlink w:anchor="_Toc214909" w:history="1">
        <w:r w:rsidR="00511453" w:rsidRPr="005A4C20">
          <w:rPr>
            <w:rStyle w:val="Hyperlink"/>
            <w:noProof/>
            <w:lang w:val="es-EC"/>
          </w:rPr>
          <w:t>Anexo 5: Selección de Framework</w:t>
        </w:r>
        <w:r w:rsidR="00511453">
          <w:rPr>
            <w:noProof/>
            <w:webHidden/>
          </w:rPr>
          <w:tab/>
        </w:r>
        <w:r w:rsidR="00511453">
          <w:rPr>
            <w:noProof/>
            <w:webHidden/>
          </w:rPr>
          <w:fldChar w:fldCharType="begin"/>
        </w:r>
        <w:r w:rsidR="00511453">
          <w:rPr>
            <w:noProof/>
            <w:webHidden/>
          </w:rPr>
          <w:instrText xml:space="preserve"> PAGEREF _Toc214909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29032702" w14:textId="2414EBFF" w:rsidR="00511453" w:rsidRDefault="006C10A8">
      <w:pPr>
        <w:pStyle w:val="TOC2"/>
        <w:tabs>
          <w:tab w:val="right" w:leader="dot" w:pos="8488"/>
        </w:tabs>
        <w:rPr>
          <w:rFonts w:eastAsiaTheme="minorEastAsia"/>
          <w:noProof/>
          <w:lang w:val="es-EC" w:eastAsia="es-EC"/>
        </w:rPr>
      </w:pPr>
      <w:hyperlink w:anchor="_Toc214910" w:history="1">
        <w:r w:rsidR="00511453" w:rsidRPr="005A4C20">
          <w:rPr>
            <w:rStyle w:val="Hyperlink"/>
            <w:noProof/>
            <w:lang w:val="es-EC"/>
          </w:rPr>
          <w:t>Anexo 6: Especificación de Requerimientos</w:t>
        </w:r>
        <w:r w:rsidR="00511453">
          <w:rPr>
            <w:noProof/>
            <w:webHidden/>
          </w:rPr>
          <w:tab/>
        </w:r>
        <w:r w:rsidR="00511453">
          <w:rPr>
            <w:noProof/>
            <w:webHidden/>
          </w:rPr>
          <w:fldChar w:fldCharType="begin"/>
        </w:r>
        <w:r w:rsidR="00511453">
          <w:rPr>
            <w:noProof/>
            <w:webHidden/>
          </w:rPr>
          <w:instrText xml:space="preserve"> PAGEREF _Toc214910 \h </w:instrText>
        </w:r>
        <w:r w:rsidR="00511453">
          <w:rPr>
            <w:noProof/>
            <w:webHidden/>
          </w:rPr>
        </w:r>
        <w:r w:rsidR="00511453">
          <w:rPr>
            <w:noProof/>
            <w:webHidden/>
          </w:rPr>
          <w:fldChar w:fldCharType="separate"/>
        </w:r>
        <w:r w:rsidR="00511453">
          <w:rPr>
            <w:noProof/>
            <w:webHidden/>
          </w:rPr>
          <w:t>60</w:t>
        </w:r>
        <w:r w:rsidR="00511453">
          <w:rPr>
            <w:noProof/>
            <w:webHidden/>
          </w:rPr>
          <w:fldChar w:fldCharType="end"/>
        </w:r>
      </w:hyperlink>
    </w:p>
    <w:p w14:paraId="78FC450D" w14:textId="7F01A79D" w:rsidR="00511453" w:rsidRDefault="006C10A8">
      <w:pPr>
        <w:pStyle w:val="TOC3"/>
        <w:tabs>
          <w:tab w:val="right" w:leader="dot" w:pos="8488"/>
        </w:tabs>
        <w:rPr>
          <w:rFonts w:cstheme="minorBidi"/>
          <w:noProof/>
          <w:lang w:val="es-EC" w:eastAsia="es-EC"/>
        </w:rPr>
      </w:pPr>
      <w:hyperlink w:anchor="_Toc214911" w:history="1">
        <w:r w:rsidR="00511453" w:rsidRPr="005A4C20">
          <w:rPr>
            <w:rStyle w:val="Hyperlink"/>
            <w:noProof/>
            <w:lang w:val="es-EC"/>
          </w:rPr>
          <w:t>Módulos de la aplicación</w:t>
        </w:r>
        <w:r w:rsidR="00511453">
          <w:rPr>
            <w:noProof/>
            <w:webHidden/>
          </w:rPr>
          <w:tab/>
        </w:r>
        <w:r w:rsidR="00511453">
          <w:rPr>
            <w:noProof/>
            <w:webHidden/>
          </w:rPr>
          <w:fldChar w:fldCharType="begin"/>
        </w:r>
        <w:r w:rsidR="00511453">
          <w:rPr>
            <w:noProof/>
            <w:webHidden/>
          </w:rPr>
          <w:instrText xml:space="preserve"> PAGEREF _Toc214911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00F1EEF3" w14:textId="31AE5076" w:rsidR="00511453" w:rsidRDefault="006C10A8">
      <w:pPr>
        <w:pStyle w:val="TOC2"/>
        <w:tabs>
          <w:tab w:val="right" w:leader="dot" w:pos="8488"/>
        </w:tabs>
        <w:rPr>
          <w:rFonts w:eastAsiaTheme="minorEastAsia"/>
          <w:noProof/>
          <w:lang w:val="es-EC" w:eastAsia="es-EC"/>
        </w:rPr>
      </w:pPr>
      <w:hyperlink w:anchor="_Toc214912" w:history="1">
        <w:r w:rsidR="00511453" w:rsidRPr="005A4C20">
          <w:rPr>
            <w:rStyle w:val="Hyperlink"/>
            <w:noProof/>
            <w:lang w:val="es-EC"/>
          </w:rPr>
          <w:t>Anexo 7: Historias de Usuarios</w:t>
        </w:r>
        <w:r w:rsidR="00511453">
          <w:rPr>
            <w:noProof/>
            <w:webHidden/>
          </w:rPr>
          <w:tab/>
        </w:r>
        <w:r w:rsidR="00511453">
          <w:rPr>
            <w:noProof/>
            <w:webHidden/>
          </w:rPr>
          <w:fldChar w:fldCharType="begin"/>
        </w:r>
        <w:r w:rsidR="00511453">
          <w:rPr>
            <w:noProof/>
            <w:webHidden/>
          </w:rPr>
          <w:instrText xml:space="preserve"> PAGEREF _Toc214912 \h </w:instrText>
        </w:r>
        <w:r w:rsidR="00511453">
          <w:rPr>
            <w:noProof/>
            <w:webHidden/>
          </w:rPr>
        </w:r>
        <w:r w:rsidR="00511453">
          <w:rPr>
            <w:noProof/>
            <w:webHidden/>
          </w:rPr>
          <w:fldChar w:fldCharType="separate"/>
        </w:r>
        <w:r w:rsidR="00511453">
          <w:rPr>
            <w:noProof/>
            <w:webHidden/>
          </w:rPr>
          <w:t>63</w:t>
        </w:r>
        <w:r w:rsidR="00511453">
          <w:rPr>
            <w:noProof/>
            <w:webHidden/>
          </w:rPr>
          <w:fldChar w:fldCharType="end"/>
        </w:r>
      </w:hyperlink>
    </w:p>
    <w:p w14:paraId="5C68910E" w14:textId="53AF9BDF" w:rsidR="00511453" w:rsidRDefault="006C10A8">
      <w:pPr>
        <w:pStyle w:val="TOC3"/>
        <w:tabs>
          <w:tab w:val="right" w:leader="dot" w:pos="8488"/>
        </w:tabs>
        <w:rPr>
          <w:rFonts w:cstheme="minorBidi"/>
          <w:noProof/>
          <w:lang w:val="es-EC" w:eastAsia="es-EC"/>
        </w:rPr>
      </w:pPr>
      <w:hyperlink w:anchor="_Toc214913" w:history="1">
        <w:r w:rsidR="00511453" w:rsidRPr="005A4C20">
          <w:rPr>
            <w:rStyle w:val="Hyperlink"/>
            <w:noProof/>
            <w:lang w:val="es-EC"/>
          </w:rPr>
          <w:t>Estimación de Historia de Usuario</w:t>
        </w:r>
        <w:r w:rsidR="00511453">
          <w:rPr>
            <w:noProof/>
            <w:webHidden/>
          </w:rPr>
          <w:tab/>
        </w:r>
        <w:r w:rsidR="00511453">
          <w:rPr>
            <w:noProof/>
            <w:webHidden/>
          </w:rPr>
          <w:fldChar w:fldCharType="begin"/>
        </w:r>
        <w:r w:rsidR="00511453">
          <w:rPr>
            <w:noProof/>
            <w:webHidden/>
          </w:rPr>
          <w:instrText xml:space="preserve"> PAGEREF _Toc214913 \h </w:instrText>
        </w:r>
        <w:r w:rsidR="00511453">
          <w:rPr>
            <w:noProof/>
            <w:webHidden/>
          </w:rPr>
        </w:r>
        <w:r w:rsidR="00511453">
          <w:rPr>
            <w:noProof/>
            <w:webHidden/>
          </w:rPr>
          <w:fldChar w:fldCharType="separate"/>
        </w:r>
        <w:r w:rsidR="00511453">
          <w:rPr>
            <w:noProof/>
            <w:webHidden/>
          </w:rPr>
          <w:t>72</w:t>
        </w:r>
        <w:r w:rsidR="00511453">
          <w:rPr>
            <w:noProof/>
            <w:webHidden/>
          </w:rPr>
          <w:fldChar w:fldCharType="end"/>
        </w:r>
      </w:hyperlink>
    </w:p>
    <w:p w14:paraId="3291A971" w14:textId="42473BCB" w:rsidR="00511453" w:rsidRDefault="006C10A8">
      <w:pPr>
        <w:pStyle w:val="TOC2"/>
        <w:tabs>
          <w:tab w:val="right" w:leader="dot" w:pos="8488"/>
        </w:tabs>
        <w:rPr>
          <w:rFonts w:eastAsiaTheme="minorEastAsia"/>
          <w:noProof/>
          <w:lang w:val="es-EC" w:eastAsia="es-EC"/>
        </w:rPr>
      </w:pPr>
      <w:hyperlink w:anchor="_Toc214914" w:history="1">
        <w:r w:rsidR="00511453" w:rsidRPr="005A4C20">
          <w:rPr>
            <w:rStyle w:val="Hyperlink"/>
            <w:noProof/>
            <w:lang w:val="es-EC"/>
          </w:rPr>
          <w:t>Anexo 8: Diseño de Aceptación de Pantallas</w:t>
        </w:r>
        <w:r w:rsidR="00511453">
          <w:rPr>
            <w:noProof/>
            <w:webHidden/>
          </w:rPr>
          <w:tab/>
        </w:r>
        <w:r w:rsidR="00511453">
          <w:rPr>
            <w:noProof/>
            <w:webHidden/>
          </w:rPr>
          <w:fldChar w:fldCharType="begin"/>
        </w:r>
        <w:r w:rsidR="00511453">
          <w:rPr>
            <w:noProof/>
            <w:webHidden/>
          </w:rPr>
          <w:instrText xml:space="preserve"> PAGEREF _Toc214914 \h </w:instrText>
        </w:r>
        <w:r w:rsidR="00511453">
          <w:rPr>
            <w:noProof/>
            <w:webHidden/>
          </w:rPr>
        </w:r>
        <w:r w:rsidR="00511453">
          <w:rPr>
            <w:noProof/>
            <w:webHidden/>
          </w:rPr>
          <w:fldChar w:fldCharType="separate"/>
        </w:r>
        <w:r w:rsidR="00511453">
          <w:rPr>
            <w:noProof/>
            <w:webHidden/>
          </w:rPr>
          <w:t>73</w:t>
        </w:r>
        <w:r w:rsidR="00511453">
          <w:rPr>
            <w:noProof/>
            <w:webHidden/>
          </w:rPr>
          <w:fldChar w:fldCharType="end"/>
        </w:r>
      </w:hyperlink>
    </w:p>
    <w:p w14:paraId="4C618CC8" w14:textId="1BC93A17"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bookmarkStart w:id="20" w:name="_Toc527403364"/>
    <w:p w14:paraId="6F9FC4AB" w14:textId="6AA6E914" w:rsidR="003E3498" w:rsidRDefault="003E3498">
      <w:pPr>
        <w:pStyle w:val="TableofFigures"/>
        <w:tabs>
          <w:tab w:val="right" w:leader="dot" w:pos="8488"/>
        </w:tabs>
        <w:rPr>
          <w:rFonts w:eastAsiaTheme="minorEastAsia"/>
          <w:noProof/>
          <w:lang w:val="es-EC" w:eastAsia="es-EC"/>
        </w:rPr>
      </w:pPr>
      <w:r>
        <w:fldChar w:fldCharType="begin"/>
      </w:r>
      <w:r>
        <w:instrText xml:space="preserve"> TOC \h \z \c "Figura" </w:instrText>
      </w:r>
      <w:r>
        <w:fldChar w:fldCharType="separate"/>
      </w:r>
      <w:hyperlink r:id="rId11" w:anchor="_Toc531241051" w:history="1">
        <w:r w:rsidRPr="00970168">
          <w:rPr>
            <w:rStyle w:val="Hyperlink"/>
            <w:noProof/>
          </w:rPr>
          <w:t>Figura 1. Firmas de Médicos Entrevistados</w:t>
        </w:r>
        <w:r>
          <w:rPr>
            <w:noProof/>
            <w:webHidden/>
          </w:rPr>
          <w:tab/>
        </w:r>
        <w:r>
          <w:rPr>
            <w:noProof/>
            <w:webHidden/>
          </w:rPr>
          <w:fldChar w:fldCharType="begin"/>
        </w:r>
        <w:r>
          <w:rPr>
            <w:noProof/>
            <w:webHidden/>
          </w:rPr>
          <w:instrText xml:space="preserve"> PAGEREF _Toc531241051 \h </w:instrText>
        </w:r>
        <w:r>
          <w:rPr>
            <w:noProof/>
            <w:webHidden/>
          </w:rPr>
        </w:r>
        <w:r>
          <w:rPr>
            <w:noProof/>
            <w:webHidden/>
          </w:rPr>
          <w:fldChar w:fldCharType="separate"/>
        </w:r>
        <w:r>
          <w:rPr>
            <w:noProof/>
            <w:webHidden/>
          </w:rPr>
          <w:t>52</w:t>
        </w:r>
        <w:r>
          <w:rPr>
            <w:noProof/>
            <w:webHidden/>
          </w:rPr>
          <w:fldChar w:fldCharType="end"/>
        </w:r>
      </w:hyperlink>
    </w:p>
    <w:p w14:paraId="123DBA92" w14:textId="4AEC24AC" w:rsidR="004D02CF" w:rsidRDefault="003E3498" w:rsidP="00F134EE">
      <w:pPr>
        <w:pStyle w:val="E2Tesis"/>
      </w:pPr>
      <w:r>
        <w:fldChar w:fldCharType="end"/>
      </w:r>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25FCDCD2" w14:textId="738D4650" w:rsidR="00377CFA"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1242808" w:history="1">
        <w:r w:rsidR="00377CFA" w:rsidRPr="008F2F84">
          <w:rPr>
            <w:rStyle w:val="Hyperlink"/>
            <w:noProof/>
          </w:rPr>
          <w:t>TABLA I. DETALLE DE LOS ARTÍCULOS ANALIZADOS</w:t>
        </w:r>
        <w:r w:rsidR="00377CFA">
          <w:rPr>
            <w:noProof/>
            <w:webHidden/>
          </w:rPr>
          <w:tab/>
        </w:r>
        <w:r w:rsidR="00377CFA">
          <w:rPr>
            <w:noProof/>
            <w:webHidden/>
          </w:rPr>
          <w:fldChar w:fldCharType="begin"/>
        </w:r>
        <w:r w:rsidR="00377CFA">
          <w:rPr>
            <w:noProof/>
            <w:webHidden/>
          </w:rPr>
          <w:instrText xml:space="preserve"> PAGEREF _Toc531242808 \h </w:instrText>
        </w:r>
        <w:r w:rsidR="00377CFA">
          <w:rPr>
            <w:noProof/>
            <w:webHidden/>
          </w:rPr>
        </w:r>
        <w:r w:rsidR="00377CFA">
          <w:rPr>
            <w:noProof/>
            <w:webHidden/>
          </w:rPr>
          <w:fldChar w:fldCharType="separate"/>
        </w:r>
        <w:r w:rsidR="00377CFA">
          <w:rPr>
            <w:noProof/>
            <w:webHidden/>
          </w:rPr>
          <w:t>19</w:t>
        </w:r>
        <w:r w:rsidR="00377CFA">
          <w:rPr>
            <w:noProof/>
            <w:webHidden/>
          </w:rPr>
          <w:fldChar w:fldCharType="end"/>
        </w:r>
      </w:hyperlink>
    </w:p>
    <w:p w14:paraId="70B01E6E" w14:textId="3C7E6CD6" w:rsidR="00377CFA" w:rsidRDefault="006C10A8">
      <w:pPr>
        <w:pStyle w:val="TableofFigures"/>
        <w:tabs>
          <w:tab w:val="right" w:leader="dot" w:pos="8488"/>
        </w:tabs>
        <w:rPr>
          <w:rFonts w:eastAsiaTheme="minorEastAsia"/>
          <w:noProof/>
          <w:lang w:val="es-EC" w:eastAsia="es-EC"/>
        </w:rPr>
      </w:pPr>
      <w:hyperlink w:anchor="_Toc531242809" w:history="1">
        <w:r w:rsidR="00377CFA" w:rsidRPr="008F2F84">
          <w:rPr>
            <w:rStyle w:val="Hyperlink"/>
            <w:noProof/>
          </w:rPr>
          <w:t>TABLA II. TABLA COMPARATIVA DE METODOLOGIA</w:t>
        </w:r>
        <w:r w:rsidR="00377CFA">
          <w:rPr>
            <w:noProof/>
            <w:webHidden/>
          </w:rPr>
          <w:tab/>
        </w:r>
        <w:r w:rsidR="00377CFA">
          <w:rPr>
            <w:noProof/>
            <w:webHidden/>
          </w:rPr>
          <w:fldChar w:fldCharType="begin"/>
        </w:r>
        <w:r w:rsidR="00377CFA">
          <w:rPr>
            <w:noProof/>
            <w:webHidden/>
          </w:rPr>
          <w:instrText xml:space="preserve"> PAGEREF _Toc531242809 \h </w:instrText>
        </w:r>
        <w:r w:rsidR="00377CFA">
          <w:rPr>
            <w:noProof/>
            <w:webHidden/>
          </w:rPr>
        </w:r>
        <w:r w:rsidR="00377CFA">
          <w:rPr>
            <w:noProof/>
            <w:webHidden/>
          </w:rPr>
          <w:fldChar w:fldCharType="separate"/>
        </w:r>
        <w:r w:rsidR="00377CFA">
          <w:rPr>
            <w:noProof/>
            <w:webHidden/>
          </w:rPr>
          <w:t>26</w:t>
        </w:r>
        <w:r w:rsidR="00377CFA">
          <w:rPr>
            <w:noProof/>
            <w:webHidden/>
          </w:rPr>
          <w:fldChar w:fldCharType="end"/>
        </w:r>
      </w:hyperlink>
    </w:p>
    <w:p w14:paraId="2F8C605E" w14:textId="7D64CD76" w:rsidR="00377CFA" w:rsidRDefault="006C10A8">
      <w:pPr>
        <w:pStyle w:val="TableofFigures"/>
        <w:tabs>
          <w:tab w:val="right" w:leader="dot" w:pos="8488"/>
        </w:tabs>
        <w:rPr>
          <w:rFonts w:eastAsiaTheme="minorEastAsia"/>
          <w:noProof/>
          <w:lang w:val="es-EC" w:eastAsia="es-EC"/>
        </w:rPr>
      </w:pPr>
      <w:hyperlink w:anchor="_Toc531242810" w:history="1">
        <w:r w:rsidR="00377CFA" w:rsidRPr="008F2F84">
          <w:rPr>
            <w:rStyle w:val="Hyperlink"/>
            <w:noProof/>
          </w:rPr>
          <w:t>TABLA III.  COMPARATIVA DE FRAMEWORKS</w:t>
        </w:r>
        <w:r w:rsidR="00377CFA">
          <w:rPr>
            <w:noProof/>
            <w:webHidden/>
          </w:rPr>
          <w:tab/>
        </w:r>
        <w:r w:rsidR="00377CFA">
          <w:rPr>
            <w:noProof/>
            <w:webHidden/>
          </w:rPr>
          <w:fldChar w:fldCharType="begin"/>
        </w:r>
        <w:r w:rsidR="00377CFA">
          <w:rPr>
            <w:noProof/>
            <w:webHidden/>
          </w:rPr>
          <w:instrText xml:space="preserve"> PAGEREF _Toc531242810 \h </w:instrText>
        </w:r>
        <w:r w:rsidR="00377CFA">
          <w:rPr>
            <w:noProof/>
            <w:webHidden/>
          </w:rPr>
        </w:r>
        <w:r w:rsidR="00377CFA">
          <w:rPr>
            <w:noProof/>
            <w:webHidden/>
          </w:rPr>
          <w:fldChar w:fldCharType="separate"/>
        </w:r>
        <w:r w:rsidR="00377CFA">
          <w:rPr>
            <w:noProof/>
            <w:webHidden/>
          </w:rPr>
          <w:t>31</w:t>
        </w:r>
        <w:r w:rsidR="00377CFA">
          <w:rPr>
            <w:noProof/>
            <w:webHidden/>
          </w:rPr>
          <w:fldChar w:fldCharType="end"/>
        </w:r>
      </w:hyperlink>
    </w:p>
    <w:p w14:paraId="3759BA1C" w14:textId="5C3E8ACE" w:rsidR="00377CFA" w:rsidRDefault="006C10A8">
      <w:pPr>
        <w:pStyle w:val="TableofFigures"/>
        <w:tabs>
          <w:tab w:val="right" w:leader="dot" w:pos="8488"/>
        </w:tabs>
        <w:rPr>
          <w:rFonts w:eastAsiaTheme="minorEastAsia"/>
          <w:noProof/>
          <w:lang w:val="es-EC" w:eastAsia="es-EC"/>
        </w:rPr>
      </w:pPr>
      <w:hyperlink w:anchor="_Toc531242811" w:history="1">
        <w:r w:rsidR="00377CFA" w:rsidRPr="008F2F84">
          <w:rPr>
            <w:rStyle w:val="Hyperlink"/>
            <w:noProof/>
          </w:rPr>
          <w:t>Tabla IV.  REQUERIMIENTOS FUNCIONALES</w:t>
        </w:r>
        <w:r w:rsidR="00377CFA">
          <w:rPr>
            <w:noProof/>
            <w:webHidden/>
          </w:rPr>
          <w:tab/>
        </w:r>
        <w:r w:rsidR="00377CFA">
          <w:rPr>
            <w:noProof/>
            <w:webHidden/>
          </w:rPr>
          <w:fldChar w:fldCharType="begin"/>
        </w:r>
        <w:r w:rsidR="00377CFA">
          <w:rPr>
            <w:noProof/>
            <w:webHidden/>
          </w:rPr>
          <w:instrText xml:space="preserve"> PAGEREF _Toc531242811 \h </w:instrText>
        </w:r>
        <w:r w:rsidR="00377CFA">
          <w:rPr>
            <w:noProof/>
            <w:webHidden/>
          </w:rPr>
        </w:r>
        <w:r w:rsidR="00377CFA">
          <w:rPr>
            <w:noProof/>
            <w:webHidden/>
          </w:rPr>
          <w:fldChar w:fldCharType="separate"/>
        </w:r>
        <w:r w:rsidR="00377CFA">
          <w:rPr>
            <w:noProof/>
            <w:webHidden/>
          </w:rPr>
          <w:t>32</w:t>
        </w:r>
        <w:r w:rsidR="00377CFA">
          <w:rPr>
            <w:noProof/>
            <w:webHidden/>
          </w:rPr>
          <w:fldChar w:fldCharType="end"/>
        </w:r>
      </w:hyperlink>
    </w:p>
    <w:p w14:paraId="08459459" w14:textId="6C6AA607" w:rsidR="00377CFA" w:rsidRDefault="006C10A8">
      <w:pPr>
        <w:pStyle w:val="TableofFigures"/>
        <w:tabs>
          <w:tab w:val="right" w:leader="dot" w:pos="8488"/>
        </w:tabs>
        <w:rPr>
          <w:rFonts w:eastAsiaTheme="minorEastAsia"/>
          <w:noProof/>
          <w:lang w:val="es-EC" w:eastAsia="es-EC"/>
        </w:rPr>
      </w:pPr>
      <w:hyperlink w:anchor="_Toc531242812" w:history="1">
        <w:r w:rsidR="00377CFA" w:rsidRPr="008F2F84">
          <w:rPr>
            <w:rStyle w:val="Hyperlink"/>
            <w:noProof/>
          </w:rPr>
          <w:t>Tabla V.  REQUERIMIENTOS NO FUNCIONALES</w:t>
        </w:r>
        <w:r w:rsidR="00377CFA">
          <w:rPr>
            <w:noProof/>
            <w:webHidden/>
          </w:rPr>
          <w:tab/>
        </w:r>
        <w:r w:rsidR="00377CFA">
          <w:rPr>
            <w:noProof/>
            <w:webHidden/>
          </w:rPr>
          <w:fldChar w:fldCharType="begin"/>
        </w:r>
        <w:r w:rsidR="00377CFA">
          <w:rPr>
            <w:noProof/>
            <w:webHidden/>
          </w:rPr>
          <w:instrText xml:space="preserve"> PAGEREF _Toc531242812 \h </w:instrText>
        </w:r>
        <w:r w:rsidR="00377CFA">
          <w:rPr>
            <w:noProof/>
            <w:webHidden/>
          </w:rPr>
        </w:r>
        <w:r w:rsidR="00377CFA">
          <w:rPr>
            <w:noProof/>
            <w:webHidden/>
          </w:rPr>
          <w:fldChar w:fldCharType="separate"/>
        </w:r>
        <w:r w:rsidR="00377CFA">
          <w:rPr>
            <w:noProof/>
            <w:webHidden/>
          </w:rPr>
          <w:t>33</w:t>
        </w:r>
        <w:r w:rsidR="00377CFA">
          <w:rPr>
            <w:noProof/>
            <w:webHidden/>
          </w:rPr>
          <w:fldChar w:fldCharType="end"/>
        </w:r>
      </w:hyperlink>
    </w:p>
    <w:p w14:paraId="7058DB71" w14:textId="11414B0D" w:rsidR="00377CFA" w:rsidRDefault="006C10A8">
      <w:pPr>
        <w:pStyle w:val="TableofFigures"/>
        <w:tabs>
          <w:tab w:val="right" w:leader="dot" w:pos="8488"/>
        </w:tabs>
        <w:rPr>
          <w:rFonts w:eastAsiaTheme="minorEastAsia"/>
          <w:noProof/>
          <w:lang w:val="es-EC" w:eastAsia="es-EC"/>
        </w:rPr>
      </w:pPr>
      <w:hyperlink w:anchor="_Toc531242813" w:history="1">
        <w:r w:rsidR="00377CFA" w:rsidRPr="008F2F84">
          <w:rPr>
            <w:rStyle w:val="Hyperlink"/>
            <w:noProof/>
          </w:rPr>
          <w:t>TABLA VI.  MODELO DE HISTORIA DE USUARIO</w:t>
        </w:r>
        <w:r w:rsidR="00377CFA">
          <w:rPr>
            <w:noProof/>
            <w:webHidden/>
          </w:rPr>
          <w:tab/>
        </w:r>
        <w:r w:rsidR="00377CFA">
          <w:rPr>
            <w:noProof/>
            <w:webHidden/>
          </w:rPr>
          <w:fldChar w:fldCharType="begin"/>
        </w:r>
        <w:r w:rsidR="00377CFA">
          <w:rPr>
            <w:noProof/>
            <w:webHidden/>
          </w:rPr>
          <w:instrText xml:space="preserve"> PAGEREF _Toc531242813 \h </w:instrText>
        </w:r>
        <w:r w:rsidR="00377CFA">
          <w:rPr>
            <w:noProof/>
            <w:webHidden/>
          </w:rPr>
        </w:r>
        <w:r w:rsidR="00377CFA">
          <w:rPr>
            <w:noProof/>
            <w:webHidden/>
          </w:rPr>
          <w:fldChar w:fldCharType="separate"/>
        </w:r>
        <w:r w:rsidR="00377CFA">
          <w:rPr>
            <w:noProof/>
            <w:webHidden/>
          </w:rPr>
          <w:t>35</w:t>
        </w:r>
        <w:r w:rsidR="00377CFA">
          <w:rPr>
            <w:noProof/>
            <w:webHidden/>
          </w:rPr>
          <w:fldChar w:fldCharType="end"/>
        </w:r>
      </w:hyperlink>
    </w:p>
    <w:p w14:paraId="1BE77856" w14:textId="6998EAD9" w:rsidR="00377CFA" w:rsidRDefault="006C10A8">
      <w:pPr>
        <w:pStyle w:val="TableofFigures"/>
        <w:tabs>
          <w:tab w:val="right" w:leader="dot" w:pos="8488"/>
        </w:tabs>
        <w:rPr>
          <w:rFonts w:eastAsiaTheme="minorEastAsia"/>
          <w:noProof/>
          <w:lang w:val="es-EC" w:eastAsia="es-EC"/>
        </w:rPr>
      </w:pPr>
      <w:hyperlink w:anchor="_Toc531242814" w:history="1">
        <w:r w:rsidR="00377CFA" w:rsidRPr="008F2F84">
          <w:rPr>
            <w:rStyle w:val="Hyperlink"/>
            <w:noProof/>
          </w:rPr>
          <w:t>TABLA VII. CADENAS DE BÚSQUEDA</w:t>
        </w:r>
        <w:r w:rsidR="00377CFA">
          <w:rPr>
            <w:noProof/>
            <w:webHidden/>
          </w:rPr>
          <w:tab/>
        </w:r>
        <w:r w:rsidR="00377CFA">
          <w:rPr>
            <w:noProof/>
            <w:webHidden/>
          </w:rPr>
          <w:fldChar w:fldCharType="begin"/>
        </w:r>
        <w:r w:rsidR="00377CFA">
          <w:rPr>
            <w:noProof/>
            <w:webHidden/>
          </w:rPr>
          <w:instrText xml:space="preserve"> PAGEREF _Toc531242814 \h </w:instrText>
        </w:r>
        <w:r w:rsidR="00377CFA">
          <w:rPr>
            <w:noProof/>
            <w:webHidden/>
          </w:rPr>
        </w:r>
        <w:r w:rsidR="00377CFA">
          <w:rPr>
            <w:noProof/>
            <w:webHidden/>
          </w:rPr>
          <w:fldChar w:fldCharType="separate"/>
        </w:r>
        <w:r w:rsidR="00377CFA">
          <w:rPr>
            <w:noProof/>
            <w:webHidden/>
          </w:rPr>
          <w:t>45</w:t>
        </w:r>
        <w:r w:rsidR="00377CFA">
          <w:rPr>
            <w:noProof/>
            <w:webHidden/>
          </w:rPr>
          <w:fldChar w:fldCharType="end"/>
        </w:r>
      </w:hyperlink>
    </w:p>
    <w:p w14:paraId="1A003F81" w14:textId="4B2C849F" w:rsidR="00377CFA" w:rsidRDefault="006C10A8">
      <w:pPr>
        <w:pStyle w:val="TableofFigures"/>
        <w:tabs>
          <w:tab w:val="right" w:leader="dot" w:pos="8488"/>
        </w:tabs>
        <w:rPr>
          <w:rFonts w:eastAsiaTheme="minorEastAsia"/>
          <w:noProof/>
          <w:lang w:val="es-EC" w:eastAsia="es-EC"/>
        </w:rPr>
      </w:pPr>
      <w:hyperlink w:anchor="_Toc531242815" w:history="1">
        <w:r w:rsidR="00377CFA" w:rsidRPr="008F2F84">
          <w:rPr>
            <w:rStyle w:val="Hyperlink"/>
            <w:noProof/>
          </w:rPr>
          <w:t>TABLA VIII. DETALLE DE LOS ARTÍCULOS ANALIZADOS</w:t>
        </w:r>
        <w:r w:rsidR="00377CFA">
          <w:rPr>
            <w:noProof/>
            <w:webHidden/>
          </w:rPr>
          <w:tab/>
        </w:r>
        <w:r w:rsidR="00377CFA">
          <w:rPr>
            <w:noProof/>
            <w:webHidden/>
          </w:rPr>
          <w:fldChar w:fldCharType="begin"/>
        </w:r>
        <w:r w:rsidR="00377CFA">
          <w:rPr>
            <w:noProof/>
            <w:webHidden/>
          </w:rPr>
          <w:instrText xml:space="preserve"> PAGEREF _Toc531242815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1690FD8D" w14:textId="1416F61C" w:rsidR="00377CFA" w:rsidRDefault="006C10A8">
      <w:pPr>
        <w:pStyle w:val="TableofFigures"/>
        <w:tabs>
          <w:tab w:val="right" w:leader="dot" w:pos="8488"/>
        </w:tabs>
        <w:rPr>
          <w:rFonts w:eastAsiaTheme="minorEastAsia"/>
          <w:noProof/>
          <w:lang w:val="es-EC" w:eastAsia="es-EC"/>
        </w:rPr>
      </w:pPr>
      <w:hyperlink w:anchor="_Toc531242816" w:history="1">
        <w:r w:rsidR="00377CFA" w:rsidRPr="008F2F84">
          <w:rPr>
            <w:rStyle w:val="Hyperlink"/>
            <w:noProof/>
          </w:rPr>
          <w:t>TABLA IX. ESTUDIOS SELECCIONADOS</w:t>
        </w:r>
        <w:r w:rsidR="00377CFA">
          <w:rPr>
            <w:noProof/>
            <w:webHidden/>
          </w:rPr>
          <w:tab/>
        </w:r>
        <w:r w:rsidR="00377CFA">
          <w:rPr>
            <w:noProof/>
            <w:webHidden/>
          </w:rPr>
          <w:fldChar w:fldCharType="begin"/>
        </w:r>
        <w:r w:rsidR="00377CFA">
          <w:rPr>
            <w:noProof/>
            <w:webHidden/>
          </w:rPr>
          <w:instrText xml:space="preserve"> PAGEREF _Toc531242816 \h </w:instrText>
        </w:r>
        <w:r w:rsidR="00377CFA">
          <w:rPr>
            <w:noProof/>
            <w:webHidden/>
          </w:rPr>
        </w:r>
        <w:r w:rsidR="00377CFA">
          <w:rPr>
            <w:noProof/>
            <w:webHidden/>
          </w:rPr>
          <w:fldChar w:fldCharType="separate"/>
        </w:r>
        <w:r w:rsidR="00377CFA">
          <w:rPr>
            <w:noProof/>
            <w:webHidden/>
          </w:rPr>
          <w:t>47</w:t>
        </w:r>
        <w:r w:rsidR="00377CFA">
          <w:rPr>
            <w:noProof/>
            <w:webHidden/>
          </w:rPr>
          <w:fldChar w:fldCharType="end"/>
        </w:r>
      </w:hyperlink>
    </w:p>
    <w:p w14:paraId="5A3A9C3F" w14:textId="086F0419"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214844"/>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214845"/>
      <w:bookmarkStart w:id="26" w:name="_Hlk428307"/>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7" w:name="_Toc214846"/>
      <w:bookmarkStart w:id="28" w:name="_Toc527403368"/>
      <w:r w:rsidRPr="003579C1">
        <w:t>Reseña histórica</w:t>
      </w:r>
      <w:bookmarkEnd w:id="27"/>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5E3A5D62" w:rsidR="004E2E03" w:rsidRDefault="004E2E03" w:rsidP="00D755A7">
      <w:pPr>
        <w:pStyle w:val="E2Tesis"/>
        <w:numPr>
          <w:ilvl w:val="0"/>
          <w:numId w:val="7"/>
        </w:numPr>
      </w:pPr>
      <w:bookmarkStart w:id="29" w:name="_Toc214847"/>
      <w:r>
        <w:t>Concepto</w:t>
      </w:r>
      <w:r w:rsidR="009944A5">
        <w:t>s</w:t>
      </w:r>
      <w:r>
        <w:t xml:space="preserve"> Preliminares (Estado Actual)</w:t>
      </w:r>
      <w:bookmarkEnd w:id="29"/>
    </w:p>
    <w:p w14:paraId="3B0F5000" w14:textId="441FCE86" w:rsidR="004E2E03" w:rsidRDefault="004E2E03" w:rsidP="003052B7">
      <w:pPr>
        <w:pStyle w:val="CuerpoTesis"/>
        <w:numPr>
          <w:ilvl w:val="0"/>
          <w:numId w:val="2"/>
        </w:numPr>
      </w:pPr>
      <w:r>
        <w:t xml:space="preserve">Marco Teórico </w:t>
      </w:r>
    </w:p>
    <w:p w14:paraId="1342CA24" w14:textId="77777777" w:rsidR="00393D52" w:rsidRDefault="00393D52" w:rsidP="003052B7">
      <w:pPr>
        <w:pStyle w:val="CuerpoTesis"/>
        <w:numPr>
          <w:ilvl w:val="0"/>
          <w:numId w:val="2"/>
        </w:numPr>
      </w:pP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30" w:name="_Toc214848"/>
      <w:r w:rsidRPr="003579C1">
        <w:t>T</w:t>
      </w:r>
      <w:bookmarkEnd w:id="28"/>
      <w:r w:rsidR="000B485A" w:rsidRPr="003579C1">
        <w:t>rabajos Relacionados</w:t>
      </w:r>
      <w:bookmarkEnd w:id="30"/>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138F1382" w14:textId="70A2D1FA" w:rsidR="002F0F85" w:rsidRDefault="00324898" w:rsidP="002F0F85">
      <w:pPr>
        <w:pStyle w:val="E2Tesis"/>
        <w:numPr>
          <w:ilvl w:val="0"/>
          <w:numId w:val="7"/>
        </w:numPr>
        <w:rPr>
          <w:lang w:eastAsia="es-ES"/>
        </w:rPr>
      </w:pPr>
      <w:bookmarkStart w:id="31" w:name="_Toc214849"/>
      <w:r>
        <w:rPr>
          <w:lang w:eastAsia="es-ES"/>
        </w:rPr>
        <w:t>Arquitectura Multica</w:t>
      </w:r>
      <w:r w:rsidR="0014547E">
        <w:rPr>
          <w:lang w:eastAsia="es-ES"/>
        </w:rPr>
        <w:t>pa</w:t>
      </w:r>
      <w:bookmarkEnd w:id="31"/>
    </w:p>
    <w:p w14:paraId="315E5770" w14:textId="77777777" w:rsidR="002F0F85" w:rsidRPr="002F0F85" w:rsidRDefault="002F0F85" w:rsidP="002F0F85">
      <w:pPr>
        <w:pStyle w:val="CuerpoTesis"/>
        <w:rPr>
          <w:lang w:eastAsia="es-ES"/>
        </w:rPr>
      </w:pPr>
    </w:p>
    <w:p w14:paraId="73C9C36A" w14:textId="0A070198" w:rsidR="00324898" w:rsidRDefault="00324898" w:rsidP="00324898">
      <w:pPr>
        <w:pStyle w:val="E2Tesis"/>
        <w:numPr>
          <w:ilvl w:val="0"/>
          <w:numId w:val="7"/>
        </w:numPr>
        <w:rPr>
          <w:lang w:eastAsia="es-ES"/>
        </w:rPr>
      </w:pPr>
      <w:r>
        <w:rPr>
          <w:lang w:eastAsia="es-ES"/>
        </w:rPr>
        <w:t xml:space="preserve"> </w:t>
      </w:r>
      <w:r w:rsidR="00C47F21">
        <w:rPr>
          <w:lang w:eastAsia="es-ES"/>
        </w:rPr>
        <w:t>Definiciones Conceptuales (Contexto Teórico)</w:t>
      </w:r>
    </w:p>
    <w:p w14:paraId="2A11275F" w14:textId="301D6747" w:rsidR="00007717" w:rsidRDefault="00967BD7" w:rsidP="00967BD7">
      <w:pPr>
        <w:pStyle w:val="E3Tesis"/>
      </w:pPr>
      <w:r>
        <w:t xml:space="preserve">Historia Clínica </w:t>
      </w:r>
    </w:p>
    <w:p w14:paraId="730FCFAE" w14:textId="0EDC6463" w:rsidR="00007717" w:rsidRDefault="00007717" w:rsidP="00007717">
      <w:pPr>
        <w:pStyle w:val="CuerpoTesis"/>
      </w:pPr>
      <w:r>
        <w:t>Según el Ministerio de Salud Pública del Ecuador, la historia clínica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rsidR="0084553A">
        <w:t xml:space="preserve"> </w:t>
      </w:r>
      <w:r w:rsidR="007E28FE">
        <w:fldChar w:fldCharType="begin" w:fldLock="1"/>
      </w:r>
      <w:r w:rsidR="00516245">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1]","plainTextFormattedCitation":"[1]","previouslyFormattedCitation":"[1]"},"properties":{"noteIndex":0},"schema":"https://github.com/citation-style-language/schema/raw/master/csl-citation.json"}</w:instrText>
      </w:r>
      <w:r w:rsidR="007E28FE">
        <w:fldChar w:fldCharType="separate"/>
      </w:r>
      <w:r w:rsidR="007E28FE" w:rsidRPr="007E28FE">
        <w:rPr>
          <w:noProof/>
        </w:rPr>
        <w:t>[1]</w:t>
      </w:r>
      <w:r w:rsidR="007E28FE">
        <w:fldChar w:fldCharType="end"/>
      </w:r>
      <w:r w:rsidR="0084553A">
        <w:t xml:space="preserve">. </w:t>
      </w:r>
      <w:r>
        <w:t xml:space="preserve"> </w:t>
      </w:r>
      <w:r>
        <w:br w:type="page"/>
      </w:r>
    </w:p>
    <w:p w14:paraId="4BD1C960" w14:textId="60C63FA4" w:rsidR="005F4BF6" w:rsidRDefault="005F4BF6" w:rsidP="005F4BF6">
      <w:pPr>
        <w:pStyle w:val="E3Tesis"/>
      </w:pPr>
      <w:r>
        <w:lastRenderedPageBreak/>
        <w:t xml:space="preserve">Normas para la conservación de Historias Clínicas </w:t>
      </w:r>
    </w:p>
    <w:p w14:paraId="6A0EF6C2" w14:textId="703E5E88" w:rsidR="00F349D2" w:rsidRDefault="009A467D" w:rsidP="00F349D2">
      <w:pPr>
        <w:pStyle w:val="CuerpoTesis"/>
        <w:rPr>
          <w:lang w:eastAsia="es-ES"/>
        </w:rPr>
      </w:pPr>
      <w:r>
        <w:rPr>
          <w:lang w:eastAsia="es-ES"/>
        </w:rPr>
        <w:t xml:space="preserve">El Ministerio de Salud Pública del Ecuador establece una serie de normas para el almacenamiento de historias clínicas en hospitales, se detallan un total de 24 normas </w:t>
      </w:r>
      <w:r w:rsidR="00516245">
        <w:rPr>
          <w:lang w:eastAsia="es-ES"/>
        </w:rPr>
        <w:fldChar w:fldCharType="begin" w:fldLock="1"/>
      </w:r>
      <w:r w:rsidR="00447DD8">
        <w:rPr>
          <w:lang w:eastAsia="es-ES"/>
        </w:rPr>
        <w:instrText>ADDIN CSL_CITATION {"citationItems":[{"id":"ITEM-1","itemData":{"abstract":"La Historia Clínica constituye un documento médico legal que incluye toda la información de un paciente, desde su ingreso en la Institución hasta incluir el último procedimiento que se le haya realizado a un usuario del Sistema de Salud. En el caso del Hospital Vicente Corral Moscoso la Historia Clínica se crea en la Unidad de Admisiones tanto de Consulta Externa como de Emergencia, conteniendo todos los datos personales como número de cédula, nombres completos, dirección, teléfono, grupo cultural, género, estado civil, ocupación, procedencia, fecha de nacimiento, tipo de sangre, lugar de trabajo. El manejo de la historia clínica está a cargo de la Unidad de Admisiones, en la parte de Archivo, el mismo que está custodiado en un solo lugar en la Institución, cumpliendo todas las normas de conservación, ordenamiento y confidencialidad que dichos documentos requieren. Objetivo general Mejorar la calidad de la atención a los usuarios mediante la utilización de un conjunto organizado de instrumentos actualizados para asegurar la integralidad de la documentación de la Historia Clínica Única Objetivos específicos-Mantener disponible la evidencia documentada sobre la secuencia ordenada de los episodios de salud y enfermedad del usuario-Mejorar la planificación de la atención a los usuarios-Permitir una evaluación científica de la calidad de atención al usuario-Mejorar la comunicación entre los profesionales de la salud para la toma informada de decisiones-Apoyar la protección de los derechos legales del usuario, del profesional responsable y del establecimiento de salud","author":[{"dropping-particle":"","family":"Ministerio de Salud Pública","given":"","non-dropping-particle":"","parse-names":false,"suffix":""}],"id":"ITEM-1","issued":{"date-parts":[["0"]]},"title":"Manual de Historia Clínica","type":"report"},"uris":["http://www.mendeley.com/documents/?uuid=25eb9785-6f0e-3d61-9ea5-437c53cba8e5"]}],"mendeley":{"formattedCitation":"[2]","plainTextFormattedCitation":"[2]","previouslyFormattedCitation":"[2]"},"properties":{"noteIndex":0},"schema":"https://github.com/citation-style-language/schema/raw/master/csl-citation.json"}</w:instrText>
      </w:r>
      <w:r w:rsidR="00516245">
        <w:rPr>
          <w:lang w:eastAsia="es-ES"/>
        </w:rPr>
        <w:fldChar w:fldCharType="separate"/>
      </w:r>
      <w:r w:rsidR="00516245" w:rsidRPr="00516245">
        <w:rPr>
          <w:noProof/>
          <w:lang w:eastAsia="es-ES"/>
        </w:rPr>
        <w:t>[2]</w:t>
      </w:r>
      <w:r w:rsidR="00516245">
        <w:rPr>
          <w:lang w:eastAsia="es-ES"/>
        </w:rPr>
        <w:fldChar w:fldCharType="end"/>
      </w:r>
      <w:r>
        <w:rPr>
          <w:lang w:eastAsia="es-ES"/>
        </w:rPr>
        <w:t xml:space="preserve">, </w:t>
      </w:r>
      <w:r w:rsidR="00F349D2">
        <w:rPr>
          <w:lang w:eastAsia="es-ES"/>
        </w:rPr>
        <w:t xml:space="preserve">las cuales detallan una serie de pasos del procedimiento de las historias clínicas, </w:t>
      </w:r>
      <w:r w:rsidR="009546DA">
        <w:rPr>
          <w:lang w:eastAsia="es-ES"/>
        </w:rPr>
        <w:t>la forma que se llevará el registro</w:t>
      </w:r>
      <w:r w:rsidR="001A0046">
        <w:rPr>
          <w:lang w:eastAsia="es-ES"/>
        </w:rPr>
        <w:t>, la dimensión de contenedores</w:t>
      </w:r>
      <w:r w:rsidR="009546DA">
        <w:rPr>
          <w:lang w:eastAsia="es-ES"/>
        </w:rPr>
        <w:t xml:space="preserve"> y </w:t>
      </w:r>
      <w:r w:rsidR="001A0046">
        <w:rPr>
          <w:lang w:eastAsia="es-ES"/>
        </w:rPr>
        <w:t xml:space="preserve">los </w:t>
      </w:r>
      <w:r w:rsidR="009546DA">
        <w:rPr>
          <w:lang w:eastAsia="es-ES"/>
        </w:rPr>
        <w:t xml:space="preserve">pasos para completar las historias clínicas, el número de años de vida útil de cada historia clínica, los procedimientos que obtendrán las historias clínicas una vez el paciente haya fallecido, la ubicación y acceso </w:t>
      </w:r>
      <w:r w:rsidR="001A0046">
        <w:rPr>
          <w:lang w:eastAsia="es-ES"/>
        </w:rPr>
        <w:t>de las historias clínicas, finalizando en normas que permiten</w:t>
      </w:r>
      <w:r w:rsidR="009546DA">
        <w:rPr>
          <w:lang w:eastAsia="es-ES"/>
        </w:rPr>
        <w:t xml:space="preserve"> realizar</w:t>
      </w:r>
      <w:r w:rsidR="001A0046">
        <w:rPr>
          <w:lang w:eastAsia="es-ES"/>
        </w:rPr>
        <w:t xml:space="preserve"> datos estadísticos </w:t>
      </w:r>
      <w:r w:rsidR="000574F7">
        <w:rPr>
          <w:lang w:eastAsia="es-ES"/>
        </w:rPr>
        <w:t>con la información.</w:t>
      </w:r>
    </w:p>
    <w:p w14:paraId="53412FEA" w14:textId="39C1C7B0" w:rsidR="008327A2" w:rsidRDefault="008327A2" w:rsidP="00F349D2">
      <w:pPr>
        <w:pStyle w:val="CuerpoTesis"/>
        <w:rPr>
          <w:lang w:eastAsia="es-ES"/>
        </w:rPr>
      </w:pPr>
    </w:p>
    <w:p w14:paraId="5A167A49" w14:textId="570005EA" w:rsidR="008672CC" w:rsidRDefault="008672CC" w:rsidP="008672CC">
      <w:pPr>
        <w:pStyle w:val="E3Tesis"/>
      </w:pPr>
      <w:r>
        <w:t xml:space="preserve">Desventaja de historias clínicas en físico </w:t>
      </w:r>
    </w:p>
    <w:p w14:paraId="36EFCD02" w14:textId="1E044BAC" w:rsidR="008672CC" w:rsidRDefault="00263EE7" w:rsidP="00F349D2">
      <w:pPr>
        <w:pStyle w:val="CuerpoTesis"/>
      </w:pPr>
      <w:r>
        <w:t>El proceso de registro de información de las historias clínicas en sus inicios</w:t>
      </w:r>
      <w:r w:rsidR="00E562B9">
        <w:t xml:space="preserve"> conllevaban a una serie de problemas,</w:t>
      </w:r>
      <w:r w:rsidR="008113CF" w:rsidRPr="008113CF">
        <w:t xml:space="preserve"> </w:t>
      </w:r>
      <w:r w:rsidR="008113CF">
        <w:t xml:space="preserve">la falta de la utilización de herramientas tecnológicas como apoyo al registro de información, conlleva a </w:t>
      </w:r>
      <w:r w:rsidR="00E562B9">
        <w:t xml:space="preserve">dichos inconvenientes </w:t>
      </w:r>
      <w:r w:rsidR="008113CF">
        <w:t xml:space="preserve">en los inicios </w:t>
      </w:r>
      <w:r w:rsidR="00141699">
        <w:t xml:space="preserve">de las historias </w:t>
      </w:r>
      <w:r w:rsidR="002B1494">
        <w:t>clínicas</w:t>
      </w:r>
      <w:r w:rsidR="00141699">
        <w:t xml:space="preserve"> </w:t>
      </w:r>
      <w:r w:rsidR="00E562B9">
        <w:t>se siguen manteniendo en la actualidad</w:t>
      </w:r>
      <w:r w:rsidR="002B1494">
        <w:t>, estos problemas se</w:t>
      </w:r>
      <w:r w:rsidR="004411B2">
        <w:t xml:space="preserve"> mencionan a continuación </w:t>
      </w:r>
      <w:r w:rsidR="004411B2">
        <w:fldChar w:fldCharType="begin" w:fldLock="1"/>
      </w:r>
      <w:r w:rsidR="00246E33">
        <w:instrText>ADDIN CSL_CITATION {"citationItems":[{"id":"ITEM-1","itemData":{"abstract":"El médico nunca puede olvidar que su ejercicio profesional siempre está ligado a un conjunto de normas legales que lo regulan, y de normas deontológicas, que deben regir su conducta profesional. La historia clínica también posee una doble regulación, deontológica y jurídica. La primera se encuentra en el Código de Deontología Médica Profesional, y la segunda, al no existir una ley positiva específica que la regule, la encontramos en disposiciones legales dispersas que hacen referencia a ella directa o indirectamente (1). Por otra parte, como la historia clínica es un documento médico-legal que recoge toda la relación médico-paciente (2), ésta se encuentra íntimamente vinculada a determinados problemas médico-legales del quehacer cotidiano de nuestra profesión, y que hoy preocupan seriamente al médico. Estas razones nos han conducido a recopilar, en el presente trabajo, el conjunto de aspectos médicos-legales de la historia clínica, bajo el siguiente esquema: 1. Fin y características de la historia clínica. 2. La historia clínica en los casos de responsabilidad. 3. ¿Quién es el verdadero propietario de la historia clínica? 4. El secreto médico y la historia clínica. Fin y características de la historia clínica El Código Deontológico define la historia clínica como el «documento médico en donde quedan registrados todos los actos médicos realizados con el paciente, que se elabora con la finalidad de facilitar su asistencia». La historia clínica es imprescindible para prestar una asistencia médica de calidad en la medicina individual, y más aún en la medicina colectiva e institucional. El motivo que da lugar a su elaboración es siempre la asistencia y que ésta sea de calidad. La historia clínica tiene tanta importancia en la labor asistencial que está reconocida como un derecho del paciente y como un deber y un derecho del médico (Carta de Derechos y Deberes del Paciente, publicada por el Instituto Nacional de la Salud en 1984; artículo 15.1 del Código Deontológico; artículo 61 de la Ley General de Sanidad de 1986), que debe llevar a cabo con el tiempo y los medios necesarios para redactarla. El médico","author":[{"dropping-particle":"","family":"Teresa Criado del Río","given":"María","non-dropping-particle":"","parse-names":false,"suffix":""}],"container-title":"Med Clin (Barc)","id":"ITEM-1","issued":{"date-parts":[["1999"]]},"number-of-pages":"24-28","title":"Aspectos médico-legales de la historia clínica","type":"report","volume":"112"},"uris":["http://www.mendeley.com/documents/?uuid=bcdbbbff-17d6-3bbc-ad93-2f36e5b0275e"]}],"mendeley":{"formattedCitation":"[3]","plainTextFormattedCitation":"[3]","previouslyFormattedCitation":"[3]"},"properties":{"noteIndex":0},"schema":"https://github.com/citation-style-language/schema/raw/master/csl-citation.json"}</w:instrText>
      </w:r>
      <w:r w:rsidR="004411B2">
        <w:fldChar w:fldCharType="separate"/>
      </w:r>
      <w:r w:rsidR="004411B2" w:rsidRPr="004411B2">
        <w:rPr>
          <w:noProof/>
        </w:rPr>
        <w:t>[3]</w:t>
      </w:r>
      <w:r w:rsidR="004411B2">
        <w:fldChar w:fldCharType="end"/>
      </w:r>
      <w:r w:rsidR="00453659">
        <w:t>:</w:t>
      </w:r>
    </w:p>
    <w:p w14:paraId="66046D36" w14:textId="77777777" w:rsidR="009863AE" w:rsidRDefault="009863AE" w:rsidP="009863AE">
      <w:pPr>
        <w:pStyle w:val="CuerpoTesis"/>
        <w:numPr>
          <w:ilvl w:val="0"/>
          <w:numId w:val="36"/>
        </w:numPr>
      </w:pPr>
      <w:r>
        <w:t xml:space="preserve">Información poco legible y comprensible. </w:t>
      </w:r>
    </w:p>
    <w:p w14:paraId="5295180E" w14:textId="77777777" w:rsidR="009863AE" w:rsidRDefault="009863AE" w:rsidP="009863AE">
      <w:pPr>
        <w:pStyle w:val="CuerpoTesis"/>
        <w:numPr>
          <w:ilvl w:val="0"/>
          <w:numId w:val="36"/>
        </w:numPr>
      </w:pPr>
      <w:r>
        <w:t xml:space="preserve">Posible información incompleta, porque se convierte más en un criterio personal del médico la decisión sobre los campos obligatorios más que de lo exigido. </w:t>
      </w:r>
    </w:p>
    <w:p w14:paraId="3B7D1A7B" w14:textId="77777777" w:rsidR="009863AE" w:rsidRDefault="009863AE" w:rsidP="009863AE">
      <w:pPr>
        <w:pStyle w:val="CuerpoTesis"/>
        <w:numPr>
          <w:ilvl w:val="0"/>
          <w:numId w:val="36"/>
        </w:numPr>
      </w:pPr>
      <w:r>
        <w:t xml:space="preserve">Aumento de costos debido a los gastos incurridos en papel, lapicero, tinta de impresora, entre otros. </w:t>
      </w:r>
    </w:p>
    <w:p w14:paraId="5BE8CDC8" w14:textId="77777777" w:rsidR="009863AE" w:rsidRDefault="009863AE" w:rsidP="009863AE">
      <w:pPr>
        <w:pStyle w:val="CuerpoTesis"/>
        <w:numPr>
          <w:ilvl w:val="0"/>
          <w:numId w:val="36"/>
        </w:numPr>
      </w:pPr>
      <w:r>
        <w:t xml:space="preserve">Posible modificación del orden de la historia clínica. </w:t>
      </w:r>
    </w:p>
    <w:p w14:paraId="69BC1D7A" w14:textId="77777777" w:rsidR="009863AE" w:rsidRDefault="009863AE" w:rsidP="009863AE">
      <w:pPr>
        <w:pStyle w:val="CuerpoTesis"/>
        <w:numPr>
          <w:ilvl w:val="0"/>
          <w:numId w:val="36"/>
        </w:numPr>
      </w:pPr>
      <w:r>
        <w:t xml:space="preserve">Posible alteración de la información: pues fácilmente se puede trastornar la información suministrada en la historia clínica por el personal que la manipula. </w:t>
      </w:r>
    </w:p>
    <w:p w14:paraId="36BBED5E" w14:textId="5534E82E" w:rsidR="00453659" w:rsidRDefault="009863AE" w:rsidP="009863AE">
      <w:pPr>
        <w:pStyle w:val="CuerpoTesis"/>
        <w:numPr>
          <w:ilvl w:val="0"/>
          <w:numId w:val="36"/>
        </w:numPr>
      </w:pPr>
      <w:r>
        <w:t>Acceso lento asociado al desplazamiento a los archivos físicos.</w:t>
      </w:r>
    </w:p>
    <w:p w14:paraId="32184D6B" w14:textId="7C945FDF" w:rsidR="004411B2" w:rsidRDefault="004411B2" w:rsidP="00F349D2">
      <w:pPr>
        <w:pStyle w:val="CuerpoTesis"/>
        <w:rPr>
          <w:lang w:eastAsia="es-ES"/>
        </w:rPr>
      </w:pPr>
    </w:p>
    <w:p w14:paraId="632EF8ED" w14:textId="2BE406CB" w:rsidR="002530DB" w:rsidRDefault="002530DB" w:rsidP="002530DB">
      <w:pPr>
        <w:pStyle w:val="E3Tesis"/>
      </w:pPr>
      <w:r>
        <w:t xml:space="preserve">Historia clínica electrónica  </w:t>
      </w:r>
    </w:p>
    <w:p w14:paraId="01815A44" w14:textId="4D2C0A41" w:rsidR="000E7D24" w:rsidRDefault="002530DB" w:rsidP="00766847">
      <w:pPr>
        <w:pStyle w:val="CuerpoTesis"/>
      </w:pPr>
      <w:r>
        <w:t>La Organización Mundial de la Salud define la salud en línea o electrónica (e-</w:t>
      </w:r>
      <w:proofErr w:type="spellStart"/>
      <w:r>
        <w:t>health</w:t>
      </w:r>
      <w:proofErr w:type="spellEnd"/>
      <w:r>
        <w:t xml:space="preserve">), como el uso de las tecnologías de información y comunicación (TIC) en la salud, ocupándose de mejorar el flujo de información a través de medios electrónicos, para apoyar la prestación de servicios de salud y la gestión de sistemas </w:t>
      </w:r>
      <w:r w:rsidR="00246E33">
        <w:fldChar w:fldCharType="begin" w:fldLock="1"/>
      </w:r>
      <w:r w:rsidR="00246E33">
        <w:instrText>ADDIN CSL_CITATION {"citationItems":[{"id":"ITEM-1","itemData":{"abstract":"La historia clínica electrónica como herramienta de gestión y mejora del proceso de atención de salud en Costa Rica Señores editores: En el editorial de su revista número 1, volumen 55-2013, Arrea Baixench C 1 hace mención a la importancia de contar con un documento médico electrónico en el contexto de la innovación tecnológica, para mejorar los procesos de atención, y, efectivamente, en las últimas cinco décadas se han producido cambios substanciales en el desarrollo de las tecnologías de información y comunicación, en beneficio de la salud. Así, desde los primeros sistemas de información hospitalaria (HIS), la creación del Regenstrief Medical Record System,-base de la primera historia clínica compartida hace ya muchos años-, enlazando farmacias, hospitales, centros de salud y demás áreas de atención en la ciudad de Indianápolis, hasta la sofisticada y ágil historia clínica electrónica (HCE) de nuestros días. 2 La Organización Mundial de la Salud define la salud en línea o electrónica (e-health), como el uso de las tecnologías de información y comunicación (TIC) en la salud, ocupándose de mejorar el flujo de información a través de medios electrónicos, para apoyar la prestación de servicios de salud y la gestión de sistemas sanitarios; 3 ante ello, surge la necesidad de desarrollar confianza en las nuevas tecnologías, tanto entre los profesionales de salud como entre los pacientes y ciudadanos, dado que de esto dependerá el éxito en la implementación de las TIC. La experiencia mundial y la bibliografía científica reportan con mucho énfasis que las TIC son un medio para la mejora de algunos aspectos en salud, como permitir la mejor gestión de las organizaciones, posibilitar un mejor aprovechamiento de los recursos, y brindar un servicio de mayor calidad a los usuarios, mas no son un fin en sí mismo. 4 Dentro de las muchas aplicaciones de las TIC en salud, está la historia clínica electrónica(HCE), cuyo uso e incorporación en cualquier sistema debe subordinarse a un proceso previo que implica una revisión de la estrategia en salud, así como un ordenamiento y claridad de los objetivos y procesos. Esto implica determinar las necesidades de información y sus usos, que a su vez dependen de los diversos niveles del sistema. Allí, un aspecto fundamental es la interoperabilidad, definida como la capacidad de dos o más sistemas heterogéneos, de comunicarse e intercambiar procesos o datos, para llevar a cabo su funcionalidad. 5 Es por ello que el tema central no …","id":"ITEM-1","issued":{"date-parts":[["0"]]},"title":"La historia clínica electrónica como herramienta de gestión y mejora del proceso de atención de salud en Costa Rica","type":"report"},"uris":["http://www.mendeley.com/documents/?uuid=6aa2d5cf-8e2e-334e-af80-ecca5563fc94"]}],"mendeley":{"formattedCitation":"[4]","plainTextFormattedCitation":"[4]","previouslyFormattedCitation":"[4]"},"properties":{"noteIndex":0},"schema":"https://github.com/citation-style-language/schema/raw/master/csl-citation.json"}</w:instrText>
      </w:r>
      <w:r w:rsidR="00246E33">
        <w:fldChar w:fldCharType="separate"/>
      </w:r>
      <w:r w:rsidR="00246E33" w:rsidRPr="00246E33">
        <w:rPr>
          <w:noProof/>
        </w:rPr>
        <w:t>[4]</w:t>
      </w:r>
      <w:r w:rsidR="00246E33">
        <w:fldChar w:fldCharType="end"/>
      </w:r>
      <w:r w:rsidR="00246E33">
        <w:fldChar w:fldCharType="begin" w:fldLock="1"/>
      </w:r>
      <w:r w:rsidR="00332932">
        <w:instrText>ADDIN CSL_CITATION {"citationItems":[{"id":"ITEM-1","itemData":{"ISBN":"9789275318287","id":"ITEM-1","issued":{"date-parts":[["0"]]},"title":"Conversaciones sobre eSalud","type":"book"},"uris":["http://www.mendeley.com/documents/?uuid=5e4bea6d-ac08-3c27-9755-af28a98bcc3a"]}],"mendeley":{"formattedCitation":"[5]","plainTextFormattedCitation":"[5]","previouslyFormattedCitation":"[5]"},"properties":{"noteIndex":0},"schema":"https://github.com/citation-style-language/schema/raw/master/csl-citation.json"}</w:instrText>
      </w:r>
      <w:r w:rsidR="00246E33">
        <w:fldChar w:fldCharType="separate"/>
      </w:r>
      <w:r w:rsidR="00246E33" w:rsidRPr="00246E33">
        <w:rPr>
          <w:noProof/>
        </w:rPr>
        <w:t>[5]</w:t>
      </w:r>
      <w:r w:rsidR="00246E33">
        <w:fldChar w:fldCharType="end"/>
      </w:r>
      <w:r>
        <w:t>.</w:t>
      </w:r>
    </w:p>
    <w:p w14:paraId="2494A47B" w14:textId="77777777" w:rsidR="00D27B21" w:rsidRDefault="00766847" w:rsidP="00766847">
      <w:pPr>
        <w:pStyle w:val="CuerpoTesis"/>
      </w:pPr>
      <w:r w:rsidRPr="00766847">
        <w:lastRenderedPageBreak/>
        <w:t xml:space="preserve">La </w:t>
      </w:r>
      <w:r w:rsidR="000E7D24">
        <w:t>Historia clínica electrónica (</w:t>
      </w:r>
      <w:r w:rsidRPr="00766847">
        <w:t>HCE</w:t>
      </w:r>
      <w:r w:rsidR="000E7D24">
        <w:t>)</w:t>
      </w:r>
      <w:r w:rsidRPr="00766847">
        <w:t xml:space="preserve"> permite dar acceso electrónico inmediato a la información de salud personal </w:t>
      </w:r>
      <w:r w:rsidR="000E7D24">
        <w:t>a usua</w:t>
      </w:r>
      <w:r w:rsidRPr="00766847">
        <w:t xml:space="preserve">rios autorizados, </w:t>
      </w:r>
      <w:r w:rsidR="00F43EDB">
        <w:t>apoyando a la</w:t>
      </w:r>
      <w:r w:rsidRPr="00766847">
        <w:t xml:space="preserve"> calidad, seguridad y eficiencia de la atención de los pacientes, con el objetivo primordial de dar soporte para la eficiencia de los procesos de salud</w:t>
      </w:r>
      <w:r w:rsidR="00332932">
        <w:fldChar w:fldCharType="begin" w:fldLock="1"/>
      </w:r>
      <w:r w:rsidR="00332932">
        <w:instrText>ADDIN CSL_CITATION {"citationItems":[{"id":"ITEM-1","itemData":{"author":[{"dropping-particle":"","family":"Rojas","given":"David","non-dropping-particle":"","parse-names":false,"suffix":""},{"dropping-particle":"","family":"Alburquerque","given":"José","non-dropping-particle":"","parse-names":false,"suffix":""},{"dropping-particle":"","family":"Bermejo","given":"Julia","non-dropping-particle":"","parse-names":false,"suffix":""},{"dropping-particle":"","family":"Blanco","given":"Óscar","non-dropping-particle":"","parse-names":false,"suffix":""},{"dropping-particle":"","family":"Carnicero","given":"Javier","non-dropping-particle":"","parse-names":false,"suffix":""},{"dropping-particle":"","family":"Escolar","given":"Fernando","non-dropping-particle":"","parse-names":false,"suffix":""},{"dropping-particle":"","family":"Fernández","given":"Andrés","non-dropping-particle":"","parse-names":false,"suffix":""},{"dropping-particle":"","family":"García","given":"Marcial","non-dropping-particle":"","parse-names":false,"suffix":""},{"dropping-particle":"","family":"Hualde","given":"Rojo Sebastián","non-dropping-particle":"","parse-names":false,"suffix":""},{"dropping-particle":"","family":"Huneeus","given":"Daniela","non-dropping-particle":"","parse-names":false,"suffix":""},{"dropping-particle":"","family":"Lagarto","given":"José","non-dropping-particle":"","parse-names":false,"suffix":""},{"dropping-particle":"","family":"Teresa Martínez-Berganza","given":"María","non-dropping-particle":"","parse-names":false,"suffix":""},{"dropping-particle":"","family":"Mazón","given":"Ana Luisa","non-dropping-particle":"","parse-names":false,"suffix":""},{"dropping-particle":"","family":"Oviedo","given":"Enrique","non-dropping-particle":"","parse-names":false,"suffix":""},{"dropping-particle":"","family":"Quintana","given":"Fernando","non-dropping-particle":"","parse-names":false,"suffix":""}],"id":"ITEM-1","issued":{"date-parts":[["0"]]},"title":"Manual de salud electrónica para directivos de servicios y sistemas de salud","type":"report"},"uris":["http://www.mendeley.com/documents/?uuid=cb692bbb-416e-3429-a225-19868f0db58d"]}],"mendeley":{"formattedCitation":"[6]","plainTextFormattedCitation":"[6]"},"properties":{"noteIndex":0},"schema":"https://github.com/citation-style-language/schema/raw/master/csl-citation.json"}</w:instrText>
      </w:r>
      <w:r w:rsidR="00332932">
        <w:fldChar w:fldCharType="separate"/>
      </w:r>
      <w:r w:rsidR="00332932" w:rsidRPr="00332932">
        <w:rPr>
          <w:noProof/>
        </w:rPr>
        <w:t>[6]</w:t>
      </w:r>
      <w:r w:rsidR="00332932">
        <w:fldChar w:fldCharType="end"/>
      </w:r>
      <w:r w:rsidRPr="00766847">
        <w:t>.</w:t>
      </w:r>
    </w:p>
    <w:p w14:paraId="693971E8" w14:textId="77777777" w:rsidR="00D27B21" w:rsidRDefault="00D27B21" w:rsidP="00766847">
      <w:pPr>
        <w:pStyle w:val="CuerpoTesis"/>
      </w:pPr>
      <w:bookmarkStart w:id="32" w:name="_GoBack"/>
      <w:bookmarkEnd w:id="32"/>
    </w:p>
    <w:p w14:paraId="1722A61F" w14:textId="7576CA3D" w:rsidR="002530DB" w:rsidRPr="00766847" w:rsidRDefault="002530DB" w:rsidP="00766847">
      <w:pPr>
        <w:pStyle w:val="CuerpoTesis"/>
      </w:pPr>
      <w:r w:rsidRPr="00766847">
        <w:br w:type="page"/>
      </w:r>
    </w:p>
    <w:p w14:paraId="25CDCF8B" w14:textId="41CAAB83" w:rsidR="008327A2" w:rsidRDefault="008327A2" w:rsidP="008327A2">
      <w:pPr>
        <w:pStyle w:val="E3Tesis"/>
      </w:pPr>
      <w:r w:rsidRPr="008327A2">
        <w:lastRenderedPageBreak/>
        <w:t>Historia Clínica Odontológica</w:t>
      </w:r>
    </w:p>
    <w:p w14:paraId="62B2EA80" w14:textId="26D0445B" w:rsidR="008327A2" w:rsidRPr="008327A2" w:rsidRDefault="00D678F7" w:rsidP="008327A2">
      <w:pPr>
        <w:pStyle w:val="CuerpoTesis"/>
        <w:rPr>
          <w:lang w:eastAsia="es-ES"/>
        </w:rPr>
      </w:pPr>
      <w:r>
        <w:t>“</w:t>
      </w:r>
      <w:r w:rsidR="00447DD8" w:rsidRPr="00D678F7">
        <w:rPr>
          <w:i/>
        </w:rPr>
        <w:t>La historia clínica única de odontología para la atención ambulatoria, según el Ministerio de Salud Pública del Ecuador, es el instrumento técnico, legal que permite al profesional mantener registro secuencial y organizado de la atención brindada por enfermedad y fomento de la salud a una persona, sus alteraciones y evolución de los tratamientos recibidos en el servicio odontológico en todo su ciclo de vida</w:t>
      </w:r>
      <w:r>
        <w:t>”</w:t>
      </w:r>
      <w:r w:rsidR="00447DD8">
        <w:t xml:space="preserve"> </w:t>
      </w:r>
      <w:r w:rsidR="00447DD8">
        <w:rPr>
          <w:lang w:eastAsia="es-ES"/>
        </w:rPr>
        <w:fldChar w:fldCharType="begin" w:fldLock="1"/>
      </w:r>
      <w:r w:rsidR="00332932">
        <w:rPr>
          <w:lang w:eastAsia="es-ES"/>
        </w:rPr>
        <w:instrText>ADDIN CSL_CITATION {"citationItems":[{"id":"ITEM-1","itemData":{"author":[{"dropping-particle":"","family":"Ministerio de Salud Pública del Ecuador","given":"","non-dropping-particle":"","parse-names":false,"suffix":""}],"id":"ITEM-1","issued":{"date-parts":[["2007"]]},"title":"Manual de uso del formulario 003 : historia clínica única de odontología","type":"report"},"uris":["http://www.mendeley.com/documents/?uuid=0b125247-8a4d-376e-a6e1-3c51c6a3230d"]}],"mendeley":{"formattedCitation":"[7]","plainTextFormattedCitation":"[7]","previouslyFormattedCitation":"[6]"},"properties":{"noteIndex":0},"schema":"https://github.com/citation-style-language/schema/raw/master/csl-citation.json"}</w:instrText>
      </w:r>
      <w:r w:rsidR="00447DD8">
        <w:rPr>
          <w:lang w:eastAsia="es-ES"/>
        </w:rPr>
        <w:fldChar w:fldCharType="separate"/>
      </w:r>
      <w:r w:rsidR="00332932" w:rsidRPr="00332932">
        <w:rPr>
          <w:noProof/>
          <w:lang w:eastAsia="es-ES"/>
        </w:rPr>
        <w:t>[7]</w:t>
      </w:r>
      <w:r w:rsidR="00447DD8">
        <w:rPr>
          <w:lang w:eastAsia="es-ES"/>
        </w:rPr>
        <w:fldChar w:fldCharType="end"/>
      </w:r>
      <w:r w:rsidR="00447DD8">
        <w:rPr>
          <w:lang w:eastAsia="es-ES"/>
        </w:rPr>
        <w:t>.</w:t>
      </w:r>
    </w:p>
    <w:p w14:paraId="0FC695A5" w14:textId="77777777" w:rsidR="00CF5BF9" w:rsidRDefault="00CF5BF9" w:rsidP="00CF5BF9">
      <w:pPr>
        <w:pStyle w:val="E3Tesis"/>
        <w:rPr>
          <w:rFonts w:ascii="Open Sans" w:hAnsi="Open Sans"/>
        </w:rPr>
      </w:pPr>
      <w:r>
        <w:rPr>
          <w:bdr w:val="none" w:sz="0" w:space="0" w:color="auto" w:frame="1"/>
        </w:rPr>
        <w:t>Características de la historia dental</w:t>
      </w:r>
    </w:p>
    <w:p w14:paraId="50679A1B" w14:textId="2F14F4D6" w:rsidR="00CF5BF9" w:rsidRDefault="005A3AD3" w:rsidP="00CF5BF9">
      <w:pPr>
        <w:pStyle w:val="CuerpoTesis"/>
      </w:pPr>
      <w:r>
        <w:t>Una historia clínica odontológica debe</w:t>
      </w:r>
      <w:r w:rsidR="00CF5BF9">
        <w:t xml:space="preserve"> cumplir las siguientes características</w:t>
      </w:r>
      <w:r w:rsidR="00271119">
        <w:rPr>
          <w:rStyle w:val="FootnoteReference"/>
        </w:rPr>
        <w:footnoteReference w:id="1"/>
      </w:r>
      <w:r w:rsidR="00CF5BF9">
        <w:t>:</w:t>
      </w:r>
    </w:p>
    <w:p w14:paraId="318FDC5F" w14:textId="77777777" w:rsidR="00CF5BF9" w:rsidRDefault="00CF5BF9" w:rsidP="00ED43E3">
      <w:pPr>
        <w:pStyle w:val="CuerpoTesis"/>
        <w:numPr>
          <w:ilvl w:val="0"/>
          <w:numId w:val="32"/>
        </w:numPr>
      </w:pPr>
      <w:r>
        <w:t>Debe ser única, integrada, acumulativa (se va completando a medida que se van realizando diagnósticos e intervenciones) y cronológica.</w:t>
      </w:r>
    </w:p>
    <w:p w14:paraId="7705E4D3" w14:textId="77777777" w:rsidR="00CF5BF9" w:rsidRDefault="00CF5BF9" w:rsidP="00ED43E3">
      <w:pPr>
        <w:pStyle w:val="CuerpoTesis"/>
        <w:numPr>
          <w:ilvl w:val="0"/>
          <w:numId w:val="32"/>
        </w:numPr>
      </w:pPr>
      <w:r>
        <w:t>Debe contener información veraz.</w:t>
      </w:r>
    </w:p>
    <w:p w14:paraId="38287B53" w14:textId="77777777" w:rsidR="00CF5BF9" w:rsidRDefault="00CF5BF9" w:rsidP="00ED43E3">
      <w:pPr>
        <w:pStyle w:val="CuerpoTesis"/>
        <w:numPr>
          <w:ilvl w:val="0"/>
          <w:numId w:val="32"/>
        </w:numPr>
      </w:pPr>
      <w:r>
        <w:t>Debe existir un sistema eficaz de recuperación de la información clínica.</w:t>
      </w:r>
    </w:p>
    <w:p w14:paraId="040FDE9F" w14:textId="415C73ED" w:rsidR="00CF5BF9" w:rsidRDefault="00CF5BF9" w:rsidP="00ED43E3">
      <w:pPr>
        <w:pStyle w:val="CuerpoTesis"/>
        <w:numPr>
          <w:ilvl w:val="0"/>
          <w:numId w:val="32"/>
        </w:numPr>
      </w:pPr>
      <w:r>
        <w:t xml:space="preserve">Debe adjuntar los consentimientos informados obtenidos </w:t>
      </w:r>
      <w:r w:rsidR="00271119">
        <w:t>de acuerdo con</w:t>
      </w:r>
      <w:r>
        <w:t xml:space="preserve"> la ley.</w:t>
      </w:r>
    </w:p>
    <w:p w14:paraId="6FDC2777" w14:textId="77777777" w:rsidR="00CF5BF9" w:rsidRDefault="00CF5BF9" w:rsidP="00ED43E3">
      <w:pPr>
        <w:pStyle w:val="CuerpoTesis"/>
        <w:numPr>
          <w:ilvl w:val="0"/>
          <w:numId w:val="32"/>
        </w:numPr>
      </w:pPr>
      <w:r>
        <w:t>Debe estar siempre a disposición, para permitir una permanente evaluación y revisión crítica por parte de los profesionales.</w:t>
      </w:r>
    </w:p>
    <w:p w14:paraId="56FF78F4" w14:textId="77777777" w:rsidR="00271119" w:rsidRDefault="00271119" w:rsidP="00CF5BF9">
      <w:pPr>
        <w:pStyle w:val="CuerpoTesis"/>
      </w:pPr>
    </w:p>
    <w:p w14:paraId="30278620" w14:textId="595484B3" w:rsidR="00CF5BF9" w:rsidRDefault="00CF5BF9" w:rsidP="00CF5BF9">
      <w:pPr>
        <w:pStyle w:val="CuerpoTesis"/>
      </w:pPr>
      <w:r>
        <w:t xml:space="preserve">No hay una plantilla estándar para la realización de una historia dental, pero se asume que para ser de utilidad tiene que cumplir con las características </w:t>
      </w:r>
      <w:r w:rsidR="00B41DF4">
        <w:t>mencionadas</w:t>
      </w:r>
      <w:r>
        <w:t>.</w:t>
      </w:r>
    </w:p>
    <w:p w14:paraId="1A73A1C5" w14:textId="53DAB116" w:rsidR="00F57EFB" w:rsidRDefault="00F57EFB">
      <w:pPr>
        <w:rPr>
          <w:rFonts w:ascii="Arial" w:hAnsi="Arial"/>
        </w:rPr>
      </w:pPr>
    </w:p>
    <w:p w14:paraId="56AA925E" w14:textId="77777777" w:rsidR="00F57EFB" w:rsidRDefault="00F57EFB" w:rsidP="00B77444">
      <w:pPr>
        <w:pStyle w:val="E3Tesis"/>
      </w:pPr>
      <w:bookmarkStart w:id="33" w:name="_Toc521961232"/>
      <w:r>
        <w:t>Odontograma</w:t>
      </w:r>
      <w:bookmarkEnd w:id="33"/>
      <w:r>
        <w:t xml:space="preserve"> </w:t>
      </w:r>
    </w:p>
    <w:p w14:paraId="68BE0E5E" w14:textId="66D57DFA" w:rsidR="00F57EFB" w:rsidRDefault="00EC5B1F" w:rsidP="00B77444">
      <w:pPr>
        <w:pStyle w:val="CuerpoTesis"/>
      </w:pPr>
      <w:proofErr w:type="gramStart"/>
      <w:r>
        <w:t>Un o</w:t>
      </w:r>
      <w:r w:rsidR="00F57EFB">
        <w:t>dontograma</w:t>
      </w:r>
      <w:proofErr w:type="gramEnd"/>
      <w:r w:rsidR="00F57EFB">
        <w:t xml:space="preserve"> es una representación gráfica</w:t>
      </w:r>
      <w:r w:rsidR="00B04CFB">
        <w:t xml:space="preserve"> de </w:t>
      </w:r>
      <w:r w:rsidR="00F57EFB">
        <w:t xml:space="preserve">todas las </w:t>
      </w:r>
      <w:r>
        <w:t>piezas</w:t>
      </w:r>
      <w:r w:rsidR="00F57EFB">
        <w:t xml:space="preserve"> </w:t>
      </w:r>
      <w:r w:rsidR="00B04CFB">
        <w:t>d</w:t>
      </w:r>
      <w:r w:rsidR="00FC4525">
        <w:t>e</w:t>
      </w:r>
      <w:r w:rsidR="00B04CFB">
        <w:t>ntales</w:t>
      </w:r>
      <w:r w:rsidR="00F57EFB">
        <w:t xml:space="preserve"> </w:t>
      </w:r>
      <w:r w:rsidR="00B04CFB">
        <w:t>de una persona,</w:t>
      </w:r>
      <w:r w:rsidR="00F57EFB">
        <w:t xml:space="preserve"> </w:t>
      </w:r>
      <w:r w:rsidR="00B04CFB">
        <w:t>en el cual un odontólogo almacenará los tratamientos realizados</w:t>
      </w:r>
      <w:r w:rsidR="006349DE">
        <w:t xml:space="preserve"> </w:t>
      </w:r>
      <w:r w:rsidR="00F14691">
        <w:t>a</w:t>
      </w:r>
      <w:r w:rsidR="006349DE">
        <w:t xml:space="preserve"> los pacientes</w:t>
      </w:r>
      <w:r w:rsidR="00F57EFB">
        <w:t xml:space="preserve">. </w:t>
      </w:r>
    </w:p>
    <w:p w14:paraId="5E3A0D67" w14:textId="18745D91" w:rsidR="00F57EFB" w:rsidRDefault="00F57EFB" w:rsidP="00B77444">
      <w:pPr>
        <w:pStyle w:val="CuerpoTesis"/>
      </w:pPr>
      <w:r>
        <w:t xml:space="preserve">Para la denominación de los dientes se utiliza la Nomenclatura de la Federación Dental Internacional (FDI) o digito 2, esta nomenclatura tiene dos dígitos y varía de acuerdo si los dientes son permanentes o temporales </w:t>
      </w:r>
      <w: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fldChar w:fldCharType="separate"/>
      </w:r>
      <w:r w:rsidR="00332932" w:rsidRPr="00332932">
        <w:rPr>
          <w:noProof/>
        </w:rPr>
        <w:t>[8]</w:t>
      </w:r>
      <w:r>
        <w:fldChar w:fldCharType="end"/>
      </w:r>
      <w:r>
        <w:t>.</w:t>
      </w:r>
    </w:p>
    <w:p w14:paraId="4482EE74" w14:textId="6E02A6D0" w:rsidR="00ED43E3" w:rsidRDefault="00ED43E3" w:rsidP="00B77444">
      <w:pPr>
        <w:pStyle w:val="CuerpoTesis"/>
      </w:pPr>
    </w:p>
    <w:p w14:paraId="6F67504A" w14:textId="7E685E1E" w:rsidR="00ED43E3" w:rsidRPr="00ED43E3" w:rsidRDefault="00EE0E10" w:rsidP="00ED43E3">
      <w:pPr>
        <w:pStyle w:val="CuerpoTesis"/>
        <w:numPr>
          <w:ilvl w:val="0"/>
          <w:numId w:val="33"/>
        </w:numPr>
        <w:rPr>
          <w:b/>
        </w:rPr>
      </w:pPr>
      <w:r>
        <w:rPr>
          <w:noProof/>
          <w:lang w:val="en-US"/>
        </w:rPr>
        <w:lastRenderedPageBreak/>
        <mc:AlternateContent>
          <mc:Choice Requires="wpg">
            <w:drawing>
              <wp:anchor distT="0" distB="0" distL="114300" distR="114300" simplePos="0" relativeHeight="251676672" behindDoc="0" locked="0" layoutInCell="1" allowOverlap="1" wp14:anchorId="6E988895" wp14:editId="7D167D42">
                <wp:simplePos x="0" y="0"/>
                <wp:positionH relativeFrom="column">
                  <wp:posOffset>502920</wp:posOffset>
                </wp:positionH>
                <wp:positionV relativeFrom="paragraph">
                  <wp:posOffset>445135</wp:posOffset>
                </wp:positionV>
                <wp:extent cx="4781550" cy="1850390"/>
                <wp:effectExtent l="0" t="0" r="0" b="0"/>
                <wp:wrapTopAndBottom/>
                <wp:docPr id="21" name="Group 21"/>
                <wp:cNvGraphicFramePr/>
                <a:graphic xmlns:a="http://schemas.openxmlformats.org/drawingml/2006/main">
                  <a:graphicData uri="http://schemas.microsoft.com/office/word/2010/wordprocessingGroup">
                    <wpg:wgp>
                      <wpg:cNvGrpSpPr/>
                      <wpg:grpSpPr>
                        <a:xfrm>
                          <a:off x="0" y="0"/>
                          <a:ext cx="4781550" cy="1850390"/>
                          <a:chOff x="0" y="0"/>
                          <a:chExt cx="4103530" cy="1850964"/>
                        </a:xfrm>
                      </wpg:grpSpPr>
                      <wpg:grpSp>
                        <wpg:cNvPr id="26" name="Group 26"/>
                        <wpg:cNvGrpSpPr/>
                        <wpg:grpSpPr>
                          <a:xfrm flipV="1">
                            <a:off x="0" y="851578"/>
                            <a:ext cx="1960880" cy="628015"/>
                            <a:chOff x="0" y="0"/>
                            <a:chExt cx="1961423" cy="523511"/>
                          </a:xfrm>
                        </wpg:grpSpPr>
                        <wps:wsp>
                          <wps:cNvPr id="29" name="Straight Connector 29"/>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30" name="Straight Connector 30"/>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31" name="Group 31"/>
                        <wpg:cNvGrpSpPr/>
                        <wpg:grpSpPr>
                          <a:xfrm flipH="1" flipV="1">
                            <a:off x="2184787" y="851578"/>
                            <a:ext cx="1668145" cy="628015"/>
                            <a:chOff x="0" y="0"/>
                            <a:chExt cx="1961423" cy="523511"/>
                          </a:xfrm>
                        </wpg:grpSpPr>
                        <wps:wsp>
                          <wps:cNvPr id="224" name="Straight Connector 22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5" name="Straight Connector 22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26" name="Group 226"/>
                        <wpg:cNvGrpSpPr/>
                        <wpg:grpSpPr>
                          <a:xfrm>
                            <a:off x="0" y="0"/>
                            <a:ext cx="1960880" cy="655863"/>
                            <a:chOff x="0" y="0"/>
                            <a:chExt cx="1961423" cy="523511"/>
                          </a:xfrm>
                        </wpg:grpSpPr>
                        <wps:wsp>
                          <wps:cNvPr id="227" name="Straight Connector 22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28" name="Straight Connector 22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30" name="Group 230"/>
                        <wpg:cNvGrpSpPr/>
                        <wpg:grpSpPr>
                          <a:xfrm flipH="1">
                            <a:off x="2184787" y="0"/>
                            <a:ext cx="1668145" cy="655863"/>
                            <a:chOff x="0" y="0"/>
                            <a:chExt cx="1961423" cy="523511"/>
                          </a:xfrm>
                        </wpg:grpSpPr>
                        <wps:wsp>
                          <wps:cNvPr id="231" name="Straight Connector 231"/>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32" name="Straight Connector 232"/>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33"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5DAF8965" w14:textId="77777777" w:rsidR="006C10A8" w:rsidRPr="005D5115" w:rsidRDefault="006C10A8" w:rsidP="00ED43E3">
                              <w:pPr>
                                <w:rPr>
                                  <w:lang w:val="en-US"/>
                                </w:rPr>
                              </w:pPr>
                              <w:r>
                                <w:t>Cuadrante Superior Derecho=1</w:t>
                              </w:r>
                            </w:p>
                          </w:txbxContent>
                        </wps:txbx>
                        <wps:bodyPr rot="0" vert="horz" wrap="square" lIns="91440" tIns="45720" rIns="91440" bIns="45720" anchor="t" anchorCtr="0">
                          <a:noAutofit/>
                        </wps:bodyPr>
                      </wps:wsp>
                      <wps:wsp>
                        <wps:cNvPr id="234" name="Text Box 2"/>
                        <wps:cNvSpPr txBox="1">
                          <a:spLocks noChangeArrowheads="1"/>
                        </wps:cNvSpPr>
                        <wps:spPr bwMode="auto">
                          <a:xfrm>
                            <a:off x="132081" y="1280100"/>
                            <a:ext cx="1828799" cy="570864"/>
                          </a:xfrm>
                          <a:prstGeom prst="rect">
                            <a:avLst/>
                          </a:prstGeom>
                          <a:solidFill>
                            <a:srgbClr val="FFFFFF"/>
                          </a:solidFill>
                          <a:ln w="9525">
                            <a:noFill/>
                            <a:miter lim="800000"/>
                            <a:headEnd/>
                            <a:tailEnd/>
                          </a:ln>
                        </wps:spPr>
                        <wps:txbx>
                          <w:txbxContent>
                            <w:p w14:paraId="7CF2AA50" w14:textId="77777777" w:rsidR="006C10A8" w:rsidRPr="005D5115" w:rsidRDefault="006C10A8" w:rsidP="00ED43E3">
                              <w:pPr>
                                <w:rPr>
                                  <w:lang w:val="en-US"/>
                                </w:rPr>
                              </w:pPr>
                              <w:r>
                                <w:t>Cuadrante Inferior Derecho=4</w:t>
                              </w:r>
                            </w:p>
                          </w:txbxContent>
                        </wps:txbx>
                        <wps:bodyPr rot="0" vert="horz" wrap="square" lIns="91440" tIns="45720" rIns="91440" bIns="45720" anchor="t" anchorCtr="0">
                          <a:noAutofit/>
                        </wps:bodyPr>
                      </wps:wsp>
                      <wps:wsp>
                        <wps:cNvPr id="235" name="Text Box 2"/>
                        <wps:cNvSpPr txBox="1">
                          <a:spLocks noChangeArrowheads="1"/>
                        </wps:cNvSpPr>
                        <wps:spPr bwMode="auto">
                          <a:xfrm>
                            <a:off x="2233456" y="1273344"/>
                            <a:ext cx="1828799" cy="570864"/>
                          </a:xfrm>
                          <a:prstGeom prst="rect">
                            <a:avLst/>
                          </a:prstGeom>
                          <a:solidFill>
                            <a:srgbClr val="FFFFFF"/>
                          </a:solidFill>
                          <a:ln w="9525">
                            <a:noFill/>
                            <a:miter lim="800000"/>
                            <a:headEnd/>
                            <a:tailEnd/>
                          </a:ln>
                        </wps:spPr>
                        <wps:txbx>
                          <w:txbxContent>
                            <w:p w14:paraId="3E94BE8A" w14:textId="77777777" w:rsidR="006C10A8" w:rsidRPr="005D5115" w:rsidRDefault="006C10A8" w:rsidP="00ED43E3">
                              <w:pPr>
                                <w:rPr>
                                  <w:lang w:val="en-US"/>
                                </w:rPr>
                              </w:pPr>
                              <w:r>
                                <w:t>Cuadrante Inferior Izquierdo=3</w:t>
                              </w:r>
                            </w:p>
                          </w:txbxContent>
                        </wps:txbx>
                        <wps:bodyPr rot="0" vert="horz" wrap="square" lIns="91440" tIns="45720" rIns="91440" bIns="45720" anchor="t" anchorCtr="0">
                          <a:noAutofit/>
                        </wps:bodyPr>
                      </wps:wsp>
                      <wps:wsp>
                        <wps:cNvPr id="236"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2587BA7C" w14:textId="77777777" w:rsidR="006C10A8" w:rsidRPr="005D5115" w:rsidRDefault="006C10A8" w:rsidP="00ED43E3">
                              <w:pPr>
                                <w:rPr>
                                  <w:lang w:val="en-US"/>
                                </w:rPr>
                              </w:pPr>
                              <w:r>
                                <w:t>Cuadrante Superior Izquierdo=2</w:t>
                              </w:r>
                            </w:p>
                          </w:txbxContent>
                        </wps:txbx>
                        <wps:bodyPr rot="0" vert="horz" wrap="square" lIns="91440" tIns="45720" rIns="91440" bIns="45720" anchor="t" anchorCtr="0">
                          <a:noAutofit/>
                        </wps:bodyPr>
                      </wps:wsp>
                      <wps:wsp>
                        <wps:cNvPr id="237" name="Text Box 2"/>
                        <wps:cNvSpPr txBox="1">
                          <a:spLocks noChangeArrowheads="1"/>
                        </wps:cNvSpPr>
                        <wps:spPr bwMode="auto">
                          <a:xfrm>
                            <a:off x="894032" y="219062"/>
                            <a:ext cx="997584" cy="386714"/>
                          </a:xfrm>
                          <a:prstGeom prst="rect">
                            <a:avLst/>
                          </a:prstGeom>
                          <a:solidFill>
                            <a:srgbClr val="FFFFFF"/>
                          </a:solidFill>
                          <a:ln w="9525">
                            <a:noFill/>
                            <a:miter lim="800000"/>
                            <a:headEnd/>
                            <a:tailEnd/>
                          </a:ln>
                        </wps:spPr>
                        <wps:txbx>
                          <w:txbxContent>
                            <w:p w14:paraId="0EABFA5A" w14:textId="77777777" w:rsidR="006C10A8" w:rsidRPr="005D5115" w:rsidRDefault="006C10A8" w:rsidP="00ED43E3">
                              <w:pPr>
                                <w:rPr>
                                  <w:lang w:val="es-EC"/>
                                </w:rPr>
                              </w:pPr>
                              <w:r>
                                <w:rPr>
                                  <w:lang w:val="es-EC"/>
                                </w:rPr>
                                <w:t>8 7 6 5 4 3 2 1</w:t>
                              </w:r>
                            </w:p>
                          </w:txbxContent>
                        </wps:txbx>
                        <wps:bodyPr rot="0" vert="horz" wrap="square" lIns="91440" tIns="45720" rIns="91440" bIns="45720" anchor="t" anchorCtr="0">
                          <a:noAutofit/>
                        </wps:bodyPr>
                      </wps:wsp>
                      <wps:wsp>
                        <wps:cNvPr id="238" name="Text Box 2"/>
                        <wps:cNvSpPr txBox="1">
                          <a:spLocks noChangeArrowheads="1"/>
                        </wps:cNvSpPr>
                        <wps:spPr bwMode="auto">
                          <a:xfrm>
                            <a:off x="2375250" y="219062"/>
                            <a:ext cx="997584" cy="386714"/>
                          </a:xfrm>
                          <a:prstGeom prst="rect">
                            <a:avLst/>
                          </a:prstGeom>
                          <a:solidFill>
                            <a:srgbClr val="FFFFFF"/>
                          </a:solidFill>
                          <a:ln w="9525">
                            <a:noFill/>
                            <a:miter lim="800000"/>
                            <a:headEnd/>
                            <a:tailEnd/>
                          </a:ln>
                        </wps:spPr>
                        <wps:txbx>
                          <w:txbxContent>
                            <w:p w14:paraId="59B1DF42" w14:textId="77777777" w:rsidR="006C10A8" w:rsidRPr="005D5115" w:rsidRDefault="006C10A8" w:rsidP="00ED43E3">
                              <w:pPr>
                                <w:rPr>
                                  <w:lang w:val="es-EC"/>
                                </w:rPr>
                              </w:pPr>
                              <w:r>
                                <w:rPr>
                                  <w:lang w:val="es-EC"/>
                                </w:rPr>
                                <w:t xml:space="preserve">1 2 3 4 5 6 7 8 </w:t>
                              </w:r>
                            </w:p>
                          </w:txbxContent>
                        </wps:txbx>
                        <wps:bodyPr rot="0" vert="horz" wrap="square" lIns="91440" tIns="45720" rIns="91440" bIns="45720" anchor="t" anchorCtr="0">
                          <a:noAutofit/>
                        </wps:bodyPr>
                      </wps:wsp>
                      <wps:wsp>
                        <wps:cNvPr id="239" name="Text Box 2"/>
                        <wps:cNvSpPr txBox="1">
                          <a:spLocks noChangeArrowheads="1"/>
                        </wps:cNvSpPr>
                        <wps:spPr bwMode="auto">
                          <a:xfrm>
                            <a:off x="893424" y="893385"/>
                            <a:ext cx="997584" cy="386714"/>
                          </a:xfrm>
                          <a:prstGeom prst="rect">
                            <a:avLst/>
                          </a:prstGeom>
                          <a:solidFill>
                            <a:srgbClr val="FFFFFF"/>
                          </a:solidFill>
                          <a:ln w="9525">
                            <a:noFill/>
                            <a:miter lim="800000"/>
                            <a:headEnd/>
                            <a:tailEnd/>
                          </a:ln>
                        </wps:spPr>
                        <wps:txbx>
                          <w:txbxContent>
                            <w:p w14:paraId="73B64D5A" w14:textId="77777777" w:rsidR="006C10A8" w:rsidRPr="005D5115" w:rsidRDefault="006C10A8" w:rsidP="00ED43E3">
                              <w:pPr>
                                <w:rPr>
                                  <w:lang w:val="es-EC"/>
                                </w:rPr>
                              </w:pPr>
                              <w:r>
                                <w:rPr>
                                  <w:lang w:val="es-EC"/>
                                </w:rPr>
                                <w:t>8 7 6 5 4 3 2 1</w:t>
                              </w:r>
                            </w:p>
                          </w:txbxContent>
                        </wps:txbx>
                        <wps:bodyPr rot="0" vert="horz" wrap="square" lIns="91440" tIns="45720" rIns="91440" bIns="45720" anchor="t" anchorCtr="0">
                          <a:noAutofit/>
                        </wps:bodyPr>
                      </wps:wsp>
                      <wps:wsp>
                        <wps:cNvPr id="240" name="Text Box 2"/>
                        <wps:cNvSpPr txBox="1">
                          <a:spLocks noChangeArrowheads="1"/>
                        </wps:cNvSpPr>
                        <wps:spPr bwMode="auto">
                          <a:xfrm>
                            <a:off x="2289401" y="893385"/>
                            <a:ext cx="997584" cy="386714"/>
                          </a:xfrm>
                          <a:prstGeom prst="rect">
                            <a:avLst/>
                          </a:prstGeom>
                          <a:solidFill>
                            <a:srgbClr val="FFFFFF"/>
                          </a:solidFill>
                          <a:ln w="9525">
                            <a:noFill/>
                            <a:miter lim="800000"/>
                            <a:headEnd/>
                            <a:tailEnd/>
                          </a:ln>
                        </wps:spPr>
                        <wps:txbx>
                          <w:txbxContent>
                            <w:p w14:paraId="43632AA2" w14:textId="77777777" w:rsidR="006C10A8" w:rsidRPr="005D5115" w:rsidRDefault="006C10A8" w:rsidP="00ED43E3">
                              <w:pPr>
                                <w:rPr>
                                  <w:lang w:val="es-EC"/>
                                </w:rPr>
                              </w:pPr>
                              <w:r>
                                <w:rPr>
                                  <w:lang w:val="es-EC"/>
                                </w:rPr>
                                <w:t xml:space="preserve">1 2 3 4 5 6 7 8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E988895" id="Group 21" o:spid="_x0000_s1026" style="position:absolute;left:0;text-align:left;margin-left:39.6pt;margin-top:35.05pt;width:376.5pt;height:145.7pt;z-index:251676672;mso-width-relative:margin;mso-height-relative:margin" coordsize="41035,185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">
                <v:group id="Group 26" o:spid="_x0000_s1027"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">
                  <v:line id="Straight Connector 29" o:spid="_x0000_s1028"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" strokecolor="#5b9bd5 [3204]" strokeweight=".5pt">
                    <v:stroke joinstyle="miter"/>
                  </v:line>
                  <v:line id="Straight Connector 30" o:spid="_x0000_s1029"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" strokecolor="#5b9bd5 [3204]" strokeweight=".5pt">
                    <v:stroke joinstyle="miter"/>
                  </v:line>
                </v:group>
                <v:group id="Group 31" o:spid="_x0000_s1030"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">
                  <v:line id="Straight Connector 224" o:spid="_x0000_s103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" strokecolor="#5b9bd5 [3204]" strokeweight=".5pt">
                    <v:stroke joinstyle="miter"/>
                  </v:line>
                  <v:line id="Straight Connector 225" o:spid="_x0000_s103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" strokecolor="#5b9bd5 [3204]" strokeweight=".5pt">
                    <v:stroke joinstyle="miter"/>
                  </v:line>
                </v:group>
                <v:group id="Group 226" o:spid="_x0000_s1033"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line id="Straight Connector 227" o:spid="_x0000_s103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" strokecolor="#5b9bd5 [3204]" strokeweight=".5pt">
                    <v:stroke joinstyle="miter"/>
                  </v:line>
                  <v:line id="Straight Connector 228" o:spid="_x0000_s103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" strokecolor="#5b9bd5 [3204]" strokeweight=".5pt">
                    <v:stroke joinstyle="miter"/>
                  </v:line>
                </v:group>
                <v:group id="Group 230" o:spid="_x0000_s1036"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">
                  <v:line id="Straight Connector 231" o:spid="_x0000_s103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" strokecolor="#5b9bd5 [3204]" strokeweight=".5pt">
                    <v:stroke joinstyle="miter"/>
                  </v:line>
                  <v:line id="Straight Connector 232" o:spid="_x0000_s103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" strokecolor="#5b9bd5 [3204]" strokeweight=".5pt">
                    <v:stroke joinstyle="miter"/>
                  </v:line>
                </v:group>
                <v:shapetype id="_x0000_t202" coordsize="21600,21600" o:spt="202" path="m,l,21600r21600,l21600,xe">
                  <v:stroke joinstyle="miter"/>
                  <v:path gradientshapeok="t" o:connecttype="rect"/>
                </v:shapetype>
                <v:shape id="Text Box 2" o:spid="_x0000_s1039"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" stroked="f">
                  <v:textbox>
                    <w:txbxContent>
                      <w:p w14:paraId="5DAF8965" w14:textId="77777777" w:rsidR="006C10A8" w:rsidRPr="005D5115" w:rsidRDefault="006C10A8" w:rsidP="00ED43E3">
                        <w:pPr>
                          <w:rPr>
                            <w:lang w:val="en-US"/>
                          </w:rPr>
                        </w:pPr>
                        <w:r>
                          <w:t>Cuadrante Superior Derecho=1</w:t>
                        </w:r>
                      </w:p>
                    </w:txbxContent>
                  </v:textbox>
                </v:shape>
                <v:shape id="Text Box 2" o:spid="_x0000_s1040" type="#_x0000_t202" style="position:absolute;left:1320;top:12801;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" stroked="f">
                  <v:textbox>
                    <w:txbxContent>
                      <w:p w14:paraId="7CF2AA50" w14:textId="77777777" w:rsidR="006C10A8" w:rsidRPr="005D5115" w:rsidRDefault="006C10A8" w:rsidP="00ED43E3">
                        <w:pPr>
                          <w:rPr>
                            <w:lang w:val="en-US"/>
                          </w:rPr>
                        </w:pPr>
                        <w:r>
                          <w:t>Cuadrante Inferior Derecho=4</w:t>
                        </w:r>
                      </w:p>
                    </w:txbxContent>
                  </v:textbox>
                </v:shape>
                <v:shape id="Text Box 2" o:spid="_x0000_s1041" type="#_x0000_t202" style="position:absolute;left:22334;top:12733;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" stroked="f">
                  <v:textbox>
                    <w:txbxContent>
                      <w:p w14:paraId="3E94BE8A" w14:textId="77777777" w:rsidR="006C10A8" w:rsidRPr="005D5115" w:rsidRDefault="006C10A8" w:rsidP="00ED43E3">
                        <w:pPr>
                          <w:rPr>
                            <w:lang w:val="en-US"/>
                          </w:rPr>
                        </w:pPr>
                        <w:r>
                          <w:t>Cuadrante Inferior Izquierdo=3</w:t>
                        </w:r>
                      </w:p>
                    </w:txbxContent>
                  </v:textbox>
                </v:shape>
                <v:shape id="Text Box 2" o:spid="_x0000_s1042"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" stroked="f">
                  <v:textbox>
                    <w:txbxContent>
                      <w:p w14:paraId="2587BA7C" w14:textId="77777777" w:rsidR="006C10A8" w:rsidRPr="005D5115" w:rsidRDefault="006C10A8" w:rsidP="00ED43E3">
                        <w:pPr>
                          <w:rPr>
                            <w:lang w:val="en-US"/>
                          </w:rPr>
                        </w:pPr>
                        <w:r>
                          <w:t>Cuadrante Superior Izquierdo=2</w:t>
                        </w:r>
                      </w:p>
                    </w:txbxContent>
                  </v:textbox>
                </v:shape>
                <v:shape id="Text Box 2" o:spid="_x0000_s1043" type="#_x0000_t202" style="position:absolute;left:8940;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" stroked="f">
                  <v:textbox>
                    <w:txbxContent>
                      <w:p w14:paraId="0EABFA5A" w14:textId="77777777" w:rsidR="006C10A8" w:rsidRPr="005D5115" w:rsidRDefault="006C10A8" w:rsidP="00ED43E3">
                        <w:pPr>
                          <w:rPr>
                            <w:lang w:val="es-EC"/>
                          </w:rPr>
                        </w:pPr>
                        <w:r>
                          <w:rPr>
                            <w:lang w:val="es-EC"/>
                          </w:rPr>
                          <w:t>8 7 6 5 4 3 2 1</w:t>
                        </w:r>
                      </w:p>
                    </w:txbxContent>
                  </v:textbox>
                </v:shape>
                <v:shape id="Text Box 2" o:spid="_x0000_s1044" type="#_x0000_t202" style="position:absolute;left:23752;top:2190;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" stroked="f">
                  <v:textbox>
                    <w:txbxContent>
                      <w:p w14:paraId="59B1DF42" w14:textId="77777777" w:rsidR="006C10A8" w:rsidRPr="005D5115" w:rsidRDefault="006C10A8" w:rsidP="00ED43E3">
                        <w:pPr>
                          <w:rPr>
                            <w:lang w:val="es-EC"/>
                          </w:rPr>
                        </w:pPr>
                        <w:r>
                          <w:rPr>
                            <w:lang w:val="es-EC"/>
                          </w:rPr>
                          <w:t xml:space="preserve">1 2 3 4 5 6 7 8 </w:t>
                        </w:r>
                      </w:p>
                    </w:txbxContent>
                  </v:textbox>
                </v:shape>
                <v:shape id="Text Box 2" o:spid="_x0000_s1045" type="#_x0000_t202" style="position:absolute;left:8934;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" stroked="f">
                  <v:textbox>
                    <w:txbxContent>
                      <w:p w14:paraId="73B64D5A" w14:textId="77777777" w:rsidR="006C10A8" w:rsidRPr="005D5115" w:rsidRDefault="006C10A8" w:rsidP="00ED43E3">
                        <w:pPr>
                          <w:rPr>
                            <w:lang w:val="es-EC"/>
                          </w:rPr>
                        </w:pPr>
                        <w:r>
                          <w:rPr>
                            <w:lang w:val="es-EC"/>
                          </w:rPr>
                          <w:t>8 7 6 5 4 3 2 1</w:t>
                        </w:r>
                      </w:p>
                    </w:txbxContent>
                  </v:textbox>
                </v:shape>
                <v:shape id="Text Box 2" o:spid="_x0000_s1046" type="#_x0000_t202" style="position:absolute;left:22894;top:8933;width:9975;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" stroked="f">
                  <v:textbox>
                    <w:txbxContent>
                      <w:p w14:paraId="43632AA2" w14:textId="77777777" w:rsidR="006C10A8" w:rsidRPr="005D5115" w:rsidRDefault="006C10A8" w:rsidP="00ED43E3">
                        <w:pPr>
                          <w:rPr>
                            <w:lang w:val="es-EC"/>
                          </w:rPr>
                        </w:pPr>
                        <w:r>
                          <w:rPr>
                            <w:lang w:val="es-EC"/>
                          </w:rPr>
                          <w:t xml:space="preserve">1 2 3 4 5 6 7 8 </w:t>
                        </w:r>
                      </w:p>
                    </w:txbxContent>
                  </v:textbox>
                </v:shape>
                <w10:wrap type="topAndBottom"/>
              </v:group>
            </w:pict>
          </mc:Fallback>
        </mc:AlternateContent>
      </w:r>
      <w:r w:rsidR="00ED43E3" w:rsidRPr="00ED43E3">
        <w:rPr>
          <w:b/>
        </w:rPr>
        <w:t>Nomenclatura de la FDI dientes permanentes</w:t>
      </w:r>
    </w:p>
    <w:p w14:paraId="42D15AE8" w14:textId="04EFAF72" w:rsidR="00112BF4" w:rsidRDefault="008D36A1" w:rsidP="00112BF4">
      <w:pPr>
        <w:pStyle w:val="CuerpoTesis"/>
      </w:pPr>
      <w:r>
        <w:rPr>
          <w:noProof/>
        </w:rPr>
        <mc:AlternateContent>
          <mc:Choice Requires="wps">
            <w:drawing>
              <wp:anchor distT="0" distB="0" distL="114300" distR="114300" simplePos="0" relativeHeight="251684864" behindDoc="0" locked="0" layoutInCell="1" allowOverlap="1" wp14:anchorId="38B69928" wp14:editId="03A361A6">
                <wp:simplePos x="0" y="0"/>
                <wp:positionH relativeFrom="column">
                  <wp:posOffset>502920</wp:posOffset>
                </wp:positionH>
                <wp:positionV relativeFrom="paragraph">
                  <wp:posOffset>1906270</wp:posOffset>
                </wp:positionV>
                <wp:extent cx="4781550" cy="635"/>
                <wp:effectExtent l="0" t="0" r="0" b="0"/>
                <wp:wrapTopAndBottom/>
                <wp:docPr id="296" name="Text Box 296"/>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53C06720" w14:textId="44C55655" w:rsidR="006C10A8" w:rsidRPr="008D36A1" w:rsidRDefault="006C10A8" w:rsidP="008D36A1">
                            <w:pPr>
                              <w:pStyle w:val="Caption"/>
                              <w:rPr>
                                <w:noProof/>
                                <w:lang w:val="es-EC"/>
                              </w:rPr>
                            </w:pPr>
                            <w:bookmarkStart w:id="34" w:name="_Ref428909"/>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34"/>
                            <w:r>
                              <w:t xml:space="preserve">. </w:t>
                            </w:r>
                            <w:r w:rsidRPr="002A42B0">
                              <w:t>Nomenclatura de la FDI dientes permanentes</w:t>
                            </w:r>
                            <w:r>
                              <w:t xml:space="preserve"> </w:t>
                            </w:r>
                            <w:r w:rsidRPr="00112BF4">
                              <w:rPr>
                                <w:b/>
                                <w:i/>
                                <w:sz w:val="20"/>
                              </w:rPr>
                              <w:fldChar w:fldCharType="begin" w:fldLock="1"/>
                            </w:r>
                            <w:r w:rsidR="00332932">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r w:rsidR="00332932" w:rsidRPr="00332932">
                              <w:rPr>
                                <w:noProof/>
                                <w:sz w:val="20"/>
                              </w:rPr>
                              <w:t>[8]</w:t>
                            </w:r>
                            <w:r w:rsidRPr="00112BF4">
                              <w:rPr>
                                <w:b/>
                                <w:i/>
                                <w:sz w:val="20"/>
                              </w:rPr>
                              <w:fldChar w:fldCharType="end"/>
                            </w:r>
                            <w:r w:rsidRPr="002A42B0">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B69928" id="Text Box 296" o:spid="_x0000_s1047" type="#_x0000_t202" style="position:absolute;left:0;text-align:left;margin-left:39.6pt;margin-top:150.1pt;width:376.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" stroked="f">
                <v:textbox style="mso-fit-shape-to-text:t" inset="0,0,0,0">
                  <w:txbxContent>
                    <w:p w14:paraId="53C06720" w14:textId="44C55655" w:rsidR="006C10A8" w:rsidRPr="008D36A1" w:rsidRDefault="006C10A8" w:rsidP="008D36A1">
                      <w:pPr>
                        <w:pStyle w:val="Caption"/>
                        <w:rPr>
                          <w:noProof/>
                          <w:lang w:val="es-EC"/>
                        </w:rPr>
                      </w:pPr>
                      <w:bookmarkStart w:id="35" w:name="_Ref428909"/>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bookmarkEnd w:id="35"/>
                      <w:r>
                        <w:t xml:space="preserve">. </w:t>
                      </w:r>
                      <w:r w:rsidRPr="002A42B0">
                        <w:t>Nomenclatura de la FDI dientes permanentes</w:t>
                      </w:r>
                      <w:r>
                        <w:t xml:space="preserve"> </w:t>
                      </w:r>
                      <w:r w:rsidRPr="00112BF4">
                        <w:rPr>
                          <w:b/>
                          <w:i/>
                          <w:sz w:val="20"/>
                        </w:rPr>
                        <w:fldChar w:fldCharType="begin" w:fldLock="1"/>
                      </w:r>
                      <w:r w:rsidR="00332932">
                        <w:rPr>
                          <w:b/>
                          <w:sz w:val="20"/>
                        </w:rPr>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112BF4">
                        <w:rPr>
                          <w:b/>
                          <w:i/>
                          <w:sz w:val="20"/>
                        </w:rPr>
                        <w:fldChar w:fldCharType="separate"/>
                      </w:r>
                      <w:r w:rsidR="00332932" w:rsidRPr="00332932">
                        <w:rPr>
                          <w:noProof/>
                          <w:sz w:val="20"/>
                        </w:rPr>
                        <w:t>[8]</w:t>
                      </w:r>
                      <w:r w:rsidRPr="00112BF4">
                        <w:rPr>
                          <w:b/>
                          <w:i/>
                          <w:sz w:val="20"/>
                        </w:rPr>
                        <w:fldChar w:fldCharType="end"/>
                      </w:r>
                      <w:r w:rsidRPr="002A42B0">
                        <w:t xml:space="preserve"> </w:t>
                      </w:r>
                    </w:p>
                  </w:txbxContent>
                </v:textbox>
                <w10:wrap type="topAndBottom"/>
              </v:shape>
            </w:pict>
          </mc:Fallback>
        </mc:AlternateContent>
      </w:r>
    </w:p>
    <w:p w14:paraId="39A07B8E" w14:textId="77777777" w:rsidR="00112BF4" w:rsidRDefault="00112BF4" w:rsidP="00112BF4">
      <w:pPr>
        <w:pStyle w:val="CuerpoTesis"/>
      </w:pPr>
    </w:p>
    <w:p w14:paraId="5D4C0A45" w14:textId="62498448" w:rsidR="00590CE7" w:rsidRDefault="00590CE7" w:rsidP="00112BF4">
      <w:pPr>
        <w:pStyle w:val="CuerpoTesis"/>
      </w:pPr>
      <w:r>
        <w:t>El primer número es el cuadrante y le acompaña el número del diente al que nos queramos referir, (18-cuadrante uno diente número 18, o Tercer molar superior dieciocho), el primer número siempre se mantiene constante al cuadrante, solo cambia el segundo valor (ver</w:t>
      </w:r>
      <w:r w:rsidR="00112BF4">
        <w:t xml:space="preserve"> </w:t>
      </w:r>
      <w:r w:rsidR="00C81C4F">
        <w:fldChar w:fldCharType="begin"/>
      </w:r>
      <w:r w:rsidR="00C81C4F">
        <w:instrText xml:space="preserve"> REF _Ref428909 \h </w:instrText>
      </w:r>
      <w:r w:rsidR="00C81C4F">
        <w:fldChar w:fldCharType="separate"/>
      </w:r>
      <w:r w:rsidR="00C81C4F">
        <w:t xml:space="preserve">Figura </w:t>
      </w:r>
      <w:r w:rsidR="00C81C4F">
        <w:rPr>
          <w:noProof/>
        </w:rPr>
        <w:t>1</w:t>
      </w:r>
      <w:r w:rsidR="00C81C4F">
        <w:fldChar w:fldCharType="end"/>
      </w:r>
      <w:r>
        <w:t xml:space="preserve">). </w:t>
      </w:r>
    </w:p>
    <w:p w14:paraId="339F73CC" w14:textId="46EE7D95" w:rsidR="009A36DA" w:rsidRPr="00916711" w:rsidRDefault="008D36A1" w:rsidP="00916711">
      <w:pPr>
        <w:pStyle w:val="CuerpoTesis"/>
        <w:numPr>
          <w:ilvl w:val="0"/>
          <w:numId w:val="33"/>
        </w:numPr>
        <w:rPr>
          <w:b/>
        </w:rPr>
      </w:pPr>
      <w:r>
        <w:rPr>
          <w:noProof/>
        </w:rPr>
        <mc:AlternateContent>
          <mc:Choice Requires="wps">
            <w:drawing>
              <wp:anchor distT="0" distB="0" distL="114300" distR="114300" simplePos="0" relativeHeight="251682816" behindDoc="0" locked="0" layoutInCell="1" allowOverlap="1" wp14:anchorId="03EB239E" wp14:editId="2A84B8A2">
                <wp:simplePos x="0" y="0"/>
                <wp:positionH relativeFrom="column">
                  <wp:posOffset>356870</wp:posOffset>
                </wp:positionH>
                <wp:positionV relativeFrom="paragraph">
                  <wp:posOffset>2080260</wp:posOffset>
                </wp:positionV>
                <wp:extent cx="4738370" cy="635"/>
                <wp:effectExtent l="0" t="0" r="5080" b="0"/>
                <wp:wrapTopAndBottom/>
                <wp:docPr id="295" name="Text Box 295"/>
                <wp:cNvGraphicFramePr/>
                <a:graphic xmlns:a="http://schemas.openxmlformats.org/drawingml/2006/main">
                  <a:graphicData uri="http://schemas.microsoft.com/office/word/2010/wordprocessingShape">
                    <wps:wsp>
                      <wps:cNvSpPr txBox="1"/>
                      <wps:spPr>
                        <a:xfrm>
                          <a:off x="0" y="0"/>
                          <a:ext cx="4738370" cy="635"/>
                        </a:xfrm>
                        <a:prstGeom prst="rect">
                          <a:avLst/>
                        </a:prstGeom>
                        <a:solidFill>
                          <a:prstClr val="white"/>
                        </a:solidFill>
                        <a:ln>
                          <a:noFill/>
                        </a:ln>
                      </wps:spPr>
                      <wps:txbx>
                        <w:txbxContent>
                          <w:p w14:paraId="33D4DC81" w14:textId="49476389" w:rsidR="006C10A8" w:rsidRPr="008D36A1" w:rsidRDefault="006C10A8" w:rsidP="008D36A1">
                            <w:pPr>
                              <w:pStyle w:val="Caption"/>
                              <w:rPr>
                                <w:b/>
                                <w:noProof/>
                                <w:lang w:val="es-EC"/>
                              </w:rPr>
                            </w:pPr>
                            <w:bookmarkStart w:id="36" w:name="_Ref428917"/>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36"/>
                            <w:r>
                              <w:t xml:space="preserve">. </w:t>
                            </w:r>
                            <w:r w:rsidRPr="00BF0D96">
                              <w:t>Nomenclatura de la FDI dientes temporales</w:t>
                            </w:r>
                            <w:r>
                              <w:t xml:space="preserve"> </w:t>
                            </w:r>
                            <w:r w:rsidRPr="00221DA4">
                              <w:rPr>
                                <w:i/>
                              </w:rP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r w:rsidR="00332932" w:rsidRPr="00332932">
                              <w:rPr>
                                <w:noProof/>
                              </w:rPr>
                              <w:t>[8]</w:t>
                            </w:r>
                            <w:r w:rsidRPr="00221DA4">
                              <w:rPr>
                                <w:i/>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EB239E" id="Text Box 295" o:spid="_x0000_s1048" type="#_x0000_t202" style="position:absolute;left:0;text-align:left;margin-left:28.1pt;margin-top:163.8pt;width:373.1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" stroked="f">
                <v:textbox style="mso-fit-shape-to-text:t" inset="0,0,0,0">
                  <w:txbxContent>
                    <w:p w14:paraId="33D4DC81" w14:textId="49476389" w:rsidR="006C10A8" w:rsidRPr="008D36A1" w:rsidRDefault="006C10A8" w:rsidP="008D36A1">
                      <w:pPr>
                        <w:pStyle w:val="Caption"/>
                        <w:rPr>
                          <w:b/>
                          <w:noProof/>
                          <w:lang w:val="es-EC"/>
                        </w:rPr>
                      </w:pPr>
                      <w:bookmarkStart w:id="37" w:name="_Ref428917"/>
                      <w:r>
                        <w:t xml:space="preserve">Figura </w:t>
                      </w:r>
                      <w:r>
                        <w:rPr>
                          <w:noProof/>
                        </w:rPr>
                        <w:fldChar w:fldCharType="begin"/>
                      </w:r>
                      <w:r>
                        <w:rPr>
                          <w:noProof/>
                        </w:rPr>
                        <w:instrText xml:space="preserve"> SEQ Figura \* ARABIC </w:instrText>
                      </w:r>
                      <w:r>
                        <w:rPr>
                          <w:noProof/>
                        </w:rPr>
                        <w:fldChar w:fldCharType="separate"/>
                      </w:r>
                      <w:r>
                        <w:rPr>
                          <w:noProof/>
                        </w:rPr>
                        <w:t>2</w:t>
                      </w:r>
                      <w:r>
                        <w:rPr>
                          <w:noProof/>
                        </w:rPr>
                        <w:fldChar w:fldCharType="end"/>
                      </w:r>
                      <w:bookmarkEnd w:id="37"/>
                      <w:r>
                        <w:t xml:space="preserve">. </w:t>
                      </w:r>
                      <w:r w:rsidRPr="00BF0D96">
                        <w:t>Nomenclatura de la FDI dientes temporales</w:t>
                      </w:r>
                      <w:r>
                        <w:t xml:space="preserve"> </w:t>
                      </w:r>
                      <w:r w:rsidRPr="00221DA4">
                        <w:rPr>
                          <w:i/>
                        </w:rPr>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Pr="00221DA4">
                        <w:rPr>
                          <w:i/>
                        </w:rPr>
                        <w:fldChar w:fldCharType="separate"/>
                      </w:r>
                      <w:r w:rsidR="00332932" w:rsidRPr="00332932">
                        <w:rPr>
                          <w:noProof/>
                        </w:rPr>
                        <w:t>[8]</w:t>
                      </w:r>
                      <w:r w:rsidRPr="00221DA4">
                        <w:rPr>
                          <w:i/>
                        </w:rPr>
                        <w:fldChar w:fldCharType="end"/>
                      </w:r>
                    </w:p>
                  </w:txbxContent>
                </v:textbox>
                <w10:wrap type="topAndBottom"/>
              </v:shape>
            </w:pict>
          </mc:Fallback>
        </mc:AlternateContent>
      </w:r>
      <w:r w:rsidR="009A36DA" w:rsidRPr="00916711">
        <w:rPr>
          <w:b/>
          <w:noProof/>
          <w:lang w:val="en-US"/>
        </w:rPr>
        <mc:AlternateContent>
          <mc:Choice Requires="wpg">
            <w:drawing>
              <wp:anchor distT="0" distB="0" distL="114300" distR="114300" simplePos="0" relativeHeight="251679744" behindDoc="0" locked="0" layoutInCell="1" allowOverlap="1" wp14:anchorId="5A4B6595" wp14:editId="4C279558">
                <wp:simplePos x="0" y="0"/>
                <wp:positionH relativeFrom="column">
                  <wp:posOffset>356870</wp:posOffset>
                </wp:positionH>
                <wp:positionV relativeFrom="paragraph">
                  <wp:posOffset>405765</wp:posOffset>
                </wp:positionV>
                <wp:extent cx="4738370" cy="1778000"/>
                <wp:effectExtent l="0" t="0" r="5080" b="0"/>
                <wp:wrapTopAndBottom/>
                <wp:docPr id="242" name="Group 242"/>
                <wp:cNvGraphicFramePr/>
                <a:graphic xmlns:a="http://schemas.openxmlformats.org/drawingml/2006/main">
                  <a:graphicData uri="http://schemas.microsoft.com/office/word/2010/wordprocessingGroup">
                    <wpg:wgp>
                      <wpg:cNvGrpSpPr/>
                      <wpg:grpSpPr>
                        <a:xfrm>
                          <a:off x="0" y="0"/>
                          <a:ext cx="4738370" cy="1778000"/>
                          <a:chOff x="0" y="0"/>
                          <a:chExt cx="4103530" cy="1778148"/>
                        </a:xfrm>
                      </wpg:grpSpPr>
                      <wpg:grpSp>
                        <wpg:cNvPr id="243" name="Group 243"/>
                        <wpg:cNvGrpSpPr/>
                        <wpg:grpSpPr>
                          <a:xfrm flipV="1">
                            <a:off x="0" y="851578"/>
                            <a:ext cx="1960880" cy="628015"/>
                            <a:chOff x="0" y="0"/>
                            <a:chExt cx="1961423" cy="523511"/>
                          </a:xfrm>
                        </wpg:grpSpPr>
                        <wps:wsp>
                          <wps:cNvPr id="244" name="Straight Connector 244"/>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5" name="Straight Connector 245"/>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6" name="Group 246"/>
                        <wpg:cNvGrpSpPr/>
                        <wpg:grpSpPr>
                          <a:xfrm flipH="1" flipV="1">
                            <a:off x="2184787" y="851578"/>
                            <a:ext cx="1668145" cy="628015"/>
                            <a:chOff x="0" y="0"/>
                            <a:chExt cx="1961423" cy="523511"/>
                          </a:xfrm>
                        </wpg:grpSpPr>
                        <wps:wsp>
                          <wps:cNvPr id="247" name="Straight Connector 247"/>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48" name="Straight Connector 248"/>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49" name="Group 249"/>
                        <wpg:cNvGrpSpPr/>
                        <wpg:grpSpPr>
                          <a:xfrm>
                            <a:off x="0" y="0"/>
                            <a:ext cx="1960880" cy="655863"/>
                            <a:chOff x="0" y="0"/>
                            <a:chExt cx="1961423" cy="523511"/>
                          </a:xfrm>
                        </wpg:grpSpPr>
                        <wps:wsp>
                          <wps:cNvPr id="250" name="Straight Connector 250"/>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1" name="Straight Connector 251"/>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g:grpSp>
                        <wpg:cNvPr id="252" name="Group 252"/>
                        <wpg:cNvGrpSpPr/>
                        <wpg:grpSpPr>
                          <a:xfrm flipH="1">
                            <a:off x="2184787" y="0"/>
                            <a:ext cx="1668145" cy="655863"/>
                            <a:chOff x="0" y="0"/>
                            <a:chExt cx="1961423" cy="523511"/>
                          </a:xfrm>
                        </wpg:grpSpPr>
                        <wps:wsp>
                          <wps:cNvPr id="253" name="Straight Connector 253"/>
                          <wps:cNvCnPr/>
                          <wps:spPr>
                            <a:xfrm>
                              <a:off x="0" y="523511"/>
                              <a:ext cx="1961423" cy="0"/>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254" name="Straight Connector 254"/>
                          <wps:cNvCnPr/>
                          <wps:spPr>
                            <a:xfrm flipV="1">
                              <a:off x="1961423" y="0"/>
                              <a:ext cx="0" cy="523511"/>
                            </a:xfrm>
                            <a:prstGeom prst="line">
                              <a:avLst/>
                            </a:prstGeom>
                          </wps:spPr>
                          <wps:style>
                            <a:lnRef idx="1">
                              <a:schemeClr val="accent1"/>
                            </a:lnRef>
                            <a:fillRef idx="0">
                              <a:schemeClr val="accent1"/>
                            </a:fillRef>
                            <a:effectRef idx="0">
                              <a:schemeClr val="accent1"/>
                            </a:effectRef>
                            <a:fontRef idx="minor">
                              <a:schemeClr val="tx1"/>
                            </a:fontRef>
                          </wps:style>
                          <wps:bodyPr/>
                        </wps:wsp>
                      </wpg:grpSp>
                      <wps:wsp>
                        <wps:cNvPr id="255" name="Text Box 2"/>
                        <wps:cNvSpPr txBox="1">
                          <a:spLocks noChangeArrowheads="1"/>
                        </wps:cNvSpPr>
                        <wps:spPr bwMode="auto">
                          <a:xfrm>
                            <a:off x="62816" y="34900"/>
                            <a:ext cx="1828799" cy="570864"/>
                          </a:xfrm>
                          <a:prstGeom prst="rect">
                            <a:avLst/>
                          </a:prstGeom>
                          <a:solidFill>
                            <a:srgbClr val="FFFFFF"/>
                          </a:solidFill>
                          <a:ln w="9525">
                            <a:noFill/>
                            <a:miter lim="800000"/>
                            <a:headEnd/>
                            <a:tailEnd/>
                          </a:ln>
                        </wps:spPr>
                        <wps:txbx>
                          <w:txbxContent>
                            <w:p w14:paraId="3A681CE9" w14:textId="77777777" w:rsidR="006C10A8" w:rsidRPr="005D5115" w:rsidRDefault="006C10A8" w:rsidP="009A36DA">
                              <w:pPr>
                                <w:rPr>
                                  <w:lang w:val="en-US"/>
                                </w:rPr>
                              </w:pPr>
                              <w:r>
                                <w:t>Cuadrante Superior Derecho=5</w:t>
                              </w:r>
                            </w:p>
                          </w:txbxContent>
                        </wps:txbx>
                        <wps:bodyPr rot="0" vert="horz" wrap="square" lIns="91440" tIns="45720" rIns="91440" bIns="45720" anchor="t" anchorCtr="0">
                          <a:noAutofit/>
                        </wps:bodyPr>
                      </wps:wsp>
                      <wps:wsp>
                        <wps:cNvPr id="288" name="Text Box 2"/>
                        <wps:cNvSpPr txBox="1">
                          <a:spLocks noChangeArrowheads="1"/>
                        </wps:cNvSpPr>
                        <wps:spPr bwMode="auto">
                          <a:xfrm>
                            <a:off x="62816" y="1186592"/>
                            <a:ext cx="1828799" cy="570864"/>
                          </a:xfrm>
                          <a:prstGeom prst="rect">
                            <a:avLst/>
                          </a:prstGeom>
                          <a:solidFill>
                            <a:srgbClr val="FFFFFF"/>
                          </a:solidFill>
                          <a:ln w="9525">
                            <a:noFill/>
                            <a:miter lim="800000"/>
                            <a:headEnd/>
                            <a:tailEnd/>
                          </a:ln>
                        </wps:spPr>
                        <wps:txbx>
                          <w:txbxContent>
                            <w:p w14:paraId="2BD0FB31" w14:textId="77777777" w:rsidR="006C10A8" w:rsidRPr="005D5115" w:rsidRDefault="006C10A8" w:rsidP="009A36DA">
                              <w:pPr>
                                <w:rPr>
                                  <w:lang w:val="en-US"/>
                                </w:rPr>
                              </w:pPr>
                              <w:r>
                                <w:t>Cuadrante Inferior Derecho=8</w:t>
                              </w:r>
                            </w:p>
                          </w:txbxContent>
                        </wps:txbx>
                        <wps:bodyPr rot="0" vert="horz" wrap="square" lIns="91440" tIns="45720" rIns="91440" bIns="45720" anchor="t" anchorCtr="0">
                          <a:noAutofit/>
                        </wps:bodyPr>
                      </wps:wsp>
                      <wps:wsp>
                        <wps:cNvPr id="289" name="Text Box 2"/>
                        <wps:cNvSpPr txBox="1">
                          <a:spLocks noChangeArrowheads="1"/>
                        </wps:cNvSpPr>
                        <wps:spPr bwMode="auto">
                          <a:xfrm>
                            <a:off x="2233456" y="1207284"/>
                            <a:ext cx="1828799" cy="570864"/>
                          </a:xfrm>
                          <a:prstGeom prst="rect">
                            <a:avLst/>
                          </a:prstGeom>
                          <a:solidFill>
                            <a:srgbClr val="FFFFFF"/>
                          </a:solidFill>
                          <a:ln w="9525">
                            <a:noFill/>
                            <a:miter lim="800000"/>
                            <a:headEnd/>
                            <a:tailEnd/>
                          </a:ln>
                        </wps:spPr>
                        <wps:txbx>
                          <w:txbxContent>
                            <w:p w14:paraId="620374D7" w14:textId="77777777" w:rsidR="006C10A8" w:rsidRPr="005D5115" w:rsidRDefault="006C10A8" w:rsidP="009A36DA">
                              <w:pPr>
                                <w:rPr>
                                  <w:lang w:val="en-US"/>
                                </w:rPr>
                              </w:pPr>
                              <w:r>
                                <w:t>Cuadrante Inferior Izquierdo=7</w:t>
                              </w:r>
                            </w:p>
                          </w:txbxContent>
                        </wps:txbx>
                        <wps:bodyPr rot="0" vert="horz" wrap="square" lIns="91440" tIns="45720" rIns="91440" bIns="45720" anchor="t" anchorCtr="0">
                          <a:noAutofit/>
                        </wps:bodyPr>
                      </wps:wsp>
                      <wps:wsp>
                        <wps:cNvPr id="290" name="Text Box 2"/>
                        <wps:cNvSpPr txBox="1">
                          <a:spLocks noChangeArrowheads="1"/>
                        </wps:cNvSpPr>
                        <wps:spPr bwMode="auto">
                          <a:xfrm>
                            <a:off x="2233456" y="0"/>
                            <a:ext cx="1870074" cy="570864"/>
                          </a:xfrm>
                          <a:prstGeom prst="rect">
                            <a:avLst/>
                          </a:prstGeom>
                          <a:solidFill>
                            <a:srgbClr val="FFFFFF"/>
                          </a:solidFill>
                          <a:ln w="9525">
                            <a:noFill/>
                            <a:miter lim="800000"/>
                            <a:headEnd/>
                            <a:tailEnd/>
                          </a:ln>
                        </wps:spPr>
                        <wps:txbx>
                          <w:txbxContent>
                            <w:p w14:paraId="3B6CF430" w14:textId="77777777" w:rsidR="006C10A8" w:rsidRPr="005D5115" w:rsidRDefault="006C10A8" w:rsidP="009A36DA">
                              <w:pPr>
                                <w:rPr>
                                  <w:lang w:val="en-US"/>
                                </w:rPr>
                              </w:pPr>
                              <w:r>
                                <w:t>Cuadrante Superior Izquierdo=6</w:t>
                              </w:r>
                            </w:p>
                          </w:txbxContent>
                        </wps:txbx>
                        <wps:bodyPr rot="0" vert="horz" wrap="square" lIns="91440" tIns="45720" rIns="91440" bIns="45720" anchor="t" anchorCtr="0">
                          <a:noAutofit/>
                        </wps:bodyPr>
                      </wps:wsp>
                      <wps:wsp>
                        <wps:cNvPr id="291" name="Text Box 2"/>
                        <wps:cNvSpPr txBox="1">
                          <a:spLocks noChangeArrowheads="1"/>
                        </wps:cNvSpPr>
                        <wps:spPr bwMode="auto">
                          <a:xfrm>
                            <a:off x="963296" y="269148"/>
                            <a:ext cx="997584" cy="386714"/>
                          </a:xfrm>
                          <a:prstGeom prst="rect">
                            <a:avLst/>
                          </a:prstGeom>
                          <a:solidFill>
                            <a:srgbClr val="FFFFFF"/>
                          </a:solidFill>
                          <a:ln w="9525">
                            <a:noFill/>
                            <a:miter lim="800000"/>
                            <a:headEnd/>
                            <a:tailEnd/>
                          </a:ln>
                        </wps:spPr>
                        <wps:txbx>
                          <w:txbxContent>
                            <w:p w14:paraId="0C52AF44" w14:textId="77777777" w:rsidR="006C10A8" w:rsidRPr="005D5115" w:rsidRDefault="006C10A8" w:rsidP="009A36DA">
                              <w:pPr>
                                <w:rPr>
                                  <w:lang w:val="es-EC"/>
                                </w:rPr>
                              </w:pPr>
                              <w:r>
                                <w:rPr>
                                  <w:lang w:val="es-EC"/>
                                </w:rPr>
                                <w:t>5 4 3 2 1</w:t>
                              </w:r>
                            </w:p>
                          </w:txbxContent>
                        </wps:txbx>
                        <wps:bodyPr rot="0" vert="horz" wrap="square" lIns="91440" tIns="45720" rIns="91440" bIns="45720" anchor="t" anchorCtr="0">
                          <a:noAutofit/>
                        </wps:bodyPr>
                      </wps:wsp>
                      <wps:wsp>
                        <wps:cNvPr id="292" name="Text Box 2"/>
                        <wps:cNvSpPr txBox="1">
                          <a:spLocks noChangeArrowheads="1"/>
                        </wps:cNvSpPr>
                        <wps:spPr bwMode="auto">
                          <a:xfrm>
                            <a:off x="2233561" y="269148"/>
                            <a:ext cx="997584" cy="386714"/>
                          </a:xfrm>
                          <a:prstGeom prst="rect">
                            <a:avLst/>
                          </a:prstGeom>
                          <a:solidFill>
                            <a:srgbClr val="FFFFFF"/>
                          </a:solidFill>
                          <a:ln w="9525">
                            <a:noFill/>
                            <a:miter lim="800000"/>
                            <a:headEnd/>
                            <a:tailEnd/>
                          </a:ln>
                        </wps:spPr>
                        <wps:txbx>
                          <w:txbxContent>
                            <w:p w14:paraId="22972329" w14:textId="77777777" w:rsidR="006C10A8" w:rsidRPr="005D5115" w:rsidRDefault="006C10A8" w:rsidP="009A36DA">
                              <w:pPr>
                                <w:rPr>
                                  <w:lang w:val="es-EC"/>
                                </w:rPr>
                              </w:pPr>
                              <w:r>
                                <w:rPr>
                                  <w:lang w:val="es-EC"/>
                                </w:rPr>
                                <w:t xml:space="preserve">1 2 3 4 5 </w:t>
                              </w:r>
                            </w:p>
                          </w:txbxContent>
                        </wps:txbx>
                        <wps:bodyPr rot="0" vert="horz" wrap="square" lIns="91440" tIns="45720" rIns="91440" bIns="45720" anchor="t" anchorCtr="0">
                          <a:noAutofit/>
                        </wps:bodyPr>
                      </wps:wsp>
                      <wps:wsp>
                        <wps:cNvPr id="293" name="Text Box 2"/>
                        <wps:cNvSpPr txBox="1">
                          <a:spLocks noChangeArrowheads="1"/>
                        </wps:cNvSpPr>
                        <wps:spPr bwMode="auto">
                          <a:xfrm>
                            <a:off x="963296" y="884996"/>
                            <a:ext cx="997584" cy="386714"/>
                          </a:xfrm>
                          <a:prstGeom prst="rect">
                            <a:avLst/>
                          </a:prstGeom>
                          <a:solidFill>
                            <a:srgbClr val="FFFFFF"/>
                          </a:solidFill>
                          <a:ln w="9525">
                            <a:noFill/>
                            <a:miter lim="800000"/>
                            <a:headEnd/>
                            <a:tailEnd/>
                          </a:ln>
                        </wps:spPr>
                        <wps:txbx>
                          <w:txbxContent>
                            <w:p w14:paraId="1881F5CE" w14:textId="77777777" w:rsidR="006C10A8" w:rsidRPr="005D5115" w:rsidRDefault="006C10A8" w:rsidP="009A36DA">
                              <w:pPr>
                                <w:rPr>
                                  <w:lang w:val="es-EC"/>
                                </w:rPr>
                              </w:pPr>
                              <w:r>
                                <w:rPr>
                                  <w:lang w:val="es-EC"/>
                                </w:rPr>
                                <w:t>5 4 3 2 1</w:t>
                              </w:r>
                            </w:p>
                          </w:txbxContent>
                        </wps:txbx>
                        <wps:bodyPr rot="0" vert="horz" wrap="square" lIns="91440" tIns="45720" rIns="91440" bIns="45720" anchor="t" anchorCtr="0">
                          <a:noAutofit/>
                        </wps:bodyPr>
                      </wps:wsp>
                      <wps:wsp>
                        <wps:cNvPr id="294" name="Text Box 2"/>
                        <wps:cNvSpPr txBox="1">
                          <a:spLocks noChangeArrowheads="1"/>
                        </wps:cNvSpPr>
                        <wps:spPr bwMode="auto">
                          <a:xfrm>
                            <a:off x="2250643" y="893385"/>
                            <a:ext cx="997584" cy="386714"/>
                          </a:xfrm>
                          <a:prstGeom prst="rect">
                            <a:avLst/>
                          </a:prstGeom>
                          <a:solidFill>
                            <a:srgbClr val="FFFFFF"/>
                          </a:solidFill>
                          <a:ln w="9525">
                            <a:noFill/>
                            <a:miter lim="800000"/>
                            <a:headEnd/>
                            <a:tailEnd/>
                          </a:ln>
                        </wps:spPr>
                        <wps:txbx>
                          <w:txbxContent>
                            <w:p w14:paraId="6F96D24C" w14:textId="77777777" w:rsidR="006C10A8" w:rsidRPr="005D5115" w:rsidRDefault="006C10A8" w:rsidP="009A36DA">
                              <w:pPr>
                                <w:rPr>
                                  <w:lang w:val="es-EC"/>
                                </w:rPr>
                              </w:pPr>
                              <w:r>
                                <w:rPr>
                                  <w:lang w:val="es-EC"/>
                                </w:rPr>
                                <w:t xml:space="preserve">1 2 3 4 5 </w:t>
                              </w:r>
                            </w:p>
                          </w:txbxContent>
                        </wps:txbx>
                        <wps:bodyPr rot="0" vert="horz" wrap="square" lIns="91440" tIns="45720" rIns="91440" bIns="45720" anchor="t" anchorCtr="0">
                          <a:noAutofit/>
                        </wps:bodyPr>
                      </wps:wsp>
                    </wpg:wgp>
                  </a:graphicData>
                </a:graphic>
                <wp14:sizeRelH relativeFrom="margin">
                  <wp14:pctWidth>0</wp14:pctWidth>
                </wp14:sizeRelH>
              </wp:anchor>
            </w:drawing>
          </mc:Choice>
          <mc:Fallback>
            <w:pict>
              <v:group w14:anchorId="5A4B6595" id="Group 242" o:spid="_x0000_s1049" style="position:absolute;left:0;text-align:left;margin-left:28.1pt;margin-top:31.95pt;width:373.1pt;height:140pt;z-index:251679744;mso-width-relative:margin" coordsize="41035,17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">
                <v:group id="Group 243" o:spid="_x0000_s1050" style="position:absolute;top:8515;width:19608;height:6280;flip: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">
                  <v:line id="Straight Connector 244" o:spid="_x0000_s1051"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" strokecolor="#5b9bd5 [3204]" strokeweight=".5pt">
                    <v:stroke joinstyle="miter"/>
                  </v:line>
                  <v:line id="Straight Connector 245" o:spid="_x0000_s1052"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HGa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" strokecolor="#5b9bd5 [3204]" strokeweight=".5pt">
                    <v:stroke joinstyle="miter"/>
                  </v:line>
                </v:group>
                <v:group id="Group 246" o:spid="_x0000_s1053" style="position:absolute;left:21847;top:8515;width:16682;height:6280;flip:x y"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">
                  <v:line id="Straight Connector 247" o:spid="_x0000_s1054"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" strokecolor="#5b9bd5 [3204]" strokeweight=".5pt">
                    <v:stroke joinstyle="miter"/>
                  </v:line>
                  <v:line id="Straight Connector 248" o:spid="_x0000_s1055"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" strokecolor="#5b9bd5 [3204]" strokeweight=".5pt">
                    <v:stroke joinstyle="miter"/>
                  </v:line>
                </v:group>
                <v:group id="Group 249" o:spid="_x0000_s1056" style="position:absolute;width:19608;height:6558"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set9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">
                  <v:line id="Straight Connector 250" o:spid="_x0000_s1057"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" strokecolor="#5b9bd5 [3204]" strokeweight=".5pt">
                    <v:stroke joinstyle="miter"/>
                  </v:line>
                  <v:line id="Straight Connector 251" o:spid="_x0000_s1058"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" strokecolor="#5b9bd5 [3204]" strokeweight=".5pt">
                    <v:stroke joinstyle="miter"/>
                  </v:line>
                </v:group>
                <v:group id="Group 252" o:spid="_x0000_s1059" style="position:absolute;left:21847;width:16682;height:6558;flip:x" coordsize="19614,52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">
                  <v:line id="Straight Connector 253" o:spid="_x0000_s1060" style="position:absolute;visibility:visible;mso-wrap-style:square" from="0,5235"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" strokecolor="#5b9bd5 [3204]" strokeweight=".5pt">
                    <v:stroke joinstyle="miter"/>
                  </v:line>
                  <v:line id="Straight Connector 254" o:spid="_x0000_s1061" style="position:absolute;flip:y;visibility:visible;mso-wrap-style:square" from="19614,0" to="19614,52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" strokecolor="#5b9bd5 [3204]" strokeweight=".5pt">
                    <v:stroke joinstyle="miter"/>
                  </v:line>
                </v:group>
                <v:shape id="Text Box 2" o:spid="_x0000_s1062" type="#_x0000_t202" style="position:absolute;left:628;top:349;width:18288;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" stroked="f">
                  <v:textbox>
                    <w:txbxContent>
                      <w:p w14:paraId="3A681CE9" w14:textId="77777777" w:rsidR="006C10A8" w:rsidRPr="005D5115" w:rsidRDefault="006C10A8" w:rsidP="009A36DA">
                        <w:pPr>
                          <w:rPr>
                            <w:lang w:val="en-US"/>
                          </w:rPr>
                        </w:pPr>
                        <w:r>
                          <w:t>Cuadrante Superior Derecho=5</w:t>
                        </w:r>
                      </w:p>
                    </w:txbxContent>
                  </v:textbox>
                </v:shape>
                <v:shape id="Text Box 2" o:spid="_x0000_s1063" type="#_x0000_t202" style="position:absolute;left:628;top:11865;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" stroked="f">
                  <v:textbox>
                    <w:txbxContent>
                      <w:p w14:paraId="2BD0FB31" w14:textId="77777777" w:rsidR="006C10A8" w:rsidRPr="005D5115" w:rsidRDefault="006C10A8" w:rsidP="009A36DA">
                        <w:pPr>
                          <w:rPr>
                            <w:lang w:val="en-US"/>
                          </w:rPr>
                        </w:pPr>
                        <w:r>
                          <w:t>Cuadrante Inferior Derecho=8</w:t>
                        </w:r>
                      </w:p>
                    </w:txbxContent>
                  </v:textbox>
                </v:shape>
                <v:shape id="Text Box 2" o:spid="_x0000_s1064" type="#_x0000_t202" style="position:absolute;left:22334;top:12072;width:18288;height:57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" stroked="f">
                  <v:textbox>
                    <w:txbxContent>
                      <w:p w14:paraId="620374D7" w14:textId="77777777" w:rsidR="006C10A8" w:rsidRPr="005D5115" w:rsidRDefault="006C10A8" w:rsidP="009A36DA">
                        <w:pPr>
                          <w:rPr>
                            <w:lang w:val="en-US"/>
                          </w:rPr>
                        </w:pPr>
                        <w:r>
                          <w:t>Cuadrante Inferior Izquierdo=7</w:t>
                        </w:r>
                      </w:p>
                    </w:txbxContent>
                  </v:textbox>
                </v:shape>
                <v:shape id="Text Box 2" o:spid="_x0000_s1065" type="#_x0000_t202" style="position:absolute;left:22334;width:18701;height:57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" stroked="f">
                  <v:textbox>
                    <w:txbxContent>
                      <w:p w14:paraId="3B6CF430" w14:textId="77777777" w:rsidR="006C10A8" w:rsidRPr="005D5115" w:rsidRDefault="006C10A8" w:rsidP="009A36DA">
                        <w:pPr>
                          <w:rPr>
                            <w:lang w:val="en-US"/>
                          </w:rPr>
                        </w:pPr>
                        <w:r>
                          <w:t>Cuadrante Superior Izquierdo=6</w:t>
                        </w:r>
                      </w:p>
                    </w:txbxContent>
                  </v:textbox>
                </v:shape>
                <v:shape id="Text Box 2" o:spid="_x0000_s1066" type="#_x0000_t202" style="position:absolute;left:9632;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" stroked="f">
                  <v:textbox>
                    <w:txbxContent>
                      <w:p w14:paraId="0C52AF44" w14:textId="77777777" w:rsidR="006C10A8" w:rsidRPr="005D5115" w:rsidRDefault="006C10A8" w:rsidP="009A36DA">
                        <w:pPr>
                          <w:rPr>
                            <w:lang w:val="es-EC"/>
                          </w:rPr>
                        </w:pPr>
                        <w:r>
                          <w:rPr>
                            <w:lang w:val="es-EC"/>
                          </w:rPr>
                          <w:t>5 4 3 2 1</w:t>
                        </w:r>
                      </w:p>
                    </w:txbxContent>
                  </v:textbox>
                </v:shape>
                <v:shape id="Text Box 2" o:spid="_x0000_s1067" type="#_x0000_t202" style="position:absolute;left:22335;top:2691;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" stroked="f">
                  <v:textbox>
                    <w:txbxContent>
                      <w:p w14:paraId="22972329" w14:textId="77777777" w:rsidR="006C10A8" w:rsidRPr="005D5115" w:rsidRDefault="006C10A8" w:rsidP="009A36DA">
                        <w:pPr>
                          <w:rPr>
                            <w:lang w:val="es-EC"/>
                          </w:rPr>
                        </w:pPr>
                        <w:r>
                          <w:rPr>
                            <w:lang w:val="es-EC"/>
                          </w:rPr>
                          <w:t xml:space="preserve">1 2 3 4 5 </w:t>
                        </w:r>
                      </w:p>
                    </w:txbxContent>
                  </v:textbox>
                </v:shape>
                <v:shape id="Text Box 2" o:spid="_x0000_s1068" type="#_x0000_t202" style="position:absolute;left:9632;top:8849;width:9976;height:38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" stroked="f">
                  <v:textbox>
                    <w:txbxContent>
                      <w:p w14:paraId="1881F5CE" w14:textId="77777777" w:rsidR="006C10A8" w:rsidRPr="005D5115" w:rsidRDefault="006C10A8" w:rsidP="009A36DA">
                        <w:pPr>
                          <w:rPr>
                            <w:lang w:val="es-EC"/>
                          </w:rPr>
                        </w:pPr>
                        <w:r>
                          <w:rPr>
                            <w:lang w:val="es-EC"/>
                          </w:rPr>
                          <w:t>5 4 3 2 1</w:t>
                        </w:r>
                      </w:p>
                    </w:txbxContent>
                  </v:textbox>
                </v:shape>
                <v:shape id="Text Box 2" o:spid="_x0000_s1069" type="#_x0000_t202" style="position:absolute;left:22506;top:8933;width:9976;height:38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" stroked="f">
                  <v:textbox>
                    <w:txbxContent>
                      <w:p w14:paraId="6F96D24C" w14:textId="77777777" w:rsidR="006C10A8" w:rsidRPr="005D5115" w:rsidRDefault="006C10A8" w:rsidP="009A36DA">
                        <w:pPr>
                          <w:rPr>
                            <w:lang w:val="es-EC"/>
                          </w:rPr>
                        </w:pPr>
                        <w:r>
                          <w:rPr>
                            <w:lang w:val="es-EC"/>
                          </w:rPr>
                          <w:t xml:space="preserve">1 2 3 4 5 </w:t>
                        </w:r>
                      </w:p>
                    </w:txbxContent>
                  </v:textbox>
                </v:shape>
                <w10:wrap type="topAndBottom"/>
              </v:group>
            </w:pict>
          </mc:Fallback>
        </mc:AlternateContent>
      </w:r>
      <w:r w:rsidR="009A36DA" w:rsidRPr="00916711">
        <w:rPr>
          <w:b/>
        </w:rPr>
        <w:t xml:space="preserve">Nomenclatura de la FDI dientes temporales </w:t>
      </w:r>
    </w:p>
    <w:p w14:paraId="6980176C" w14:textId="6C8C66C5" w:rsidR="00ED43E3" w:rsidRDefault="00ED43E3" w:rsidP="00ED43E3">
      <w:pPr>
        <w:pStyle w:val="NormanlTT"/>
        <w:ind w:left="360"/>
      </w:pPr>
    </w:p>
    <w:p w14:paraId="2BFF4BEC" w14:textId="1C54515D" w:rsidR="00256EC0" w:rsidRDefault="00256EC0" w:rsidP="00256EC0">
      <w:pPr>
        <w:pStyle w:val="CuerpoTesis"/>
      </w:pPr>
      <w:r>
        <w:t>La medición de los cuadrantes y la forma de hacer referencia a los dientes que se evalúan es igual a la nomenclatura de la FDI de dientes permanentes, con la diferencia que se aplica para dientes temporales (ver</w:t>
      </w:r>
      <w:r w:rsidR="00C81C4F">
        <w:t xml:space="preserve"> </w:t>
      </w:r>
      <w:r w:rsidR="00C81C4F">
        <w:fldChar w:fldCharType="begin"/>
      </w:r>
      <w:r w:rsidR="00C81C4F">
        <w:instrText xml:space="preserve"> REF _Ref428917 \h </w:instrText>
      </w:r>
      <w:r w:rsidR="00C81C4F">
        <w:fldChar w:fldCharType="separate"/>
      </w:r>
      <w:r w:rsidR="00C81C4F">
        <w:t xml:space="preserve">Figura </w:t>
      </w:r>
      <w:r w:rsidR="00C81C4F">
        <w:rPr>
          <w:noProof/>
        </w:rPr>
        <w:t>2</w:t>
      </w:r>
      <w:r w:rsidR="00C81C4F">
        <w:fldChar w:fldCharType="end"/>
      </w:r>
      <w:r>
        <w:t xml:space="preserve"> ).</w:t>
      </w:r>
    </w:p>
    <w:p w14:paraId="003A9BF8" w14:textId="77777777" w:rsidR="00D825B9" w:rsidRPr="00F05A27" w:rsidRDefault="00D825B9" w:rsidP="00F05A27">
      <w:pPr>
        <w:pStyle w:val="CuerpoTesis"/>
        <w:numPr>
          <w:ilvl w:val="0"/>
          <w:numId w:val="33"/>
        </w:numPr>
        <w:rPr>
          <w:b/>
        </w:rPr>
      </w:pPr>
      <w:r w:rsidRPr="00F05A27">
        <w:rPr>
          <w:b/>
        </w:rPr>
        <w:t xml:space="preserve">Representación de cada diente </w:t>
      </w:r>
    </w:p>
    <w:p w14:paraId="637E3B7A" w14:textId="663F8BEA" w:rsidR="00D825B9" w:rsidRDefault="00057592" w:rsidP="00F05A27">
      <w:pPr>
        <w:pStyle w:val="CuerpoTesis"/>
      </w:pPr>
      <w:r>
        <w:rPr>
          <w:noProof/>
        </w:rPr>
        <w:lastRenderedPageBreak/>
        <mc:AlternateContent>
          <mc:Choice Requires="wps">
            <w:drawing>
              <wp:anchor distT="0" distB="0" distL="114300" distR="114300" simplePos="0" relativeHeight="251688960" behindDoc="0" locked="0" layoutInCell="1" allowOverlap="1" wp14:anchorId="63D52AFC" wp14:editId="6BCD0B66">
                <wp:simplePos x="0" y="0"/>
                <wp:positionH relativeFrom="column">
                  <wp:posOffset>303530</wp:posOffset>
                </wp:positionH>
                <wp:positionV relativeFrom="paragraph">
                  <wp:posOffset>3617595</wp:posOffset>
                </wp:positionV>
                <wp:extent cx="4766945" cy="635"/>
                <wp:effectExtent l="0" t="0" r="0" b="0"/>
                <wp:wrapTopAndBottom/>
                <wp:docPr id="316" name="Text Box 316"/>
                <wp:cNvGraphicFramePr/>
                <a:graphic xmlns:a="http://schemas.openxmlformats.org/drawingml/2006/main">
                  <a:graphicData uri="http://schemas.microsoft.com/office/word/2010/wordprocessingShape">
                    <wps:wsp>
                      <wps:cNvSpPr txBox="1"/>
                      <wps:spPr>
                        <a:xfrm>
                          <a:off x="0" y="0"/>
                          <a:ext cx="4766945" cy="635"/>
                        </a:xfrm>
                        <a:prstGeom prst="rect">
                          <a:avLst/>
                        </a:prstGeom>
                        <a:solidFill>
                          <a:prstClr val="white"/>
                        </a:solidFill>
                        <a:ln>
                          <a:noFill/>
                        </a:ln>
                      </wps:spPr>
                      <wps:txbx>
                        <w:txbxContent>
                          <w:p w14:paraId="0DF0E8E6" w14:textId="6A5FADAB" w:rsidR="006C10A8" w:rsidRDefault="006C10A8" w:rsidP="00F05A27">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r>
                              <w:t xml:space="preserve">. </w:t>
                            </w:r>
                            <w:r w:rsidRPr="00DD3AFA">
                              <w:t>Representación dental</w:t>
                            </w:r>
                          </w:p>
                          <w:p w14:paraId="77C714D9" w14:textId="4987DE22" w:rsidR="006C10A8" w:rsidRPr="00F05A27" w:rsidRDefault="006C10A8" w:rsidP="00F05A27">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52AFC" id="Text Box 316" o:spid="_x0000_s1070" type="#_x0000_t202" style="position:absolute;left:0;text-align:left;margin-left:23.9pt;margin-top:284.85pt;width:375.35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" stroked="f">
                <v:textbox style="mso-fit-shape-to-text:t" inset="0,0,0,0">
                  <w:txbxContent>
                    <w:p w14:paraId="0DF0E8E6" w14:textId="6A5FADAB" w:rsidR="006C10A8" w:rsidRDefault="006C10A8" w:rsidP="00F05A27">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3</w:t>
                      </w:r>
                      <w:r>
                        <w:rPr>
                          <w:noProof/>
                        </w:rPr>
                        <w:fldChar w:fldCharType="end"/>
                      </w:r>
                      <w:r>
                        <w:t xml:space="preserve">. </w:t>
                      </w:r>
                      <w:r w:rsidRPr="00DD3AFA">
                        <w:t>Representación dental</w:t>
                      </w:r>
                    </w:p>
                    <w:p w14:paraId="77C714D9" w14:textId="4987DE22" w:rsidR="006C10A8" w:rsidRPr="00F05A27" w:rsidRDefault="006C10A8" w:rsidP="00F05A27">
                      <w:pPr>
                        <w:rPr>
                          <w:sz w:val="18"/>
                          <w:lang w:val="en-US"/>
                        </w:rPr>
                      </w:pPr>
                      <w:r>
                        <w:rPr>
                          <w:lang w:val="en-US"/>
                        </w:rPr>
                        <w:tab/>
                      </w:r>
                      <w:r>
                        <w:rPr>
                          <w:lang w:val="en-US"/>
                        </w:rPr>
                        <w:tab/>
                      </w:r>
                      <w:r>
                        <w:rPr>
                          <w:lang w:val="en-US"/>
                        </w:rPr>
                        <w:tab/>
                      </w:r>
                      <w:r>
                        <w:rPr>
                          <w:lang w:val="en-US"/>
                        </w:rPr>
                        <w:tab/>
                        <w:t xml:space="preserve">    </w:t>
                      </w:r>
                      <w:r>
                        <w:rPr>
                          <w:sz w:val="18"/>
                          <w:lang w:val="en-US"/>
                        </w:rPr>
                        <w:t>Fuente: propria</w:t>
                      </w:r>
                    </w:p>
                  </w:txbxContent>
                </v:textbox>
                <w10:wrap type="topAndBottom"/>
              </v:shape>
            </w:pict>
          </mc:Fallback>
        </mc:AlternateContent>
      </w:r>
      <w:r>
        <w:rPr>
          <w:noProof/>
          <w:lang w:val="en-US"/>
        </w:rPr>
        <mc:AlternateContent>
          <mc:Choice Requires="wpg">
            <w:drawing>
              <wp:anchor distT="0" distB="0" distL="114300" distR="114300" simplePos="0" relativeHeight="251686912" behindDoc="0" locked="0" layoutInCell="1" allowOverlap="1" wp14:anchorId="014669FA" wp14:editId="04496855">
                <wp:simplePos x="0" y="0"/>
                <wp:positionH relativeFrom="column">
                  <wp:posOffset>577850</wp:posOffset>
                </wp:positionH>
                <wp:positionV relativeFrom="paragraph">
                  <wp:posOffset>517525</wp:posOffset>
                </wp:positionV>
                <wp:extent cx="4767086" cy="3169290"/>
                <wp:effectExtent l="0" t="0" r="0" b="0"/>
                <wp:wrapTopAndBottom/>
                <wp:docPr id="298" name="Group 298"/>
                <wp:cNvGraphicFramePr/>
                <a:graphic xmlns:a="http://schemas.openxmlformats.org/drawingml/2006/main">
                  <a:graphicData uri="http://schemas.microsoft.com/office/word/2010/wordprocessingGroup">
                    <wpg:wgp>
                      <wpg:cNvGrpSpPr/>
                      <wpg:grpSpPr>
                        <a:xfrm>
                          <a:off x="0" y="0"/>
                          <a:ext cx="4767086" cy="3169290"/>
                          <a:chOff x="0" y="0"/>
                          <a:chExt cx="4767086" cy="3169290"/>
                        </a:xfrm>
                      </wpg:grpSpPr>
                      <wps:wsp>
                        <wps:cNvPr id="299" name="Text Box 2"/>
                        <wps:cNvSpPr txBox="1">
                          <a:spLocks noChangeArrowheads="1"/>
                        </wps:cNvSpPr>
                        <wps:spPr bwMode="auto">
                          <a:xfrm>
                            <a:off x="0" y="1325940"/>
                            <a:ext cx="997584" cy="391794"/>
                          </a:xfrm>
                          <a:prstGeom prst="rect">
                            <a:avLst/>
                          </a:prstGeom>
                          <a:solidFill>
                            <a:srgbClr val="FFFFFF"/>
                          </a:solidFill>
                          <a:ln w="9525">
                            <a:noFill/>
                            <a:miter lim="800000"/>
                            <a:headEnd/>
                            <a:tailEnd/>
                          </a:ln>
                        </wps:spPr>
                        <wps:txbx>
                          <w:txbxContent>
                            <w:p w14:paraId="6DEBEEB0"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Distal</w:t>
                              </w:r>
                            </w:p>
                          </w:txbxContent>
                        </wps:txbx>
                        <wps:bodyPr rot="0" vert="horz" wrap="square" lIns="91440" tIns="45720" rIns="91440" bIns="45720" anchor="t" anchorCtr="0">
                          <a:spAutoFit/>
                        </wps:bodyPr>
                      </wps:wsp>
                      <wps:wsp>
                        <wps:cNvPr id="300" name="Oval 300"/>
                        <wps:cNvSpPr/>
                        <wps:spPr>
                          <a:xfrm>
                            <a:off x="1312268" y="781777"/>
                            <a:ext cx="1465832" cy="1465832"/>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1" name="Oval 301"/>
                        <wps:cNvSpPr/>
                        <wps:spPr>
                          <a:xfrm>
                            <a:off x="1633355" y="1102864"/>
                            <a:ext cx="830541" cy="830541"/>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2" name="Straight Connector 302"/>
                        <wps:cNvCnPr/>
                        <wps:spPr>
                          <a:xfrm flipH="1" flipV="1">
                            <a:off x="1521673" y="1012122"/>
                            <a:ext cx="222841" cy="208881"/>
                          </a:xfrm>
                          <a:prstGeom prst="line">
                            <a:avLst/>
                          </a:prstGeom>
                        </wps:spPr>
                        <wps:style>
                          <a:lnRef idx="1">
                            <a:schemeClr val="dk1"/>
                          </a:lnRef>
                          <a:fillRef idx="0">
                            <a:schemeClr val="dk1"/>
                          </a:fillRef>
                          <a:effectRef idx="0">
                            <a:schemeClr val="dk1"/>
                          </a:effectRef>
                          <a:fontRef idx="minor">
                            <a:schemeClr val="tx1"/>
                          </a:fontRef>
                        </wps:style>
                        <wps:bodyPr/>
                      </wps:wsp>
                      <wps:wsp>
                        <wps:cNvPr id="303" name="Straight Connector 303"/>
                        <wps:cNvCnPr/>
                        <wps:spPr>
                          <a:xfrm flipV="1">
                            <a:off x="2373252" y="1033062"/>
                            <a:ext cx="237325" cy="208280"/>
                          </a:xfrm>
                          <a:prstGeom prst="line">
                            <a:avLst/>
                          </a:prstGeom>
                        </wps:spPr>
                        <wps:style>
                          <a:lnRef idx="1">
                            <a:schemeClr val="dk1"/>
                          </a:lnRef>
                          <a:fillRef idx="0">
                            <a:schemeClr val="dk1"/>
                          </a:fillRef>
                          <a:effectRef idx="0">
                            <a:schemeClr val="dk1"/>
                          </a:effectRef>
                          <a:fontRef idx="minor">
                            <a:schemeClr val="tx1"/>
                          </a:fontRef>
                        </wps:style>
                        <wps:bodyPr/>
                      </wps:wsp>
                      <wps:wsp>
                        <wps:cNvPr id="305" name="Straight Connector 305"/>
                        <wps:cNvCnPr/>
                        <wps:spPr>
                          <a:xfrm flipH="1">
                            <a:off x="1521673" y="1807859"/>
                            <a:ext cx="222250" cy="209405"/>
                          </a:xfrm>
                          <a:prstGeom prst="line">
                            <a:avLst/>
                          </a:prstGeom>
                        </wps:spPr>
                        <wps:style>
                          <a:lnRef idx="1">
                            <a:schemeClr val="dk1"/>
                          </a:lnRef>
                          <a:fillRef idx="0">
                            <a:schemeClr val="dk1"/>
                          </a:fillRef>
                          <a:effectRef idx="0">
                            <a:schemeClr val="dk1"/>
                          </a:effectRef>
                          <a:fontRef idx="minor">
                            <a:schemeClr val="tx1"/>
                          </a:fontRef>
                        </wps:style>
                        <wps:bodyPr/>
                      </wps:wsp>
                      <wps:wsp>
                        <wps:cNvPr id="306" name="Straight Connector 306"/>
                        <wps:cNvCnPr/>
                        <wps:spPr>
                          <a:xfrm>
                            <a:off x="2324390" y="1807859"/>
                            <a:ext cx="237326" cy="208915"/>
                          </a:xfrm>
                          <a:prstGeom prst="line">
                            <a:avLst/>
                          </a:prstGeom>
                        </wps:spPr>
                        <wps:style>
                          <a:lnRef idx="1">
                            <a:schemeClr val="dk1"/>
                          </a:lnRef>
                          <a:fillRef idx="0">
                            <a:schemeClr val="dk1"/>
                          </a:fillRef>
                          <a:effectRef idx="0">
                            <a:schemeClr val="dk1"/>
                          </a:effectRef>
                          <a:fontRef idx="minor">
                            <a:schemeClr val="tx1"/>
                          </a:fontRef>
                        </wps:style>
                        <wps:bodyPr/>
                      </wps:wsp>
                      <wps:wsp>
                        <wps:cNvPr id="307" name="Arrow: Right 307"/>
                        <wps:cNvSpPr/>
                        <wps:spPr>
                          <a:xfrm>
                            <a:off x="2610577" y="1403011"/>
                            <a:ext cx="761307" cy="230345"/>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Arrow: Down 308"/>
                        <wps:cNvSpPr/>
                        <wps:spPr>
                          <a:xfrm>
                            <a:off x="1968403" y="2073105"/>
                            <a:ext cx="209405" cy="663604"/>
                          </a:xfrm>
                          <a:prstGeom prst="down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Arrow: Left 309"/>
                        <wps:cNvSpPr/>
                        <wps:spPr>
                          <a:xfrm>
                            <a:off x="739896" y="1326229"/>
                            <a:ext cx="718956" cy="244305"/>
                          </a:xfrm>
                          <a:prstGeom prst="left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Arrow: Up 310"/>
                        <wps:cNvSpPr/>
                        <wps:spPr>
                          <a:xfrm>
                            <a:off x="1968403" y="321087"/>
                            <a:ext cx="230345" cy="642174"/>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Text Box 2"/>
                        <wps:cNvSpPr txBox="1">
                          <a:spLocks noChangeArrowheads="1"/>
                        </wps:cNvSpPr>
                        <wps:spPr bwMode="auto">
                          <a:xfrm>
                            <a:off x="1633020" y="0"/>
                            <a:ext cx="997584" cy="391794"/>
                          </a:xfrm>
                          <a:prstGeom prst="rect">
                            <a:avLst/>
                          </a:prstGeom>
                          <a:solidFill>
                            <a:srgbClr val="FFFFFF"/>
                          </a:solidFill>
                          <a:ln w="9525">
                            <a:noFill/>
                            <a:miter lim="800000"/>
                            <a:headEnd/>
                            <a:tailEnd/>
                          </a:ln>
                        </wps:spPr>
                        <wps:txbx>
                          <w:txbxContent>
                            <w:p w14:paraId="5C8BD7BE" w14:textId="77777777" w:rsidR="006C10A8" w:rsidRPr="00FE3925" w:rsidRDefault="006C10A8" w:rsidP="00D825B9">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wps:txbx>
                        <wps:bodyPr rot="0" vert="horz" wrap="square" lIns="91440" tIns="45720" rIns="91440" bIns="45720" anchor="t" anchorCtr="0">
                          <a:spAutoFit/>
                        </wps:bodyPr>
                      </wps:wsp>
                      <wps:wsp>
                        <wps:cNvPr id="312" name="Text Box 2"/>
                        <wps:cNvSpPr txBox="1">
                          <a:spLocks noChangeArrowheads="1"/>
                        </wps:cNvSpPr>
                        <wps:spPr bwMode="auto">
                          <a:xfrm>
                            <a:off x="3426552" y="1402705"/>
                            <a:ext cx="996949" cy="391794"/>
                          </a:xfrm>
                          <a:prstGeom prst="rect">
                            <a:avLst/>
                          </a:prstGeom>
                          <a:solidFill>
                            <a:srgbClr val="FFFFFF"/>
                          </a:solidFill>
                          <a:ln w="9525">
                            <a:noFill/>
                            <a:miter lim="800000"/>
                            <a:headEnd/>
                            <a:tailEnd/>
                          </a:ln>
                        </wps:spPr>
                        <wps:txbx>
                          <w:txbxContent>
                            <w:p w14:paraId="6CE35D72"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Mesial</w:t>
                              </w:r>
                            </w:p>
                          </w:txbxContent>
                        </wps:txbx>
                        <wps:bodyPr rot="0" vert="horz" wrap="square" lIns="91440" tIns="45720" rIns="91440" bIns="45720" anchor="t" anchorCtr="0">
                          <a:spAutoFit/>
                        </wps:bodyPr>
                      </wps:wsp>
                      <wps:wsp>
                        <wps:cNvPr id="313" name="Text Box 2"/>
                        <wps:cNvSpPr txBox="1">
                          <a:spLocks noChangeArrowheads="1"/>
                        </wps:cNvSpPr>
                        <wps:spPr bwMode="auto">
                          <a:xfrm>
                            <a:off x="1402722" y="2777496"/>
                            <a:ext cx="1653539" cy="391794"/>
                          </a:xfrm>
                          <a:prstGeom prst="rect">
                            <a:avLst/>
                          </a:prstGeom>
                          <a:solidFill>
                            <a:srgbClr val="FFFFFF"/>
                          </a:solidFill>
                          <a:ln w="9525">
                            <a:noFill/>
                            <a:miter lim="800000"/>
                            <a:headEnd/>
                            <a:tailEnd/>
                          </a:ln>
                        </wps:spPr>
                        <wps:txbx>
                          <w:txbxContent>
                            <w:p w14:paraId="2615CAE9"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Lingual o palatino</w:t>
                              </w:r>
                            </w:p>
                          </w:txbxContent>
                        </wps:txbx>
                        <wps:bodyPr rot="0" vert="horz" wrap="square" lIns="91440" tIns="45720" rIns="91440" bIns="45720" anchor="t" anchorCtr="0">
                          <a:spAutoFit/>
                        </wps:bodyPr>
                      </wps:wsp>
                      <wps:wsp>
                        <wps:cNvPr id="314" name="Text Box 2"/>
                        <wps:cNvSpPr txBox="1">
                          <a:spLocks noChangeArrowheads="1"/>
                        </wps:cNvSpPr>
                        <wps:spPr bwMode="auto">
                          <a:xfrm>
                            <a:off x="3370722" y="551422"/>
                            <a:ext cx="1396364" cy="391794"/>
                          </a:xfrm>
                          <a:prstGeom prst="rect">
                            <a:avLst/>
                          </a:prstGeom>
                          <a:solidFill>
                            <a:srgbClr val="FFFFFF"/>
                          </a:solidFill>
                          <a:ln w="9525">
                            <a:noFill/>
                            <a:miter lim="800000"/>
                            <a:headEnd/>
                            <a:tailEnd/>
                          </a:ln>
                        </wps:spPr>
                        <wps:txbx>
                          <w:txbxContent>
                            <w:p w14:paraId="4325F35E"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Oclusal o incisal</w:t>
                              </w:r>
                            </w:p>
                          </w:txbxContent>
                        </wps:txbx>
                        <wps:bodyPr rot="0" vert="horz" wrap="square" lIns="91440" tIns="45720" rIns="91440" bIns="45720" anchor="t" anchorCtr="0">
                          <a:spAutoFit/>
                        </wps:bodyPr>
                      </wps:wsp>
                      <wps:wsp>
                        <wps:cNvPr id="315" name="Arrow: Up 315"/>
                        <wps:cNvSpPr/>
                        <wps:spPr>
                          <a:xfrm rot="3556081">
                            <a:off x="2753670" y="450220"/>
                            <a:ext cx="174820" cy="1259840"/>
                          </a:xfrm>
                          <a:prstGeom prst="upArrow">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4669FA" id="Group 298" o:spid="_x0000_s1071" style="position:absolute;left:0;text-align:left;margin-left:45.5pt;margin-top:40.75pt;width:375.35pt;height:249.55pt;z-index:251686912;mso-width-relative:margin;mso-height-relative:margin" coordsize="47670,31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">
                <v:shape id="Text Box 2" o:spid="_x0000_s1072" type="#_x0000_t202" style="position:absolute;top:13259;width:997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" stroked="f">
                  <v:textbox style="mso-fit-shape-to-text:t">
                    <w:txbxContent>
                      <w:p w14:paraId="6DEBEEB0"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Distal</w:t>
                        </w:r>
                      </w:p>
                    </w:txbxContent>
                  </v:textbox>
                </v:shape>
                <v:oval id="Oval 300" o:spid="_x0000_s1073" style="position:absolute;left:13122;top:7817;width:14659;height:146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" fillcolor="white [3201]" strokecolor="black [3200]" strokeweight="1pt">
                  <v:stroke joinstyle="miter"/>
                </v:oval>
                <v:oval id="Oval 301" o:spid="_x0000_s1074" style="position:absolute;left:16333;top:11028;width:8305;height:8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" fillcolor="white [3201]" strokecolor="black [3200]" strokeweight="1pt">
                  <v:stroke joinstyle="miter"/>
                </v:oval>
                <v:line id="Straight Connector 302" o:spid="_x0000_s1075" style="position:absolute;flip:x y;visibility:visible;mso-wrap-style:square" from="15216,10121" to="17445,122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" strokecolor="black [3200]" strokeweight=".5pt">
                  <v:stroke joinstyle="miter"/>
                </v:line>
                <v:line id="Straight Connector 303" o:spid="_x0000_s1076" style="position:absolute;flip:y;visibility:visible;mso-wrap-style:square" from="23732,10330" to="26105,124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" strokecolor="black [3200]" strokeweight=".5pt">
                  <v:stroke joinstyle="miter"/>
                </v:line>
                <v:line id="Straight Connector 305" o:spid="_x0000_s1077" style="position:absolute;flip:x;visibility:visible;mso-wrap-style:square" from="15216,18078" to="17439,2017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" strokecolor="black [3200]" strokeweight=".5pt">
                  <v:stroke joinstyle="miter"/>
                </v:line>
                <v:line id="Straight Connector 306" o:spid="_x0000_s1078" style="position:absolute;visibility:visible;mso-wrap-style:square" from="23243,18078" to="25617,20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" strokecolor="black [3200]" strokeweight=".5pt">
                  <v:stroke joinstyle="miter"/>
                </v:lin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307" o:spid="_x0000_s1079" type="#_x0000_t13" style="position:absolute;left:26105;top:14030;width:7613;height:230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" adj="18332" fillcolor="black [3200]" strokecolor="black [1600]" strokeweight="1p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308" o:spid="_x0000_s1080" type="#_x0000_t67" style="position:absolute;left:19684;top:20731;width:2094;height:66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" adj="18192" fillcolor="black [3200]" strokecolor="black [1600]"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Arrow: Left 309" o:spid="_x0000_s1081" type="#_x0000_t66" style="position:absolute;left:7398;top:13262;width:7190;height:24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" adj="3670" fillcolor="black [3200]" strokecolor="black [1600]" strokeweight="1pt"/>
                <v:shapetype id="_x0000_t68" coordsize="21600,21600" o:spt="68" adj="5400,5400" path="m0@0l@1@0@1,21600@2,21600@2@0,21600@0,10800,xe">
                  <v:stroke joinstyle="miter"/>
                  <v:formulas>
                    <v:f eqn="val #0"/>
                    <v:f eqn="val #1"/>
                    <v:f eqn="sum 21600 0 #1"/>
                    <v:f eqn="prod #0 #1 10800"/>
                    <v:f eqn="sum #0 0 @3"/>
                  </v:formulas>
                  <v:path o:connecttype="custom" o:connectlocs="10800,0;0,@0;10800,21600;21600,@0" o:connectangles="270,180,90,0" textboxrect="@1,@4,@2,21600"/>
                  <v:handles>
                    <v:h position="#1,#0" xrange="0,10800" yrange="0,21600"/>
                  </v:handles>
                </v:shapetype>
                <v:shape id="Arrow: Up 310" o:spid="_x0000_s1082" type="#_x0000_t68" style="position:absolute;left:19684;top:3210;width:2303;height:64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" adj="3874" fillcolor="black [3200]" strokecolor="black [1600]" strokeweight="1pt"/>
                <v:shape id="Text Box 2" o:spid="_x0000_s1083" type="#_x0000_t202" style="position:absolute;left:16330;width:9976;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" stroked="f">
                  <v:textbox style="mso-fit-shape-to-text:t">
                    <w:txbxContent>
                      <w:p w14:paraId="5C8BD7BE" w14:textId="77777777" w:rsidR="006C10A8" w:rsidRPr="00FE3925" w:rsidRDefault="006C10A8" w:rsidP="00D825B9">
                        <w:pPr>
                          <w:rPr>
                            <w:rFonts w:ascii="Times New Roman" w:hAnsi="Times New Roman" w:cs="Times New Roman"/>
                            <w:b/>
                            <w:sz w:val="24"/>
                            <w:lang w:val="es-EC"/>
                          </w:rPr>
                        </w:pPr>
                        <w:r w:rsidRPr="00FE3925">
                          <w:rPr>
                            <w:rFonts w:ascii="Times New Roman" w:hAnsi="Times New Roman" w:cs="Times New Roman"/>
                            <w:b/>
                            <w:sz w:val="24"/>
                            <w:lang w:val="es-EC"/>
                          </w:rPr>
                          <w:t>Vestibular</w:t>
                        </w:r>
                      </w:p>
                    </w:txbxContent>
                  </v:textbox>
                </v:shape>
                <v:shape id="Text Box 2" o:spid="_x0000_s1084" type="#_x0000_t202" style="position:absolute;left:34265;top:14027;width:9970;height:39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" stroked="f">
                  <v:textbox style="mso-fit-shape-to-text:t">
                    <w:txbxContent>
                      <w:p w14:paraId="6CE35D72"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Mesial</w:t>
                        </w:r>
                      </w:p>
                    </w:txbxContent>
                  </v:textbox>
                </v:shape>
                <v:shape id="Text Box 2" o:spid="_x0000_s1085" type="#_x0000_t202" style="position:absolute;left:14027;top:27774;width:16535;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" stroked="f">
                  <v:textbox style="mso-fit-shape-to-text:t">
                    <w:txbxContent>
                      <w:p w14:paraId="2615CAE9"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Lingual o palatino</w:t>
                        </w:r>
                      </w:p>
                    </w:txbxContent>
                  </v:textbox>
                </v:shape>
                <v:shape id="Text Box 2" o:spid="_x0000_s1086" type="#_x0000_t202" style="position:absolute;left:33707;top:5514;width:13963;height:39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" stroked="f">
                  <v:textbox style="mso-fit-shape-to-text:t">
                    <w:txbxContent>
                      <w:p w14:paraId="4325F35E" w14:textId="77777777" w:rsidR="006C10A8" w:rsidRPr="00FE3925" w:rsidRDefault="006C10A8" w:rsidP="00D825B9">
                        <w:pPr>
                          <w:rPr>
                            <w:rFonts w:ascii="Times New Roman" w:hAnsi="Times New Roman" w:cs="Times New Roman"/>
                            <w:b/>
                            <w:sz w:val="24"/>
                            <w:lang w:val="es-EC"/>
                          </w:rPr>
                        </w:pPr>
                        <w:r>
                          <w:rPr>
                            <w:rFonts w:ascii="Times New Roman" w:hAnsi="Times New Roman" w:cs="Times New Roman"/>
                            <w:b/>
                            <w:sz w:val="24"/>
                            <w:lang w:val="es-EC"/>
                          </w:rPr>
                          <w:t>Oclusal o incisal</w:t>
                        </w:r>
                      </w:p>
                    </w:txbxContent>
                  </v:textbox>
                </v:shape>
                <v:shape id="Arrow: Up 315" o:spid="_x0000_s1087" type="#_x0000_t68" style="position:absolute;left:27537;top:4501;width:1748;height:12599;rotation:3884189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" adj="1499" fillcolor="black [3200]" strokecolor="black [1600]" strokeweight="1pt"/>
                <w10:wrap type="topAndBottom"/>
              </v:group>
            </w:pict>
          </mc:Fallback>
        </mc:AlternateContent>
      </w:r>
      <w:r w:rsidR="00D825B9">
        <w:t>La representación de cada diente se distinguirán las diferentes caras o superficies</w:t>
      </w:r>
      <w:r w:rsidR="009D38CF">
        <w:t xml:space="preserve"> </w:t>
      </w:r>
      <w:r w:rsidR="009D38CF">
        <w:fldChar w:fldCharType="begin" w:fldLock="1"/>
      </w:r>
      <w:r w:rsidR="00332932">
        <w:instrText>ADDIN CSL_CITATION {"citationItems":[{"id":"ITEM-1","itemData":{"ISBN":"9789586773874","abstract":"1a ed., 2a reimp.","author":[{"dropping-particle":"","family":"Moya J. Mauricio.","given":"Dario Alberto Forero","non-dropping-particle":"","parse-names":false,"suffix":""},{"dropping-particle":"","family":"Pinzón B.","given":"Mercedes.","non-dropping-particle":"","parse-names":false,"suffix":""},{"dropping-particle":"","family":"Forero S.","given":"Darío.","non-dropping-particle":"","parse-names":false,"suffix":""}],"id":"ITEM-1","issued":{"date-parts":[["2009"]]},"publisher":"Zamora","title":"Odontología básica integrada","type":"book"},"uris":["http://www.mendeley.com/documents/?uuid=31136bf9-e8ea-35f0-99a9-7ea6ec706e4a"]}],"mendeley":{"formattedCitation":"[8]","plainTextFormattedCitation":"[8]","previouslyFormattedCitation":"[7]"},"properties":{"noteIndex":0},"schema":"https://github.com/citation-style-language/schema/raw/master/csl-citation.json"}</w:instrText>
      </w:r>
      <w:r w:rsidR="009D38CF">
        <w:fldChar w:fldCharType="separate"/>
      </w:r>
      <w:r w:rsidR="00332932" w:rsidRPr="00332932">
        <w:rPr>
          <w:noProof/>
        </w:rPr>
        <w:t>[8]</w:t>
      </w:r>
      <w:r w:rsidR="009D38CF">
        <w:fldChar w:fldCharType="end"/>
      </w:r>
      <w:r w:rsidR="009D38CF">
        <w:t>,</w:t>
      </w:r>
      <w:r w:rsidR="00D825B9">
        <w:t xml:space="preserve"> en la</w:t>
      </w:r>
      <w:r w:rsidR="00F871ED">
        <w:t xml:space="preserve"> siguiente figura</w:t>
      </w:r>
      <w:r w:rsidR="0004527C">
        <w:t xml:space="preserve"> se </w:t>
      </w:r>
      <w:r w:rsidR="00744CC6">
        <w:t>detalla los nombres de cada superficie por diente</w:t>
      </w:r>
      <w:r w:rsidR="00D825B9">
        <w:t>.</w:t>
      </w:r>
    </w:p>
    <w:p w14:paraId="76C66F1F" w14:textId="77777777" w:rsidR="00ED43E3" w:rsidRDefault="00ED43E3" w:rsidP="00B77444">
      <w:pPr>
        <w:pStyle w:val="CuerpoTesis"/>
      </w:pPr>
    </w:p>
    <w:p w14:paraId="313A465E" w14:textId="77777777" w:rsidR="00466F58" w:rsidRPr="003148F6" w:rsidRDefault="00466F58" w:rsidP="003148F6">
      <w:pPr>
        <w:pStyle w:val="CuerpoTesis"/>
        <w:numPr>
          <w:ilvl w:val="0"/>
          <w:numId w:val="33"/>
        </w:numPr>
        <w:rPr>
          <w:b/>
        </w:rPr>
      </w:pPr>
      <w:r w:rsidRPr="003148F6">
        <w:rPr>
          <w:b/>
        </w:rPr>
        <w:t>Convenciones más utilizadas en las odontogramas (Ministerio de Salud Pública Ecuador).</w:t>
      </w:r>
    </w:p>
    <w:p w14:paraId="6BFBDC5B" w14:textId="0FA83279" w:rsidR="007505F3" w:rsidRDefault="007505F3" w:rsidP="007505F3">
      <w:pPr>
        <w:pStyle w:val="CuerpoTesis"/>
      </w:pPr>
      <w:r>
        <w:t xml:space="preserve">Una vez registrado </w:t>
      </w:r>
      <w:proofErr w:type="gramStart"/>
      <w:r w:rsidR="00AB062D">
        <w:t xml:space="preserve">el </w:t>
      </w:r>
      <w:r>
        <w:t>odontograma</w:t>
      </w:r>
      <w:proofErr w:type="gramEnd"/>
      <w:r>
        <w:t xml:space="preserve"> </w:t>
      </w:r>
      <w:r w:rsidR="000D6DFE">
        <w:t>de forma física (cuadernos, carpetas, entre otros)</w:t>
      </w:r>
      <w:r w:rsidR="00AB062D">
        <w:t xml:space="preserve">, </w:t>
      </w:r>
      <w:r>
        <w:t xml:space="preserve">no podrá ser alterado (repintados, tachado, aumentado). Por lo tanto, se utilizará para el registro </w:t>
      </w:r>
      <w:r>
        <w:rPr>
          <w:b/>
        </w:rPr>
        <w:fldChar w:fldCharType="begin" w:fldLock="1"/>
      </w:r>
      <w:r w:rsidR="004411B2">
        <w:rPr>
          <w:b/>
        </w:rPr>
        <w:instrText>ADDIN CSL_CITATION {"citationItems":[{"id":"ITEM-1","itemData":{"author":[{"dropping-particle":"","family":"Ministerio de Salud Pública Ecuador","given":"","non-dropping-particle":"","parse-names":false,"suffix":""}],"id":"ITEM-1","issued":{"date-parts":[["2014"]]},"number-of-pages":"256","publisher-place":"Ecuador","title":"Protocolos odontológicos","type":"report"},"uris":["http://www.mendeley.com/documents/?uuid=510e5083-852d-3c34-a35c-8c2cef8d9b80"]}],"mendeley":{"formattedCitation":"[1]","plainTextFormattedCitation":"[1]","previouslyFormattedCitation":"[1]"},"properties":{"noteIndex":0},"schema":"https://github.com/citation-style-language/schema/raw/master/csl-citation.json"}</w:instrText>
      </w:r>
      <w:r>
        <w:rPr>
          <w:b/>
        </w:rPr>
        <w:fldChar w:fldCharType="separate"/>
      </w:r>
      <w:r w:rsidR="00357E96" w:rsidRPr="00357E96">
        <w:rPr>
          <w:noProof/>
        </w:rPr>
        <w:t>[1]</w:t>
      </w:r>
      <w:r>
        <w:rPr>
          <w:b/>
        </w:rPr>
        <w:fldChar w:fldCharType="end"/>
      </w:r>
      <w:r>
        <w:t>:</w:t>
      </w:r>
    </w:p>
    <w:p w14:paraId="7C5C7932" w14:textId="77777777" w:rsidR="009F6A0E" w:rsidRPr="00407F2D" w:rsidRDefault="009F6A0E" w:rsidP="009F6A0E">
      <w:pPr>
        <w:pStyle w:val="CuerpoTesis"/>
        <w:numPr>
          <w:ilvl w:val="0"/>
          <w:numId w:val="33"/>
        </w:numPr>
        <w:rPr>
          <w:b/>
        </w:rPr>
      </w:pPr>
      <w:r>
        <w:t>El color Azul para los tratamientos previamente realizados.</w:t>
      </w:r>
    </w:p>
    <w:p w14:paraId="02A26C41" w14:textId="42DBF35A" w:rsidR="009F6A0E" w:rsidRPr="009F6A0E" w:rsidRDefault="009F6A0E" w:rsidP="009F6A0E">
      <w:pPr>
        <w:pStyle w:val="CuerpoTesis"/>
        <w:numPr>
          <w:ilvl w:val="0"/>
          <w:numId w:val="33"/>
        </w:numPr>
        <w:rPr>
          <w:b/>
        </w:rPr>
      </w:pPr>
      <w:r>
        <w:t>El color Rojo, para patología actual, empleando la simbología autorizada que se describe a continuación:</w:t>
      </w:r>
    </w:p>
    <w:p w14:paraId="79D1EEEE" w14:textId="33F4A64B" w:rsidR="009F6A0E" w:rsidRPr="0074491A" w:rsidRDefault="009F6A0E" w:rsidP="009F6A0E">
      <w:pPr>
        <w:pStyle w:val="CuerpoTesis"/>
        <w:numPr>
          <w:ilvl w:val="1"/>
          <w:numId w:val="33"/>
        </w:numPr>
        <w:rPr>
          <w:b/>
        </w:rPr>
      </w:pPr>
      <w:r>
        <w:t>Cuando se diagnóstica Movilidad: se marcará 1, 2, 3 dependiendo del grado de movilidad.</w:t>
      </w:r>
    </w:p>
    <w:p w14:paraId="05C80CD0" w14:textId="384FB8D0" w:rsidR="009F6A0E" w:rsidRPr="00094A1F" w:rsidRDefault="009F6A0E" w:rsidP="009F6A0E">
      <w:pPr>
        <w:pStyle w:val="CuerpoTesis"/>
        <w:numPr>
          <w:ilvl w:val="1"/>
          <w:numId w:val="33"/>
        </w:numPr>
        <w:rPr>
          <w:b/>
        </w:rPr>
      </w:pPr>
      <w:r>
        <w:t>Cuando se diagnóstica Recesión: se marcará 1, 2, 3, 4 dependiendo del grado de recesión, si aplica.</w:t>
      </w:r>
    </w:p>
    <w:p w14:paraId="66A02DD9" w14:textId="77777777" w:rsidR="009F6A0E" w:rsidRPr="00094A1F" w:rsidRDefault="009F6A0E" w:rsidP="009F6A0E">
      <w:pPr>
        <w:pStyle w:val="CuerpoTesis"/>
        <w:numPr>
          <w:ilvl w:val="1"/>
          <w:numId w:val="33"/>
        </w:numPr>
        <w:rPr>
          <w:b/>
        </w:rPr>
      </w:pPr>
      <w:r>
        <w:t xml:space="preserve">Cuando existe la necesidad de aplicar sellante en piezas definitivas se marcará *Asterisco rojo, en la pieza seleccionada en </w:t>
      </w:r>
      <w:proofErr w:type="gramStart"/>
      <w:r>
        <w:t>el odontograma</w:t>
      </w:r>
      <w:proofErr w:type="gramEnd"/>
      <w:r>
        <w:t>.</w:t>
      </w:r>
    </w:p>
    <w:p w14:paraId="2A0BD711" w14:textId="77777777" w:rsidR="009F6A0E" w:rsidRPr="00E35674" w:rsidRDefault="009F6A0E" w:rsidP="009F6A0E">
      <w:pPr>
        <w:pStyle w:val="CuerpoTesis"/>
        <w:numPr>
          <w:ilvl w:val="1"/>
          <w:numId w:val="33"/>
        </w:numPr>
        <w:rPr>
          <w:b/>
        </w:rPr>
      </w:pPr>
      <w:r>
        <w:lastRenderedPageBreak/>
        <w:t>Cuando se observa el sellante en boca se marcará * Asterisco azul en la/las piezas.</w:t>
      </w:r>
    </w:p>
    <w:p w14:paraId="23467CF9" w14:textId="77777777" w:rsidR="009F6A0E" w:rsidRPr="003A3531" w:rsidRDefault="009F6A0E" w:rsidP="009F6A0E">
      <w:pPr>
        <w:pStyle w:val="CuerpoTesis"/>
        <w:numPr>
          <w:ilvl w:val="1"/>
          <w:numId w:val="33"/>
        </w:numPr>
        <w:rPr>
          <w:b/>
        </w:rPr>
      </w:pPr>
      <w:r>
        <w:t>Cuando se realiza el diagnóstico en el paciente y se detecta la necesidad de realizar una Extracción, tanto en dentición temporal como en permanente, se registrará X roja.</w:t>
      </w:r>
    </w:p>
    <w:p w14:paraId="62350F1B" w14:textId="77777777" w:rsidR="009F6A0E" w:rsidRPr="003A3531" w:rsidRDefault="009F6A0E" w:rsidP="009F6A0E">
      <w:pPr>
        <w:pStyle w:val="CuerpoTesis"/>
        <w:numPr>
          <w:ilvl w:val="1"/>
          <w:numId w:val="33"/>
        </w:numPr>
        <w:rPr>
          <w:b/>
        </w:rPr>
      </w:pPr>
      <w:r>
        <w:t>Cuando en el diagnóstico se detecta que el paciente ha perdido piezas definitivas y temporales por caries se marcará X azul.</w:t>
      </w:r>
    </w:p>
    <w:p w14:paraId="289176EC" w14:textId="77777777" w:rsidR="009F6A0E" w:rsidRPr="003A3531" w:rsidRDefault="009F6A0E" w:rsidP="009F6A0E">
      <w:pPr>
        <w:pStyle w:val="CuerpoTesis"/>
        <w:numPr>
          <w:ilvl w:val="1"/>
          <w:numId w:val="33"/>
        </w:numPr>
        <w:rPr>
          <w:b/>
        </w:rPr>
      </w:pPr>
      <w:r>
        <w:t>En piezas definitivas perdidas por otra causa, que no sea caries, se marcará X en el centro y se encerrará en un círculo de color azul.</w:t>
      </w:r>
    </w:p>
    <w:p w14:paraId="6F8BF5BA" w14:textId="77777777" w:rsidR="009F6A0E" w:rsidRPr="00EE61CB" w:rsidRDefault="009F6A0E" w:rsidP="009F6A0E">
      <w:pPr>
        <w:pStyle w:val="CuerpoTesis"/>
        <w:numPr>
          <w:ilvl w:val="1"/>
          <w:numId w:val="33"/>
        </w:numPr>
        <w:rPr>
          <w:b/>
        </w:rPr>
      </w:pPr>
      <w:r>
        <w:t xml:space="preserve">En pacientes que requiera realizarse una endodoncia, se marcará Triangulo de color rojo, </w:t>
      </w:r>
      <w:proofErr w:type="gramStart"/>
      <w:r>
        <w:t>de acuerdo al</w:t>
      </w:r>
      <w:proofErr w:type="gramEnd"/>
      <w:r>
        <w:t xml:space="preserve"> nivel resolutivo.</w:t>
      </w:r>
    </w:p>
    <w:p w14:paraId="675ED109" w14:textId="77777777" w:rsidR="009F6A0E" w:rsidRPr="00EE61CB" w:rsidRDefault="009F6A0E" w:rsidP="009F6A0E">
      <w:pPr>
        <w:pStyle w:val="CuerpoTesis"/>
        <w:numPr>
          <w:ilvl w:val="1"/>
          <w:numId w:val="33"/>
        </w:numPr>
        <w:rPr>
          <w:b/>
        </w:rPr>
      </w:pPr>
      <w:r>
        <w:t>Cuando el paciente viene con la endodoncia realizada se marcará con Triangulo Azul y se registrará en el índice CPO como obturada.</w:t>
      </w:r>
    </w:p>
    <w:p w14:paraId="3B8638D6" w14:textId="77777777" w:rsidR="009F6A0E" w:rsidRPr="001C5143" w:rsidRDefault="009F6A0E" w:rsidP="009F6A0E">
      <w:pPr>
        <w:pStyle w:val="CuerpoTesis"/>
        <w:numPr>
          <w:ilvl w:val="1"/>
          <w:numId w:val="33"/>
        </w:numPr>
        <w:rPr>
          <w:b/>
        </w:rPr>
      </w:pPr>
      <w:r>
        <w:t>Cuando el paciente viene con prótesis removible, se marcará (…) en color azul. se registrará en el índice CPO como perdidas.</w:t>
      </w:r>
    </w:p>
    <w:p w14:paraId="273F392B" w14:textId="77777777" w:rsidR="009F6A0E" w:rsidRPr="00952D30" w:rsidRDefault="009F6A0E" w:rsidP="009F6A0E">
      <w:pPr>
        <w:pStyle w:val="CuerpoTesis"/>
        <w:numPr>
          <w:ilvl w:val="1"/>
          <w:numId w:val="33"/>
        </w:numPr>
        <w:rPr>
          <w:b/>
        </w:rPr>
      </w:pPr>
      <w:r>
        <w:t xml:space="preserve">Cuando el paciente viene con prótesis total, se marcará </w:t>
      </w:r>
      <w:r w:rsidRPr="000C279D">
        <w:rPr>
          <w:b/>
        </w:rPr>
        <w:t>=</w:t>
      </w:r>
      <w:r>
        <w:t xml:space="preserve"> de color azul.</w:t>
      </w:r>
    </w:p>
    <w:p w14:paraId="3F80EEC7" w14:textId="77777777" w:rsidR="009F6A0E" w:rsidRPr="00952D30" w:rsidRDefault="009F6A0E" w:rsidP="009F6A0E">
      <w:pPr>
        <w:pStyle w:val="CuerpoTesis"/>
        <w:numPr>
          <w:ilvl w:val="1"/>
          <w:numId w:val="33"/>
        </w:numPr>
        <w:rPr>
          <w:b/>
        </w:rPr>
      </w:pPr>
      <w:r>
        <w:t>Cuando el paciente viene con una corona, se marcará de color azul, y se registra en el índice CPO, como obturado</w:t>
      </w:r>
    </w:p>
    <w:p w14:paraId="50551F0F" w14:textId="77777777" w:rsidR="009F6A0E" w:rsidRPr="003C16E1" w:rsidRDefault="009F6A0E" w:rsidP="009F6A0E">
      <w:pPr>
        <w:pStyle w:val="CuerpoTesis"/>
        <w:numPr>
          <w:ilvl w:val="1"/>
          <w:numId w:val="33"/>
        </w:numPr>
        <w:rPr>
          <w:b/>
        </w:rPr>
      </w:pPr>
      <w:r>
        <w:t>Cuando se realiza el diagnóstico y se detecta caries, se pintará la pieza cariada con rojo en la o las superficies afectada tanto para piezas temporales como definitivas.</w:t>
      </w:r>
    </w:p>
    <w:p w14:paraId="6C956953" w14:textId="77777777" w:rsidR="009F6A0E" w:rsidRDefault="009F6A0E" w:rsidP="009F6A0E">
      <w:pPr>
        <w:pStyle w:val="CuerpoTesis"/>
        <w:numPr>
          <w:ilvl w:val="1"/>
          <w:numId w:val="33"/>
        </w:numPr>
        <w:rPr>
          <w:b/>
        </w:rPr>
      </w:pPr>
      <w:r>
        <w:t>Si una pieza dental restaurada presenta caries al momento del examen, se marcará como pieza cariada.</w:t>
      </w:r>
    </w:p>
    <w:p w14:paraId="0B138C01" w14:textId="142C9CA4" w:rsidR="008E4460" w:rsidRDefault="00811E79" w:rsidP="00811E79">
      <w:pPr>
        <w:pStyle w:val="CuerpoTesis"/>
      </w:pPr>
      <w:r w:rsidRPr="00811E79">
        <w:t xml:space="preserve">Cuando el paciente acuda a consulta subsecuente y presente nuevas patologías bucales, se anotarán estas en diagnóstico y complicaciones con </w:t>
      </w:r>
      <w:r w:rsidR="00120286">
        <w:t>el problema de forma detallada</w:t>
      </w:r>
      <w:r w:rsidR="00E9348D">
        <w:t>.</w:t>
      </w:r>
    </w:p>
    <w:p w14:paraId="0E81EC2A" w14:textId="77777777" w:rsidR="008E4460" w:rsidRDefault="008E4460">
      <w:pPr>
        <w:rPr>
          <w:rFonts w:ascii="Arial" w:hAnsi="Arial"/>
        </w:rPr>
      </w:pPr>
      <w:r>
        <w:br w:type="page"/>
      </w:r>
    </w:p>
    <w:p w14:paraId="05A4891C" w14:textId="4309C406" w:rsidR="009F6A0E" w:rsidRPr="00811E79" w:rsidRDefault="00E67B7A" w:rsidP="008E4460">
      <w:pPr>
        <w:pStyle w:val="E3Tesis"/>
      </w:pPr>
      <w:r>
        <w:rPr>
          <w:noProof/>
        </w:rPr>
        <mc:AlternateContent>
          <mc:Choice Requires="wps">
            <w:drawing>
              <wp:anchor distT="0" distB="0" distL="114300" distR="114300" simplePos="0" relativeHeight="251693056" behindDoc="0" locked="0" layoutInCell="1" allowOverlap="1" wp14:anchorId="724AD2C9" wp14:editId="34C1319B">
                <wp:simplePos x="0" y="0"/>
                <wp:positionH relativeFrom="column">
                  <wp:posOffset>241300</wp:posOffset>
                </wp:positionH>
                <wp:positionV relativeFrom="paragraph">
                  <wp:posOffset>3154680</wp:posOffset>
                </wp:positionV>
                <wp:extent cx="5213985" cy="635"/>
                <wp:effectExtent l="0" t="0" r="0" b="0"/>
                <wp:wrapTopAndBottom/>
                <wp:docPr id="318" name="Text Box 318"/>
                <wp:cNvGraphicFramePr/>
                <a:graphic xmlns:a="http://schemas.openxmlformats.org/drawingml/2006/main">
                  <a:graphicData uri="http://schemas.microsoft.com/office/word/2010/wordprocessingShape">
                    <wps:wsp>
                      <wps:cNvSpPr txBox="1"/>
                      <wps:spPr>
                        <a:xfrm>
                          <a:off x="0" y="0"/>
                          <a:ext cx="5213985" cy="635"/>
                        </a:xfrm>
                        <a:prstGeom prst="rect">
                          <a:avLst/>
                        </a:prstGeom>
                        <a:solidFill>
                          <a:prstClr val="white"/>
                        </a:solidFill>
                        <a:ln>
                          <a:noFill/>
                        </a:ln>
                      </wps:spPr>
                      <wps:txbx>
                        <w:txbxContent>
                          <w:p w14:paraId="37DE3B2A" w14:textId="13F05BFE" w:rsidR="006C10A8" w:rsidRPr="00B64A93" w:rsidRDefault="006C10A8" w:rsidP="00E67B7A">
                            <w:pPr>
                              <w:pStyle w:val="Caption"/>
                              <w:rPr>
                                <w:b/>
                                <w:noProof/>
                                <w:sz w:val="24"/>
                                <w:lang w:val="en-US"/>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Odontogram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4AD2C9" id="Text Box 318" o:spid="_x0000_s1088" type="#_x0000_t202" style="position:absolute;left:0;text-align:left;margin-left:19pt;margin-top:248.4pt;width:410.55pt;height:.05pt;z-index:25169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" stroked="f">
                <v:textbox style="mso-fit-shape-to-text:t" inset="0,0,0,0">
                  <w:txbxContent>
                    <w:p w14:paraId="37DE3B2A" w14:textId="13F05BFE" w:rsidR="006C10A8" w:rsidRPr="00B64A93" w:rsidRDefault="006C10A8" w:rsidP="00E67B7A">
                      <w:pPr>
                        <w:pStyle w:val="Caption"/>
                        <w:rPr>
                          <w:b/>
                          <w:noProof/>
                          <w:sz w:val="24"/>
                          <w:lang w:val="en-US"/>
                        </w:rPr>
                      </w:pPr>
                      <w:r>
                        <w:t xml:space="preserve">Figura </w:t>
                      </w:r>
                      <w:r>
                        <w:rPr>
                          <w:noProof/>
                        </w:rPr>
                        <w:fldChar w:fldCharType="begin"/>
                      </w:r>
                      <w:r>
                        <w:rPr>
                          <w:noProof/>
                        </w:rPr>
                        <w:instrText xml:space="preserve"> SEQ Figura \* ARABIC </w:instrText>
                      </w:r>
                      <w:r>
                        <w:rPr>
                          <w:noProof/>
                        </w:rPr>
                        <w:fldChar w:fldCharType="separate"/>
                      </w:r>
                      <w:r>
                        <w:rPr>
                          <w:noProof/>
                        </w:rPr>
                        <w:t>4</w:t>
                      </w:r>
                      <w:r>
                        <w:rPr>
                          <w:noProof/>
                        </w:rPr>
                        <w:fldChar w:fldCharType="end"/>
                      </w:r>
                      <w:r>
                        <w:t>. Odontograma</w:t>
                      </w:r>
                    </w:p>
                  </w:txbxContent>
                </v:textbox>
                <w10:wrap type="topAndBottom"/>
              </v:shape>
            </w:pict>
          </mc:Fallback>
        </mc:AlternateContent>
      </w:r>
      <w:r w:rsidR="00E70C26">
        <w:rPr>
          <w:noProof/>
          <w:lang w:val="en-US" w:eastAsia="en-US"/>
        </w:rPr>
        <w:drawing>
          <wp:anchor distT="0" distB="0" distL="114300" distR="114300" simplePos="0" relativeHeight="251691008" behindDoc="0" locked="0" layoutInCell="1" allowOverlap="1" wp14:anchorId="48FF426F" wp14:editId="6BB823C7">
            <wp:simplePos x="0" y="0"/>
            <wp:positionH relativeFrom="column">
              <wp:posOffset>241300</wp:posOffset>
            </wp:positionH>
            <wp:positionV relativeFrom="paragraph">
              <wp:posOffset>382905</wp:posOffset>
            </wp:positionV>
            <wp:extent cx="5213985" cy="2714625"/>
            <wp:effectExtent l="0" t="0" r="5715" b="9525"/>
            <wp:wrapTopAndBottom/>
            <wp:docPr id="317" name="Picture 3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213985" cy="2714625"/>
                    </a:xfrm>
                    <a:prstGeom prst="rect">
                      <a:avLst/>
                    </a:prstGeom>
                  </pic:spPr>
                </pic:pic>
              </a:graphicData>
            </a:graphic>
            <wp14:sizeRelH relativeFrom="page">
              <wp14:pctWidth>0</wp14:pctWidth>
            </wp14:sizeRelH>
            <wp14:sizeRelV relativeFrom="page">
              <wp14:pctHeight>0</wp14:pctHeight>
            </wp14:sizeRelV>
          </wp:anchor>
        </w:drawing>
      </w:r>
      <w:r w:rsidR="008E4460" w:rsidRPr="0085724E">
        <w:t>Representación de Odontograma</w:t>
      </w:r>
      <w:r>
        <w:rPr>
          <w:rStyle w:val="FootnoteReference"/>
        </w:rPr>
        <w:footnoteReference w:id="2"/>
      </w:r>
    </w:p>
    <w:p w14:paraId="1E5869C5" w14:textId="46B01CE4" w:rsidR="009F6A0E" w:rsidRDefault="009F6A0E" w:rsidP="007505F3">
      <w:pPr>
        <w:pStyle w:val="CuerpoTesis"/>
      </w:pPr>
    </w:p>
    <w:p w14:paraId="7CAF7CB5" w14:textId="77777777" w:rsidR="00F349D2" w:rsidRPr="00CF5BF9" w:rsidRDefault="00F349D2" w:rsidP="00F349D2">
      <w:pPr>
        <w:pStyle w:val="CuerpoTesis"/>
        <w:rPr>
          <w:lang w:val="es-EC" w:eastAsia="es-ES"/>
        </w:rPr>
      </w:pPr>
    </w:p>
    <w:p w14:paraId="7D1173C6" w14:textId="66B822D9" w:rsidR="00324898" w:rsidRDefault="006F0A5E" w:rsidP="00324898">
      <w:pPr>
        <w:pStyle w:val="E2Tesis"/>
        <w:numPr>
          <w:ilvl w:val="0"/>
          <w:numId w:val="7"/>
        </w:numPr>
        <w:rPr>
          <w:lang w:eastAsia="es-ES"/>
        </w:rPr>
      </w:pPr>
      <w:bookmarkStart w:id="38" w:name="_Toc214850"/>
      <w:r>
        <w:rPr>
          <w:lang w:eastAsia="es-ES"/>
        </w:rPr>
        <w:t xml:space="preserve">Metodología </w:t>
      </w:r>
      <w:r w:rsidR="0090394F">
        <w:rPr>
          <w:lang w:eastAsia="es-ES"/>
        </w:rPr>
        <w:t>para de</w:t>
      </w:r>
      <w:r>
        <w:rPr>
          <w:lang w:eastAsia="es-ES"/>
        </w:rPr>
        <w:t>sarrollo</w:t>
      </w:r>
      <w:r w:rsidR="0090394F">
        <w:rPr>
          <w:lang w:eastAsia="es-ES"/>
        </w:rPr>
        <w:t xml:space="preserve"> de software</w:t>
      </w:r>
      <w:bookmarkEnd w:id="38"/>
    </w:p>
    <w:p w14:paraId="49128E82" w14:textId="052C4D33" w:rsidR="0090394F" w:rsidRDefault="0090394F" w:rsidP="0090394F">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 </w:t>
      </w:r>
      <w:r>
        <w:fldChar w:fldCharType="begin" w:fldLock="1"/>
      </w:r>
      <w:r w:rsidR="0033293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9]","plainTextFormattedCitation":"[9]","previouslyFormattedCitation":"[8]"},"properties":{"noteIndex":0},"schema":"https://github.com/citation-style-language/schema/raw/master/csl-citation.json"}</w:instrText>
      </w:r>
      <w:r>
        <w:fldChar w:fldCharType="separate"/>
      </w:r>
      <w:r w:rsidR="00332932" w:rsidRPr="00332932">
        <w:rPr>
          <w:noProof/>
        </w:rPr>
        <w:t>[9]</w:t>
      </w:r>
      <w:r>
        <w:fldChar w:fldCharType="end"/>
      </w:r>
      <w:r>
        <w:t>.</w:t>
      </w:r>
      <w:r>
        <w:rPr>
          <w:b/>
          <w:sz w:val="24"/>
        </w:rPr>
        <w:t xml:space="preserve"> </w:t>
      </w:r>
    </w:p>
    <w:p w14:paraId="67F2000B" w14:textId="77777777" w:rsidR="0090394F" w:rsidRDefault="0090394F" w:rsidP="0090394F">
      <w:pPr>
        <w:pStyle w:val="CuerpoTesis"/>
        <w:rPr>
          <w:b/>
          <w:sz w:val="24"/>
        </w:rPr>
      </w:pPr>
    </w:p>
    <w:p w14:paraId="49F898A3" w14:textId="77777777" w:rsidR="0090394F" w:rsidRDefault="0090394F" w:rsidP="0090394F">
      <w:pPr>
        <w:pStyle w:val="CuerpoTesis"/>
      </w:pPr>
      <w:r>
        <w:t>Algunas de las principales metodologías que se pueden adaptar al presente proyecto se detallan a continuación</w:t>
      </w:r>
      <w:r w:rsidRPr="006B1E3A">
        <w:t>:</w:t>
      </w:r>
    </w:p>
    <w:p w14:paraId="61047B9B" w14:textId="77777777" w:rsidR="0090394F" w:rsidRDefault="0090394F" w:rsidP="0090394F">
      <w:pPr>
        <w:pStyle w:val="CuerpoTesis"/>
        <w:numPr>
          <w:ilvl w:val="0"/>
          <w:numId w:val="9"/>
        </w:numPr>
      </w:pPr>
      <w:r>
        <w:t>Programación Extrema (XP)</w:t>
      </w:r>
    </w:p>
    <w:p w14:paraId="0406D3B6" w14:textId="77777777" w:rsidR="0090394F" w:rsidRDefault="0090394F" w:rsidP="0090394F">
      <w:pPr>
        <w:pStyle w:val="CuerpoTesis"/>
        <w:numPr>
          <w:ilvl w:val="0"/>
          <w:numId w:val="9"/>
        </w:numPr>
      </w:pPr>
      <w:r>
        <w:t>Scrum</w:t>
      </w:r>
    </w:p>
    <w:p w14:paraId="14F49DE6" w14:textId="77777777" w:rsidR="0090394F" w:rsidRDefault="0090394F" w:rsidP="0090394F">
      <w:pPr>
        <w:pStyle w:val="CuerpoTesis"/>
        <w:numPr>
          <w:ilvl w:val="0"/>
          <w:numId w:val="9"/>
        </w:numPr>
      </w:pPr>
      <w:r>
        <w:t>Crystal</w:t>
      </w:r>
    </w:p>
    <w:p w14:paraId="075A3D8D" w14:textId="77777777" w:rsidR="0090394F" w:rsidRDefault="0090394F" w:rsidP="0090394F">
      <w:pPr>
        <w:pStyle w:val="CuerpoTesis"/>
        <w:numPr>
          <w:ilvl w:val="0"/>
          <w:numId w:val="9"/>
        </w:numPr>
      </w:pPr>
      <w:r>
        <w:t>DSDM</w:t>
      </w:r>
    </w:p>
    <w:p w14:paraId="2BF7F828" w14:textId="77777777" w:rsidR="0090394F" w:rsidRDefault="0090394F" w:rsidP="0090394F">
      <w:pPr>
        <w:pStyle w:val="CuerpoTesis"/>
      </w:pPr>
    </w:p>
    <w:p w14:paraId="62F7D744" w14:textId="77777777" w:rsidR="0090394F" w:rsidRDefault="0090394F" w:rsidP="0090394F">
      <w:pPr>
        <w:pStyle w:val="CuerpoTesis"/>
      </w:pPr>
      <w:r>
        <w:t xml:space="preserve">Se tomó en consideración el concepto de cada una de las metodologías, sus características y ciclo de vida, permitiendo realizar una tabla comparativa para la elección de la metodología que se adapte al TT. </w:t>
      </w:r>
    </w:p>
    <w:p w14:paraId="590A4982" w14:textId="77777777" w:rsidR="0090394F" w:rsidRDefault="0090394F" w:rsidP="0090394F">
      <w:pPr>
        <w:pStyle w:val="E3Tesis"/>
        <w:rPr>
          <w:b w:val="0"/>
          <w:sz w:val="22"/>
          <w:lang w:eastAsia="en-US"/>
        </w:rPr>
      </w:pPr>
    </w:p>
    <w:p w14:paraId="7AB2D917" w14:textId="77777777" w:rsidR="0090394F" w:rsidRDefault="0090394F" w:rsidP="0090394F">
      <w:pPr>
        <w:pStyle w:val="E3Tesis"/>
      </w:pPr>
      <w:bookmarkStart w:id="39" w:name="_Toc214851"/>
      <w:r>
        <w:t>Programación Extrema (XP)</w:t>
      </w:r>
      <w:bookmarkEnd w:id="39"/>
    </w:p>
    <w:p w14:paraId="3A3F3188" w14:textId="0D807487" w:rsidR="0090394F" w:rsidRDefault="0090394F" w:rsidP="0090394F">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rsidRPr="005E29BE">
        <w:fldChar w:fldCharType="separate"/>
      </w:r>
      <w:r w:rsidR="00332932" w:rsidRPr="00332932">
        <w:rPr>
          <w:noProof/>
        </w:rPr>
        <w:t>[10]</w:t>
      </w:r>
      <w:r w:rsidRPr="005E29BE">
        <w:fldChar w:fldCharType="end"/>
      </w:r>
      <w:r>
        <w:t>.</w:t>
      </w:r>
    </w:p>
    <w:p w14:paraId="255BF0B8" w14:textId="30186476" w:rsidR="0090394F" w:rsidRPr="003335C5" w:rsidRDefault="0090394F" w:rsidP="0090394F">
      <w:pPr>
        <w:pStyle w:val="CuerpoTesis"/>
      </w:pPr>
      <w:r>
        <w:t xml:space="preserve">Algunas de las principales características que nos brinda la metodología XP </w:t>
      </w:r>
      <w:r>
        <w:fldChar w:fldCharType="begin" w:fldLock="1"/>
      </w:r>
      <w:r w:rsidR="0033293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0]"},"properties":{"noteIndex":0},"schema":"https://github.com/citation-style-language/schema/raw/master/csl-citation.json"}</w:instrText>
      </w:r>
      <w:r>
        <w:fldChar w:fldCharType="separate"/>
      </w:r>
      <w:r w:rsidR="00332932" w:rsidRPr="00332932">
        <w:rPr>
          <w:noProof/>
        </w:rPr>
        <w:t>[11]</w:t>
      </w:r>
      <w:r>
        <w:fldChar w:fldCharType="end"/>
      </w:r>
      <w:r w:rsidRPr="00FB733B">
        <w:rPr>
          <w:b/>
        </w:rPr>
        <w:t xml:space="preserve"> </w:t>
      </w:r>
      <w:r>
        <w:rPr>
          <w:b/>
        </w:rPr>
        <w:fldChar w:fldCharType="begin" w:fldLock="1"/>
      </w:r>
      <w:r w:rsidR="0033293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1]"},"properties":{"noteIndex":0},"schema":"https://github.com/citation-style-language/schema/raw/master/csl-citation.json"}</w:instrText>
      </w:r>
      <w:r>
        <w:rPr>
          <w:b/>
        </w:rPr>
        <w:fldChar w:fldCharType="separate"/>
      </w:r>
      <w:r w:rsidR="00332932" w:rsidRPr="00332932">
        <w:rPr>
          <w:noProof/>
        </w:rPr>
        <w:t>[12]</w:t>
      </w:r>
      <w:r>
        <w:rPr>
          <w:b/>
        </w:rPr>
        <w:fldChar w:fldCharType="end"/>
      </w:r>
      <w:r w:rsidRPr="003335C5">
        <w:t>:</w:t>
      </w:r>
    </w:p>
    <w:p w14:paraId="532E932B" w14:textId="77777777" w:rsidR="0090394F" w:rsidRPr="003335C5" w:rsidRDefault="0090394F" w:rsidP="0090394F">
      <w:pPr>
        <w:pStyle w:val="CuerpoTesis"/>
        <w:numPr>
          <w:ilvl w:val="0"/>
          <w:numId w:val="10"/>
        </w:numPr>
        <w:rPr>
          <w:b/>
        </w:rPr>
      </w:pPr>
      <w:r w:rsidRPr="003335C5">
        <w:t>Se diferencia de las metodologías tradicionales principalmente en que pone más énfasis en la adaptabilidad que en la previsibilidad</w:t>
      </w:r>
      <w:r>
        <w:t>.</w:t>
      </w:r>
    </w:p>
    <w:p w14:paraId="3CD0A7AC" w14:textId="77777777" w:rsidR="0090394F" w:rsidRPr="003335C5" w:rsidRDefault="0090394F" w:rsidP="0090394F">
      <w:pPr>
        <w:pStyle w:val="CuerpoTesis"/>
        <w:numPr>
          <w:ilvl w:val="0"/>
          <w:numId w:val="10"/>
        </w:numPr>
        <w:rPr>
          <w:b/>
        </w:rPr>
      </w:pPr>
      <w:r>
        <w:t>Se aplica de manera dinámica durante el ciclo de vida del software.</w:t>
      </w:r>
    </w:p>
    <w:p w14:paraId="2BBD3D2A" w14:textId="77777777" w:rsidR="0090394F" w:rsidRPr="003335C5" w:rsidRDefault="0090394F" w:rsidP="0090394F">
      <w:pPr>
        <w:pStyle w:val="CuerpoTesis"/>
        <w:numPr>
          <w:ilvl w:val="0"/>
          <w:numId w:val="10"/>
        </w:numPr>
        <w:rPr>
          <w:b/>
        </w:rPr>
      </w:pPr>
      <w:r>
        <w:t>Es capaz de adaptarse a los cambios de requisitos.</w:t>
      </w:r>
    </w:p>
    <w:p w14:paraId="15E03945" w14:textId="77777777" w:rsidR="0090394F" w:rsidRPr="003335C5" w:rsidRDefault="0090394F" w:rsidP="0090394F">
      <w:pPr>
        <w:pStyle w:val="CuerpoTesis"/>
        <w:numPr>
          <w:ilvl w:val="0"/>
          <w:numId w:val="10"/>
        </w:numPr>
        <w:rPr>
          <w:b/>
        </w:rPr>
      </w:pPr>
      <w:r>
        <w:t>Los individuos e iteraciones son más importantes que los procesos y herramientas.</w:t>
      </w:r>
    </w:p>
    <w:p w14:paraId="5601CAB5" w14:textId="77777777" w:rsidR="0090394F" w:rsidRPr="00FB733B" w:rsidRDefault="0090394F" w:rsidP="0090394F">
      <w:pPr>
        <w:pStyle w:val="CuerpoTesis"/>
        <w:numPr>
          <w:ilvl w:val="0"/>
          <w:numId w:val="10"/>
        </w:numPr>
        <w:rPr>
          <w:b/>
        </w:rPr>
      </w:pPr>
      <w:r>
        <w:t>Las personas es el principal factor de éxito que se tiene al llevar a cabo esta metodología.</w:t>
      </w:r>
      <w:r w:rsidRPr="00FB733B">
        <w:t xml:space="preserve"> </w:t>
      </w:r>
    </w:p>
    <w:p w14:paraId="1DCA55E7" w14:textId="77777777" w:rsidR="0090394F" w:rsidRPr="00637DEC" w:rsidRDefault="0090394F" w:rsidP="0090394F">
      <w:pPr>
        <w:pStyle w:val="CuerpoTesis"/>
        <w:numPr>
          <w:ilvl w:val="0"/>
          <w:numId w:val="10"/>
        </w:numPr>
        <w:rPr>
          <w:b/>
        </w:rPr>
      </w:pPr>
      <w:r>
        <w:t xml:space="preserve">Da lugar a una programación sumamente organizada. </w:t>
      </w:r>
    </w:p>
    <w:p w14:paraId="764E31B7" w14:textId="77777777" w:rsidR="0090394F" w:rsidRPr="00637DEC" w:rsidRDefault="0090394F" w:rsidP="0090394F">
      <w:pPr>
        <w:pStyle w:val="CuerpoTesis"/>
        <w:numPr>
          <w:ilvl w:val="0"/>
          <w:numId w:val="10"/>
        </w:numPr>
        <w:rPr>
          <w:b/>
        </w:rPr>
      </w:pPr>
      <w:r>
        <w:t xml:space="preserve">Ocasiona eficiencias en el proceso de planificación y pruebas. </w:t>
      </w:r>
    </w:p>
    <w:p w14:paraId="30D63F87" w14:textId="77777777" w:rsidR="0090394F" w:rsidRPr="00637DEC" w:rsidRDefault="0090394F" w:rsidP="0090394F">
      <w:pPr>
        <w:pStyle w:val="CuerpoTesis"/>
        <w:numPr>
          <w:ilvl w:val="0"/>
          <w:numId w:val="10"/>
        </w:numPr>
        <w:rPr>
          <w:b/>
        </w:rPr>
      </w:pPr>
      <w:r>
        <w:t xml:space="preserve">Cuenta con una tasa de errores muy pequeña. </w:t>
      </w:r>
    </w:p>
    <w:p w14:paraId="264FF63C" w14:textId="77777777" w:rsidR="0090394F" w:rsidRPr="00637DEC" w:rsidRDefault="0090394F" w:rsidP="0090394F">
      <w:pPr>
        <w:pStyle w:val="CuerpoTesis"/>
        <w:numPr>
          <w:ilvl w:val="0"/>
          <w:numId w:val="10"/>
        </w:numPr>
        <w:rPr>
          <w:b/>
        </w:rPr>
      </w:pPr>
      <w:r>
        <w:t xml:space="preserve">Propicia la satisfacción del programador. </w:t>
      </w:r>
    </w:p>
    <w:p w14:paraId="64A62D9E" w14:textId="77777777" w:rsidR="0090394F" w:rsidRPr="00637DEC" w:rsidRDefault="0090394F" w:rsidP="0090394F">
      <w:pPr>
        <w:pStyle w:val="CuerpoTesis"/>
        <w:numPr>
          <w:ilvl w:val="0"/>
          <w:numId w:val="10"/>
        </w:numPr>
        <w:rPr>
          <w:b/>
        </w:rPr>
      </w:pPr>
      <w:r>
        <w:t xml:space="preserve">Fomenta la comunicación entre los clientes y los desarrolladores. </w:t>
      </w:r>
    </w:p>
    <w:p w14:paraId="5630EDB9" w14:textId="77777777" w:rsidR="0090394F" w:rsidRPr="00637DEC" w:rsidRDefault="0090394F" w:rsidP="0090394F">
      <w:pPr>
        <w:pStyle w:val="CuerpoTesis"/>
        <w:numPr>
          <w:ilvl w:val="0"/>
          <w:numId w:val="10"/>
        </w:numPr>
        <w:rPr>
          <w:b/>
        </w:rPr>
      </w:pPr>
      <w:r>
        <w:t xml:space="preserve">Facilita los cambios. </w:t>
      </w:r>
    </w:p>
    <w:p w14:paraId="2E1CBE8E" w14:textId="77777777" w:rsidR="0090394F" w:rsidRPr="00637DEC" w:rsidRDefault="0090394F" w:rsidP="0090394F">
      <w:pPr>
        <w:pStyle w:val="CuerpoTesis"/>
        <w:numPr>
          <w:ilvl w:val="0"/>
          <w:numId w:val="10"/>
        </w:numPr>
        <w:rPr>
          <w:b/>
        </w:rPr>
      </w:pPr>
      <w:r>
        <w:t>Permite ahorrar mucho tiempo y dinero.</w:t>
      </w:r>
    </w:p>
    <w:p w14:paraId="1FC71A17" w14:textId="77777777" w:rsidR="0090394F" w:rsidRPr="00637DEC" w:rsidRDefault="0090394F" w:rsidP="0090394F">
      <w:pPr>
        <w:pStyle w:val="CuerpoTesis"/>
        <w:numPr>
          <w:ilvl w:val="0"/>
          <w:numId w:val="10"/>
        </w:numPr>
        <w:rPr>
          <w:b/>
        </w:rPr>
      </w:pPr>
      <w:r>
        <w:t xml:space="preserve">Puede ser aplicada a cualquier lenguaje de programación. </w:t>
      </w:r>
    </w:p>
    <w:p w14:paraId="3440A94A" w14:textId="77777777" w:rsidR="0090394F" w:rsidRPr="00637DEC" w:rsidRDefault="0090394F" w:rsidP="0090394F">
      <w:pPr>
        <w:pStyle w:val="CuerpoTesis"/>
        <w:numPr>
          <w:ilvl w:val="0"/>
          <w:numId w:val="10"/>
        </w:numPr>
        <w:rPr>
          <w:b/>
        </w:rPr>
      </w:pPr>
      <w:r>
        <w:t xml:space="preserve">El cliente tiene el control sobre las prioridades. </w:t>
      </w:r>
    </w:p>
    <w:p w14:paraId="2FAB59EB" w14:textId="77777777" w:rsidR="0090394F" w:rsidRPr="00637DEC" w:rsidRDefault="0090394F" w:rsidP="0090394F">
      <w:pPr>
        <w:pStyle w:val="CuerpoTesis"/>
        <w:numPr>
          <w:ilvl w:val="0"/>
          <w:numId w:val="10"/>
        </w:numPr>
        <w:rPr>
          <w:b/>
        </w:rPr>
      </w:pPr>
      <w:r>
        <w:t xml:space="preserve">Se hacen pruebas continuas durante el proyecto. </w:t>
      </w:r>
    </w:p>
    <w:p w14:paraId="5BA564A3" w14:textId="77777777" w:rsidR="0090394F" w:rsidRPr="00DD6545" w:rsidRDefault="0090394F" w:rsidP="0090394F">
      <w:pPr>
        <w:pStyle w:val="CuerpoTesis"/>
        <w:numPr>
          <w:ilvl w:val="0"/>
          <w:numId w:val="10"/>
        </w:numPr>
        <w:rPr>
          <w:b/>
        </w:rPr>
      </w:pPr>
      <w:r>
        <w:t>La XP es mejor utilizada en la implementación de nuevas tecnologías.</w:t>
      </w:r>
    </w:p>
    <w:p w14:paraId="73129A01" w14:textId="651391AE" w:rsidR="0090394F" w:rsidRPr="00EA1EED" w:rsidRDefault="0090394F" w:rsidP="0090394F">
      <w:pPr>
        <w:pStyle w:val="CuerpoTesis"/>
        <w:rPr>
          <w:b/>
        </w:rPr>
      </w:pPr>
      <w:r w:rsidRPr="00EA1EED">
        <w:rPr>
          <w:b/>
        </w:rPr>
        <w:t xml:space="preserve">Las fases de la metodología XP </w:t>
      </w:r>
      <w:r w:rsidRPr="00EA1EED">
        <w:rPr>
          <w:b/>
        </w:rPr>
        <w:fldChar w:fldCharType="begin" w:fldLock="1"/>
      </w:r>
      <w:r w:rsidR="0033293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11]","plainTextFormattedCitation":"[11]","previouslyFormattedCitation":"[10]"},"properties":{"noteIndex":0},"schema":"https://github.com/citation-style-language/schema/raw/master/csl-citation.json"}</w:instrText>
      </w:r>
      <w:r w:rsidRPr="00EA1EED">
        <w:rPr>
          <w:b/>
        </w:rPr>
        <w:fldChar w:fldCharType="separate"/>
      </w:r>
      <w:r w:rsidR="00332932" w:rsidRPr="00332932">
        <w:rPr>
          <w:noProof/>
        </w:rPr>
        <w:t>[11]</w:t>
      </w:r>
      <w:r w:rsidRPr="00EA1EED">
        <w:rPr>
          <w:b/>
        </w:rPr>
        <w:fldChar w:fldCharType="end"/>
      </w:r>
      <w:r w:rsidRPr="00EA1EED">
        <w:rPr>
          <w:b/>
        </w:rPr>
        <w:t>:</w:t>
      </w:r>
    </w:p>
    <w:p w14:paraId="2BAAFB92" w14:textId="77777777" w:rsidR="0090394F" w:rsidRPr="00637DEC" w:rsidRDefault="0090394F" w:rsidP="0090394F">
      <w:pPr>
        <w:pStyle w:val="CuerpoTesis"/>
        <w:numPr>
          <w:ilvl w:val="0"/>
          <w:numId w:val="11"/>
        </w:numPr>
      </w:pPr>
      <w:r>
        <w:t>Planeación</w:t>
      </w:r>
    </w:p>
    <w:p w14:paraId="5981D665" w14:textId="77777777" w:rsidR="0090394F" w:rsidRPr="00637DEC" w:rsidRDefault="0090394F" w:rsidP="0090394F">
      <w:pPr>
        <w:pStyle w:val="CuerpoTesis"/>
        <w:numPr>
          <w:ilvl w:val="0"/>
          <w:numId w:val="11"/>
        </w:numPr>
      </w:pPr>
      <w:r>
        <w:t>Diseño</w:t>
      </w:r>
    </w:p>
    <w:p w14:paraId="650AD008" w14:textId="77777777" w:rsidR="0090394F" w:rsidRPr="00637DEC" w:rsidRDefault="0090394F" w:rsidP="0090394F">
      <w:pPr>
        <w:pStyle w:val="CuerpoTesis"/>
        <w:numPr>
          <w:ilvl w:val="0"/>
          <w:numId w:val="11"/>
        </w:numPr>
      </w:pPr>
      <w:r>
        <w:t>Codificación</w:t>
      </w:r>
    </w:p>
    <w:p w14:paraId="6ADBBFF6" w14:textId="77777777" w:rsidR="0090394F" w:rsidRDefault="0090394F" w:rsidP="0090394F">
      <w:pPr>
        <w:pStyle w:val="CuerpoTesis"/>
        <w:numPr>
          <w:ilvl w:val="0"/>
          <w:numId w:val="11"/>
        </w:numPr>
      </w:pPr>
      <w:r>
        <w:t>Pruebas</w:t>
      </w:r>
    </w:p>
    <w:p w14:paraId="0B602047" w14:textId="77777777" w:rsidR="0090394F" w:rsidRDefault="0090394F" w:rsidP="0090394F">
      <w:pPr>
        <w:pStyle w:val="E3Tesis"/>
      </w:pPr>
    </w:p>
    <w:p w14:paraId="01C30A74" w14:textId="77777777" w:rsidR="0090394F" w:rsidRDefault="0090394F" w:rsidP="0090394F">
      <w:pPr>
        <w:pStyle w:val="E3Tesis"/>
      </w:pPr>
      <w:bookmarkStart w:id="40" w:name="_Toc214852"/>
      <w:r w:rsidRPr="00EA1EED">
        <w:t>SCRUM</w:t>
      </w:r>
      <w:bookmarkEnd w:id="40"/>
    </w:p>
    <w:p w14:paraId="3274C2A2" w14:textId="77777777" w:rsidR="0090394F" w:rsidRDefault="0090394F" w:rsidP="0090394F">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45B8710" w14:textId="77777777" w:rsidR="0090394F" w:rsidRPr="00A940C6" w:rsidRDefault="0090394F" w:rsidP="0090394F">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065942DD" w14:textId="5DD8268F" w:rsidR="0090394F" w:rsidRDefault="0090394F" w:rsidP="0090394F">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33293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3]","plainTextFormattedCitation":"[13]","previouslyFormattedCitation":"[12]"},"properties":{"noteIndex":0},"schema":"https://github.com/citation-style-language/schema/raw/master/csl-citation.json"}</w:instrText>
      </w:r>
      <w:r>
        <w:fldChar w:fldCharType="separate"/>
      </w:r>
      <w:r w:rsidR="00332932" w:rsidRPr="00332932">
        <w:rPr>
          <w:noProof/>
        </w:rPr>
        <w:t>[13]</w:t>
      </w:r>
      <w:r>
        <w:fldChar w:fldCharType="end"/>
      </w:r>
      <w:r w:rsidRPr="00A940C6">
        <w:t xml:space="preserve">. </w:t>
      </w:r>
    </w:p>
    <w:p w14:paraId="2966C7CB" w14:textId="7FFDF41E" w:rsidR="0090394F" w:rsidRDefault="0090394F" w:rsidP="0090394F">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33293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12]","plainTextFormattedCitation":"[12]","previouslyFormattedCitation":"[11]"},"properties":{"noteIndex":0},"schema":"https://github.com/citation-style-language/schema/raw/master/csl-citation.json"}</w:instrText>
      </w:r>
      <w:r>
        <w:rPr>
          <w:b/>
          <w:sz w:val="24"/>
        </w:rPr>
        <w:fldChar w:fldCharType="separate"/>
      </w:r>
      <w:r w:rsidR="00332932" w:rsidRPr="00332932">
        <w:rPr>
          <w:noProof/>
          <w:sz w:val="24"/>
        </w:rPr>
        <w:t>[12]</w:t>
      </w:r>
      <w:r>
        <w:rPr>
          <w:b/>
          <w:sz w:val="24"/>
        </w:rPr>
        <w:fldChar w:fldCharType="end"/>
      </w:r>
      <w:r>
        <w:rPr>
          <w:b/>
          <w:sz w:val="24"/>
        </w:rPr>
        <w:t>:</w:t>
      </w:r>
    </w:p>
    <w:p w14:paraId="670B705D" w14:textId="77777777" w:rsidR="0090394F" w:rsidRPr="00B97258" w:rsidRDefault="0090394F" w:rsidP="0090394F">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3CE293C6" w14:textId="77777777" w:rsidR="0090394F" w:rsidRPr="00B97258" w:rsidRDefault="0090394F" w:rsidP="0090394F">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5B4BF3A9" w14:textId="77777777" w:rsidR="0090394F" w:rsidRPr="00B97258" w:rsidRDefault="0090394F" w:rsidP="0090394F">
      <w:pPr>
        <w:pStyle w:val="CuerpoTesis"/>
        <w:numPr>
          <w:ilvl w:val="0"/>
          <w:numId w:val="12"/>
        </w:numPr>
        <w:rPr>
          <w:rFonts w:ascii="Times New Roman" w:hAnsi="Times New Roman" w:cs="Times New Roman"/>
          <w:b/>
          <w:sz w:val="24"/>
        </w:rPr>
      </w:pPr>
      <w:r>
        <w:t xml:space="preserve">Se desarrolla rápidamente y testea. Cualquier error puede ser fácilmente rectificado. </w:t>
      </w:r>
    </w:p>
    <w:p w14:paraId="0BCF8758" w14:textId="77777777" w:rsidR="0090394F" w:rsidRPr="001E3CBF" w:rsidRDefault="0090394F" w:rsidP="0090394F">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387F27E" w14:textId="77777777" w:rsidR="0090394F" w:rsidRPr="001E3CBF" w:rsidRDefault="0090394F" w:rsidP="0090394F">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016E961B" w14:textId="77777777" w:rsidR="0090394F" w:rsidRPr="001E3CBF" w:rsidRDefault="0090394F" w:rsidP="0090394F">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0A81447B" w14:textId="77777777" w:rsidR="0090394F" w:rsidRPr="001E3CBF" w:rsidRDefault="0090394F" w:rsidP="0090394F">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1C2CDEC8" w14:textId="77777777" w:rsidR="0090394F" w:rsidRDefault="0090394F" w:rsidP="0090394F">
      <w:pPr>
        <w:jc w:val="both"/>
        <w:rPr>
          <w:rFonts w:ascii="Times New Roman" w:hAnsi="Times New Roman" w:cs="Times New Roman"/>
        </w:rPr>
      </w:pPr>
    </w:p>
    <w:p w14:paraId="006B5133" w14:textId="2DA111C0" w:rsidR="0090394F" w:rsidRPr="00123931" w:rsidRDefault="0090394F" w:rsidP="0090394F">
      <w:pPr>
        <w:pStyle w:val="CuerpoTesis"/>
        <w:rPr>
          <w:b/>
        </w:rPr>
      </w:pPr>
      <w:r w:rsidRPr="00123931">
        <w:rPr>
          <w:b/>
        </w:rPr>
        <w:t xml:space="preserve">Las fases de la metodología Scrum </w:t>
      </w:r>
      <w:r w:rsidRPr="00123931">
        <w:rPr>
          <w:b/>
        </w:rPr>
        <w:fldChar w:fldCharType="begin" w:fldLock="1"/>
      </w:r>
      <w:r w:rsidR="0033293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4]","plainTextFormattedCitation":"[14]","previouslyFormattedCitation":"[13]"},"properties":{"noteIndex":0},"schema":"https://github.com/citation-style-language/schema/raw/master/csl-citation.json"}</w:instrText>
      </w:r>
      <w:r w:rsidRPr="00123931">
        <w:rPr>
          <w:b/>
        </w:rPr>
        <w:fldChar w:fldCharType="separate"/>
      </w:r>
      <w:r w:rsidR="00332932" w:rsidRPr="00332932">
        <w:rPr>
          <w:noProof/>
        </w:rPr>
        <w:t>[14]</w:t>
      </w:r>
      <w:r w:rsidRPr="00123931">
        <w:rPr>
          <w:b/>
        </w:rPr>
        <w:fldChar w:fldCharType="end"/>
      </w:r>
      <w:r w:rsidRPr="00123931">
        <w:rPr>
          <w:b/>
        </w:rPr>
        <w:t>.</w:t>
      </w:r>
    </w:p>
    <w:p w14:paraId="3016C5A4" w14:textId="77777777" w:rsidR="0090394F" w:rsidRPr="004D55FA" w:rsidRDefault="0090394F" w:rsidP="0090394F">
      <w:pPr>
        <w:pStyle w:val="CuerpoTesis"/>
        <w:numPr>
          <w:ilvl w:val="0"/>
          <w:numId w:val="13"/>
        </w:numPr>
        <w:rPr>
          <w:b/>
        </w:rPr>
      </w:pPr>
      <w:r w:rsidRPr="004D55FA">
        <w:t>Preparación del proyecto.</w:t>
      </w:r>
    </w:p>
    <w:p w14:paraId="74A8F7EF" w14:textId="77777777" w:rsidR="0090394F" w:rsidRPr="004D55FA" w:rsidRDefault="0090394F" w:rsidP="0090394F">
      <w:pPr>
        <w:pStyle w:val="CuerpoTesis"/>
        <w:numPr>
          <w:ilvl w:val="0"/>
          <w:numId w:val="13"/>
        </w:numPr>
        <w:rPr>
          <w:b/>
        </w:rPr>
      </w:pPr>
      <w:r w:rsidRPr="004D55FA">
        <w:t>Planificar un Sprint.</w:t>
      </w:r>
    </w:p>
    <w:p w14:paraId="113C873C" w14:textId="77777777" w:rsidR="0090394F" w:rsidRPr="004D55FA" w:rsidRDefault="0090394F" w:rsidP="0090394F">
      <w:pPr>
        <w:pStyle w:val="CuerpoTesis"/>
        <w:numPr>
          <w:ilvl w:val="0"/>
          <w:numId w:val="13"/>
        </w:numPr>
        <w:rPr>
          <w:b/>
        </w:rPr>
      </w:pPr>
      <w:r w:rsidRPr="004D55FA">
        <w:t>Desarrollo de un Sprint.</w:t>
      </w:r>
    </w:p>
    <w:p w14:paraId="5A1CC291" w14:textId="77777777" w:rsidR="0090394F" w:rsidRPr="004D55FA" w:rsidRDefault="0090394F" w:rsidP="0090394F">
      <w:pPr>
        <w:pStyle w:val="CuerpoTesis"/>
        <w:numPr>
          <w:ilvl w:val="0"/>
          <w:numId w:val="13"/>
        </w:numPr>
        <w:rPr>
          <w:b/>
        </w:rPr>
      </w:pPr>
      <w:r w:rsidRPr="004D55FA">
        <w:t>Diagrama detallado de las fases del Scrum.</w:t>
      </w:r>
    </w:p>
    <w:p w14:paraId="1C61103E" w14:textId="77777777" w:rsidR="0090394F" w:rsidRDefault="0090394F" w:rsidP="0090394F">
      <w:pPr>
        <w:pStyle w:val="E3Tesis"/>
      </w:pPr>
    </w:p>
    <w:p w14:paraId="52B8CCA6" w14:textId="77777777" w:rsidR="0090394F" w:rsidRPr="00EA1EED" w:rsidRDefault="0090394F" w:rsidP="0090394F">
      <w:pPr>
        <w:pStyle w:val="E3Tesis"/>
      </w:pPr>
      <w:bookmarkStart w:id="41" w:name="_Toc214853"/>
      <w:r w:rsidRPr="00134C50">
        <w:t>CRYSTAL</w:t>
      </w:r>
      <w:bookmarkEnd w:id="41"/>
    </w:p>
    <w:p w14:paraId="168FEA01" w14:textId="77777777" w:rsidR="0090394F" w:rsidRPr="006072C5" w:rsidRDefault="0090394F" w:rsidP="0090394F">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2A10D8D8" w14:textId="77777777" w:rsidR="0090394F" w:rsidRPr="001B32D6" w:rsidRDefault="0090394F" w:rsidP="0090394F">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635B9DF3" w14:textId="5A3B1025" w:rsidR="0090394F" w:rsidRPr="00B16B6A" w:rsidRDefault="0090394F" w:rsidP="0090394F">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33293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5]","plainTextFormattedCitation":"[15]","previouslyFormattedCitation":"[14]"},"properties":{"noteIndex":0},"schema":"https://github.com/citation-style-language/schema/raw/master/csl-citation.json"}</w:instrText>
      </w:r>
      <w:r w:rsidRPr="00B16B6A">
        <w:fldChar w:fldCharType="separate"/>
      </w:r>
      <w:r w:rsidR="00332932" w:rsidRPr="00332932">
        <w:rPr>
          <w:noProof/>
        </w:rPr>
        <w:t>[15]</w:t>
      </w:r>
      <w:r w:rsidRPr="00B16B6A">
        <w:fldChar w:fldCharType="end"/>
      </w:r>
      <w:r w:rsidRPr="00B16B6A">
        <w:t>.</w:t>
      </w:r>
    </w:p>
    <w:p w14:paraId="4CC7580E" w14:textId="61DFFA4F" w:rsidR="0090394F" w:rsidRDefault="0090394F" w:rsidP="0090394F">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3"/>
      </w:r>
      <w:r>
        <w:t xml:space="preserve"> principales de esta metodología son</w:t>
      </w:r>
      <w:r>
        <w:fldChar w:fldCharType="begin" w:fldLock="1"/>
      </w:r>
      <w:r w:rsidR="0033293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6]","plainTextFormattedCitation":"[16]","previouslyFormattedCitation":"[15]"},"properties":{"noteIndex":0},"schema":"https://github.com/citation-style-language/schema/raw/master/csl-citation.json"}</w:instrText>
      </w:r>
      <w:r>
        <w:fldChar w:fldCharType="separate"/>
      </w:r>
      <w:r w:rsidR="00332932" w:rsidRPr="00332932">
        <w:rPr>
          <w:noProof/>
        </w:rPr>
        <w:t>[16]</w:t>
      </w:r>
      <w:r>
        <w:fldChar w:fldCharType="end"/>
      </w:r>
      <w:r>
        <w:t xml:space="preserve"> </w:t>
      </w:r>
      <w:r w:rsidRPr="00B16B6A">
        <w:t>:</w:t>
      </w:r>
    </w:p>
    <w:p w14:paraId="1689F6B1" w14:textId="77777777" w:rsidR="0090394F" w:rsidRPr="00B16B6A" w:rsidRDefault="0090394F" w:rsidP="0090394F">
      <w:pPr>
        <w:pStyle w:val="CuerpoTesis"/>
        <w:numPr>
          <w:ilvl w:val="0"/>
          <w:numId w:val="14"/>
        </w:numPr>
      </w:pPr>
      <w:r w:rsidRPr="00B16B6A">
        <w:t xml:space="preserve">Cuando el número de personas aumenta, también aumenta la necesidad de coordinar. </w:t>
      </w:r>
    </w:p>
    <w:p w14:paraId="45C9A377" w14:textId="77777777" w:rsidR="0090394F" w:rsidRPr="00B16B6A" w:rsidRDefault="0090394F" w:rsidP="0090394F">
      <w:pPr>
        <w:pStyle w:val="CuerpoTesis"/>
        <w:numPr>
          <w:ilvl w:val="0"/>
          <w:numId w:val="14"/>
        </w:numPr>
      </w:pPr>
      <w:r w:rsidRPr="00B16B6A">
        <w:t>Cuando el potencial de daños se incrementa, la tolerancia a variaciones se ve afectada.</w:t>
      </w:r>
    </w:p>
    <w:p w14:paraId="6390EACA" w14:textId="77777777" w:rsidR="0090394F" w:rsidRPr="00B16B6A" w:rsidRDefault="0090394F" w:rsidP="0090394F">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98C2A10" w14:textId="77777777" w:rsidR="0090394F" w:rsidRDefault="0090394F" w:rsidP="0090394F">
      <w:pPr>
        <w:pStyle w:val="CuerpoTesis"/>
        <w:numPr>
          <w:ilvl w:val="0"/>
          <w:numId w:val="14"/>
        </w:numPr>
      </w:pPr>
      <w:r w:rsidRPr="00B16B6A">
        <w:t xml:space="preserve">Las personas se comunican mejor cara a cara, con la pregunta y la respuesta en el mismo espacio de tiempo. </w:t>
      </w:r>
    </w:p>
    <w:p w14:paraId="21368A1F" w14:textId="77777777" w:rsidR="0090394F" w:rsidRPr="00FC56A4" w:rsidRDefault="0090394F" w:rsidP="0090394F">
      <w:pPr>
        <w:pStyle w:val="CuerpoTesis"/>
        <w:numPr>
          <w:ilvl w:val="0"/>
          <w:numId w:val="14"/>
        </w:numPr>
      </w:pPr>
      <w:r w:rsidRPr="00FC56A4">
        <w:t>Una variante especial es disponer en la sala de un experto diseñador senior y discutir respecto del tema que se trate.</w:t>
      </w:r>
    </w:p>
    <w:p w14:paraId="445D86BA" w14:textId="77777777" w:rsidR="0090394F" w:rsidRPr="00FC56A4" w:rsidRDefault="0090394F" w:rsidP="0090394F">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530661A4" w14:textId="77777777" w:rsidR="0090394F" w:rsidRPr="00FC56A4" w:rsidRDefault="0090394F" w:rsidP="0090394F">
      <w:pPr>
        <w:pStyle w:val="CuerpoTesis"/>
        <w:numPr>
          <w:ilvl w:val="0"/>
          <w:numId w:val="14"/>
        </w:numPr>
      </w:pPr>
      <w:r w:rsidRPr="00FC56A4">
        <w:t>Seguridad personal</w:t>
      </w:r>
      <w:r>
        <w:t>, h</w:t>
      </w:r>
      <w:r w:rsidRPr="00FC56A4">
        <w:t>ablar con los compañeros cuando algo molesta dentro del grupo.</w:t>
      </w:r>
    </w:p>
    <w:p w14:paraId="36DCA2C6" w14:textId="77777777" w:rsidR="0090394F" w:rsidRPr="00FC56A4" w:rsidRDefault="0090394F" w:rsidP="0090394F">
      <w:pPr>
        <w:pStyle w:val="CuerpoTesis"/>
        <w:numPr>
          <w:ilvl w:val="0"/>
          <w:numId w:val="14"/>
        </w:numPr>
      </w:pPr>
      <w:r w:rsidRPr="00FC56A4">
        <w:t>Foco</w:t>
      </w:r>
      <w:r>
        <w:t>, saber</w:t>
      </w:r>
      <w:r w:rsidRPr="00FC56A4">
        <w:t> lo que se está haciendo y tener la tranquilidad y el tiempo para hacerlo</w:t>
      </w:r>
    </w:p>
    <w:p w14:paraId="495D69BC" w14:textId="77777777" w:rsidR="0090394F" w:rsidRPr="00FC56A4" w:rsidRDefault="0090394F" w:rsidP="0090394F">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1FAE290A" w14:textId="77777777" w:rsidR="0090394F" w:rsidRDefault="0090394F" w:rsidP="0090394F">
      <w:pPr>
        <w:pStyle w:val="CuerpoTesis"/>
        <w:rPr>
          <w:b/>
        </w:rPr>
      </w:pPr>
      <w:r w:rsidRPr="00BA27AF">
        <w:rPr>
          <w:b/>
        </w:rPr>
        <w:t>Las fases de la metodología Crystal.</w:t>
      </w:r>
    </w:p>
    <w:p w14:paraId="77693301" w14:textId="77777777" w:rsidR="0090394F" w:rsidRPr="00D32849" w:rsidRDefault="0090394F" w:rsidP="0090394F">
      <w:pPr>
        <w:pStyle w:val="CuerpoTesis"/>
        <w:numPr>
          <w:ilvl w:val="0"/>
          <w:numId w:val="15"/>
        </w:numPr>
      </w:pPr>
      <w:r w:rsidRPr="00D32849">
        <w:t>Puesta en escena</w:t>
      </w:r>
      <w:r>
        <w:t>.</w:t>
      </w:r>
    </w:p>
    <w:p w14:paraId="19D6AD6B" w14:textId="77777777" w:rsidR="0090394F" w:rsidRPr="00D32849" w:rsidRDefault="0090394F" w:rsidP="0090394F">
      <w:pPr>
        <w:pStyle w:val="CuerpoTesis"/>
        <w:numPr>
          <w:ilvl w:val="0"/>
          <w:numId w:val="15"/>
        </w:numPr>
      </w:pPr>
      <w:r w:rsidRPr="00D32849">
        <w:t>Revisiones</w:t>
      </w:r>
      <w:r>
        <w:t>.</w:t>
      </w:r>
    </w:p>
    <w:p w14:paraId="5BC7A5AE" w14:textId="77777777" w:rsidR="0090394F" w:rsidRPr="00D32849" w:rsidRDefault="0090394F" w:rsidP="0090394F">
      <w:pPr>
        <w:pStyle w:val="CuerpoTesis"/>
        <w:numPr>
          <w:ilvl w:val="0"/>
          <w:numId w:val="15"/>
        </w:numPr>
      </w:pPr>
      <w:r w:rsidRPr="00D32849">
        <w:t>Monitoreo</w:t>
      </w:r>
      <w:r>
        <w:t>.</w:t>
      </w:r>
    </w:p>
    <w:p w14:paraId="152BECD0" w14:textId="77777777" w:rsidR="0090394F" w:rsidRPr="00D32849" w:rsidRDefault="0090394F" w:rsidP="0090394F">
      <w:pPr>
        <w:pStyle w:val="CuerpoTesis"/>
        <w:numPr>
          <w:ilvl w:val="0"/>
          <w:numId w:val="15"/>
        </w:numPr>
      </w:pPr>
      <w:r w:rsidRPr="00D32849">
        <w:t>Paralelismo y Flujo</w:t>
      </w:r>
      <w:r>
        <w:t>.</w:t>
      </w:r>
    </w:p>
    <w:p w14:paraId="5128B0EB" w14:textId="77777777" w:rsidR="0090394F" w:rsidRPr="00D32849" w:rsidRDefault="0090394F" w:rsidP="0090394F">
      <w:pPr>
        <w:pStyle w:val="CuerpoTesis"/>
        <w:numPr>
          <w:ilvl w:val="0"/>
          <w:numId w:val="15"/>
        </w:numPr>
      </w:pPr>
      <w:r w:rsidRPr="00D32849">
        <w:t>Estrategia de diversas holística</w:t>
      </w:r>
      <w:r>
        <w:t>.</w:t>
      </w:r>
    </w:p>
    <w:p w14:paraId="2117FA8B" w14:textId="77777777" w:rsidR="0090394F" w:rsidRPr="00D32849" w:rsidRDefault="0090394F" w:rsidP="0090394F">
      <w:pPr>
        <w:pStyle w:val="CuerpoTesis"/>
        <w:numPr>
          <w:ilvl w:val="0"/>
          <w:numId w:val="15"/>
        </w:numPr>
      </w:pPr>
      <w:r w:rsidRPr="00D32849">
        <w:t>Técnica de puesta a punto de la metodología.</w:t>
      </w:r>
    </w:p>
    <w:p w14:paraId="2FF371CD" w14:textId="77777777" w:rsidR="0090394F" w:rsidRPr="00D32849" w:rsidRDefault="0090394F" w:rsidP="0090394F">
      <w:pPr>
        <w:pStyle w:val="CuerpoTesis"/>
        <w:numPr>
          <w:ilvl w:val="0"/>
          <w:numId w:val="15"/>
        </w:numPr>
        <w:rPr>
          <w:b/>
          <w:sz w:val="24"/>
        </w:rPr>
      </w:pPr>
      <w:r w:rsidRPr="00D32849">
        <w:t>Puntos de vista del usuario.</w:t>
      </w:r>
    </w:p>
    <w:p w14:paraId="29618E01" w14:textId="77777777" w:rsidR="0090394F" w:rsidRPr="0090394F" w:rsidRDefault="0090394F" w:rsidP="0090394F">
      <w:pPr>
        <w:pStyle w:val="E3Tesis"/>
        <w:rPr>
          <w:lang w:val="es-EC"/>
        </w:rPr>
      </w:pPr>
      <w:bookmarkStart w:id="42" w:name="_Toc214854"/>
      <w:r w:rsidRPr="0090394F">
        <w:rPr>
          <w:lang w:val="es-EC"/>
        </w:rPr>
        <w:t xml:space="preserve">DSDM (Dynamic </w:t>
      </w:r>
      <w:proofErr w:type="spellStart"/>
      <w:r w:rsidRPr="0090394F">
        <w:rPr>
          <w:lang w:val="es-EC"/>
        </w:rPr>
        <w:t>Systems</w:t>
      </w:r>
      <w:proofErr w:type="spellEnd"/>
      <w:r w:rsidRPr="0090394F">
        <w:rPr>
          <w:lang w:val="es-EC"/>
        </w:rPr>
        <w:t xml:space="preserve"> </w:t>
      </w:r>
      <w:proofErr w:type="spellStart"/>
      <w:r w:rsidRPr="0090394F">
        <w:rPr>
          <w:lang w:val="es-EC"/>
        </w:rPr>
        <w:t>Development</w:t>
      </w:r>
      <w:proofErr w:type="spellEnd"/>
      <w:r w:rsidRPr="0090394F">
        <w:rPr>
          <w:lang w:val="es-EC"/>
        </w:rPr>
        <w:t xml:space="preserve"> </w:t>
      </w:r>
      <w:proofErr w:type="spellStart"/>
      <w:r w:rsidRPr="0090394F">
        <w:rPr>
          <w:lang w:val="es-EC"/>
        </w:rPr>
        <w:t>Method</w:t>
      </w:r>
      <w:proofErr w:type="spellEnd"/>
      <w:r w:rsidRPr="0090394F">
        <w:rPr>
          <w:lang w:val="es-EC"/>
        </w:rPr>
        <w:t>)</w:t>
      </w:r>
      <w:bookmarkEnd w:id="42"/>
      <w:r w:rsidRPr="0090394F">
        <w:rPr>
          <w:lang w:val="es-EC"/>
        </w:rPr>
        <w:t xml:space="preserve"> </w:t>
      </w:r>
    </w:p>
    <w:p w14:paraId="1E918F9C" w14:textId="2962C0B4" w:rsidR="0090394F" w:rsidRPr="008604EB" w:rsidRDefault="0090394F" w:rsidP="0090394F">
      <w:pPr>
        <w:pStyle w:val="CuerpoTesis"/>
      </w:pPr>
      <w:r w:rsidRPr="00803C27">
        <w:t xml:space="preserve">DSDM inicialmente fue creado en 1994 gracias a la colaboración de un gran número de practicantes de proyectos. </w:t>
      </w:r>
      <w:r w:rsidRPr="008604EB">
        <w:t xml:space="preserve">DSDM reconoce que los proyectos son limitados por el tiempo y los recursos, y los planes acordes a las necesidades de la empresa </w:t>
      </w:r>
      <w:r w:rsidRPr="008604EB">
        <w:fldChar w:fldCharType="begin" w:fldLock="1"/>
      </w:r>
      <w:r w:rsidR="0033293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7]","plainTextFormattedCitation":"[17]","previouslyFormattedCitation":"[16]"},"properties":{"noteIndex":0},"schema":"https://github.com/citation-style-language/schema/raw/master/csl-citation.json"}</w:instrText>
      </w:r>
      <w:r w:rsidRPr="008604EB">
        <w:fldChar w:fldCharType="separate"/>
      </w:r>
      <w:r w:rsidR="00332932" w:rsidRPr="00332932">
        <w:rPr>
          <w:noProof/>
        </w:rPr>
        <w:t>[17]</w:t>
      </w:r>
      <w:r w:rsidRPr="008604EB">
        <w:fldChar w:fldCharType="end"/>
      </w:r>
      <w:r w:rsidRPr="008604EB">
        <w:t xml:space="preserve">. </w:t>
      </w:r>
    </w:p>
    <w:p w14:paraId="513F25F1" w14:textId="77777777" w:rsidR="0090394F" w:rsidRPr="00803C27" w:rsidRDefault="0090394F" w:rsidP="0090394F">
      <w:pPr>
        <w:pStyle w:val="CuerpoTesis"/>
      </w:pPr>
      <w:r w:rsidRPr="00803C27">
        <w:t xml:space="preserve">Es un método que provee un marco de trabajo para el desarrollo, ágil de software, busca desarrollar un sistema que reúna las necesidades de la empresa en tiempo, presupuesto y calidad. </w:t>
      </w:r>
    </w:p>
    <w:p w14:paraId="7E9F7952" w14:textId="77777777" w:rsidR="0090394F" w:rsidRDefault="0090394F" w:rsidP="0090394F">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6FE38C6" w14:textId="77777777" w:rsidR="0090394F" w:rsidRDefault="0090394F" w:rsidP="0090394F">
      <w:pPr>
        <w:pStyle w:val="CuerpoTesis"/>
      </w:pPr>
      <w:r>
        <w:t>Algunas de las principales características con las que cuenta esta metodología son</w:t>
      </w:r>
      <w:r w:rsidRPr="00803C27">
        <w:t>:</w:t>
      </w:r>
    </w:p>
    <w:p w14:paraId="21D4D2AE" w14:textId="77777777" w:rsidR="0090394F" w:rsidRPr="00023A53" w:rsidRDefault="0090394F" w:rsidP="0090394F">
      <w:pPr>
        <w:pStyle w:val="CuerpoTesis"/>
        <w:numPr>
          <w:ilvl w:val="0"/>
          <w:numId w:val="18"/>
        </w:numPr>
      </w:pPr>
      <w:r w:rsidRPr="00023A53">
        <w:t>La participación del cliente es fundamental para el adecuado progreso del proyecto.</w:t>
      </w:r>
    </w:p>
    <w:p w14:paraId="7CA33360" w14:textId="77777777" w:rsidR="0090394F" w:rsidRPr="00023A53" w:rsidRDefault="0090394F" w:rsidP="0090394F">
      <w:pPr>
        <w:pStyle w:val="CuerpoTesis"/>
        <w:numPr>
          <w:ilvl w:val="0"/>
          <w:numId w:val="18"/>
        </w:numPr>
      </w:pPr>
      <w:r w:rsidRPr="00023A53">
        <w:t>El equipo del proyecto es responsable de toma de decisiones importantes sin esperar aprobación de niveles superiores.</w:t>
      </w:r>
    </w:p>
    <w:p w14:paraId="1BF6E5BC" w14:textId="77777777" w:rsidR="0090394F" w:rsidRPr="00023A53" w:rsidRDefault="0090394F" w:rsidP="0090394F">
      <w:pPr>
        <w:pStyle w:val="CuerpoTesis"/>
        <w:numPr>
          <w:ilvl w:val="0"/>
          <w:numId w:val="18"/>
        </w:numPr>
      </w:pPr>
      <w:r w:rsidRPr="00023A53">
        <w:t>DSDM se basa en la entrega frecuentes del producto, asume que la entrega de única de un proyecto al finalizar no cumpliría las expectativas del cliente.</w:t>
      </w:r>
    </w:p>
    <w:p w14:paraId="69D81A83" w14:textId="77777777" w:rsidR="0090394F" w:rsidRPr="00023A53" w:rsidRDefault="0090394F" w:rsidP="0090394F">
      <w:pPr>
        <w:pStyle w:val="CuerpoTesis"/>
        <w:numPr>
          <w:ilvl w:val="0"/>
          <w:numId w:val="18"/>
        </w:numPr>
      </w:pPr>
      <w:r w:rsidRPr="00023A53">
        <w:t>Centra sus esfuerzos en funcionalidades críticas para alcanzar metas establecidas en el proyecto.</w:t>
      </w:r>
    </w:p>
    <w:p w14:paraId="227DFCCB" w14:textId="77777777" w:rsidR="0090394F" w:rsidRPr="00023A53" w:rsidRDefault="0090394F" w:rsidP="0090394F">
      <w:pPr>
        <w:pStyle w:val="CuerpoTesis"/>
        <w:numPr>
          <w:ilvl w:val="0"/>
          <w:numId w:val="18"/>
        </w:numPr>
      </w:pPr>
      <w:r w:rsidRPr="00023A53">
        <w:t>Todos los cambios durante el desarrollo son reversibles.</w:t>
      </w:r>
    </w:p>
    <w:p w14:paraId="5657AC1F" w14:textId="77777777" w:rsidR="0090394F" w:rsidRPr="00023A53" w:rsidRDefault="0090394F" w:rsidP="0090394F">
      <w:pPr>
        <w:pStyle w:val="CuerpoTesis"/>
        <w:numPr>
          <w:ilvl w:val="0"/>
          <w:numId w:val="18"/>
        </w:numPr>
      </w:pPr>
      <w:r w:rsidRPr="00023A53">
        <w:t>El objetivo de la metodología DSDM es realizar el desarrollo de forma rápida, evitando errores al momento de trabajar con el cliente.</w:t>
      </w:r>
    </w:p>
    <w:p w14:paraId="7C72F9D3" w14:textId="77777777" w:rsidR="0090394F" w:rsidRPr="00023A53" w:rsidRDefault="0090394F" w:rsidP="0090394F">
      <w:pPr>
        <w:pStyle w:val="CuerpoTesis"/>
        <w:numPr>
          <w:ilvl w:val="0"/>
          <w:numId w:val="18"/>
        </w:numPr>
      </w:pPr>
      <w:r w:rsidRPr="00023A53">
        <w:t>A través de la entrega continua de entregables se facilita el cambio en el proceso de desarrollo.</w:t>
      </w:r>
    </w:p>
    <w:p w14:paraId="61E70850" w14:textId="77777777" w:rsidR="0090394F" w:rsidRPr="00023A53" w:rsidRDefault="0090394F" w:rsidP="0090394F">
      <w:pPr>
        <w:pStyle w:val="CuerpoTesis"/>
        <w:numPr>
          <w:ilvl w:val="0"/>
          <w:numId w:val="18"/>
        </w:numPr>
      </w:pPr>
      <w:r w:rsidRPr="00023A53">
        <w:t>Es flexible al momento de la reutilización de código en base a proyectos que han trabajado con anterioridad.</w:t>
      </w:r>
    </w:p>
    <w:p w14:paraId="7736DE38" w14:textId="77777777" w:rsidR="0090394F" w:rsidRPr="00023A53" w:rsidRDefault="0090394F" w:rsidP="0090394F">
      <w:pPr>
        <w:pStyle w:val="CuerpoTesis"/>
        <w:rPr>
          <w:b/>
        </w:rPr>
      </w:pPr>
      <w:r w:rsidRPr="00023A53">
        <w:rPr>
          <w:b/>
        </w:rPr>
        <w:t>Las fases de la metodología DSDM.</w:t>
      </w:r>
    </w:p>
    <w:p w14:paraId="0EF7FF89" w14:textId="77777777" w:rsidR="0090394F" w:rsidRPr="00803C27" w:rsidRDefault="0090394F" w:rsidP="0090394F">
      <w:pPr>
        <w:pStyle w:val="CuerpoTesis"/>
        <w:numPr>
          <w:ilvl w:val="0"/>
          <w:numId w:val="16"/>
        </w:numPr>
      </w:pPr>
      <w:r w:rsidRPr="00803C27">
        <w:t>Estudio de viabilidad</w:t>
      </w:r>
    </w:p>
    <w:p w14:paraId="5B12E18A" w14:textId="77777777" w:rsidR="0090394F" w:rsidRPr="00803C27" w:rsidRDefault="0090394F" w:rsidP="0090394F">
      <w:pPr>
        <w:pStyle w:val="CuerpoTesis"/>
        <w:numPr>
          <w:ilvl w:val="0"/>
          <w:numId w:val="16"/>
        </w:numPr>
      </w:pPr>
      <w:r w:rsidRPr="00803C27">
        <w:t>Estudio de la empresa</w:t>
      </w:r>
    </w:p>
    <w:p w14:paraId="7E6362DD" w14:textId="77777777" w:rsidR="0090394F" w:rsidRPr="00803C27" w:rsidRDefault="0090394F" w:rsidP="0090394F">
      <w:pPr>
        <w:pStyle w:val="CuerpoTesis"/>
        <w:numPr>
          <w:ilvl w:val="0"/>
          <w:numId w:val="16"/>
        </w:numPr>
      </w:pPr>
      <w:r w:rsidRPr="00803C27">
        <w:t>Iteración del modelo funcional</w:t>
      </w:r>
    </w:p>
    <w:p w14:paraId="45D4C287" w14:textId="77777777" w:rsidR="0090394F" w:rsidRPr="00803C27" w:rsidRDefault="0090394F" w:rsidP="0090394F">
      <w:pPr>
        <w:pStyle w:val="CuerpoTesis"/>
        <w:numPr>
          <w:ilvl w:val="0"/>
          <w:numId w:val="16"/>
        </w:numPr>
      </w:pPr>
      <w:r w:rsidRPr="00803C27">
        <w:t xml:space="preserve">Diseño e iteración de la estructura </w:t>
      </w:r>
    </w:p>
    <w:p w14:paraId="0E3793D5" w14:textId="77777777" w:rsidR="0090394F" w:rsidRDefault="0090394F" w:rsidP="0090394F">
      <w:pPr>
        <w:pStyle w:val="CuerpoTesis"/>
        <w:numPr>
          <w:ilvl w:val="0"/>
          <w:numId w:val="16"/>
        </w:numPr>
      </w:pPr>
      <w:r w:rsidRPr="00803C27">
        <w:t>Implementación.</w:t>
      </w:r>
    </w:p>
    <w:p w14:paraId="052EFD3E" w14:textId="77777777" w:rsidR="0090394F" w:rsidRDefault="0090394F" w:rsidP="0090394F">
      <w:pPr>
        <w:pStyle w:val="E3Tesis"/>
      </w:pPr>
      <w:bookmarkStart w:id="43" w:name="_Toc214855"/>
      <w:r w:rsidRPr="006F55BB">
        <w:t>Comparativa de las metodologías (XP, Scrum, Crystal, DSDM)</w:t>
      </w:r>
      <w:bookmarkEnd w:id="43"/>
    </w:p>
    <w:p w14:paraId="76B5E31A" w14:textId="20EDA4E8" w:rsidR="0090394F" w:rsidRDefault="0090394F" w:rsidP="0090394F">
      <w:pPr>
        <w:pStyle w:val="CuerpoTesis"/>
      </w:pPr>
      <w:r>
        <w:t xml:space="preserve">La realización de la tabla comparativa se basa en los trabajos propuestos en </w:t>
      </w:r>
      <w:r>
        <w:fldChar w:fldCharType="begin" w:fldLock="1"/>
      </w:r>
      <w:r w:rsidR="0033293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8]","plainTextFormattedCitation":"[18]","previouslyFormattedCitation":"[17]"},"properties":{"noteIndex":0},"schema":"https://github.com/citation-style-language/schema/raw/master/csl-citation.json"}</w:instrText>
      </w:r>
      <w:r>
        <w:fldChar w:fldCharType="separate"/>
      </w:r>
      <w:r w:rsidR="00332932" w:rsidRPr="00332932">
        <w:rPr>
          <w:noProof/>
        </w:rPr>
        <w:t>[18]</w:t>
      </w:r>
      <w:r>
        <w:fldChar w:fldCharType="end"/>
      </w:r>
      <w:r>
        <w:fldChar w:fldCharType="begin" w:fldLock="1"/>
      </w:r>
      <w:r w:rsidR="0033293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9]","plainTextFormattedCitation":"[19]","previouslyFormattedCitation":"[18]"},"properties":{"noteIndex":0},"schema":"https://github.com/citation-style-language/schema/raw/master/csl-citation.json"}</w:instrText>
      </w:r>
      <w:r>
        <w:fldChar w:fldCharType="separate"/>
      </w:r>
      <w:r w:rsidR="00332932" w:rsidRPr="00332932">
        <w:rPr>
          <w:noProof/>
        </w:rPr>
        <w:t>[19]</w:t>
      </w:r>
      <w:r>
        <w:fldChar w:fldCharType="end"/>
      </w:r>
      <w:r>
        <w:t xml:space="preserve"> </w:t>
      </w:r>
      <w:r>
        <w:fldChar w:fldCharType="begin" w:fldLock="1"/>
      </w:r>
      <w:r w:rsidR="0033293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20]","plainTextFormattedCitation":"[20]","previouslyFormattedCitation":"[19]"},"properties":{"noteIndex":0},"schema":"https://github.com/citation-style-language/schema/raw/master/csl-citation.json"}</w:instrText>
      </w:r>
      <w:r>
        <w:fldChar w:fldCharType="separate"/>
      </w:r>
      <w:r w:rsidR="00332932" w:rsidRPr="00332932">
        <w:rPr>
          <w:noProof/>
        </w:rPr>
        <w:t>[20]</w:t>
      </w:r>
      <w:r>
        <w:fldChar w:fldCharType="end"/>
      </w:r>
      <w:r>
        <w:t>, dichos estudios nos permitió obtener las características de forma individual de cada una de las metodologías, se extrajo información de cada una de las fuentes y se crea una tabla que resume las características principales de cada metodología.</w:t>
      </w:r>
    </w:p>
    <w:p w14:paraId="3AD64366" w14:textId="77777777" w:rsidR="0090394F" w:rsidRPr="006F55BB" w:rsidRDefault="0090394F" w:rsidP="0090394F">
      <w:pPr>
        <w:pStyle w:val="CuerpoTesis"/>
        <w:rPr>
          <w:lang w:eastAsia="es-ES"/>
        </w:rPr>
      </w:pPr>
    </w:p>
    <w:p w14:paraId="48E469B5" w14:textId="77777777" w:rsidR="0090394F" w:rsidRDefault="0090394F" w:rsidP="0090394F">
      <w:pPr>
        <w:pStyle w:val="Caption"/>
      </w:pPr>
    </w:p>
    <w:p w14:paraId="7DB833CB" w14:textId="7206E7B1" w:rsidR="0090394F" w:rsidRDefault="0090394F" w:rsidP="0090394F">
      <w:pPr>
        <w:pStyle w:val="Caption"/>
      </w:pPr>
      <w:bookmarkStart w:id="44" w:name="_Toc531242809"/>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w:t>
      </w:r>
      <w:r w:rsidR="002F0F85">
        <w:rPr>
          <w:noProof/>
        </w:rPr>
        <w:fldChar w:fldCharType="end"/>
      </w:r>
      <w:r>
        <w:t>.</w:t>
      </w:r>
      <w:r>
        <w:br/>
        <w:t>T</w:t>
      </w:r>
      <w:r w:rsidRPr="001D7592">
        <w:t>ABLA COMPARATIVA DE METODOLOGIA</w:t>
      </w:r>
      <w:bookmarkEnd w:id="44"/>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90394F" w14:paraId="2732C852" w14:textId="77777777" w:rsidTr="00511453">
        <w:tc>
          <w:tcPr>
            <w:tcW w:w="2693" w:type="pct"/>
            <w:vAlign w:val="center"/>
          </w:tcPr>
          <w:p w14:paraId="1EA7FA4B" w14:textId="77777777" w:rsidR="0090394F" w:rsidRDefault="0090394F" w:rsidP="00511453">
            <w:pPr>
              <w:pStyle w:val="CuerpoTesis"/>
              <w:jc w:val="center"/>
            </w:pPr>
            <w:r>
              <w:t>Características</w:t>
            </w:r>
          </w:p>
        </w:tc>
        <w:tc>
          <w:tcPr>
            <w:tcW w:w="545" w:type="pct"/>
            <w:vAlign w:val="center"/>
          </w:tcPr>
          <w:p w14:paraId="2D39D95A" w14:textId="77777777" w:rsidR="0090394F" w:rsidRDefault="0090394F" w:rsidP="00511453">
            <w:pPr>
              <w:pStyle w:val="CuerpoTesis"/>
              <w:jc w:val="center"/>
            </w:pPr>
            <w:r w:rsidRPr="00E60017">
              <w:rPr>
                <w:b/>
              </w:rPr>
              <w:t>XP</w:t>
            </w:r>
          </w:p>
        </w:tc>
        <w:tc>
          <w:tcPr>
            <w:tcW w:w="564" w:type="pct"/>
            <w:vAlign w:val="center"/>
          </w:tcPr>
          <w:p w14:paraId="1F541DD3" w14:textId="77777777" w:rsidR="0090394F" w:rsidRDefault="0090394F" w:rsidP="00511453">
            <w:pPr>
              <w:pStyle w:val="CuerpoTesis"/>
              <w:jc w:val="center"/>
            </w:pPr>
            <w:r w:rsidRPr="00E60017">
              <w:rPr>
                <w:b/>
              </w:rPr>
              <w:t>Scrum</w:t>
            </w:r>
          </w:p>
        </w:tc>
        <w:tc>
          <w:tcPr>
            <w:tcW w:w="616" w:type="pct"/>
            <w:vAlign w:val="center"/>
          </w:tcPr>
          <w:p w14:paraId="7908F01B" w14:textId="77777777" w:rsidR="0090394F" w:rsidRDefault="0090394F" w:rsidP="00511453">
            <w:pPr>
              <w:pStyle w:val="CuerpoTesis"/>
              <w:jc w:val="center"/>
            </w:pPr>
            <w:r w:rsidRPr="00E60017">
              <w:rPr>
                <w:b/>
              </w:rPr>
              <w:t>Crystal</w:t>
            </w:r>
          </w:p>
        </w:tc>
        <w:tc>
          <w:tcPr>
            <w:tcW w:w="582" w:type="pct"/>
            <w:vAlign w:val="center"/>
          </w:tcPr>
          <w:p w14:paraId="66F02E72" w14:textId="77777777" w:rsidR="0090394F" w:rsidRDefault="0090394F" w:rsidP="00511453">
            <w:pPr>
              <w:pStyle w:val="CuerpoTesis"/>
              <w:jc w:val="center"/>
            </w:pPr>
            <w:r w:rsidRPr="00E60017">
              <w:rPr>
                <w:b/>
              </w:rPr>
              <w:t>DSDM</w:t>
            </w:r>
          </w:p>
        </w:tc>
      </w:tr>
      <w:tr w:rsidR="0090394F" w14:paraId="29D1DEBE" w14:textId="77777777" w:rsidTr="00511453">
        <w:tc>
          <w:tcPr>
            <w:tcW w:w="5000" w:type="pct"/>
            <w:gridSpan w:val="5"/>
            <w:vAlign w:val="center"/>
          </w:tcPr>
          <w:p w14:paraId="623BC3C2" w14:textId="77777777" w:rsidR="0090394F" w:rsidRDefault="0090394F" w:rsidP="00511453">
            <w:pPr>
              <w:pStyle w:val="CuerpoTesis"/>
              <w:jc w:val="center"/>
            </w:pPr>
            <w:r>
              <w:t>Vista de utilización</w:t>
            </w:r>
          </w:p>
        </w:tc>
      </w:tr>
      <w:tr w:rsidR="0090394F" w14:paraId="1E535DC8" w14:textId="77777777" w:rsidTr="00511453">
        <w:tc>
          <w:tcPr>
            <w:tcW w:w="2693" w:type="pct"/>
            <w:vAlign w:val="center"/>
          </w:tcPr>
          <w:p w14:paraId="735ADCC3" w14:textId="77777777" w:rsidR="0090394F" w:rsidRDefault="0090394F" w:rsidP="00511453">
            <w:pPr>
              <w:pStyle w:val="CuerpoTesis"/>
              <w:jc w:val="left"/>
            </w:pPr>
            <w:r w:rsidRPr="00FE6775">
              <w:t>Respeto de los plazos de entrega</w:t>
            </w:r>
          </w:p>
        </w:tc>
        <w:tc>
          <w:tcPr>
            <w:tcW w:w="545" w:type="pct"/>
            <w:vAlign w:val="center"/>
          </w:tcPr>
          <w:p w14:paraId="7FD41873" w14:textId="77777777" w:rsidR="0090394F" w:rsidRDefault="0090394F" w:rsidP="00511453">
            <w:pPr>
              <w:pStyle w:val="CuerpoTesis"/>
              <w:jc w:val="center"/>
            </w:pPr>
            <w:r>
              <w:t>0</w:t>
            </w:r>
          </w:p>
        </w:tc>
        <w:tc>
          <w:tcPr>
            <w:tcW w:w="564" w:type="pct"/>
            <w:vAlign w:val="center"/>
          </w:tcPr>
          <w:p w14:paraId="06BAFE79" w14:textId="77777777" w:rsidR="0090394F" w:rsidRDefault="0090394F" w:rsidP="00511453">
            <w:pPr>
              <w:pStyle w:val="CuerpoTesis"/>
              <w:jc w:val="center"/>
            </w:pPr>
            <w:r>
              <w:t>1</w:t>
            </w:r>
          </w:p>
        </w:tc>
        <w:tc>
          <w:tcPr>
            <w:tcW w:w="616" w:type="pct"/>
            <w:vAlign w:val="center"/>
          </w:tcPr>
          <w:p w14:paraId="4EC123D3" w14:textId="77777777" w:rsidR="0090394F" w:rsidRDefault="0090394F" w:rsidP="00511453">
            <w:pPr>
              <w:pStyle w:val="CuerpoTesis"/>
              <w:jc w:val="center"/>
            </w:pPr>
            <w:r>
              <w:t>1</w:t>
            </w:r>
          </w:p>
        </w:tc>
        <w:tc>
          <w:tcPr>
            <w:tcW w:w="582" w:type="pct"/>
            <w:vAlign w:val="center"/>
          </w:tcPr>
          <w:p w14:paraId="62883483" w14:textId="77777777" w:rsidR="0090394F" w:rsidRDefault="0090394F" w:rsidP="00511453">
            <w:pPr>
              <w:pStyle w:val="CuerpoTesis"/>
              <w:jc w:val="center"/>
            </w:pPr>
            <w:r>
              <w:t>1</w:t>
            </w:r>
          </w:p>
        </w:tc>
      </w:tr>
      <w:tr w:rsidR="0090394F" w14:paraId="0B2A86CC" w14:textId="77777777" w:rsidTr="00511453">
        <w:tc>
          <w:tcPr>
            <w:tcW w:w="2693" w:type="pct"/>
            <w:vAlign w:val="center"/>
          </w:tcPr>
          <w:p w14:paraId="7F419379" w14:textId="77777777" w:rsidR="0090394F" w:rsidRDefault="0090394F" w:rsidP="00511453">
            <w:pPr>
              <w:pStyle w:val="CuerpoTesis"/>
              <w:jc w:val="left"/>
            </w:pPr>
            <w:r w:rsidRPr="00FE6775">
              <w:t>Respeto de los requisitos</w:t>
            </w:r>
          </w:p>
        </w:tc>
        <w:tc>
          <w:tcPr>
            <w:tcW w:w="545" w:type="pct"/>
            <w:vAlign w:val="center"/>
          </w:tcPr>
          <w:p w14:paraId="11C396A6" w14:textId="77777777" w:rsidR="0090394F" w:rsidRDefault="0090394F" w:rsidP="00511453">
            <w:pPr>
              <w:pStyle w:val="CuerpoTesis"/>
              <w:jc w:val="center"/>
            </w:pPr>
            <w:r>
              <w:t>1</w:t>
            </w:r>
          </w:p>
        </w:tc>
        <w:tc>
          <w:tcPr>
            <w:tcW w:w="564" w:type="pct"/>
            <w:vAlign w:val="center"/>
          </w:tcPr>
          <w:p w14:paraId="1777245E" w14:textId="77777777" w:rsidR="0090394F" w:rsidRDefault="0090394F" w:rsidP="00511453">
            <w:pPr>
              <w:pStyle w:val="CuerpoTesis"/>
              <w:jc w:val="center"/>
            </w:pPr>
            <w:r>
              <w:t>1</w:t>
            </w:r>
          </w:p>
        </w:tc>
        <w:tc>
          <w:tcPr>
            <w:tcW w:w="616" w:type="pct"/>
            <w:vAlign w:val="center"/>
          </w:tcPr>
          <w:p w14:paraId="50BAD741" w14:textId="77777777" w:rsidR="0090394F" w:rsidRDefault="0090394F" w:rsidP="00511453">
            <w:pPr>
              <w:pStyle w:val="CuerpoTesis"/>
              <w:jc w:val="center"/>
            </w:pPr>
            <w:r>
              <w:t>1</w:t>
            </w:r>
          </w:p>
        </w:tc>
        <w:tc>
          <w:tcPr>
            <w:tcW w:w="582" w:type="pct"/>
            <w:vAlign w:val="center"/>
          </w:tcPr>
          <w:p w14:paraId="2AE0BFCB" w14:textId="77777777" w:rsidR="0090394F" w:rsidRDefault="0090394F" w:rsidP="00511453">
            <w:pPr>
              <w:pStyle w:val="CuerpoTesis"/>
              <w:jc w:val="center"/>
            </w:pPr>
            <w:r>
              <w:t>1</w:t>
            </w:r>
          </w:p>
        </w:tc>
      </w:tr>
      <w:tr w:rsidR="0090394F" w14:paraId="3AEF79A4" w14:textId="77777777" w:rsidTr="00511453">
        <w:tc>
          <w:tcPr>
            <w:tcW w:w="2693" w:type="pct"/>
            <w:vAlign w:val="center"/>
          </w:tcPr>
          <w:p w14:paraId="7981EE7D" w14:textId="77777777" w:rsidR="0090394F" w:rsidRDefault="0090394F" w:rsidP="00511453">
            <w:pPr>
              <w:pStyle w:val="CuerpoTesis"/>
              <w:jc w:val="left"/>
            </w:pPr>
            <w:r w:rsidRPr="00FE6775">
              <w:t>Respeto de un nivel de calidad</w:t>
            </w:r>
          </w:p>
        </w:tc>
        <w:tc>
          <w:tcPr>
            <w:tcW w:w="545" w:type="pct"/>
            <w:vAlign w:val="center"/>
          </w:tcPr>
          <w:p w14:paraId="08A71BF6" w14:textId="77777777" w:rsidR="0090394F" w:rsidRDefault="0090394F" w:rsidP="00511453">
            <w:pPr>
              <w:pStyle w:val="CuerpoTesis"/>
              <w:jc w:val="center"/>
            </w:pPr>
            <w:r>
              <w:t>0</w:t>
            </w:r>
          </w:p>
        </w:tc>
        <w:tc>
          <w:tcPr>
            <w:tcW w:w="564" w:type="pct"/>
            <w:vAlign w:val="center"/>
          </w:tcPr>
          <w:p w14:paraId="0DE86B3C" w14:textId="77777777" w:rsidR="0090394F" w:rsidRDefault="0090394F" w:rsidP="00511453">
            <w:pPr>
              <w:pStyle w:val="CuerpoTesis"/>
              <w:jc w:val="center"/>
            </w:pPr>
            <w:r>
              <w:t>0</w:t>
            </w:r>
          </w:p>
        </w:tc>
        <w:tc>
          <w:tcPr>
            <w:tcW w:w="616" w:type="pct"/>
            <w:vAlign w:val="center"/>
          </w:tcPr>
          <w:p w14:paraId="28669F7C" w14:textId="77777777" w:rsidR="0090394F" w:rsidRDefault="0090394F" w:rsidP="00511453">
            <w:pPr>
              <w:pStyle w:val="CuerpoTesis"/>
              <w:jc w:val="center"/>
            </w:pPr>
            <w:r>
              <w:t>0</w:t>
            </w:r>
          </w:p>
        </w:tc>
        <w:tc>
          <w:tcPr>
            <w:tcW w:w="582" w:type="pct"/>
            <w:vAlign w:val="center"/>
          </w:tcPr>
          <w:p w14:paraId="040124DA" w14:textId="77777777" w:rsidR="0090394F" w:rsidRDefault="0090394F" w:rsidP="00511453">
            <w:pPr>
              <w:pStyle w:val="CuerpoTesis"/>
              <w:jc w:val="center"/>
            </w:pPr>
            <w:r>
              <w:t>0</w:t>
            </w:r>
          </w:p>
        </w:tc>
      </w:tr>
      <w:tr w:rsidR="0090394F" w14:paraId="5446C968" w14:textId="77777777" w:rsidTr="00511453">
        <w:tc>
          <w:tcPr>
            <w:tcW w:w="2693" w:type="pct"/>
            <w:vAlign w:val="center"/>
          </w:tcPr>
          <w:p w14:paraId="101A5622" w14:textId="77777777" w:rsidR="0090394F" w:rsidRDefault="0090394F" w:rsidP="00511453">
            <w:pPr>
              <w:pStyle w:val="CuerpoTesis"/>
              <w:jc w:val="left"/>
            </w:pPr>
            <w:r w:rsidRPr="00FE6775">
              <w:t>Satisfacción del usuario final</w:t>
            </w:r>
          </w:p>
        </w:tc>
        <w:tc>
          <w:tcPr>
            <w:tcW w:w="545" w:type="pct"/>
            <w:vAlign w:val="center"/>
          </w:tcPr>
          <w:p w14:paraId="5D6709C0" w14:textId="77777777" w:rsidR="0090394F" w:rsidRDefault="0090394F" w:rsidP="00511453">
            <w:pPr>
              <w:pStyle w:val="CuerpoTesis"/>
              <w:jc w:val="center"/>
            </w:pPr>
            <w:r>
              <w:t>0</w:t>
            </w:r>
          </w:p>
        </w:tc>
        <w:tc>
          <w:tcPr>
            <w:tcW w:w="564" w:type="pct"/>
            <w:vAlign w:val="center"/>
          </w:tcPr>
          <w:p w14:paraId="54EDFBD1" w14:textId="77777777" w:rsidR="0090394F" w:rsidRDefault="0090394F" w:rsidP="00511453">
            <w:pPr>
              <w:pStyle w:val="CuerpoTesis"/>
              <w:jc w:val="center"/>
            </w:pPr>
            <w:r>
              <w:t>0</w:t>
            </w:r>
          </w:p>
        </w:tc>
        <w:tc>
          <w:tcPr>
            <w:tcW w:w="616" w:type="pct"/>
            <w:vAlign w:val="center"/>
          </w:tcPr>
          <w:p w14:paraId="48E25E70" w14:textId="77777777" w:rsidR="0090394F" w:rsidRDefault="0090394F" w:rsidP="00511453">
            <w:pPr>
              <w:pStyle w:val="CuerpoTesis"/>
              <w:jc w:val="center"/>
            </w:pPr>
            <w:r>
              <w:t>0</w:t>
            </w:r>
          </w:p>
        </w:tc>
        <w:tc>
          <w:tcPr>
            <w:tcW w:w="582" w:type="pct"/>
            <w:vAlign w:val="center"/>
          </w:tcPr>
          <w:p w14:paraId="2F4DBC8A" w14:textId="77777777" w:rsidR="0090394F" w:rsidRDefault="0090394F" w:rsidP="00511453">
            <w:pPr>
              <w:pStyle w:val="CuerpoTesis"/>
              <w:jc w:val="center"/>
            </w:pPr>
            <w:r>
              <w:t>1</w:t>
            </w:r>
          </w:p>
        </w:tc>
      </w:tr>
      <w:tr w:rsidR="0090394F" w14:paraId="34E735C9" w14:textId="77777777" w:rsidTr="00511453">
        <w:tc>
          <w:tcPr>
            <w:tcW w:w="2693" w:type="pct"/>
            <w:vAlign w:val="center"/>
          </w:tcPr>
          <w:p w14:paraId="3AA97B5D" w14:textId="77777777" w:rsidR="0090394F" w:rsidRDefault="0090394F" w:rsidP="00511453">
            <w:pPr>
              <w:pStyle w:val="CuerpoTesis"/>
              <w:jc w:val="left"/>
            </w:pPr>
            <w:r w:rsidRPr="00FE6775">
              <w:t>Entorno turbulento</w:t>
            </w:r>
          </w:p>
        </w:tc>
        <w:tc>
          <w:tcPr>
            <w:tcW w:w="545" w:type="pct"/>
            <w:vAlign w:val="center"/>
          </w:tcPr>
          <w:p w14:paraId="12EE7DCC" w14:textId="77777777" w:rsidR="0090394F" w:rsidRDefault="0090394F" w:rsidP="00511453">
            <w:pPr>
              <w:pStyle w:val="CuerpoTesis"/>
              <w:jc w:val="center"/>
            </w:pPr>
            <w:r>
              <w:t>1</w:t>
            </w:r>
          </w:p>
        </w:tc>
        <w:tc>
          <w:tcPr>
            <w:tcW w:w="564" w:type="pct"/>
            <w:vAlign w:val="center"/>
          </w:tcPr>
          <w:p w14:paraId="625CBADF" w14:textId="77777777" w:rsidR="0090394F" w:rsidRDefault="0090394F" w:rsidP="00511453">
            <w:pPr>
              <w:pStyle w:val="CuerpoTesis"/>
              <w:jc w:val="center"/>
            </w:pPr>
            <w:r>
              <w:t>1</w:t>
            </w:r>
          </w:p>
        </w:tc>
        <w:tc>
          <w:tcPr>
            <w:tcW w:w="616" w:type="pct"/>
            <w:vAlign w:val="center"/>
          </w:tcPr>
          <w:p w14:paraId="1A79ECF5" w14:textId="77777777" w:rsidR="0090394F" w:rsidRDefault="0090394F" w:rsidP="00511453">
            <w:pPr>
              <w:pStyle w:val="CuerpoTesis"/>
              <w:jc w:val="center"/>
            </w:pPr>
            <w:r>
              <w:t>0</w:t>
            </w:r>
          </w:p>
        </w:tc>
        <w:tc>
          <w:tcPr>
            <w:tcW w:w="582" w:type="pct"/>
            <w:vAlign w:val="center"/>
          </w:tcPr>
          <w:p w14:paraId="528434B7" w14:textId="77777777" w:rsidR="0090394F" w:rsidRDefault="0090394F" w:rsidP="00511453">
            <w:pPr>
              <w:pStyle w:val="CuerpoTesis"/>
              <w:jc w:val="center"/>
            </w:pPr>
            <w:r>
              <w:t>1</w:t>
            </w:r>
          </w:p>
        </w:tc>
      </w:tr>
      <w:tr w:rsidR="0090394F" w14:paraId="0CC9A1F7" w14:textId="77777777" w:rsidTr="00511453">
        <w:tc>
          <w:tcPr>
            <w:tcW w:w="2693" w:type="pct"/>
            <w:vAlign w:val="center"/>
          </w:tcPr>
          <w:p w14:paraId="250729AD" w14:textId="77777777" w:rsidR="0090394F" w:rsidRPr="00FE6775" w:rsidRDefault="0090394F" w:rsidP="00511453">
            <w:pPr>
              <w:pStyle w:val="CuerpoTesis"/>
              <w:jc w:val="left"/>
            </w:pPr>
            <w:r w:rsidRPr="00FE6775">
              <w:t>Aumento de la productividad</w:t>
            </w:r>
          </w:p>
        </w:tc>
        <w:tc>
          <w:tcPr>
            <w:tcW w:w="545" w:type="pct"/>
            <w:vAlign w:val="center"/>
          </w:tcPr>
          <w:p w14:paraId="1ED69A88" w14:textId="77777777" w:rsidR="0090394F" w:rsidRDefault="0090394F" w:rsidP="00511453">
            <w:pPr>
              <w:pStyle w:val="CuerpoTesis"/>
              <w:jc w:val="center"/>
            </w:pPr>
            <w:r>
              <w:t>1</w:t>
            </w:r>
          </w:p>
        </w:tc>
        <w:tc>
          <w:tcPr>
            <w:tcW w:w="564" w:type="pct"/>
            <w:vAlign w:val="center"/>
          </w:tcPr>
          <w:p w14:paraId="29F30E3A" w14:textId="77777777" w:rsidR="0090394F" w:rsidRDefault="0090394F" w:rsidP="00511453">
            <w:pPr>
              <w:pStyle w:val="CuerpoTesis"/>
              <w:jc w:val="center"/>
            </w:pPr>
            <w:r>
              <w:t>0</w:t>
            </w:r>
          </w:p>
        </w:tc>
        <w:tc>
          <w:tcPr>
            <w:tcW w:w="616" w:type="pct"/>
            <w:vAlign w:val="center"/>
          </w:tcPr>
          <w:p w14:paraId="6C759119" w14:textId="77777777" w:rsidR="0090394F" w:rsidRDefault="0090394F" w:rsidP="00511453">
            <w:pPr>
              <w:pStyle w:val="CuerpoTesis"/>
              <w:jc w:val="center"/>
            </w:pPr>
            <w:r>
              <w:t>0</w:t>
            </w:r>
          </w:p>
        </w:tc>
        <w:tc>
          <w:tcPr>
            <w:tcW w:w="582" w:type="pct"/>
            <w:vAlign w:val="center"/>
          </w:tcPr>
          <w:p w14:paraId="754C579A" w14:textId="77777777" w:rsidR="0090394F" w:rsidRDefault="0090394F" w:rsidP="00511453">
            <w:pPr>
              <w:pStyle w:val="CuerpoTesis"/>
              <w:jc w:val="center"/>
            </w:pPr>
            <w:r>
              <w:t>0</w:t>
            </w:r>
          </w:p>
        </w:tc>
      </w:tr>
      <w:tr w:rsidR="0090394F" w14:paraId="617232D2" w14:textId="77777777" w:rsidTr="00511453">
        <w:tc>
          <w:tcPr>
            <w:tcW w:w="5000" w:type="pct"/>
            <w:gridSpan w:val="5"/>
            <w:vAlign w:val="center"/>
          </w:tcPr>
          <w:p w14:paraId="2E572D50" w14:textId="77777777" w:rsidR="0090394F" w:rsidRDefault="0090394F" w:rsidP="00511453">
            <w:pPr>
              <w:pStyle w:val="CuerpoTesis"/>
              <w:jc w:val="center"/>
            </w:pPr>
            <w:r w:rsidRPr="005C19DD">
              <w:t>Capacidad de visión de agilidad</w:t>
            </w:r>
          </w:p>
        </w:tc>
      </w:tr>
      <w:tr w:rsidR="0090394F" w14:paraId="2E11ABD4" w14:textId="77777777" w:rsidTr="00511453">
        <w:tc>
          <w:tcPr>
            <w:tcW w:w="2693" w:type="pct"/>
            <w:vAlign w:val="center"/>
          </w:tcPr>
          <w:p w14:paraId="75149D8B" w14:textId="77777777" w:rsidR="0090394F" w:rsidRPr="00FE6775" w:rsidRDefault="0090394F" w:rsidP="00511453">
            <w:pPr>
              <w:pStyle w:val="CuerpoTesis"/>
              <w:jc w:val="left"/>
            </w:pPr>
            <w:r w:rsidRPr="00A94C12">
              <w:t>Iteraciones cortas</w:t>
            </w:r>
          </w:p>
        </w:tc>
        <w:tc>
          <w:tcPr>
            <w:tcW w:w="545" w:type="pct"/>
            <w:vAlign w:val="center"/>
          </w:tcPr>
          <w:p w14:paraId="32ECD5FB" w14:textId="77777777" w:rsidR="0090394F" w:rsidRDefault="0090394F" w:rsidP="00511453">
            <w:pPr>
              <w:pStyle w:val="CuerpoTesis"/>
              <w:jc w:val="center"/>
            </w:pPr>
            <w:r>
              <w:t>1</w:t>
            </w:r>
          </w:p>
        </w:tc>
        <w:tc>
          <w:tcPr>
            <w:tcW w:w="564" w:type="pct"/>
            <w:vAlign w:val="center"/>
          </w:tcPr>
          <w:p w14:paraId="42D9DB05" w14:textId="77777777" w:rsidR="0090394F" w:rsidRDefault="0090394F" w:rsidP="00511453">
            <w:pPr>
              <w:pStyle w:val="CuerpoTesis"/>
              <w:jc w:val="center"/>
            </w:pPr>
            <w:r>
              <w:t>1</w:t>
            </w:r>
          </w:p>
        </w:tc>
        <w:tc>
          <w:tcPr>
            <w:tcW w:w="616" w:type="pct"/>
            <w:vAlign w:val="center"/>
          </w:tcPr>
          <w:p w14:paraId="3AB42AAE" w14:textId="77777777" w:rsidR="0090394F" w:rsidRDefault="0090394F" w:rsidP="00511453">
            <w:pPr>
              <w:pStyle w:val="CuerpoTesis"/>
              <w:jc w:val="center"/>
            </w:pPr>
            <w:r>
              <w:t>0</w:t>
            </w:r>
          </w:p>
        </w:tc>
        <w:tc>
          <w:tcPr>
            <w:tcW w:w="582" w:type="pct"/>
            <w:vAlign w:val="center"/>
          </w:tcPr>
          <w:p w14:paraId="2CD62336" w14:textId="77777777" w:rsidR="0090394F" w:rsidRDefault="0090394F" w:rsidP="00511453">
            <w:pPr>
              <w:pStyle w:val="CuerpoTesis"/>
              <w:jc w:val="center"/>
            </w:pPr>
            <w:r>
              <w:t>0</w:t>
            </w:r>
          </w:p>
        </w:tc>
      </w:tr>
      <w:tr w:rsidR="0090394F" w14:paraId="6E78B2C4" w14:textId="77777777" w:rsidTr="00511453">
        <w:tc>
          <w:tcPr>
            <w:tcW w:w="2693" w:type="pct"/>
            <w:vAlign w:val="center"/>
          </w:tcPr>
          <w:p w14:paraId="76F9BC5A" w14:textId="77777777" w:rsidR="0090394F" w:rsidRPr="00FE6775" w:rsidRDefault="0090394F" w:rsidP="00511453">
            <w:pPr>
              <w:pStyle w:val="CuerpoTesis"/>
              <w:jc w:val="left"/>
            </w:pPr>
            <w:r w:rsidRPr="002834CF">
              <w:t>Colaborativo</w:t>
            </w:r>
          </w:p>
        </w:tc>
        <w:tc>
          <w:tcPr>
            <w:tcW w:w="545" w:type="pct"/>
            <w:vAlign w:val="center"/>
          </w:tcPr>
          <w:p w14:paraId="65BBCED1" w14:textId="77777777" w:rsidR="0090394F" w:rsidRDefault="0090394F" w:rsidP="00511453">
            <w:pPr>
              <w:pStyle w:val="CuerpoTesis"/>
              <w:jc w:val="center"/>
            </w:pPr>
            <w:r>
              <w:t>1</w:t>
            </w:r>
          </w:p>
        </w:tc>
        <w:tc>
          <w:tcPr>
            <w:tcW w:w="564" w:type="pct"/>
            <w:vAlign w:val="center"/>
          </w:tcPr>
          <w:p w14:paraId="70FA0728" w14:textId="77777777" w:rsidR="0090394F" w:rsidRDefault="0090394F" w:rsidP="00511453">
            <w:pPr>
              <w:pStyle w:val="CuerpoTesis"/>
              <w:jc w:val="center"/>
            </w:pPr>
            <w:r>
              <w:t>0</w:t>
            </w:r>
          </w:p>
        </w:tc>
        <w:tc>
          <w:tcPr>
            <w:tcW w:w="616" w:type="pct"/>
            <w:vAlign w:val="center"/>
          </w:tcPr>
          <w:p w14:paraId="42F18490" w14:textId="77777777" w:rsidR="0090394F" w:rsidRDefault="0090394F" w:rsidP="00511453">
            <w:pPr>
              <w:pStyle w:val="CuerpoTesis"/>
              <w:jc w:val="center"/>
            </w:pPr>
            <w:r>
              <w:t>1</w:t>
            </w:r>
          </w:p>
        </w:tc>
        <w:tc>
          <w:tcPr>
            <w:tcW w:w="582" w:type="pct"/>
            <w:vAlign w:val="center"/>
          </w:tcPr>
          <w:p w14:paraId="46776C0B" w14:textId="77777777" w:rsidR="0090394F" w:rsidRDefault="0090394F" w:rsidP="00511453">
            <w:pPr>
              <w:pStyle w:val="CuerpoTesis"/>
              <w:jc w:val="center"/>
            </w:pPr>
            <w:r>
              <w:t>1</w:t>
            </w:r>
          </w:p>
        </w:tc>
      </w:tr>
      <w:tr w:rsidR="0090394F" w14:paraId="063B44D4" w14:textId="77777777" w:rsidTr="00511453">
        <w:tc>
          <w:tcPr>
            <w:tcW w:w="2693" w:type="pct"/>
            <w:vAlign w:val="center"/>
          </w:tcPr>
          <w:p w14:paraId="276F0210" w14:textId="77777777" w:rsidR="0090394F" w:rsidRPr="00FE6775" w:rsidRDefault="0090394F" w:rsidP="00511453">
            <w:pPr>
              <w:pStyle w:val="CuerpoTesis"/>
              <w:jc w:val="left"/>
            </w:pPr>
            <w:r w:rsidRPr="002834CF">
              <w:t>Centrado en las personas</w:t>
            </w:r>
          </w:p>
        </w:tc>
        <w:tc>
          <w:tcPr>
            <w:tcW w:w="545" w:type="pct"/>
            <w:vAlign w:val="center"/>
          </w:tcPr>
          <w:p w14:paraId="68AEF933" w14:textId="77777777" w:rsidR="0090394F" w:rsidRDefault="0090394F" w:rsidP="00511453">
            <w:pPr>
              <w:pStyle w:val="CuerpoTesis"/>
              <w:jc w:val="center"/>
            </w:pPr>
            <w:r>
              <w:t>1</w:t>
            </w:r>
          </w:p>
        </w:tc>
        <w:tc>
          <w:tcPr>
            <w:tcW w:w="564" w:type="pct"/>
            <w:vAlign w:val="center"/>
          </w:tcPr>
          <w:p w14:paraId="1B9B0E1E" w14:textId="77777777" w:rsidR="0090394F" w:rsidRDefault="0090394F" w:rsidP="00511453">
            <w:pPr>
              <w:pStyle w:val="CuerpoTesis"/>
              <w:jc w:val="center"/>
            </w:pPr>
            <w:r>
              <w:t>0</w:t>
            </w:r>
          </w:p>
        </w:tc>
        <w:tc>
          <w:tcPr>
            <w:tcW w:w="616" w:type="pct"/>
            <w:vAlign w:val="center"/>
          </w:tcPr>
          <w:p w14:paraId="267960A7" w14:textId="77777777" w:rsidR="0090394F" w:rsidRDefault="0090394F" w:rsidP="00511453">
            <w:pPr>
              <w:pStyle w:val="CuerpoTesis"/>
              <w:jc w:val="center"/>
            </w:pPr>
            <w:r>
              <w:t>1</w:t>
            </w:r>
          </w:p>
        </w:tc>
        <w:tc>
          <w:tcPr>
            <w:tcW w:w="582" w:type="pct"/>
            <w:vAlign w:val="center"/>
          </w:tcPr>
          <w:p w14:paraId="197DB2A6" w14:textId="77777777" w:rsidR="0090394F" w:rsidRDefault="0090394F" w:rsidP="00511453">
            <w:pPr>
              <w:pStyle w:val="CuerpoTesis"/>
              <w:jc w:val="center"/>
            </w:pPr>
            <w:r>
              <w:t>1</w:t>
            </w:r>
          </w:p>
        </w:tc>
      </w:tr>
      <w:tr w:rsidR="0090394F" w14:paraId="70E1F313" w14:textId="77777777" w:rsidTr="00511453">
        <w:tc>
          <w:tcPr>
            <w:tcW w:w="2693" w:type="pct"/>
            <w:vAlign w:val="center"/>
          </w:tcPr>
          <w:p w14:paraId="2ACC272C" w14:textId="77777777" w:rsidR="0090394F" w:rsidRPr="00FE6775" w:rsidRDefault="0090394F" w:rsidP="00511453">
            <w:pPr>
              <w:pStyle w:val="CuerpoTesis"/>
              <w:jc w:val="left"/>
            </w:pPr>
            <w:r w:rsidRPr="002834CF">
              <w:t>Política de refactorización</w:t>
            </w:r>
          </w:p>
        </w:tc>
        <w:tc>
          <w:tcPr>
            <w:tcW w:w="545" w:type="pct"/>
            <w:vAlign w:val="center"/>
          </w:tcPr>
          <w:p w14:paraId="750798A0" w14:textId="77777777" w:rsidR="0090394F" w:rsidRDefault="0090394F" w:rsidP="00511453">
            <w:pPr>
              <w:pStyle w:val="CuerpoTesis"/>
              <w:jc w:val="center"/>
            </w:pPr>
            <w:r>
              <w:t>1</w:t>
            </w:r>
          </w:p>
        </w:tc>
        <w:tc>
          <w:tcPr>
            <w:tcW w:w="564" w:type="pct"/>
            <w:vAlign w:val="center"/>
          </w:tcPr>
          <w:p w14:paraId="3F772391" w14:textId="77777777" w:rsidR="0090394F" w:rsidRDefault="0090394F" w:rsidP="00511453">
            <w:pPr>
              <w:pStyle w:val="CuerpoTesis"/>
              <w:jc w:val="center"/>
            </w:pPr>
            <w:r>
              <w:t>0</w:t>
            </w:r>
          </w:p>
        </w:tc>
        <w:tc>
          <w:tcPr>
            <w:tcW w:w="616" w:type="pct"/>
            <w:vAlign w:val="center"/>
          </w:tcPr>
          <w:p w14:paraId="589C4BD0" w14:textId="77777777" w:rsidR="0090394F" w:rsidRDefault="0090394F" w:rsidP="00511453">
            <w:pPr>
              <w:pStyle w:val="CuerpoTesis"/>
              <w:jc w:val="center"/>
            </w:pPr>
            <w:r>
              <w:t>0</w:t>
            </w:r>
          </w:p>
        </w:tc>
        <w:tc>
          <w:tcPr>
            <w:tcW w:w="582" w:type="pct"/>
            <w:vAlign w:val="center"/>
          </w:tcPr>
          <w:p w14:paraId="7F15581B" w14:textId="77777777" w:rsidR="0090394F" w:rsidRDefault="0090394F" w:rsidP="00511453">
            <w:pPr>
              <w:pStyle w:val="CuerpoTesis"/>
              <w:jc w:val="center"/>
            </w:pPr>
            <w:r>
              <w:t>1</w:t>
            </w:r>
          </w:p>
        </w:tc>
      </w:tr>
      <w:tr w:rsidR="0090394F" w14:paraId="756C53E7" w14:textId="77777777" w:rsidTr="00511453">
        <w:tc>
          <w:tcPr>
            <w:tcW w:w="2693" w:type="pct"/>
            <w:vAlign w:val="center"/>
          </w:tcPr>
          <w:p w14:paraId="27371611" w14:textId="77777777" w:rsidR="0090394F" w:rsidRPr="00FE6775" w:rsidRDefault="0090394F" w:rsidP="00511453">
            <w:pPr>
              <w:pStyle w:val="CuerpoTesis"/>
              <w:jc w:val="left"/>
            </w:pPr>
            <w:r w:rsidRPr="002834CF">
              <w:t>Política de pruebas</w:t>
            </w:r>
          </w:p>
        </w:tc>
        <w:tc>
          <w:tcPr>
            <w:tcW w:w="545" w:type="pct"/>
            <w:vAlign w:val="center"/>
          </w:tcPr>
          <w:p w14:paraId="07564EE4" w14:textId="77777777" w:rsidR="0090394F" w:rsidRDefault="0090394F" w:rsidP="00511453">
            <w:pPr>
              <w:pStyle w:val="CuerpoTesis"/>
              <w:jc w:val="center"/>
            </w:pPr>
            <w:r>
              <w:t>1</w:t>
            </w:r>
          </w:p>
        </w:tc>
        <w:tc>
          <w:tcPr>
            <w:tcW w:w="564" w:type="pct"/>
            <w:vAlign w:val="center"/>
          </w:tcPr>
          <w:p w14:paraId="151D2399" w14:textId="77777777" w:rsidR="0090394F" w:rsidRDefault="0090394F" w:rsidP="00511453">
            <w:pPr>
              <w:pStyle w:val="CuerpoTesis"/>
              <w:jc w:val="center"/>
            </w:pPr>
            <w:r>
              <w:t>1</w:t>
            </w:r>
          </w:p>
        </w:tc>
        <w:tc>
          <w:tcPr>
            <w:tcW w:w="616" w:type="pct"/>
            <w:vAlign w:val="center"/>
          </w:tcPr>
          <w:p w14:paraId="19EB62DA" w14:textId="77777777" w:rsidR="0090394F" w:rsidRDefault="0090394F" w:rsidP="00511453">
            <w:pPr>
              <w:pStyle w:val="CuerpoTesis"/>
              <w:jc w:val="center"/>
            </w:pPr>
            <w:r>
              <w:t>0</w:t>
            </w:r>
          </w:p>
        </w:tc>
        <w:tc>
          <w:tcPr>
            <w:tcW w:w="582" w:type="pct"/>
            <w:vAlign w:val="center"/>
          </w:tcPr>
          <w:p w14:paraId="763BF67F" w14:textId="77777777" w:rsidR="0090394F" w:rsidRDefault="0090394F" w:rsidP="00511453">
            <w:pPr>
              <w:pStyle w:val="CuerpoTesis"/>
              <w:jc w:val="center"/>
            </w:pPr>
            <w:r>
              <w:t>1</w:t>
            </w:r>
          </w:p>
        </w:tc>
      </w:tr>
      <w:tr w:rsidR="0090394F" w14:paraId="3ED94206" w14:textId="77777777" w:rsidTr="00511453">
        <w:tc>
          <w:tcPr>
            <w:tcW w:w="2693" w:type="pct"/>
            <w:vAlign w:val="center"/>
          </w:tcPr>
          <w:p w14:paraId="57DBC92A" w14:textId="77777777" w:rsidR="0090394F" w:rsidRPr="00FE6775" w:rsidRDefault="0090394F" w:rsidP="00511453">
            <w:pPr>
              <w:pStyle w:val="CuerpoTesis"/>
              <w:jc w:val="left"/>
            </w:pPr>
            <w:r w:rsidRPr="002834CF">
              <w:t>Integración de los cambios</w:t>
            </w:r>
          </w:p>
        </w:tc>
        <w:tc>
          <w:tcPr>
            <w:tcW w:w="545" w:type="pct"/>
            <w:vAlign w:val="center"/>
          </w:tcPr>
          <w:p w14:paraId="25C14107" w14:textId="77777777" w:rsidR="0090394F" w:rsidRDefault="0090394F" w:rsidP="00511453">
            <w:pPr>
              <w:pStyle w:val="CuerpoTesis"/>
              <w:jc w:val="center"/>
            </w:pPr>
            <w:r>
              <w:t>1</w:t>
            </w:r>
          </w:p>
        </w:tc>
        <w:tc>
          <w:tcPr>
            <w:tcW w:w="564" w:type="pct"/>
            <w:vAlign w:val="center"/>
          </w:tcPr>
          <w:p w14:paraId="01E86B2F" w14:textId="77777777" w:rsidR="0090394F" w:rsidRDefault="0090394F" w:rsidP="00511453">
            <w:pPr>
              <w:pStyle w:val="CuerpoTesis"/>
              <w:jc w:val="center"/>
            </w:pPr>
            <w:r>
              <w:t>1</w:t>
            </w:r>
          </w:p>
        </w:tc>
        <w:tc>
          <w:tcPr>
            <w:tcW w:w="616" w:type="pct"/>
            <w:vAlign w:val="center"/>
          </w:tcPr>
          <w:p w14:paraId="4C64A20C" w14:textId="77777777" w:rsidR="0090394F" w:rsidRDefault="0090394F" w:rsidP="00511453">
            <w:pPr>
              <w:pStyle w:val="CuerpoTesis"/>
              <w:jc w:val="center"/>
            </w:pPr>
            <w:r>
              <w:t>0</w:t>
            </w:r>
          </w:p>
        </w:tc>
        <w:tc>
          <w:tcPr>
            <w:tcW w:w="582" w:type="pct"/>
            <w:vAlign w:val="center"/>
          </w:tcPr>
          <w:p w14:paraId="4BA97423" w14:textId="77777777" w:rsidR="0090394F" w:rsidRDefault="0090394F" w:rsidP="00511453">
            <w:pPr>
              <w:pStyle w:val="CuerpoTesis"/>
              <w:jc w:val="center"/>
            </w:pPr>
            <w:r>
              <w:t>1</w:t>
            </w:r>
          </w:p>
        </w:tc>
      </w:tr>
      <w:tr w:rsidR="0090394F" w14:paraId="75348747" w14:textId="77777777" w:rsidTr="00511453">
        <w:tc>
          <w:tcPr>
            <w:tcW w:w="2693" w:type="pct"/>
            <w:vAlign w:val="center"/>
          </w:tcPr>
          <w:p w14:paraId="2FC6BBD1" w14:textId="77777777" w:rsidR="0090394F" w:rsidRPr="00FE6775" w:rsidRDefault="0090394F" w:rsidP="00511453">
            <w:pPr>
              <w:pStyle w:val="CuerpoTesis"/>
              <w:jc w:val="left"/>
            </w:pPr>
            <w:r w:rsidRPr="002834CF">
              <w:t>Peso ligero</w:t>
            </w:r>
          </w:p>
        </w:tc>
        <w:tc>
          <w:tcPr>
            <w:tcW w:w="545" w:type="pct"/>
            <w:vAlign w:val="center"/>
          </w:tcPr>
          <w:p w14:paraId="76202062" w14:textId="77777777" w:rsidR="0090394F" w:rsidRDefault="0090394F" w:rsidP="00511453">
            <w:pPr>
              <w:pStyle w:val="CuerpoTesis"/>
              <w:jc w:val="center"/>
            </w:pPr>
            <w:r>
              <w:t>1</w:t>
            </w:r>
          </w:p>
        </w:tc>
        <w:tc>
          <w:tcPr>
            <w:tcW w:w="564" w:type="pct"/>
            <w:vAlign w:val="center"/>
          </w:tcPr>
          <w:p w14:paraId="4987392D" w14:textId="77777777" w:rsidR="0090394F" w:rsidRDefault="0090394F" w:rsidP="00511453">
            <w:pPr>
              <w:pStyle w:val="CuerpoTesis"/>
              <w:jc w:val="center"/>
            </w:pPr>
            <w:r>
              <w:t>1</w:t>
            </w:r>
          </w:p>
        </w:tc>
        <w:tc>
          <w:tcPr>
            <w:tcW w:w="616" w:type="pct"/>
            <w:vAlign w:val="center"/>
          </w:tcPr>
          <w:p w14:paraId="63A94AA3" w14:textId="77777777" w:rsidR="0090394F" w:rsidRDefault="0090394F" w:rsidP="00511453">
            <w:pPr>
              <w:pStyle w:val="CuerpoTesis"/>
              <w:jc w:val="center"/>
            </w:pPr>
            <w:r>
              <w:t>0</w:t>
            </w:r>
          </w:p>
        </w:tc>
        <w:tc>
          <w:tcPr>
            <w:tcW w:w="582" w:type="pct"/>
            <w:vAlign w:val="center"/>
          </w:tcPr>
          <w:p w14:paraId="70A14081" w14:textId="77777777" w:rsidR="0090394F" w:rsidRDefault="0090394F" w:rsidP="00511453">
            <w:pPr>
              <w:pStyle w:val="CuerpoTesis"/>
              <w:jc w:val="center"/>
            </w:pPr>
            <w:r>
              <w:t>0</w:t>
            </w:r>
          </w:p>
        </w:tc>
      </w:tr>
      <w:tr w:rsidR="0090394F" w14:paraId="1E9AFEBA" w14:textId="77777777" w:rsidTr="00511453">
        <w:tc>
          <w:tcPr>
            <w:tcW w:w="2693" w:type="pct"/>
            <w:vAlign w:val="center"/>
          </w:tcPr>
          <w:p w14:paraId="7B3696B7" w14:textId="77777777" w:rsidR="0090394F" w:rsidRPr="00FE6775" w:rsidRDefault="0090394F" w:rsidP="00511453">
            <w:pPr>
              <w:pStyle w:val="CuerpoTesis"/>
              <w:jc w:val="left"/>
            </w:pPr>
            <w:r>
              <w:t>Requisitos funcionales</w:t>
            </w:r>
            <w:r w:rsidRPr="002834CF">
              <w:t xml:space="preserve"> puede</w:t>
            </w:r>
            <w:r>
              <w:t>n</w:t>
            </w:r>
            <w:r w:rsidRPr="002834CF">
              <w:t xml:space="preserve"> cambiar</w:t>
            </w:r>
          </w:p>
        </w:tc>
        <w:tc>
          <w:tcPr>
            <w:tcW w:w="545" w:type="pct"/>
            <w:vAlign w:val="center"/>
          </w:tcPr>
          <w:p w14:paraId="7840E848" w14:textId="77777777" w:rsidR="0090394F" w:rsidRDefault="0090394F" w:rsidP="00511453">
            <w:pPr>
              <w:pStyle w:val="CuerpoTesis"/>
              <w:jc w:val="center"/>
            </w:pPr>
            <w:r>
              <w:t>1</w:t>
            </w:r>
          </w:p>
        </w:tc>
        <w:tc>
          <w:tcPr>
            <w:tcW w:w="564" w:type="pct"/>
            <w:vAlign w:val="center"/>
          </w:tcPr>
          <w:p w14:paraId="6D1C1175" w14:textId="77777777" w:rsidR="0090394F" w:rsidRDefault="0090394F" w:rsidP="00511453">
            <w:pPr>
              <w:pStyle w:val="CuerpoTesis"/>
              <w:jc w:val="center"/>
            </w:pPr>
            <w:r>
              <w:t>1</w:t>
            </w:r>
          </w:p>
        </w:tc>
        <w:tc>
          <w:tcPr>
            <w:tcW w:w="616" w:type="pct"/>
            <w:vAlign w:val="center"/>
          </w:tcPr>
          <w:p w14:paraId="68D6A6B8" w14:textId="77777777" w:rsidR="0090394F" w:rsidRDefault="0090394F" w:rsidP="00511453">
            <w:pPr>
              <w:pStyle w:val="CuerpoTesis"/>
              <w:jc w:val="center"/>
            </w:pPr>
            <w:r>
              <w:t>0</w:t>
            </w:r>
          </w:p>
        </w:tc>
        <w:tc>
          <w:tcPr>
            <w:tcW w:w="582" w:type="pct"/>
            <w:vAlign w:val="center"/>
          </w:tcPr>
          <w:p w14:paraId="0DC6CC5F" w14:textId="77777777" w:rsidR="0090394F" w:rsidRDefault="0090394F" w:rsidP="00511453">
            <w:pPr>
              <w:pStyle w:val="CuerpoTesis"/>
              <w:jc w:val="center"/>
            </w:pPr>
            <w:r>
              <w:t>1</w:t>
            </w:r>
          </w:p>
        </w:tc>
      </w:tr>
      <w:tr w:rsidR="0090394F" w14:paraId="4E135281" w14:textId="77777777" w:rsidTr="00511453">
        <w:tc>
          <w:tcPr>
            <w:tcW w:w="2693" w:type="pct"/>
            <w:vAlign w:val="center"/>
          </w:tcPr>
          <w:p w14:paraId="3B2AF179" w14:textId="77777777" w:rsidR="0090394F" w:rsidRPr="00FE6775" w:rsidRDefault="0090394F" w:rsidP="00511453">
            <w:pPr>
              <w:pStyle w:val="CuerpoTesis"/>
              <w:jc w:val="left"/>
            </w:pPr>
            <w:r w:rsidRPr="002834CF">
              <w:t>El plan de trabajo puede cambiar</w:t>
            </w:r>
          </w:p>
        </w:tc>
        <w:tc>
          <w:tcPr>
            <w:tcW w:w="545" w:type="pct"/>
            <w:vAlign w:val="center"/>
          </w:tcPr>
          <w:p w14:paraId="797E88DE" w14:textId="77777777" w:rsidR="0090394F" w:rsidRDefault="0090394F" w:rsidP="00511453">
            <w:pPr>
              <w:pStyle w:val="CuerpoTesis"/>
              <w:jc w:val="center"/>
            </w:pPr>
            <w:r>
              <w:t>1</w:t>
            </w:r>
          </w:p>
        </w:tc>
        <w:tc>
          <w:tcPr>
            <w:tcW w:w="564" w:type="pct"/>
            <w:vAlign w:val="center"/>
          </w:tcPr>
          <w:p w14:paraId="0655ABA8" w14:textId="77777777" w:rsidR="0090394F" w:rsidRDefault="0090394F" w:rsidP="00511453">
            <w:pPr>
              <w:pStyle w:val="CuerpoTesis"/>
              <w:jc w:val="center"/>
            </w:pPr>
            <w:r>
              <w:t>0</w:t>
            </w:r>
          </w:p>
        </w:tc>
        <w:tc>
          <w:tcPr>
            <w:tcW w:w="616" w:type="pct"/>
            <w:vAlign w:val="center"/>
          </w:tcPr>
          <w:p w14:paraId="1FA6FB03" w14:textId="77777777" w:rsidR="0090394F" w:rsidRDefault="0090394F" w:rsidP="00511453">
            <w:pPr>
              <w:pStyle w:val="CuerpoTesis"/>
              <w:jc w:val="center"/>
            </w:pPr>
            <w:r>
              <w:t>0</w:t>
            </w:r>
          </w:p>
        </w:tc>
        <w:tc>
          <w:tcPr>
            <w:tcW w:w="582" w:type="pct"/>
            <w:vAlign w:val="center"/>
          </w:tcPr>
          <w:p w14:paraId="63F877A8" w14:textId="77777777" w:rsidR="0090394F" w:rsidRDefault="0090394F" w:rsidP="00511453">
            <w:pPr>
              <w:pStyle w:val="CuerpoTesis"/>
              <w:jc w:val="center"/>
            </w:pPr>
            <w:r>
              <w:t>0</w:t>
            </w:r>
          </w:p>
        </w:tc>
      </w:tr>
      <w:tr w:rsidR="0090394F" w14:paraId="76A0342B" w14:textId="77777777" w:rsidTr="00511453">
        <w:tc>
          <w:tcPr>
            <w:tcW w:w="2693" w:type="pct"/>
            <w:vAlign w:val="center"/>
          </w:tcPr>
          <w:p w14:paraId="5650FCF9" w14:textId="77777777" w:rsidR="0090394F" w:rsidRPr="00FE6775" w:rsidRDefault="0090394F" w:rsidP="00511453">
            <w:pPr>
              <w:pStyle w:val="CuerpoTesis"/>
              <w:jc w:val="left"/>
            </w:pPr>
            <w:r w:rsidRPr="00502209">
              <w:t>Los recursos humanos pueden cambia</w:t>
            </w:r>
          </w:p>
        </w:tc>
        <w:tc>
          <w:tcPr>
            <w:tcW w:w="545" w:type="pct"/>
            <w:vAlign w:val="center"/>
          </w:tcPr>
          <w:p w14:paraId="7C05BBB0" w14:textId="77777777" w:rsidR="0090394F" w:rsidRDefault="0090394F" w:rsidP="00511453">
            <w:pPr>
              <w:pStyle w:val="CuerpoTesis"/>
              <w:jc w:val="center"/>
            </w:pPr>
            <w:r>
              <w:t>1</w:t>
            </w:r>
          </w:p>
        </w:tc>
        <w:tc>
          <w:tcPr>
            <w:tcW w:w="564" w:type="pct"/>
            <w:vAlign w:val="center"/>
          </w:tcPr>
          <w:p w14:paraId="02FE49F9" w14:textId="77777777" w:rsidR="0090394F" w:rsidRDefault="0090394F" w:rsidP="00511453">
            <w:pPr>
              <w:pStyle w:val="CuerpoTesis"/>
              <w:jc w:val="center"/>
            </w:pPr>
            <w:r>
              <w:t>0</w:t>
            </w:r>
          </w:p>
        </w:tc>
        <w:tc>
          <w:tcPr>
            <w:tcW w:w="616" w:type="pct"/>
            <w:vAlign w:val="center"/>
          </w:tcPr>
          <w:p w14:paraId="706892D2" w14:textId="77777777" w:rsidR="0090394F" w:rsidRDefault="0090394F" w:rsidP="00511453">
            <w:pPr>
              <w:pStyle w:val="CuerpoTesis"/>
              <w:jc w:val="center"/>
            </w:pPr>
            <w:r>
              <w:t>1</w:t>
            </w:r>
          </w:p>
        </w:tc>
        <w:tc>
          <w:tcPr>
            <w:tcW w:w="582" w:type="pct"/>
            <w:vAlign w:val="center"/>
          </w:tcPr>
          <w:p w14:paraId="76D5796D" w14:textId="77777777" w:rsidR="0090394F" w:rsidRDefault="0090394F" w:rsidP="00511453">
            <w:pPr>
              <w:pStyle w:val="CuerpoTesis"/>
              <w:jc w:val="center"/>
            </w:pPr>
            <w:r>
              <w:t>0</w:t>
            </w:r>
          </w:p>
        </w:tc>
      </w:tr>
      <w:tr w:rsidR="0090394F" w14:paraId="569AA219" w14:textId="77777777" w:rsidTr="00511453">
        <w:tc>
          <w:tcPr>
            <w:tcW w:w="2693" w:type="pct"/>
            <w:vAlign w:val="center"/>
          </w:tcPr>
          <w:p w14:paraId="7AFE5346" w14:textId="77777777" w:rsidR="0090394F" w:rsidRPr="00FE6775" w:rsidRDefault="0090394F" w:rsidP="00511453">
            <w:pPr>
              <w:pStyle w:val="CuerpoTesis"/>
              <w:jc w:val="left"/>
            </w:pPr>
            <w:r w:rsidRPr="00502209">
              <w:t>Indicadores de cambio</w:t>
            </w:r>
          </w:p>
        </w:tc>
        <w:tc>
          <w:tcPr>
            <w:tcW w:w="545" w:type="pct"/>
            <w:vAlign w:val="center"/>
          </w:tcPr>
          <w:p w14:paraId="09CD95CD" w14:textId="77777777" w:rsidR="0090394F" w:rsidRDefault="0090394F" w:rsidP="00511453">
            <w:pPr>
              <w:pStyle w:val="CuerpoTesis"/>
              <w:jc w:val="center"/>
            </w:pPr>
            <w:r>
              <w:t>1</w:t>
            </w:r>
          </w:p>
        </w:tc>
        <w:tc>
          <w:tcPr>
            <w:tcW w:w="564" w:type="pct"/>
            <w:vAlign w:val="center"/>
          </w:tcPr>
          <w:p w14:paraId="2EF88635" w14:textId="77777777" w:rsidR="0090394F" w:rsidRDefault="0090394F" w:rsidP="00511453">
            <w:pPr>
              <w:pStyle w:val="CuerpoTesis"/>
              <w:jc w:val="center"/>
            </w:pPr>
            <w:r>
              <w:t>0</w:t>
            </w:r>
          </w:p>
        </w:tc>
        <w:tc>
          <w:tcPr>
            <w:tcW w:w="616" w:type="pct"/>
            <w:vAlign w:val="center"/>
          </w:tcPr>
          <w:p w14:paraId="0F416398" w14:textId="77777777" w:rsidR="0090394F" w:rsidRDefault="0090394F" w:rsidP="00511453">
            <w:pPr>
              <w:pStyle w:val="CuerpoTesis"/>
              <w:jc w:val="center"/>
            </w:pPr>
            <w:r>
              <w:t>0</w:t>
            </w:r>
          </w:p>
        </w:tc>
        <w:tc>
          <w:tcPr>
            <w:tcW w:w="582" w:type="pct"/>
            <w:vAlign w:val="center"/>
          </w:tcPr>
          <w:p w14:paraId="5A966481" w14:textId="77777777" w:rsidR="0090394F" w:rsidRDefault="0090394F" w:rsidP="00511453">
            <w:pPr>
              <w:pStyle w:val="CuerpoTesis"/>
              <w:jc w:val="center"/>
            </w:pPr>
            <w:r>
              <w:t>0</w:t>
            </w:r>
          </w:p>
        </w:tc>
      </w:tr>
      <w:tr w:rsidR="0090394F" w14:paraId="63DCF66E" w14:textId="77777777" w:rsidTr="00511453">
        <w:tc>
          <w:tcPr>
            <w:tcW w:w="2693" w:type="pct"/>
            <w:vAlign w:val="center"/>
          </w:tcPr>
          <w:p w14:paraId="05496EE1" w14:textId="77777777" w:rsidR="0090394F" w:rsidRPr="00FE6775" w:rsidRDefault="0090394F" w:rsidP="00511453">
            <w:pPr>
              <w:pStyle w:val="CuerpoTesis"/>
              <w:jc w:val="left"/>
            </w:pPr>
            <w:r w:rsidRPr="00502209">
              <w:t>Reactividad</w:t>
            </w:r>
          </w:p>
        </w:tc>
        <w:tc>
          <w:tcPr>
            <w:tcW w:w="545" w:type="pct"/>
            <w:vAlign w:val="center"/>
          </w:tcPr>
          <w:p w14:paraId="6D2F6063" w14:textId="77777777" w:rsidR="0090394F" w:rsidRDefault="0090394F" w:rsidP="00511453">
            <w:pPr>
              <w:pStyle w:val="CuerpoTesis"/>
              <w:jc w:val="center"/>
            </w:pPr>
            <w:r>
              <w:t>1</w:t>
            </w:r>
          </w:p>
        </w:tc>
        <w:tc>
          <w:tcPr>
            <w:tcW w:w="564" w:type="pct"/>
            <w:vAlign w:val="center"/>
          </w:tcPr>
          <w:p w14:paraId="4D91AE13" w14:textId="77777777" w:rsidR="0090394F" w:rsidRDefault="0090394F" w:rsidP="00511453">
            <w:pPr>
              <w:pStyle w:val="CuerpoTesis"/>
              <w:jc w:val="center"/>
            </w:pPr>
            <w:r>
              <w:t>1</w:t>
            </w:r>
          </w:p>
        </w:tc>
        <w:tc>
          <w:tcPr>
            <w:tcW w:w="616" w:type="pct"/>
            <w:vAlign w:val="center"/>
          </w:tcPr>
          <w:p w14:paraId="68CFEF55" w14:textId="77777777" w:rsidR="0090394F" w:rsidRDefault="0090394F" w:rsidP="00511453">
            <w:pPr>
              <w:pStyle w:val="CuerpoTesis"/>
              <w:jc w:val="center"/>
            </w:pPr>
            <w:r>
              <w:t>1</w:t>
            </w:r>
          </w:p>
        </w:tc>
        <w:tc>
          <w:tcPr>
            <w:tcW w:w="582" w:type="pct"/>
            <w:vAlign w:val="center"/>
          </w:tcPr>
          <w:p w14:paraId="0C1D8751" w14:textId="77777777" w:rsidR="0090394F" w:rsidRDefault="0090394F" w:rsidP="00511453">
            <w:pPr>
              <w:pStyle w:val="CuerpoTesis"/>
              <w:jc w:val="center"/>
            </w:pPr>
            <w:r>
              <w:t>1</w:t>
            </w:r>
          </w:p>
        </w:tc>
      </w:tr>
      <w:tr w:rsidR="0090394F" w14:paraId="11297221" w14:textId="77777777" w:rsidTr="00511453">
        <w:tc>
          <w:tcPr>
            <w:tcW w:w="2693" w:type="pct"/>
            <w:vAlign w:val="center"/>
          </w:tcPr>
          <w:p w14:paraId="2EE6C928" w14:textId="77777777" w:rsidR="0090394F" w:rsidRPr="00FE6775" w:rsidRDefault="0090394F" w:rsidP="00511453">
            <w:pPr>
              <w:pStyle w:val="CuerpoTesis"/>
              <w:jc w:val="left"/>
            </w:pPr>
            <w:r w:rsidRPr="00502209">
              <w:t>Tamaño del proyecto</w:t>
            </w:r>
            <w:r>
              <w:t xml:space="preserve"> pequeño</w:t>
            </w:r>
          </w:p>
        </w:tc>
        <w:tc>
          <w:tcPr>
            <w:tcW w:w="545" w:type="pct"/>
            <w:vAlign w:val="center"/>
          </w:tcPr>
          <w:p w14:paraId="66BFCC49" w14:textId="77777777" w:rsidR="0090394F" w:rsidRDefault="0090394F" w:rsidP="00511453">
            <w:pPr>
              <w:pStyle w:val="CuerpoTesis"/>
              <w:jc w:val="center"/>
            </w:pPr>
            <w:r>
              <w:t>1</w:t>
            </w:r>
          </w:p>
        </w:tc>
        <w:tc>
          <w:tcPr>
            <w:tcW w:w="564" w:type="pct"/>
            <w:vAlign w:val="center"/>
          </w:tcPr>
          <w:p w14:paraId="670CF4AB" w14:textId="77777777" w:rsidR="0090394F" w:rsidRDefault="0090394F" w:rsidP="00511453">
            <w:pPr>
              <w:pStyle w:val="CuerpoTesis"/>
              <w:jc w:val="center"/>
            </w:pPr>
            <w:r>
              <w:t>1</w:t>
            </w:r>
          </w:p>
        </w:tc>
        <w:tc>
          <w:tcPr>
            <w:tcW w:w="616" w:type="pct"/>
            <w:vAlign w:val="center"/>
          </w:tcPr>
          <w:p w14:paraId="77133064" w14:textId="77777777" w:rsidR="0090394F" w:rsidRDefault="0090394F" w:rsidP="00511453">
            <w:pPr>
              <w:pStyle w:val="CuerpoTesis"/>
              <w:jc w:val="center"/>
            </w:pPr>
            <w:r>
              <w:t>1</w:t>
            </w:r>
          </w:p>
        </w:tc>
        <w:tc>
          <w:tcPr>
            <w:tcW w:w="582" w:type="pct"/>
            <w:vAlign w:val="center"/>
          </w:tcPr>
          <w:p w14:paraId="3634583A" w14:textId="77777777" w:rsidR="0090394F" w:rsidRDefault="0090394F" w:rsidP="00511453">
            <w:pPr>
              <w:pStyle w:val="CuerpoTesis"/>
              <w:jc w:val="center"/>
            </w:pPr>
            <w:r>
              <w:t>0</w:t>
            </w:r>
          </w:p>
        </w:tc>
      </w:tr>
      <w:tr w:rsidR="0090394F" w14:paraId="136F4E9B" w14:textId="77777777" w:rsidTr="00511453">
        <w:tc>
          <w:tcPr>
            <w:tcW w:w="2693" w:type="pct"/>
            <w:vAlign w:val="center"/>
          </w:tcPr>
          <w:p w14:paraId="7E0C1348" w14:textId="77777777" w:rsidR="0090394F" w:rsidRPr="00FE6775" w:rsidRDefault="0090394F" w:rsidP="00511453">
            <w:pPr>
              <w:pStyle w:val="CuerpoTesis"/>
              <w:jc w:val="left"/>
            </w:pPr>
            <w:r w:rsidRPr="00502209">
              <w:t>Complejidad del proyecto</w:t>
            </w:r>
            <w:r>
              <w:t xml:space="preserve"> bajos</w:t>
            </w:r>
          </w:p>
        </w:tc>
        <w:tc>
          <w:tcPr>
            <w:tcW w:w="545" w:type="pct"/>
            <w:vAlign w:val="center"/>
          </w:tcPr>
          <w:p w14:paraId="304CB34F" w14:textId="77777777" w:rsidR="0090394F" w:rsidRDefault="0090394F" w:rsidP="00511453">
            <w:pPr>
              <w:pStyle w:val="CuerpoTesis"/>
              <w:jc w:val="center"/>
            </w:pPr>
            <w:r>
              <w:t>1</w:t>
            </w:r>
          </w:p>
        </w:tc>
        <w:tc>
          <w:tcPr>
            <w:tcW w:w="564" w:type="pct"/>
            <w:vAlign w:val="center"/>
          </w:tcPr>
          <w:p w14:paraId="0987A4CF" w14:textId="77777777" w:rsidR="0090394F" w:rsidRDefault="0090394F" w:rsidP="00511453">
            <w:pPr>
              <w:pStyle w:val="CuerpoTesis"/>
              <w:jc w:val="center"/>
            </w:pPr>
            <w:r>
              <w:t>0</w:t>
            </w:r>
          </w:p>
        </w:tc>
        <w:tc>
          <w:tcPr>
            <w:tcW w:w="616" w:type="pct"/>
            <w:vAlign w:val="center"/>
          </w:tcPr>
          <w:p w14:paraId="33CA5B23" w14:textId="77777777" w:rsidR="0090394F" w:rsidRDefault="0090394F" w:rsidP="00511453">
            <w:pPr>
              <w:pStyle w:val="CuerpoTesis"/>
              <w:jc w:val="center"/>
            </w:pPr>
            <w:r>
              <w:t>0</w:t>
            </w:r>
          </w:p>
        </w:tc>
        <w:tc>
          <w:tcPr>
            <w:tcW w:w="582" w:type="pct"/>
            <w:vAlign w:val="center"/>
          </w:tcPr>
          <w:p w14:paraId="7517218F" w14:textId="77777777" w:rsidR="0090394F" w:rsidRDefault="0090394F" w:rsidP="00511453">
            <w:pPr>
              <w:pStyle w:val="CuerpoTesis"/>
              <w:jc w:val="center"/>
            </w:pPr>
            <w:r>
              <w:t>0</w:t>
            </w:r>
          </w:p>
        </w:tc>
      </w:tr>
      <w:tr w:rsidR="0090394F" w14:paraId="293823E9" w14:textId="77777777" w:rsidTr="00511453">
        <w:tc>
          <w:tcPr>
            <w:tcW w:w="2693" w:type="pct"/>
            <w:vAlign w:val="center"/>
          </w:tcPr>
          <w:p w14:paraId="30275A44" w14:textId="77777777" w:rsidR="0090394F" w:rsidRPr="00FE6775" w:rsidRDefault="0090394F" w:rsidP="00511453">
            <w:pPr>
              <w:pStyle w:val="CuerpoTesis"/>
              <w:jc w:val="left"/>
            </w:pPr>
            <w:r w:rsidRPr="00502209">
              <w:t>Riesgos del proyecto</w:t>
            </w:r>
            <w:r>
              <w:t xml:space="preserve"> bajos</w:t>
            </w:r>
          </w:p>
        </w:tc>
        <w:tc>
          <w:tcPr>
            <w:tcW w:w="545" w:type="pct"/>
            <w:vAlign w:val="center"/>
          </w:tcPr>
          <w:p w14:paraId="70BEA0E4" w14:textId="77777777" w:rsidR="0090394F" w:rsidRDefault="0090394F" w:rsidP="00511453">
            <w:pPr>
              <w:pStyle w:val="CuerpoTesis"/>
              <w:jc w:val="center"/>
            </w:pPr>
            <w:r>
              <w:t>1</w:t>
            </w:r>
          </w:p>
        </w:tc>
        <w:tc>
          <w:tcPr>
            <w:tcW w:w="564" w:type="pct"/>
            <w:vAlign w:val="center"/>
          </w:tcPr>
          <w:p w14:paraId="5C2F41E3" w14:textId="77777777" w:rsidR="0090394F" w:rsidRDefault="0090394F" w:rsidP="00511453">
            <w:pPr>
              <w:pStyle w:val="CuerpoTesis"/>
              <w:jc w:val="center"/>
            </w:pPr>
            <w:r>
              <w:t>0</w:t>
            </w:r>
          </w:p>
        </w:tc>
        <w:tc>
          <w:tcPr>
            <w:tcW w:w="616" w:type="pct"/>
            <w:vAlign w:val="center"/>
          </w:tcPr>
          <w:p w14:paraId="1BFF936F" w14:textId="77777777" w:rsidR="0090394F" w:rsidRDefault="0090394F" w:rsidP="00511453">
            <w:pPr>
              <w:pStyle w:val="CuerpoTesis"/>
              <w:jc w:val="center"/>
            </w:pPr>
            <w:r>
              <w:t>0</w:t>
            </w:r>
          </w:p>
        </w:tc>
        <w:tc>
          <w:tcPr>
            <w:tcW w:w="582" w:type="pct"/>
            <w:vAlign w:val="center"/>
          </w:tcPr>
          <w:p w14:paraId="36C7C75E" w14:textId="77777777" w:rsidR="0090394F" w:rsidRDefault="0090394F" w:rsidP="00511453">
            <w:pPr>
              <w:pStyle w:val="CuerpoTesis"/>
              <w:jc w:val="center"/>
            </w:pPr>
            <w:r>
              <w:t>0</w:t>
            </w:r>
          </w:p>
        </w:tc>
      </w:tr>
      <w:tr w:rsidR="0090394F" w14:paraId="0EB82B62" w14:textId="77777777" w:rsidTr="00511453">
        <w:tc>
          <w:tcPr>
            <w:tcW w:w="2693" w:type="pct"/>
            <w:vAlign w:val="center"/>
          </w:tcPr>
          <w:p w14:paraId="69C6756A" w14:textId="77777777" w:rsidR="0090394F" w:rsidRPr="00FE6775" w:rsidRDefault="0090394F" w:rsidP="00511453">
            <w:pPr>
              <w:pStyle w:val="CuerpoTesis"/>
              <w:jc w:val="left"/>
            </w:pPr>
            <w:r w:rsidRPr="00502209">
              <w:t xml:space="preserve">Tamaño </w:t>
            </w:r>
            <w:r>
              <w:t>de</w:t>
            </w:r>
            <w:r w:rsidRPr="00502209">
              <w:t xml:space="preserve"> equipo</w:t>
            </w:r>
            <w:r>
              <w:t>s pequeños</w:t>
            </w:r>
          </w:p>
        </w:tc>
        <w:tc>
          <w:tcPr>
            <w:tcW w:w="545" w:type="pct"/>
            <w:vAlign w:val="center"/>
          </w:tcPr>
          <w:p w14:paraId="7D934031" w14:textId="77777777" w:rsidR="0090394F" w:rsidRDefault="0090394F" w:rsidP="00511453">
            <w:pPr>
              <w:pStyle w:val="CuerpoTesis"/>
              <w:jc w:val="center"/>
            </w:pPr>
            <w:r>
              <w:t>1</w:t>
            </w:r>
          </w:p>
        </w:tc>
        <w:tc>
          <w:tcPr>
            <w:tcW w:w="564" w:type="pct"/>
            <w:vAlign w:val="center"/>
          </w:tcPr>
          <w:p w14:paraId="15128C18" w14:textId="77777777" w:rsidR="0090394F" w:rsidRDefault="0090394F" w:rsidP="00511453">
            <w:pPr>
              <w:pStyle w:val="CuerpoTesis"/>
              <w:jc w:val="center"/>
            </w:pPr>
            <w:r>
              <w:t>1</w:t>
            </w:r>
          </w:p>
        </w:tc>
        <w:tc>
          <w:tcPr>
            <w:tcW w:w="616" w:type="pct"/>
            <w:vAlign w:val="center"/>
          </w:tcPr>
          <w:p w14:paraId="0395249A" w14:textId="77777777" w:rsidR="0090394F" w:rsidRDefault="0090394F" w:rsidP="00511453">
            <w:pPr>
              <w:pStyle w:val="CuerpoTesis"/>
              <w:jc w:val="center"/>
            </w:pPr>
            <w:r>
              <w:t>1</w:t>
            </w:r>
          </w:p>
        </w:tc>
        <w:tc>
          <w:tcPr>
            <w:tcW w:w="582" w:type="pct"/>
            <w:vAlign w:val="center"/>
          </w:tcPr>
          <w:p w14:paraId="0BA9DE0C" w14:textId="77777777" w:rsidR="0090394F" w:rsidRDefault="0090394F" w:rsidP="00511453">
            <w:pPr>
              <w:pStyle w:val="CuerpoTesis"/>
              <w:jc w:val="center"/>
            </w:pPr>
            <w:r>
              <w:t>0</w:t>
            </w:r>
          </w:p>
        </w:tc>
      </w:tr>
      <w:tr w:rsidR="0090394F" w14:paraId="7EBA2592" w14:textId="77777777" w:rsidTr="00511453">
        <w:tc>
          <w:tcPr>
            <w:tcW w:w="2693" w:type="pct"/>
            <w:vAlign w:val="center"/>
          </w:tcPr>
          <w:p w14:paraId="4A650AD8" w14:textId="77777777" w:rsidR="0090394F" w:rsidRPr="00FE6775" w:rsidRDefault="0090394F" w:rsidP="00511453">
            <w:pPr>
              <w:pStyle w:val="CuerpoTesis"/>
              <w:jc w:val="left"/>
            </w:pPr>
            <w:r>
              <w:t>Altas i</w:t>
            </w:r>
            <w:r w:rsidRPr="00502209">
              <w:t>nteracción con los clientes</w:t>
            </w:r>
          </w:p>
        </w:tc>
        <w:tc>
          <w:tcPr>
            <w:tcW w:w="545" w:type="pct"/>
            <w:vAlign w:val="center"/>
          </w:tcPr>
          <w:p w14:paraId="215DDBCF" w14:textId="77777777" w:rsidR="0090394F" w:rsidRDefault="0090394F" w:rsidP="00511453">
            <w:pPr>
              <w:pStyle w:val="CuerpoTesis"/>
              <w:jc w:val="center"/>
            </w:pPr>
            <w:r>
              <w:t>1</w:t>
            </w:r>
          </w:p>
        </w:tc>
        <w:tc>
          <w:tcPr>
            <w:tcW w:w="564" w:type="pct"/>
            <w:vAlign w:val="center"/>
          </w:tcPr>
          <w:p w14:paraId="28C657C9" w14:textId="77777777" w:rsidR="0090394F" w:rsidRDefault="0090394F" w:rsidP="00511453">
            <w:pPr>
              <w:pStyle w:val="CuerpoTesis"/>
              <w:jc w:val="center"/>
            </w:pPr>
            <w:r>
              <w:t>0</w:t>
            </w:r>
          </w:p>
        </w:tc>
        <w:tc>
          <w:tcPr>
            <w:tcW w:w="616" w:type="pct"/>
            <w:vAlign w:val="center"/>
          </w:tcPr>
          <w:p w14:paraId="5C228DB7" w14:textId="77777777" w:rsidR="0090394F" w:rsidRDefault="0090394F" w:rsidP="00511453">
            <w:pPr>
              <w:pStyle w:val="CuerpoTesis"/>
              <w:jc w:val="center"/>
            </w:pPr>
            <w:r>
              <w:t>0</w:t>
            </w:r>
          </w:p>
        </w:tc>
        <w:tc>
          <w:tcPr>
            <w:tcW w:w="582" w:type="pct"/>
            <w:vAlign w:val="center"/>
          </w:tcPr>
          <w:p w14:paraId="34A37B33" w14:textId="77777777" w:rsidR="0090394F" w:rsidRDefault="0090394F" w:rsidP="00511453">
            <w:pPr>
              <w:pStyle w:val="CuerpoTesis"/>
              <w:jc w:val="center"/>
            </w:pPr>
            <w:r>
              <w:t>1</w:t>
            </w:r>
          </w:p>
        </w:tc>
      </w:tr>
      <w:tr w:rsidR="0090394F" w14:paraId="57877519" w14:textId="77777777" w:rsidTr="00511453">
        <w:tc>
          <w:tcPr>
            <w:tcW w:w="2693" w:type="pct"/>
            <w:vAlign w:val="center"/>
          </w:tcPr>
          <w:p w14:paraId="46404E45" w14:textId="77777777" w:rsidR="0090394F" w:rsidRPr="00FE6775" w:rsidRDefault="0090394F" w:rsidP="00511453">
            <w:pPr>
              <w:pStyle w:val="CuerpoTesis"/>
              <w:jc w:val="left"/>
            </w:pPr>
            <w:r>
              <w:t>Altas in</w:t>
            </w:r>
            <w:r w:rsidRPr="00502209">
              <w:t>teracciones de los miembros del equipo</w:t>
            </w:r>
          </w:p>
        </w:tc>
        <w:tc>
          <w:tcPr>
            <w:tcW w:w="545" w:type="pct"/>
            <w:vAlign w:val="center"/>
          </w:tcPr>
          <w:p w14:paraId="2C078D33" w14:textId="77777777" w:rsidR="0090394F" w:rsidRDefault="0090394F" w:rsidP="00511453">
            <w:pPr>
              <w:pStyle w:val="CuerpoTesis"/>
              <w:jc w:val="center"/>
            </w:pPr>
            <w:r>
              <w:t>1</w:t>
            </w:r>
          </w:p>
        </w:tc>
        <w:tc>
          <w:tcPr>
            <w:tcW w:w="564" w:type="pct"/>
            <w:vAlign w:val="center"/>
          </w:tcPr>
          <w:p w14:paraId="38C0B917" w14:textId="77777777" w:rsidR="0090394F" w:rsidRDefault="0090394F" w:rsidP="00511453">
            <w:pPr>
              <w:pStyle w:val="CuerpoTesis"/>
              <w:jc w:val="center"/>
            </w:pPr>
            <w:r>
              <w:t>0</w:t>
            </w:r>
          </w:p>
        </w:tc>
        <w:tc>
          <w:tcPr>
            <w:tcW w:w="616" w:type="pct"/>
            <w:vAlign w:val="center"/>
          </w:tcPr>
          <w:p w14:paraId="54897FD8" w14:textId="77777777" w:rsidR="0090394F" w:rsidRDefault="0090394F" w:rsidP="00511453">
            <w:pPr>
              <w:pStyle w:val="CuerpoTesis"/>
              <w:jc w:val="center"/>
            </w:pPr>
            <w:r>
              <w:t>1</w:t>
            </w:r>
          </w:p>
        </w:tc>
        <w:tc>
          <w:tcPr>
            <w:tcW w:w="582" w:type="pct"/>
            <w:vAlign w:val="center"/>
          </w:tcPr>
          <w:p w14:paraId="39FA6F2A" w14:textId="77777777" w:rsidR="0090394F" w:rsidRDefault="0090394F" w:rsidP="00511453">
            <w:pPr>
              <w:pStyle w:val="CuerpoTesis"/>
              <w:jc w:val="center"/>
            </w:pPr>
            <w:r>
              <w:t>1</w:t>
            </w:r>
          </w:p>
        </w:tc>
      </w:tr>
      <w:tr w:rsidR="0090394F" w14:paraId="0C1872FC" w14:textId="77777777" w:rsidTr="00511453">
        <w:trPr>
          <w:trHeight w:val="70"/>
        </w:trPr>
        <w:tc>
          <w:tcPr>
            <w:tcW w:w="2693" w:type="pct"/>
            <w:vAlign w:val="center"/>
          </w:tcPr>
          <w:p w14:paraId="02A42DEE" w14:textId="77777777" w:rsidR="0090394F" w:rsidRPr="00502209" w:rsidRDefault="0090394F" w:rsidP="00511453">
            <w:pPr>
              <w:pStyle w:val="CuerpoTesis"/>
              <w:jc w:val="left"/>
            </w:pPr>
            <w:r>
              <w:t>Enfocado a proyectos de desarrollo</w:t>
            </w:r>
          </w:p>
        </w:tc>
        <w:tc>
          <w:tcPr>
            <w:tcW w:w="545" w:type="pct"/>
            <w:vAlign w:val="center"/>
          </w:tcPr>
          <w:p w14:paraId="6F82C1E0" w14:textId="77777777" w:rsidR="0090394F" w:rsidRDefault="0090394F" w:rsidP="00511453">
            <w:pPr>
              <w:pStyle w:val="CuerpoTesis"/>
              <w:jc w:val="center"/>
            </w:pPr>
            <w:r>
              <w:t>1</w:t>
            </w:r>
          </w:p>
        </w:tc>
        <w:tc>
          <w:tcPr>
            <w:tcW w:w="564" w:type="pct"/>
            <w:vAlign w:val="center"/>
          </w:tcPr>
          <w:p w14:paraId="065493FC" w14:textId="77777777" w:rsidR="0090394F" w:rsidRDefault="0090394F" w:rsidP="00511453">
            <w:pPr>
              <w:pStyle w:val="CuerpoTesis"/>
              <w:jc w:val="center"/>
            </w:pPr>
            <w:r>
              <w:t>0</w:t>
            </w:r>
          </w:p>
        </w:tc>
        <w:tc>
          <w:tcPr>
            <w:tcW w:w="616" w:type="pct"/>
            <w:vAlign w:val="center"/>
          </w:tcPr>
          <w:p w14:paraId="75BDDA6C" w14:textId="77777777" w:rsidR="0090394F" w:rsidRDefault="0090394F" w:rsidP="00511453">
            <w:pPr>
              <w:pStyle w:val="CuerpoTesis"/>
              <w:jc w:val="center"/>
            </w:pPr>
            <w:r>
              <w:t>1</w:t>
            </w:r>
          </w:p>
        </w:tc>
        <w:tc>
          <w:tcPr>
            <w:tcW w:w="582" w:type="pct"/>
            <w:vAlign w:val="center"/>
          </w:tcPr>
          <w:p w14:paraId="0F716410" w14:textId="77777777" w:rsidR="0090394F" w:rsidRDefault="0090394F" w:rsidP="00511453">
            <w:pPr>
              <w:pStyle w:val="CuerpoTesis"/>
              <w:jc w:val="center"/>
            </w:pPr>
            <w:r>
              <w:t>0</w:t>
            </w:r>
          </w:p>
        </w:tc>
      </w:tr>
      <w:tr w:rsidR="0090394F" w14:paraId="7C9CE035" w14:textId="77777777" w:rsidTr="00511453">
        <w:tc>
          <w:tcPr>
            <w:tcW w:w="2693" w:type="pct"/>
            <w:vAlign w:val="center"/>
          </w:tcPr>
          <w:p w14:paraId="20FFF7BA" w14:textId="77777777" w:rsidR="0090394F" w:rsidRDefault="0090394F" w:rsidP="00511453">
            <w:pPr>
              <w:pStyle w:val="CuerpoTesis"/>
              <w:jc w:val="left"/>
            </w:pPr>
            <w:r>
              <w:t>Genera documentación básica</w:t>
            </w:r>
          </w:p>
        </w:tc>
        <w:tc>
          <w:tcPr>
            <w:tcW w:w="545" w:type="pct"/>
            <w:vAlign w:val="center"/>
          </w:tcPr>
          <w:p w14:paraId="16CF6DAB" w14:textId="77777777" w:rsidR="0090394F" w:rsidRDefault="0090394F" w:rsidP="00511453">
            <w:pPr>
              <w:pStyle w:val="CuerpoTesis"/>
              <w:jc w:val="center"/>
            </w:pPr>
            <w:r>
              <w:t>1</w:t>
            </w:r>
          </w:p>
        </w:tc>
        <w:tc>
          <w:tcPr>
            <w:tcW w:w="564" w:type="pct"/>
            <w:vAlign w:val="center"/>
          </w:tcPr>
          <w:p w14:paraId="2EAEFD75" w14:textId="77777777" w:rsidR="0090394F" w:rsidRDefault="0090394F" w:rsidP="00511453">
            <w:pPr>
              <w:pStyle w:val="CuerpoTesis"/>
              <w:jc w:val="center"/>
            </w:pPr>
            <w:r>
              <w:t>1</w:t>
            </w:r>
          </w:p>
        </w:tc>
        <w:tc>
          <w:tcPr>
            <w:tcW w:w="616" w:type="pct"/>
            <w:vAlign w:val="center"/>
          </w:tcPr>
          <w:p w14:paraId="0A3E3E29" w14:textId="77777777" w:rsidR="0090394F" w:rsidRDefault="0090394F" w:rsidP="00511453">
            <w:pPr>
              <w:pStyle w:val="CuerpoTesis"/>
              <w:jc w:val="center"/>
            </w:pPr>
            <w:r>
              <w:t>1</w:t>
            </w:r>
          </w:p>
        </w:tc>
        <w:tc>
          <w:tcPr>
            <w:tcW w:w="582" w:type="pct"/>
            <w:vAlign w:val="center"/>
          </w:tcPr>
          <w:p w14:paraId="10E35768" w14:textId="77777777" w:rsidR="0090394F" w:rsidRDefault="0090394F" w:rsidP="00511453">
            <w:pPr>
              <w:pStyle w:val="CuerpoTesis"/>
              <w:jc w:val="center"/>
            </w:pPr>
            <w:r>
              <w:t>1</w:t>
            </w:r>
          </w:p>
        </w:tc>
      </w:tr>
      <w:tr w:rsidR="0090394F" w14:paraId="08846A5B" w14:textId="77777777" w:rsidTr="00511453">
        <w:tc>
          <w:tcPr>
            <w:tcW w:w="2693" w:type="pct"/>
            <w:vAlign w:val="center"/>
          </w:tcPr>
          <w:p w14:paraId="295250A2" w14:textId="77777777" w:rsidR="0090394F" w:rsidRDefault="0090394F" w:rsidP="00511453">
            <w:pPr>
              <w:pStyle w:val="CuerpoTesis"/>
              <w:jc w:val="left"/>
            </w:pPr>
            <w:r>
              <w:t>Rapidez en comunicación entre miembros del equipo</w:t>
            </w:r>
          </w:p>
        </w:tc>
        <w:tc>
          <w:tcPr>
            <w:tcW w:w="545" w:type="pct"/>
            <w:vAlign w:val="center"/>
          </w:tcPr>
          <w:p w14:paraId="55EC2899" w14:textId="77777777" w:rsidR="0090394F" w:rsidRDefault="0090394F" w:rsidP="00511453">
            <w:pPr>
              <w:pStyle w:val="CuerpoTesis"/>
              <w:jc w:val="center"/>
            </w:pPr>
            <w:r>
              <w:t>1</w:t>
            </w:r>
          </w:p>
        </w:tc>
        <w:tc>
          <w:tcPr>
            <w:tcW w:w="564" w:type="pct"/>
            <w:vAlign w:val="center"/>
          </w:tcPr>
          <w:p w14:paraId="5FDE55F0" w14:textId="77777777" w:rsidR="0090394F" w:rsidRDefault="0090394F" w:rsidP="00511453">
            <w:pPr>
              <w:pStyle w:val="CuerpoTesis"/>
              <w:jc w:val="center"/>
            </w:pPr>
            <w:r>
              <w:t>1</w:t>
            </w:r>
          </w:p>
        </w:tc>
        <w:tc>
          <w:tcPr>
            <w:tcW w:w="616" w:type="pct"/>
            <w:vAlign w:val="center"/>
          </w:tcPr>
          <w:p w14:paraId="6F93C8A7" w14:textId="77777777" w:rsidR="0090394F" w:rsidRDefault="0090394F" w:rsidP="00511453">
            <w:pPr>
              <w:pStyle w:val="CuerpoTesis"/>
              <w:jc w:val="center"/>
            </w:pPr>
            <w:r>
              <w:t>0</w:t>
            </w:r>
          </w:p>
        </w:tc>
        <w:tc>
          <w:tcPr>
            <w:tcW w:w="582" w:type="pct"/>
            <w:vAlign w:val="center"/>
          </w:tcPr>
          <w:p w14:paraId="1385A129" w14:textId="77777777" w:rsidR="0090394F" w:rsidRDefault="0090394F" w:rsidP="00511453">
            <w:pPr>
              <w:pStyle w:val="CuerpoTesis"/>
              <w:jc w:val="center"/>
            </w:pPr>
            <w:r>
              <w:t>0</w:t>
            </w:r>
          </w:p>
        </w:tc>
      </w:tr>
      <w:tr w:rsidR="0090394F" w14:paraId="3329B9C6" w14:textId="77777777" w:rsidTr="00511453">
        <w:tc>
          <w:tcPr>
            <w:tcW w:w="2693" w:type="pct"/>
            <w:vAlign w:val="center"/>
          </w:tcPr>
          <w:p w14:paraId="5AF0CAF9" w14:textId="77777777" w:rsidR="0090394F" w:rsidRDefault="0090394F" w:rsidP="00511453">
            <w:pPr>
              <w:pStyle w:val="CuerpoTesis"/>
              <w:jc w:val="left"/>
            </w:pPr>
            <w:r>
              <w:t>Reuniones de seguimiento constantes</w:t>
            </w:r>
          </w:p>
        </w:tc>
        <w:tc>
          <w:tcPr>
            <w:tcW w:w="545" w:type="pct"/>
            <w:vAlign w:val="center"/>
          </w:tcPr>
          <w:p w14:paraId="62A788D9" w14:textId="77777777" w:rsidR="0090394F" w:rsidRDefault="0090394F" w:rsidP="00511453">
            <w:pPr>
              <w:pStyle w:val="CuerpoTesis"/>
              <w:jc w:val="center"/>
            </w:pPr>
            <w:r>
              <w:t>1</w:t>
            </w:r>
          </w:p>
        </w:tc>
        <w:tc>
          <w:tcPr>
            <w:tcW w:w="564" w:type="pct"/>
            <w:vAlign w:val="center"/>
          </w:tcPr>
          <w:p w14:paraId="5039D73B" w14:textId="77777777" w:rsidR="0090394F" w:rsidRDefault="0090394F" w:rsidP="00511453">
            <w:pPr>
              <w:pStyle w:val="CuerpoTesis"/>
              <w:jc w:val="center"/>
            </w:pPr>
            <w:r>
              <w:t>1</w:t>
            </w:r>
          </w:p>
        </w:tc>
        <w:tc>
          <w:tcPr>
            <w:tcW w:w="616" w:type="pct"/>
            <w:vAlign w:val="center"/>
          </w:tcPr>
          <w:p w14:paraId="5602C993" w14:textId="77777777" w:rsidR="0090394F" w:rsidRDefault="0090394F" w:rsidP="00511453">
            <w:pPr>
              <w:pStyle w:val="CuerpoTesis"/>
              <w:jc w:val="center"/>
            </w:pPr>
            <w:r>
              <w:t>0</w:t>
            </w:r>
          </w:p>
        </w:tc>
        <w:tc>
          <w:tcPr>
            <w:tcW w:w="582" w:type="pct"/>
            <w:vAlign w:val="center"/>
          </w:tcPr>
          <w:p w14:paraId="43FBEFC2" w14:textId="77777777" w:rsidR="0090394F" w:rsidRDefault="0090394F" w:rsidP="00511453">
            <w:pPr>
              <w:pStyle w:val="CuerpoTesis"/>
              <w:jc w:val="center"/>
            </w:pPr>
            <w:r>
              <w:t>0</w:t>
            </w:r>
          </w:p>
        </w:tc>
      </w:tr>
      <w:tr w:rsidR="0090394F" w14:paraId="45EEF490" w14:textId="77777777" w:rsidTr="00511453">
        <w:tc>
          <w:tcPr>
            <w:tcW w:w="5000" w:type="pct"/>
            <w:gridSpan w:val="5"/>
            <w:vAlign w:val="center"/>
          </w:tcPr>
          <w:p w14:paraId="62C8A1AA" w14:textId="77777777" w:rsidR="0090394F" w:rsidRDefault="0090394F" w:rsidP="00511453">
            <w:pPr>
              <w:pStyle w:val="CuerpoTesis"/>
              <w:jc w:val="center"/>
            </w:pPr>
            <w:r>
              <w:t>Construcción o Codificación</w:t>
            </w:r>
          </w:p>
        </w:tc>
      </w:tr>
      <w:tr w:rsidR="0090394F" w14:paraId="0D99BB6C" w14:textId="77777777" w:rsidTr="00511453">
        <w:tc>
          <w:tcPr>
            <w:tcW w:w="2693" w:type="pct"/>
            <w:vAlign w:val="center"/>
          </w:tcPr>
          <w:p w14:paraId="7B29112D" w14:textId="77777777" w:rsidR="0090394F" w:rsidRDefault="0090394F" w:rsidP="00511453">
            <w:pPr>
              <w:pStyle w:val="CuerpoTesis"/>
              <w:jc w:val="left"/>
            </w:pPr>
            <w:r>
              <w:t>El equipo puede ser multidisciplinario</w:t>
            </w:r>
          </w:p>
        </w:tc>
        <w:tc>
          <w:tcPr>
            <w:tcW w:w="545" w:type="pct"/>
            <w:vAlign w:val="center"/>
          </w:tcPr>
          <w:p w14:paraId="7184D585" w14:textId="77777777" w:rsidR="0090394F" w:rsidRDefault="0090394F" w:rsidP="00511453">
            <w:pPr>
              <w:pStyle w:val="CuerpoTesis"/>
              <w:jc w:val="center"/>
            </w:pPr>
            <w:r>
              <w:t>1</w:t>
            </w:r>
          </w:p>
        </w:tc>
        <w:tc>
          <w:tcPr>
            <w:tcW w:w="564" w:type="pct"/>
            <w:vAlign w:val="center"/>
          </w:tcPr>
          <w:p w14:paraId="100037FF" w14:textId="77777777" w:rsidR="0090394F" w:rsidRDefault="0090394F" w:rsidP="00511453">
            <w:pPr>
              <w:pStyle w:val="CuerpoTesis"/>
              <w:jc w:val="center"/>
            </w:pPr>
            <w:r>
              <w:t>1</w:t>
            </w:r>
          </w:p>
        </w:tc>
        <w:tc>
          <w:tcPr>
            <w:tcW w:w="616" w:type="pct"/>
            <w:vAlign w:val="center"/>
          </w:tcPr>
          <w:p w14:paraId="7370DBAB" w14:textId="77777777" w:rsidR="0090394F" w:rsidRDefault="0090394F" w:rsidP="00511453">
            <w:pPr>
              <w:pStyle w:val="CuerpoTesis"/>
              <w:jc w:val="center"/>
            </w:pPr>
            <w:r>
              <w:t>1</w:t>
            </w:r>
          </w:p>
        </w:tc>
        <w:tc>
          <w:tcPr>
            <w:tcW w:w="582" w:type="pct"/>
            <w:vAlign w:val="center"/>
          </w:tcPr>
          <w:p w14:paraId="4BA82B80" w14:textId="77777777" w:rsidR="0090394F" w:rsidRDefault="0090394F" w:rsidP="00511453">
            <w:pPr>
              <w:pStyle w:val="CuerpoTesis"/>
              <w:jc w:val="center"/>
            </w:pPr>
            <w:r>
              <w:t>1</w:t>
            </w:r>
          </w:p>
        </w:tc>
      </w:tr>
      <w:tr w:rsidR="0090394F" w14:paraId="75B73922" w14:textId="77777777" w:rsidTr="00511453">
        <w:tc>
          <w:tcPr>
            <w:tcW w:w="2693" w:type="pct"/>
            <w:vAlign w:val="center"/>
          </w:tcPr>
          <w:p w14:paraId="5DB7E39E" w14:textId="77777777" w:rsidR="0090394F" w:rsidRDefault="0090394F" w:rsidP="00511453">
            <w:pPr>
              <w:pStyle w:val="CuerpoTesis"/>
              <w:jc w:val="left"/>
            </w:pPr>
            <w:r>
              <w:t>Utiliza una Técnica de desarrollo Guiado por Pruebas</w:t>
            </w:r>
          </w:p>
        </w:tc>
        <w:tc>
          <w:tcPr>
            <w:tcW w:w="545" w:type="pct"/>
            <w:vAlign w:val="center"/>
          </w:tcPr>
          <w:p w14:paraId="72A405E1" w14:textId="77777777" w:rsidR="0090394F" w:rsidRDefault="0090394F" w:rsidP="00511453">
            <w:pPr>
              <w:pStyle w:val="CuerpoTesis"/>
              <w:jc w:val="center"/>
            </w:pPr>
            <w:r>
              <w:t>1</w:t>
            </w:r>
          </w:p>
        </w:tc>
        <w:tc>
          <w:tcPr>
            <w:tcW w:w="564" w:type="pct"/>
            <w:vAlign w:val="center"/>
          </w:tcPr>
          <w:p w14:paraId="19826EA5" w14:textId="77777777" w:rsidR="0090394F" w:rsidRDefault="0090394F" w:rsidP="00511453">
            <w:pPr>
              <w:pStyle w:val="CuerpoTesis"/>
              <w:jc w:val="center"/>
            </w:pPr>
            <w:r>
              <w:t>1</w:t>
            </w:r>
          </w:p>
        </w:tc>
        <w:tc>
          <w:tcPr>
            <w:tcW w:w="616" w:type="pct"/>
            <w:vAlign w:val="center"/>
          </w:tcPr>
          <w:p w14:paraId="3BDB649E" w14:textId="77777777" w:rsidR="0090394F" w:rsidRDefault="0090394F" w:rsidP="00511453">
            <w:pPr>
              <w:pStyle w:val="CuerpoTesis"/>
              <w:jc w:val="center"/>
            </w:pPr>
            <w:r>
              <w:t>0</w:t>
            </w:r>
          </w:p>
        </w:tc>
        <w:tc>
          <w:tcPr>
            <w:tcW w:w="582" w:type="pct"/>
            <w:vAlign w:val="center"/>
          </w:tcPr>
          <w:p w14:paraId="6AAFCF79" w14:textId="77777777" w:rsidR="0090394F" w:rsidRDefault="0090394F" w:rsidP="00511453">
            <w:pPr>
              <w:pStyle w:val="CuerpoTesis"/>
              <w:jc w:val="center"/>
            </w:pPr>
            <w:r>
              <w:t>0</w:t>
            </w:r>
          </w:p>
        </w:tc>
      </w:tr>
      <w:tr w:rsidR="0090394F" w14:paraId="39E7EF7C" w14:textId="77777777" w:rsidTr="00511453">
        <w:tc>
          <w:tcPr>
            <w:tcW w:w="2693" w:type="pct"/>
            <w:vAlign w:val="center"/>
          </w:tcPr>
          <w:p w14:paraId="1117C7F0" w14:textId="77777777" w:rsidR="0090394F" w:rsidRDefault="0090394F" w:rsidP="00511453">
            <w:pPr>
              <w:pStyle w:val="CuerpoTesis"/>
              <w:jc w:val="left"/>
            </w:pPr>
            <w:r>
              <w:t>Rapidez en comunicación entre miembros del equipo</w:t>
            </w:r>
          </w:p>
        </w:tc>
        <w:tc>
          <w:tcPr>
            <w:tcW w:w="545" w:type="pct"/>
            <w:vAlign w:val="center"/>
          </w:tcPr>
          <w:p w14:paraId="585DFBF5" w14:textId="77777777" w:rsidR="0090394F" w:rsidRDefault="0090394F" w:rsidP="00511453">
            <w:pPr>
              <w:pStyle w:val="CuerpoTesis"/>
              <w:jc w:val="center"/>
            </w:pPr>
            <w:r>
              <w:t>1</w:t>
            </w:r>
          </w:p>
        </w:tc>
        <w:tc>
          <w:tcPr>
            <w:tcW w:w="564" w:type="pct"/>
            <w:vAlign w:val="center"/>
          </w:tcPr>
          <w:p w14:paraId="2897C191" w14:textId="77777777" w:rsidR="0090394F" w:rsidRDefault="0090394F" w:rsidP="00511453">
            <w:pPr>
              <w:pStyle w:val="CuerpoTesis"/>
              <w:jc w:val="center"/>
            </w:pPr>
            <w:r>
              <w:t>1</w:t>
            </w:r>
          </w:p>
        </w:tc>
        <w:tc>
          <w:tcPr>
            <w:tcW w:w="616" w:type="pct"/>
            <w:vAlign w:val="center"/>
          </w:tcPr>
          <w:p w14:paraId="60E9B02A" w14:textId="77777777" w:rsidR="0090394F" w:rsidRDefault="0090394F" w:rsidP="00511453">
            <w:pPr>
              <w:pStyle w:val="CuerpoTesis"/>
              <w:jc w:val="center"/>
            </w:pPr>
            <w:r>
              <w:t>0</w:t>
            </w:r>
          </w:p>
        </w:tc>
        <w:tc>
          <w:tcPr>
            <w:tcW w:w="582" w:type="pct"/>
            <w:vAlign w:val="center"/>
          </w:tcPr>
          <w:p w14:paraId="001828F5" w14:textId="77777777" w:rsidR="0090394F" w:rsidRDefault="0090394F" w:rsidP="00511453">
            <w:pPr>
              <w:pStyle w:val="CuerpoTesis"/>
              <w:jc w:val="center"/>
            </w:pPr>
            <w:r>
              <w:t>0</w:t>
            </w:r>
          </w:p>
        </w:tc>
      </w:tr>
      <w:tr w:rsidR="0090394F" w14:paraId="417FBD3D" w14:textId="77777777" w:rsidTr="00511453">
        <w:tc>
          <w:tcPr>
            <w:tcW w:w="2693" w:type="pct"/>
            <w:vAlign w:val="center"/>
          </w:tcPr>
          <w:p w14:paraId="11DB2F88" w14:textId="77777777" w:rsidR="0090394F" w:rsidRDefault="0090394F" w:rsidP="00511453">
            <w:pPr>
              <w:pStyle w:val="CuerpoTesis"/>
              <w:jc w:val="center"/>
            </w:pPr>
            <w:r>
              <w:t>Resumen</w:t>
            </w:r>
          </w:p>
        </w:tc>
        <w:tc>
          <w:tcPr>
            <w:tcW w:w="545" w:type="pct"/>
            <w:vAlign w:val="center"/>
          </w:tcPr>
          <w:p w14:paraId="20BB4076" w14:textId="77777777" w:rsidR="0090394F" w:rsidRDefault="0090394F" w:rsidP="00511453">
            <w:pPr>
              <w:pStyle w:val="CuerpoTesis"/>
              <w:jc w:val="center"/>
            </w:pPr>
            <w:r>
              <w:t>90,32%</w:t>
            </w:r>
          </w:p>
        </w:tc>
        <w:tc>
          <w:tcPr>
            <w:tcW w:w="564" w:type="pct"/>
            <w:vAlign w:val="center"/>
          </w:tcPr>
          <w:p w14:paraId="4AA4B05B" w14:textId="77777777" w:rsidR="0090394F" w:rsidRDefault="0090394F" w:rsidP="00511453">
            <w:pPr>
              <w:pStyle w:val="CuerpoTesis"/>
              <w:jc w:val="center"/>
            </w:pPr>
            <w:r>
              <w:t>54,84%</w:t>
            </w:r>
          </w:p>
        </w:tc>
        <w:tc>
          <w:tcPr>
            <w:tcW w:w="616" w:type="pct"/>
            <w:vAlign w:val="center"/>
          </w:tcPr>
          <w:p w14:paraId="2B0E6375" w14:textId="77777777" w:rsidR="0090394F" w:rsidRDefault="0090394F" w:rsidP="00511453">
            <w:pPr>
              <w:pStyle w:val="CuerpoTesis"/>
              <w:jc w:val="center"/>
            </w:pPr>
            <w:r>
              <w:t>38,71%</w:t>
            </w:r>
          </w:p>
        </w:tc>
        <w:tc>
          <w:tcPr>
            <w:tcW w:w="582" w:type="pct"/>
            <w:vAlign w:val="center"/>
          </w:tcPr>
          <w:p w14:paraId="620A5585" w14:textId="77777777" w:rsidR="0090394F" w:rsidRDefault="0090394F" w:rsidP="00511453">
            <w:pPr>
              <w:pStyle w:val="CuerpoTesis"/>
              <w:jc w:val="center"/>
            </w:pPr>
            <w:r>
              <w:t>48,39%</w:t>
            </w:r>
          </w:p>
        </w:tc>
      </w:tr>
    </w:tbl>
    <w:p w14:paraId="5C8B928B" w14:textId="77777777" w:rsidR="0090394F" w:rsidRPr="00803C27" w:rsidRDefault="0090394F" w:rsidP="0090394F">
      <w:pPr>
        <w:pStyle w:val="CuerpoTesis"/>
        <w:rPr>
          <w:rFonts w:ascii="Times New Roman" w:hAnsi="Times New Roman" w:cs="Times New Roman"/>
        </w:rPr>
      </w:pPr>
    </w:p>
    <w:p w14:paraId="7181BFFA" w14:textId="77777777" w:rsidR="0090394F" w:rsidRPr="00023A53" w:rsidRDefault="0090394F" w:rsidP="0090394F">
      <w:pPr>
        <w:pStyle w:val="CuerpoTesis"/>
      </w:pPr>
      <w:r w:rsidRPr="00023A53">
        <w:t xml:space="preserve">Con la realización de la </w:t>
      </w:r>
      <w:r>
        <w:t>T</w:t>
      </w:r>
      <w:r w:rsidRPr="00023A53">
        <w:t xml:space="preserve">abla </w:t>
      </w:r>
      <w:r>
        <w:t>II</w:t>
      </w:r>
      <w:r w:rsidRPr="00023A53">
        <w:t xml:space="preserve"> se pudo obtener las diferentes características de las metodologías ágiles, se adquirió un total de 31 campos de evaluación equivalente al 100%, </w:t>
      </w:r>
      <w:r>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19AEBFBA" w14:textId="77777777" w:rsidR="0090394F" w:rsidRDefault="0090394F" w:rsidP="0090394F">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bookmarkEnd w:id="26"/>
    <w:p w14:paraId="411DCB7A" w14:textId="1A88C154" w:rsidR="0090394F" w:rsidRDefault="0090394F" w:rsidP="0090394F">
      <w:pPr>
        <w:pStyle w:val="CuerpoTesis"/>
        <w:rPr>
          <w:lang w:eastAsia="es-ES"/>
        </w:rPr>
      </w:pPr>
    </w:p>
    <w:p w14:paraId="0B6D6113" w14:textId="7E31DA29" w:rsidR="006D1573" w:rsidRDefault="006D1573" w:rsidP="0090394F">
      <w:pPr>
        <w:pStyle w:val="CuerpoTesis"/>
        <w:rPr>
          <w:lang w:eastAsia="es-ES"/>
        </w:rPr>
      </w:pPr>
    </w:p>
    <w:p w14:paraId="2257CB41" w14:textId="77777777" w:rsidR="006D1573" w:rsidRPr="0090394F" w:rsidRDefault="006D1573" w:rsidP="0090394F">
      <w:pPr>
        <w:pStyle w:val="CuerpoTesis"/>
        <w:rPr>
          <w:lang w:eastAsia="es-ES"/>
        </w:rPr>
      </w:pPr>
    </w:p>
    <w:p w14:paraId="5A8DB0BB" w14:textId="77777777" w:rsidR="006D1573" w:rsidRDefault="006D1573" w:rsidP="006D1573">
      <w:pPr>
        <w:pStyle w:val="E2Tesis"/>
        <w:numPr>
          <w:ilvl w:val="0"/>
          <w:numId w:val="7"/>
        </w:numPr>
        <w:rPr>
          <w:lang w:eastAsia="es-ES"/>
        </w:rPr>
      </w:pPr>
      <w:bookmarkStart w:id="45" w:name="_Toc214856"/>
      <w:r>
        <w:rPr>
          <w:lang w:eastAsia="es-ES"/>
        </w:rPr>
        <w:t>Herramientas de desarrollo</w:t>
      </w:r>
      <w:bookmarkEnd w:id="45"/>
    </w:p>
    <w:p w14:paraId="703F288A" w14:textId="75C80A5F" w:rsidR="006F0A5E" w:rsidRDefault="006F0A5E" w:rsidP="00ED43E3">
      <w:pPr>
        <w:pStyle w:val="E2Tesis"/>
        <w:numPr>
          <w:ilvl w:val="1"/>
          <w:numId w:val="30"/>
        </w:numPr>
        <w:rPr>
          <w:lang w:eastAsia="es-ES"/>
        </w:rPr>
      </w:pPr>
      <w:r>
        <w:rPr>
          <w:lang w:eastAsia="es-ES"/>
        </w:rPr>
        <w:t xml:space="preserve"> </w:t>
      </w:r>
      <w:bookmarkStart w:id="46" w:name="_Toc214857"/>
      <w:r w:rsidR="006D1573">
        <w:rPr>
          <w:lang w:eastAsia="es-ES"/>
        </w:rPr>
        <w:t>Comparativa de Frameworks</w:t>
      </w:r>
      <w:bookmarkEnd w:id="46"/>
    </w:p>
    <w:p w14:paraId="38ADB023" w14:textId="77777777" w:rsidR="00F07C77" w:rsidRPr="001520C6" w:rsidRDefault="00F07C77" w:rsidP="00F07C77">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 apartado</w:t>
      </w:r>
      <w:r w:rsidRPr="001520C6">
        <w:t xml:space="preserve"> Conclusiones), en el presente apartado se analiza los frameworks basados en el lenguaje PHP, a través de una tabla comparativa se eligió el mejor framework para el desarrollo en el presente Trabajo de Titulación.</w:t>
      </w:r>
    </w:p>
    <w:p w14:paraId="7A4B0FE5" w14:textId="77777777" w:rsidR="00F07C77" w:rsidRPr="001520C6" w:rsidRDefault="00F07C77" w:rsidP="00F07C77">
      <w:pPr>
        <w:pStyle w:val="CuerpoTesis"/>
      </w:pPr>
    </w:p>
    <w:p w14:paraId="2CADB496" w14:textId="08E9B48D" w:rsidR="00F07C77" w:rsidRPr="001520C6" w:rsidRDefault="00F07C77" w:rsidP="00F07C77">
      <w:pPr>
        <w:pStyle w:val="CuerpoTesis"/>
      </w:pPr>
      <w:r w:rsidRPr="001520C6">
        <w:t xml:space="preserve">Las plataformas para el desarrollo de aplicaciones web son herramientas de ayuda para en la elaboración de software, específicamente hablando de los llamados frameworks para PHP, tienen un esquema para el desarrollo y/o la implementación de una aplicación, los frameworks vienen preparados con toda la estructura necesaria para desarrollar varios tipos de proyectos, existen frameworks con todo tipo de características como la seguridad, robustez, facilidades de uso. </w:t>
      </w:r>
      <w:r w:rsidRPr="001520C6">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rsidRPr="001520C6">
        <w:fldChar w:fldCharType="separate"/>
      </w:r>
      <w:r w:rsidR="00332932" w:rsidRPr="00332932">
        <w:rPr>
          <w:noProof/>
        </w:rPr>
        <w:t>[21]</w:t>
      </w:r>
      <w:r w:rsidRPr="001520C6">
        <w:fldChar w:fldCharType="end"/>
      </w:r>
      <w:r w:rsidRPr="001520C6">
        <w:t xml:space="preserve">. </w:t>
      </w:r>
    </w:p>
    <w:p w14:paraId="1EF5A3A7" w14:textId="77777777" w:rsidR="00F07C77" w:rsidRPr="001520C6" w:rsidRDefault="00F07C77" w:rsidP="00F07C77">
      <w:pPr>
        <w:pStyle w:val="CuerpoTesis"/>
      </w:pPr>
    </w:p>
    <w:p w14:paraId="50940A3E" w14:textId="38BE3697" w:rsidR="00F07C77" w:rsidRPr="001520C6" w:rsidRDefault="00F07C77" w:rsidP="00F07C77">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00332932">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1]"},"properties":{"noteIndex":0},"schema":"https://github.com/citation-style-language/schema/raw/master/csl-citation.json"}</w:instrText>
      </w:r>
      <w:r w:rsidRPr="001520C6">
        <w:fldChar w:fldCharType="separate"/>
      </w:r>
      <w:r w:rsidR="00332932" w:rsidRPr="00332932">
        <w:rPr>
          <w:noProof/>
        </w:rPr>
        <w:t>[22]</w:t>
      </w:r>
      <w:r w:rsidRPr="001520C6">
        <w:fldChar w:fldCharType="end"/>
      </w:r>
      <w:r w:rsidRPr="001520C6">
        <w:t xml:space="preserve">, misma que detalla la utilización y comparación de tres frameworks en base a su rendimiento y capacidad de reutilización, los tres frameworks que detalla </w:t>
      </w:r>
      <w:proofErr w:type="spellStart"/>
      <w:r w:rsidRPr="001520C6">
        <w:t>Sai</w:t>
      </w:r>
      <w:proofErr w:type="spellEnd"/>
      <w:r w:rsidRPr="001520C6">
        <w:t xml:space="preserve"> se encuentran mencionados en los trabajos </w:t>
      </w:r>
      <w:r w:rsidRPr="001520C6">
        <w:fldChar w:fldCharType="begin" w:fldLock="1"/>
      </w:r>
      <w:r w:rsidR="00332932">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3]","plainTextFormattedCitation":"[23]","previouslyFormattedCitation":"[22]"},"properties":{"noteIndex":0},"schema":"https://github.com/citation-style-language/schema/raw/master/csl-citation.json"}</w:instrText>
      </w:r>
      <w:r w:rsidRPr="001520C6">
        <w:fldChar w:fldCharType="separate"/>
      </w:r>
      <w:r w:rsidR="00332932" w:rsidRPr="00332932">
        <w:rPr>
          <w:noProof/>
        </w:rPr>
        <w:t>[23]</w:t>
      </w:r>
      <w:r w:rsidRPr="001520C6">
        <w:fldChar w:fldCharType="end"/>
      </w:r>
      <w:r w:rsidRPr="001520C6">
        <w:t>,</w:t>
      </w:r>
      <w:r w:rsidRPr="001520C6">
        <w:fldChar w:fldCharType="begin" w:fldLock="1"/>
      </w:r>
      <w:r w:rsidR="00332932">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4]","plainTextFormattedCitation":"[24]","previouslyFormattedCitation":"[23]"},"properties":{"noteIndex":0},"schema":"https://github.com/citation-style-language/schema/raw/master/csl-citation.json"}</w:instrText>
      </w:r>
      <w:r w:rsidRPr="001520C6">
        <w:fldChar w:fldCharType="separate"/>
      </w:r>
      <w:r w:rsidR="00332932" w:rsidRPr="00332932">
        <w:rPr>
          <w:noProof/>
        </w:rPr>
        <w:t>[24]</w:t>
      </w:r>
      <w:r w:rsidRPr="001520C6">
        <w:fldChar w:fldCharType="end"/>
      </w:r>
      <w:r w:rsidRPr="001520C6">
        <w:t>,</w:t>
      </w:r>
      <w:r w:rsidRPr="001520C6">
        <w:fldChar w:fldCharType="begin" w:fldLock="1"/>
      </w:r>
      <w:r w:rsidR="00332932">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4]"},"properties":{"noteIndex":0},"schema":"https://github.com/citation-style-language/schema/raw/master/csl-citation.json"}</w:instrText>
      </w:r>
      <w:r w:rsidRPr="001520C6">
        <w:fldChar w:fldCharType="separate"/>
      </w:r>
      <w:r w:rsidR="00332932" w:rsidRPr="00332932">
        <w:rPr>
          <w:noProof/>
        </w:rPr>
        <w:t>[25]</w:t>
      </w:r>
      <w:r w:rsidRPr="001520C6">
        <w:fldChar w:fldCharType="end"/>
      </w:r>
      <w:r w:rsidRPr="001520C6">
        <w:t xml:space="preserve"> los frameworks que se tomaran son consideración son:</w:t>
      </w:r>
    </w:p>
    <w:p w14:paraId="5A59DECA" w14:textId="77777777" w:rsidR="00F07C77" w:rsidRPr="001520C6" w:rsidRDefault="00F07C77" w:rsidP="00F07C77">
      <w:pPr>
        <w:pStyle w:val="CuerpoTesis"/>
        <w:numPr>
          <w:ilvl w:val="4"/>
          <w:numId w:val="1"/>
        </w:numPr>
      </w:pPr>
      <w:r w:rsidRPr="001520C6">
        <w:t>Laravel</w:t>
      </w:r>
    </w:p>
    <w:p w14:paraId="44C4C54C" w14:textId="77777777" w:rsidR="00F07C77" w:rsidRPr="001520C6" w:rsidRDefault="00F07C77" w:rsidP="00F07C77">
      <w:pPr>
        <w:pStyle w:val="CuerpoTesis"/>
        <w:numPr>
          <w:ilvl w:val="4"/>
          <w:numId w:val="1"/>
        </w:numPr>
      </w:pPr>
      <w:r w:rsidRPr="001520C6">
        <w:t>CodeIgniter</w:t>
      </w:r>
    </w:p>
    <w:p w14:paraId="4BD1CD40" w14:textId="77777777" w:rsidR="00F07C77" w:rsidRPr="001520C6" w:rsidRDefault="00F07C77" w:rsidP="00F07C77">
      <w:pPr>
        <w:pStyle w:val="CuerpoTesis"/>
        <w:numPr>
          <w:ilvl w:val="4"/>
          <w:numId w:val="1"/>
        </w:numPr>
      </w:pPr>
      <w:r w:rsidRPr="001520C6">
        <w:t>CakePHP</w:t>
      </w:r>
    </w:p>
    <w:p w14:paraId="4ABBE585" w14:textId="77777777" w:rsidR="00F07C77" w:rsidRDefault="00F07C77" w:rsidP="00F07C77">
      <w:pPr>
        <w:pStyle w:val="CuerpoTesis"/>
        <w:rPr>
          <w:lang w:val="es-EC"/>
        </w:rPr>
      </w:pPr>
      <w:r>
        <w:rPr>
          <w:lang w:val="es-EC"/>
        </w:rPr>
        <w:t>En esta sección se detalló las principales características de cada uno de los frameworks, finalizando con una tabla comparativa, que permitió la selección del framework en el presente TT.</w:t>
      </w:r>
    </w:p>
    <w:p w14:paraId="2560EDEB" w14:textId="77777777" w:rsidR="00F07C77" w:rsidRDefault="00F07C77" w:rsidP="00F07C77">
      <w:pPr>
        <w:pStyle w:val="E3Tesis"/>
        <w:rPr>
          <w:lang w:val="es-EC"/>
        </w:rPr>
      </w:pPr>
      <w:bookmarkStart w:id="47" w:name="_Toc214858"/>
      <w:r w:rsidRPr="00891229">
        <w:rPr>
          <w:lang w:val="es-EC"/>
        </w:rPr>
        <w:t>Laravel</w:t>
      </w:r>
      <w:bookmarkEnd w:id="47"/>
    </w:p>
    <w:p w14:paraId="1294189B" w14:textId="3EA418B9" w:rsidR="00F07C77" w:rsidRDefault="00F07C77" w:rsidP="00F07C77">
      <w:pPr>
        <w:pStyle w:val="CuerpoTesis"/>
      </w:pPr>
      <w:r w:rsidRPr="001520C6">
        <w:t>Laravel es un framework PHP de código abierto</w:t>
      </w:r>
      <w:r>
        <w:t>, usa el paradigma Orientado a objetos, permite el uso del patrón MVC, ORM.  Laravel, e</w:t>
      </w:r>
      <w:r w:rsidRPr="00391546">
        <w:t>s un marco integral diseñado para crear aplicaciones rápidamente</w:t>
      </w:r>
      <w:r>
        <w:t>,</w:t>
      </w:r>
      <w:r w:rsidRPr="00391546">
        <w:t xml:space="preserve"> </w:t>
      </w:r>
      <w:r>
        <w:t>L</w:t>
      </w:r>
      <w:r w:rsidRPr="00391546">
        <w:t>aravel es actualmente el marco PHP más popular, con una gran comunidad de desarrolladores</w:t>
      </w:r>
      <w:r>
        <w:t xml:space="preserve">, lo que apoya a su constante crecimiento a nivel de comunidad </w:t>
      </w:r>
      <w:r>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fldChar w:fldCharType="separate"/>
      </w:r>
      <w:r w:rsidR="00332932" w:rsidRPr="00332932">
        <w:rPr>
          <w:noProof/>
        </w:rPr>
        <w:t>[21]</w:t>
      </w:r>
      <w:r>
        <w:fldChar w:fldCharType="end"/>
      </w:r>
      <w:r>
        <w:t>.</w:t>
      </w:r>
    </w:p>
    <w:p w14:paraId="5680A9AE" w14:textId="77777777" w:rsidR="00F07C77" w:rsidRDefault="00F07C77" w:rsidP="00F07C77">
      <w:pPr>
        <w:pStyle w:val="CuerpoTesis"/>
      </w:pPr>
      <w:r w:rsidRPr="00F14272">
        <w:t>Las características más notables que aporta Laravel son las siguientes</w:t>
      </w:r>
      <w:r>
        <w:t xml:space="preserve"> </w:t>
      </w:r>
      <w:r>
        <w:rPr>
          <w:rStyle w:val="FootnoteReference"/>
        </w:rPr>
        <w:footnoteReference w:id="4"/>
      </w:r>
      <w:r w:rsidRPr="00F14272">
        <w:t>:</w:t>
      </w:r>
    </w:p>
    <w:p w14:paraId="20FA5AF8" w14:textId="21498625" w:rsidR="00F07C77" w:rsidRDefault="00DF5CC4" w:rsidP="00F07C77">
      <w:pPr>
        <w:pStyle w:val="CuerpoTesis"/>
        <w:numPr>
          <w:ilvl w:val="4"/>
          <w:numId w:val="1"/>
        </w:numPr>
      </w:pPr>
      <w:r>
        <w:t xml:space="preserve"> </w:t>
      </w:r>
      <w:r w:rsidR="00F07C77">
        <w:t xml:space="preserve">Cuenta con </w:t>
      </w:r>
      <w:r w:rsidR="00F07C77" w:rsidRPr="00F14272">
        <w:t>un sistema de plantillas para crear vistas en Laravel</w:t>
      </w:r>
      <w:r w:rsidR="00F07C77">
        <w:t xml:space="preserve">, denominado Blade, </w:t>
      </w:r>
      <w:r w:rsidR="00F07C77" w:rsidRPr="00F14272">
        <w:t xml:space="preserve">permite extender plantillas creadas y secciones en otras vistas en las cuales también tendremos accesibles las variables y con posibilidad de utilizar código PHP en ellas, además, ligado al uso de </w:t>
      </w:r>
      <w:proofErr w:type="spellStart"/>
      <w:r w:rsidR="00F07C77" w:rsidRPr="00F14272">
        <w:t>bootstrap</w:t>
      </w:r>
      <w:proofErr w:type="spellEnd"/>
      <w:r w:rsidR="00F07C77" w:rsidRPr="00F14272">
        <w:t xml:space="preserve"> u otro </w:t>
      </w:r>
      <w:proofErr w:type="spellStart"/>
      <w:r w:rsidR="00F07C77" w:rsidRPr="00F14272">
        <w:t>famework</w:t>
      </w:r>
      <w:proofErr w:type="spellEnd"/>
      <w:r w:rsidR="00F07C77" w:rsidRPr="00F14272">
        <w:t xml:space="preserve"> HTML generará resultados optimizados a los diferentes dispositivos (Móviles, </w:t>
      </w:r>
      <w:proofErr w:type="spellStart"/>
      <w:r w:rsidR="00F07C77" w:rsidRPr="00F14272">
        <w:t>Tablets</w:t>
      </w:r>
      <w:proofErr w:type="spellEnd"/>
      <w:r w:rsidR="00F07C77" w:rsidRPr="00F14272">
        <w:t xml:space="preserve">, </w:t>
      </w:r>
      <w:proofErr w:type="spellStart"/>
      <w:r w:rsidR="00F07C77" w:rsidRPr="00F14272">
        <w:t>PC’s</w:t>
      </w:r>
      <w:proofErr w:type="spellEnd"/>
      <w:r w:rsidR="00F07C77" w:rsidRPr="00F14272">
        <w:t xml:space="preserve">, etc..).  </w:t>
      </w:r>
    </w:p>
    <w:p w14:paraId="3F809F01" w14:textId="77777777" w:rsidR="00F07C77" w:rsidRDefault="00F07C77" w:rsidP="00F07C77">
      <w:pPr>
        <w:pStyle w:val="CuerpoTesis"/>
        <w:numPr>
          <w:ilvl w:val="4"/>
          <w:numId w:val="1"/>
        </w:numPr>
      </w:pPr>
      <w:r>
        <w:t xml:space="preserve">  Cuenta con Eloquent,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4460CB12" w14:textId="77777777" w:rsidR="00F07C77" w:rsidRPr="00F14272" w:rsidRDefault="00F07C77" w:rsidP="00F07C77">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505B45FC" w14:textId="77777777" w:rsidR="00F07C77" w:rsidRPr="00F14272" w:rsidRDefault="00F07C77" w:rsidP="00F07C77">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898A338" w14:textId="1CABF7A2" w:rsidR="00F07C77" w:rsidRDefault="00F07C77" w:rsidP="00F07C77">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0C47D28E" w14:textId="0A181A7B" w:rsidR="00DF5CC4" w:rsidRDefault="002E5ED5" w:rsidP="00DF5CC4">
      <w:pPr>
        <w:pStyle w:val="CuerpoTesis"/>
        <w:rPr>
          <w:b/>
          <w:sz w:val="24"/>
        </w:rPr>
      </w:pPr>
      <w:r>
        <w:rPr>
          <w:b/>
          <w:sz w:val="24"/>
        </w:rPr>
        <w:t>Eloquent ORM</w:t>
      </w:r>
    </w:p>
    <w:p w14:paraId="4640FFE1" w14:textId="2704DBF6" w:rsidR="002E5ED5" w:rsidRPr="002E5ED5" w:rsidRDefault="002E5ED5" w:rsidP="002E5ED5">
      <w:pPr>
        <w:pStyle w:val="CuerpoTesis"/>
      </w:pPr>
      <w:r w:rsidRPr="002E5ED5">
        <w:t>El mapeado objeto-relacional (más conocido por su nombre en inglés, </w:t>
      </w:r>
      <w:proofErr w:type="spellStart"/>
      <w:r w:rsidRPr="002E5ED5">
        <w:rPr>
          <w:rStyle w:val="Emphasis"/>
          <w:i w:val="0"/>
          <w:iCs w:val="0"/>
        </w:rPr>
        <w:t>Object-Relational</w:t>
      </w:r>
      <w:proofErr w:type="spellEnd"/>
      <w:r w:rsidRPr="002E5ED5">
        <w:rPr>
          <w:rStyle w:val="Emphasis"/>
          <w:i w:val="0"/>
          <w:iCs w:val="0"/>
        </w:rPr>
        <w:t xml:space="preserve"> </w:t>
      </w:r>
      <w:proofErr w:type="spellStart"/>
      <w:r w:rsidR="005B47B2">
        <w:rPr>
          <w:rStyle w:val="Emphasis"/>
          <w:i w:val="0"/>
          <w:iCs w:val="0"/>
        </w:rPr>
        <w:t>M</w:t>
      </w:r>
      <w:r w:rsidRPr="002E5ED5">
        <w:rPr>
          <w:rStyle w:val="Emphasis"/>
          <w:i w:val="0"/>
          <w:iCs w:val="0"/>
        </w:rPr>
        <w:t>apping</w:t>
      </w:r>
      <w:proofErr w:type="spellEnd"/>
      <w:r w:rsidRPr="002E5ED5">
        <w:t xml:space="preserve">, o por sus siglas ORM) es una técnica de programación para convertir datos entre un lenguaje de programación orientado a objetos y una base de datos relacional como motor de persistencia. </w:t>
      </w:r>
    </w:p>
    <w:p w14:paraId="59BC9E9C" w14:textId="4F6A90C7" w:rsidR="002E5ED5" w:rsidRPr="002E5ED5" w:rsidRDefault="002E5ED5" w:rsidP="002E5ED5">
      <w:pPr>
        <w:pStyle w:val="CuerpoTesis"/>
      </w:pPr>
      <w:r w:rsidRPr="002E5ED5">
        <w:t>Laravel incluye su propio sistema de ORM llamado </w:t>
      </w:r>
      <w:r w:rsidRPr="002E5ED5">
        <w:rPr>
          <w:rStyle w:val="Emphasis"/>
          <w:i w:val="0"/>
          <w:iCs w:val="0"/>
        </w:rPr>
        <w:t>Eloquent</w:t>
      </w:r>
      <w:r w:rsidRPr="002E5ED5">
        <w:t>, el cual nos proporciona una manera elegante y fácil de interactuar con la base de datos. Para cada tabla de la base datos tendremos que definir su correspondiente modelo, el cual se utilizará para interactuar desde código con la tabla</w:t>
      </w:r>
      <w:r>
        <w:t xml:space="preserve"> </w:t>
      </w:r>
      <w:r>
        <w:rPr>
          <w:rStyle w:val="FootnoteReference"/>
        </w:rPr>
        <w:footnoteReference w:id="5"/>
      </w:r>
      <w:r w:rsidRPr="002E5ED5">
        <w:t>.</w:t>
      </w:r>
    </w:p>
    <w:p w14:paraId="72BA90E7" w14:textId="77777777" w:rsidR="00F07C77" w:rsidRDefault="00F07C77" w:rsidP="00F07C77">
      <w:pPr>
        <w:pStyle w:val="E3Tesis"/>
      </w:pPr>
      <w:bookmarkStart w:id="48" w:name="_Toc214859"/>
      <w:r w:rsidRPr="00FC3A28">
        <w:t>CodeIgniter</w:t>
      </w:r>
      <w:bookmarkEnd w:id="48"/>
    </w:p>
    <w:p w14:paraId="7A55EDE4" w14:textId="77777777" w:rsidR="00F07C77" w:rsidRDefault="00F07C77" w:rsidP="00F07C77">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6"/>
      </w:r>
      <w:r w:rsidRPr="00796DB4">
        <w:t>.</w:t>
      </w:r>
    </w:p>
    <w:p w14:paraId="4D944D52" w14:textId="77777777" w:rsidR="00F07C77" w:rsidRDefault="00F07C77" w:rsidP="00F07C77">
      <w:pPr>
        <w:pStyle w:val="CuerpoTesis"/>
      </w:pPr>
    </w:p>
    <w:p w14:paraId="4D67289E" w14:textId="77777777" w:rsidR="00F07C77" w:rsidRDefault="00F07C77" w:rsidP="00F07C77">
      <w:pPr>
        <w:pStyle w:val="CuerpoTesis"/>
      </w:pPr>
      <w:r w:rsidRPr="00F14272">
        <w:t xml:space="preserve">Las características más notables que aporta </w:t>
      </w:r>
      <w:r>
        <w:t>CodeIgniter</w:t>
      </w:r>
      <w:r w:rsidRPr="00F14272">
        <w:t xml:space="preserve"> son las siguientes</w:t>
      </w:r>
      <w:r>
        <w:rPr>
          <w:rStyle w:val="FootnoteReference"/>
        </w:rPr>
        <w:footnoteReference w:id="7"/>
      </w:r>
      <w:r>
        <w:t>:</w:t>
      </w:r>
    </w:p>
    <w:p w14:paraId="098E0979" w14:textId="77777777" w:rsidR="00F07C77" w:rsidRPr="007243A6" w:rsidRDefault="00F07C77" w:rsidP="00F07C77">
      <w:pPr>
        <w:pStyle w:val="CuerpoTesis"/>
        <w:numPr>
          <w:ilvl w:val="4"/>
          <w:numId w:val="1"/>
        </w:numPr>
      </w:pPr>
      <w:r w:rsidRPr="007243A6">
        <w:t>Sistema basado en Modelo -Vista - Controlador.</w:t>
      </w:r>
    </w:p>
    <w:p w14:paraId="290E12CB" w14:textId="77777777" w:rsidR="00F07C77" w:rsidRPr="007243A6" w:rsidRDefault="00F07C77" w:rsidP="00F07C77">
      <w:pPr>
        <w:pStyle w:val="CuerpoTesis"/>
        <w:numPr>
          <w:ilvl w:val="4"/>
          <w:numId w:val="1"/>
        </w:numPr>
      </w:pPr>
      <w:r w:rsidRPr="007243A6">
        <w:t>Extremadamente peso ligero</w:t>
      </w:r>
    </w:p>
    <w:p w14:paraId="1BF3B331" w14:textId="77777777" w:rsidR="00F07C77" w:rsidRPr="007243A6" w:rsidRDefault="00F07C77" w:rsidP="00F07C77">
      <w:pPr>
        <w:pStyle w:val="CuerpoTesis"/>
        <w:numPr>
          <w:ilvl w:val="4"/>
          <w:numId w:val="1"/>
        </w:numPr>
      </w:pPr>
      <w:r w:rsidRPr="007243A6">
        <w:t>Clases de base de datos con todas las funciones con soporte para varias plataformas.</w:t>
      </w:r>
    </w:p>
    <w:p w14:paraId="6F2E102D" w14:textId="77777777" w:rsidR="00F07C77" w:rsidRPr="007243A6" w:rsidRDefault="00F07C77" w:rsidP="00F07C77">
      <w:pPr>
        <w:pStyle w:val="CuerpoTesis"/>
        <w:numPr>
          <w:ilvl w:val="4"/>
          <w:numId w:val="1"/>
        </w:numPr>
      </w:pPr>
      <w:r w:rsidRPr="007243A6">
        <w:t>Forma y validación de datos.</w:t>
      </w:r>
    </w:p>
    <w:p w14:paraId="552F8316" w14:textId="77777777" w:rsidR="00F07C77" w:rsidRPr="007243A6" w:rsidRDefault="00F07C77" w:rsidP="00F07C77">
      <w:pPr>
        <w:pStyle w:val="CuerpoTesis"/>
        <w:numPr>
          <w:ilvl w:val="4"/>
          <w:numId w:val="1"/>
        </w:numPr>
      </w:pPr>
      <w:r w:rsidRPr="007243A6">
        <w:t>Existe abundante documentación en la red.</w:t>
      </w:r>
    </w:p>
    <w:p w14:paraId="1AC4BCD5" w14:textId="77777777" w:rsidR="00F07C77" w:rsidRPr="007243A6" w:rsidRDefault="00F07C77" w:rsidP="00F07C77">
      <w:pPr>
        <w:pStyle w:val="CuerpoTesis"/>
        <w:numPr>
          <w:ilvl w:val="4"/>
          <w:numId w:val="1"/>
        </w:numPr>
      </w:pPr>
      <w:r w:rsidRPr="007243A6">
        <w:t>Facilidad de edición del código ya creado.</w:t>
      </w:r>
    </w:p>
    <w:p w14:paraId="088D090E" w14:textId="77777777" w:rsidR="00F07C77" w:rsidRPr="007243A6" w:rsidRDefault="00F07C77" w:rsidP="00F07C77">
      <w:pPr>
        <w:pStyle w:val="CuerpoTesis"/>
        <w:numPr>
          <w:ilvl w:val="4"/>
          <w:numId w:val="1"/>
        </w:numPr>
      </w:pPr>
      <w:r w:rsidRPr="007243A6">
        <w:t>Facilidad para crear nuevos módulos, páginas o funcionalidades.</w:t>
      </w:r>
    </w:p>
    <w:p w14:paraId="25A1111D" w14:textId="77777777" w:rsidR="00F07C77" w:rsidRPr="007243A6" w:rsidRDefault="00F07C77" w:rsidP="00F07C77">
      <w:pPr>
        <w:pStyle w:val="CuerpoTesis"/>
        <w:numPr>
          <w:ilvl w:val="4"/>
          <w:numId w:val="1"/>
        </w:numPr>
      </w:pPr>
      <w:r w:rsidRPr="007243A6">
        <w:t>Estandarización del código</w:t>
      </w:r>
    </w:p>
    <w:p w14:paraId="2F1A53C3" w14:textId="77777777" w:rsidR="00F07C77" w:rsidRPr="007243A6" w:rsidRDefault="00F07C77" w:rsidP="00F07C77">
      <w:pPr>
        <w:pStyle w:val="CuerpoTesis"/>
        <w:numPr>
          <w:ilvl w:val="4"/>
          <w:numId w:val="1"/>
        </w:numPr>
      </w:pPr>
      <w:r w:rsidRPr="007243A6">
        <w:t>Separación de la lógica y arquitectura de la web, el MVC.</w:t>
      </w:r>
    </w:p>
    <w:p w14:paraId="200C2B98" w14:textId="77777777" w:rsidR="00F07C77" w:rsidRPr="007243A6" w:rsidRDefault="00F07C77" w:rsidP="00F07C77">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0DF13233" w14:textId="77777777" w:rsidR="00F07C77" w:rsidRPr="007243A6" w:rsidRDefault="00F07C77" w:rsidP="00F07C77">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791F890B" w14:textId="77777777" w:rsidR="00F07C77" w:rsidRDefault="00F07C77" w:rsidP="00F07C77">
      <w:pPr>
        <w:pStyle w:val="ListParagraph"/>
        <w:ind w:left="0"/>
        <w:rPr>
          <w:rFonts w:ascii="Arial" w:hAnsi="Arial"/>
        </w:rPr>
      </w:pPr>
    </w:p>
    <w:p w14:paraId="49D965E1" w14:textId="77777777" w:rsidR="00F07C77" w:rsidRPr="00AA32FE" w:rsidRDefault="00F07C77" w:rsidP="00F07C77">
      <w:pPr>
        <w:pStyle w:val="E3Tesis"/>
      </w:pPr>
      <w:bookmarkStart w:id="49" w:name="_Toc214860"/>
      <w:r w:rsidRPr="00AA32FE">
        <w:t>CakePHP</w:t>
      </w:r>
      <w:bookmarkEnd w:id="49"/>
    </w:p>
    <w:p w14:paraId="34263E62" w14:textId="5B18F1BC" w:rsidR="00F07C77" w:rsidRDefault="00F07C77" w:rsidP="00F07C77">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fldChar w:fldCharType="begin" w:fldLock="1"/>
      </w:r>
      <w:r w:rsidR="00332932">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21]","plainTextFormattedCitation":"[21]","previouslyFormattedCitation":"[20]"},"properties":{"noteIndex":0},"schema":"https://github.com/citation-style-language/schema/raw/master/csl-citation.json"}</w:instrText>
      </w:r>
      <w:r>
        <w:fldChar w:fldCharType="separate"/>
      </w:r>
      <w:r w:rsidR="00332932" w:rsidRPr="00332932">
        <w:rPr>
          <w:noProof/>
        </w:rPr>
        <w:t>[21]</w:t>
      </w:r>
      <w:r>
        <w:fldChar w:fldCharType="end"/>
      </w:r>
      <w:r>
        <w:t xml:space="preserve">. </w:t>
      </w:r>
    </w:p>
    <w:p w14:paraId="3A3400AE" w14:textId="77777777" w:rsidR="00F07C77" w:rsidRDefault="00F07C77" w:rsidP="00F07C77">
      <w:pPr>
        <w:pStyle w:val="CuerpoTesis"/>
      </w:pPr>
      <w:r w:rsidRPr="00F14272">
        <w:t xml:space="preserve">Las características más notables que aporta </w:t>
      </w:r>
      <w:r>
        <w:t>CakePHP</w:t>
      </w:r>
      <w:r w:rsidRPr="00F14272">
        <w:t xml:space="preserve"> son las siguiente</w:t>
      </w:r>
      <w:r>
        <w:rPr>
          <w:rStyle w:val="FootnoteReference"/>
        </w:rPr>
        <w:footnoteReference w:id="8"/>
      </w:r>
      <w:r>
        <w:t xml:space="preserve"> :</w:t>
      </w:r>
    </w:p>
    <w:p w14:paraId="780AED32" w14:textId="77777777" w:rsidR="00F07C77" w:rsidRPr="006B3B9D" w:rsidRDefault="00F07C77" w:rsidP="00F07C77">
      <w:pPr>
        <w:pStyle w:val="CuerpoTesis"/>
        <w:numPr>
          <w:ilvl w:val="4"/>
          <w:numId w:val="1"/>
        </w:numPr>
      </w:pPr>
      <w:r>
        <w:t>Cuenta con una c</w:t>
      </w:r>
      <w:r w:rsidRPr="006B3B9D">
        <w:t>omunidad activa</w:t>
      </w:r>
      <w:r>
        <w:t>.</w:t>
      </w:r>
    </w:p>
    <w:p w14:paraId="563A9D23" w14:textId="77777777" w:rsidR="00F07C77" w:rsidRPr="006B3B9D" w:rsidRDefault="00F07C77" w:rsidP="00F07C77">
      <w:pPr>
        <w:pStyle w:val="CuerpoTesis"/>
        <w:numPr>
          <w:ilvl w:val="4"/>
          <w:numId w:val="1"/>
        </w:numPr>
      </w:pPr>
      <w:r w:rsidRPr="006B3B9D">
        <w:t>Compatible con la mayoría de los entornos de servidores.</w:t>
      </w:r>
    </w:p>
    <w:p w14:paraId="21AB18DD" w14:textId="77777777" w:rsidR="00F07C77" w:rsidRPr="006B3B9D" w:rsidRDefault="00F07C77" w:rsidP="00F07C77">
      <w:pPr>
        <w:pStyle w:val="CuerpoTesis"/>
        <w:numPr>
          <w:ilvl w:val="4"/>
          <w:numId w:val="1"/>
        </w:numPr>
      </w:pPr>
      <w:r w:rsidRPr="006B3B9D">
        <w:t>Arquitectura modelo vista controlador (MVC)</w:t>
      </w:r>
    </w:p>
    <w:p w14:paraId="3BE5A543" w14:textId="77777777" w:rsidR="00F07C77" w:rsidRPr="006B3B9D" w:rsidRDefault="00F07C77" w:rsidP="00F07C77">
      <w:pPr>
        <w:pStyle w:val="CuerpoTesis"/>
        <w:numPr>
          <w:ilvl w:val="4"/>
          <w:numId w:val="1"/>
        </w:numPr>
      </w:pPr>
      <w:r w:rsidRPr="006B3B9D">
        <w:t>Integración con AJAX, Java script, Formularios HTML y mas</w:t>
      </w:r>
    </w:p>
    <w:p w14:paraId="7401C00C" w14:textId="77777777" w:rsidR="00F07C77" w:rsidRPr="006B3B9D" w:rsidRDefault="00F07C77" w:rsidP="00F07C77">
      <w:pPr>
        <w:pStyle w:val="CuerpoTesis"/>
        <w:numPr>
          <w:ilvl w:val="4"/>
          <w:numId w:val="1"/>
        </w:numPr>
      </w:pPr>
      <w:r w:rsidRPr="006B3B9D">
        <w:t>URL limpias y personalizadas</w:t>
      </w:r>
    </w:p>
    <w:p w14:paraId="02317BDB" w14:textId="77777777" w:rsidR="00F07C77" w:rsidRPr="006B3B9D" w:rsidRDefault="00F07C77" w:rsidP="00F07C77">
      <w:pPr>
        <w:pStyle w:val="CuerpoTesis"/>
        <w:numPr>
          <w:ilvl w:val="4"/>
          <w:numId w:val="1"/>
        </w:numPr>
      </w:pPr>
      <w:r w:rsidRPr="006B3B9D">
        <w:t>Validación de formularios incorporada</w:t>
      </w:r>
    </w:p>
    <w:p w14:paraId="3F693ED3" w14:textId="77777777" w:rsidR="00F07C77" w:rsidRPr="006B3B9D" w:rsidRDefault="00F07C77" w:rsidP="00F07C77">
      <w:pPr>
        <w:pStyle w:val="CuerpoTesis"/>
        <w:numPr>
          <w:ilvl w:val="4"/>
          <w:numId w:val="1"/>
        </w:numPr>
      </w:pPr>
      <w:r w:rsidRPr="006B3B9D">
        <w:t>Plantillas rápidas y flexibles</w:t>
      </w:r>
    </w:p>
    <w:p w14:paraId="439BFC52" w14:textId="77777777" w:rsidR="00F07C77" w:rsidRPr="006B3B9D" w:rsidRDefault="00F07C77" w:rsidP="00F07C77">
      <w:pPr>
        <w:pStyle w:val="CuerpoTesis"/>
        <w:numPr>
          <w:ilvl w:val="4"/>
          <w:numId w:val="1"/>
        </w:numPr>
      </w:pPr>
      <w:r w:rsidRPr="006B3B9D">
        <w:t>Listas de control y acceso flexible</w:t>
      </w:r>
    </w:p>
    <w:p w14:paraId="522BB433" w14:textId="77777777" w:rsidR="00F07C77" w:rsidRPr="006B3B9D" w:rsidRDefault="00F07C77" w:rsidP="00F07C77">
      <w:pPr>
        <w:pStyle w:val="CuerpoTesis"/>
        <w:numPr>
          <w:ilvl w:val="4"/>
          <w:numId w:val="1"/>
        </w:numPr>
      </w:pPr>
      <w:r w:rsidRPr="006B3B9D">
        <w:t>Manejo de seguridad, sesiones y componentes para manejo de peticiones.</w:t>
      </w:r>
    </w:p>
    <w:p w14:paraId="71ACDD45" w14:textId="77777777" w:rsidR="00F07C77" w:rsidRPr="006B3B9D" w:rsidRDefault="00F07C77" w:rsidP="00F07C77">
      <w:pPr>
        <w:pStyle w:val="CuerpoTesis"/>
        <w:numPr>
          <w:ilvl w:val="4"/>
          <w:numId w:val="1"/>
        </w:numPr>
      </w:pPr>
      <w:r w:rsidRPr="006B3B9D">
        <w:t>Interacción con bases de datos mediante el CRUD integrado</w:t>
      </w:r>
    </w:p>
    <w:p w14:paraId="0FB18A9E" w14:textId="77777777" w:rsidR="00F07C77" w:rsidRPr="00F14272" w:rsidRDefault="00F07C77" w:rsidP="00F07C77">
      <w:pPr>
        <w:pStyle w:val="CuerpoTesis"/>
      </w:pPr>
    </w:p>
    <w:p w14:paraId="291F8E44" w14:textId="77777777" w:rsidR="00F07C77" w:rsidRDefault="00F07C77" w:rsidP="00F07C77">
      <w:pPr>
        <w:pStyle w:val="E3Tesis"/>
      </w:pPr>
      <w:bookmarkStart w:id="50" w:name="_Toc214861"/>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0"/>
    </w:p>
    <w:p w14:paraId="3AA18964" w14:textId="7E7DF06E" w:rsidR="00F07C77" w:rsidRDefault="00F07C77" w:rsidP="00F07C77">
      <w:pPr>
        <w:pStyle w:val="CuerpoTesis"/>
      </w:pPr>
      <w:r>
        <w:t xml:space="preserve">Se realizó </w:t>
      </w:r>
      <w:r>
        <w:rPr>
          <w:lang w:val="es-EC"/>
        </w:rPr>
        <w:t xml:space="preserve">una </w:t>
      </w:r>
      <w:r>
        <w:t>la tabla comparativa</w:t>
      </w:r>
      <w:r w:rsidRPr="001520C6">
        <w:t xml:space="preserve"> de framework</w:t>
      </w:r>
      <w:r>
        <w:t>s</w:t>
      </w:r>
      <w:r w:rsidRPr="001520C6">
        <w:t xml:space="preserve"> </w:t>
      </w:r>
      <w:r>
        <w:t xml:space="preserve">basados en los trabajos </w:t>
      </w:r>
      <w:r w:rsidRPr="001520C6">
        <w:fldChar w:fldCharType="begin" w:fldLock="1"/>
      </w:r>
      <w:r w:rsidR="00332932">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22]","plainTextFormattedCitation":"[22]","previouslyFormattedCitation":"[21]"},"properties":{"noteIndex":0},"schema":"https://github.com/citation-style-language/schema/raw/master/csl-citation.json"}</w:instrText>
      </w:r>
      <w:r w:rsidRPr="001520C6">
        <w:fldChar w:fldCharType="separate"/>
      </w:r>
      <w:r w:rsidR="00332932" w:rsidRPr="00332932">
        <w:rPr>
          <w:noProof/>
        </w:rPr>
        <w:t>[22]</w:t>
      </w:r>
      <w:r w:rsidRPr="001520C6">
        <w:fldChar w:fldCharType="end"/>
      </w:r>
      <w:r>
        <w:t>-</w:t>
      </w:r>
      <w:r w:rsidRPr="001520C6">
        <w:fldChar w:fldCharType="begin" w:fldLock="1"/>
      </w:r>
      <w:r w:rsidR="00332932">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5]","plainTextFormattedCitation":"[25]","previouslyFormattedCitation":"[24]"},"properties":{"noteIndex":0},"schema":"https://github.com/citation-style-language/schema/raw/master/csl-citation.json"}</w:instrText>
      </w:r>
      <w:r w:rsidRPr="001520C6">
        <w:fldChar w:fldCharType="separate"/>
      </w:r>
      <w:r w:rsidR="00332932" w:rsidRPr="00332932">
        <w:rPr>
          <w:noProof/>
        </w:rPr>
        <w:t>[25]</w:t>
      </w:r>
      <w:r w:rsidRPr="001520C6">
        <w:fldChar w:fldCharType="end"/>
      </w:r>
      <w:r w:rsidRPr="001520C6">
        <w:t xml:space="preserve">, </w:t>
      </w:r>
      <w:r>
        <w:t>los cuales detallan las características necesarias con las que deben contar cada uno de los frameworks, como lo son :</w:t>
      </w:r>
    </w:p>
    <w:p w14:paraId="62208E21" w14:textId="77777777" w:rsidR="00F07C77" w:rsidRDefault="00F07C77" w:rsidP="00F07C77">
      <w:pPr>
        <w:pStyle w:val="CuerpoTesis"/>
        <w:numPr>
          <w:ilvl w:val="4"/>
          <w:numId w:val="1"/>
        </w:numPr>
      </w:pPr>
      <w:r>
        <w:t>MVC: Indica si el framework viene con soporte incorporado para la configuración del Modelo-Vista-Controlador.</w:t>
      </w:r>
    </w:p>
    <w:p w14:paraId="15F968CC" w14:textId="77777777" w:rsidR="00F07C77" w:rsidRDefault="00F07C77" w:rsidP="00F07C77">
      <w:pPr>
        <w:pStyle w:val="CuerpoTesis"/>
        <w:numPr>
          <w:ilvl w:val="4"/>
          <w:numId w:val="1"/>
        </w:numPr>
      </w:pPr>
      <w:r>
        <w:t>Múltiple BD: Indica si el framework Soporta múltiples bases de datos sin tener que cambiar nada.</w:t>
      </w:r>
    </w:p>
    <w:p w14:paraId="1C3627AA" w14:textId="77777777" w:rsidR="00F07C77" w:rsidRDefault="00F07C77" w:rsidP="00F07C77">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649C5828" w14:textId="77777777" w:rsidR="00F07C77" w:rsidRDefault="00F07C77" w:rsidP="00F07C77">
      <w:pPr>
        <w:pStyle w:val="CuerpoTesis"/>
        <w:numPr>
          <w:ilvl w:val="4"/>
          <w:numId w:val="1"/>
        </w:numPr>
      </w:pPr>
      <w:r>
        <w:t>Plantillas: Indica si el framework tiene un motor de plantillas incorporado.</w:t>
      </w:r>
    </w:p>
    <w:p w14:paraId="5CEEE799" w14:textId="77777777" w:rsidR="00F07C77" w:rsidRDefault="00F07C77" w:rsidP="00F07C77">
      <w:pPr>
        <w:pStyle w:val="CuerpoTesis"/>
        <w:numPr>
          <w:ilvl w:val="4"/>
          <w:numId w:val="1"/>
        </w:numPr>
      </w:pPr>
      <w:r>
        <w:t>Cache: Indica si el framework incluye un objeto de almacenamiento en caché o alguna manera otra forma de almacenamiento en caché.</w:t>
      </w:r>
    </w:p>
    <w:p w14:paraId="5437B617" w14:textId="77777777" w:rsidR="00F07C77" w:rsidRDefault="00F07C77" w:rsidP="00F07C77">
      <w:pPr>
        <w:pStyle w:val="CuerpoTesis"/>
        <w:numPr>
          <w:ilvl w:val="4"/>
          <w:numId w:val="1"/>
        </w:numPr>
      </w:pPr>
      <w:r>
        <w:t xml:space="preserve">Ajax: Indica si el framework viene con soporte incorporado para Ajax. </w:t>
      </w:r>
    </w:p>
    <w:p w14:paraId="78518491" w14:textId="77777777" w:rsidR="00F07C77" w:rsidRDefault="00F07C77" w:rsidP="00F07C77">
      <w:pPr>
        <w:pStyle w:val="CuerpoTesis"/>
        <w:numPr>
          <w:ilvl w:val="4"/>
          <w:numId w:val="1"/>
        </w:numPr>
      </w:pPr>
      <w:r>
        <w:t xml:space="preserve">Módulo de autenticación: Indica si el framework tiene un módulo incorporado para el manejo de la autenticación de usuario. </w:t>
      </w:r>
    </w:p>
    <w:p w14:paraId="6A57A450" w14:textId="77777777" w:rsidR="00F07C77" w:rsidRDefault="00F07C77" w:rsidP="00F07C77">
      <w:pPr>
        <w:pStyle w:val="CuerpoTesis"/>
        <w:numPr>
          <w:ilvl w:val="4"/>
          <w:numId w:val="1"/>
        </w:numPr>
      </w:pPr>
      <w:r>
        <w:t>Módulos: Indica si el framework tiene otros módulos, como una alimentación de RSS, módulo analizador PDF o cualquier otra cosa (útil).</w:t>
      </w:r>
    </w:p>
    <w:p w14:paraId="3F4771CC" w14:textId="77777777" w:rsidR="00F07C77" w:rsidRDefault="00F07C77" w:rsidP="00F07C77">
      <w:pPr>
        <w:pStyle w:val="CuerpoTesis"/>
        <w:numPr>
          <w:ilvl w:val="4"/>
          <w:numId w:val="1"/>
        </w:numPr>
      </w:pPr>
      <w:r>
        <w:t>EDP, programación dirigida por eventos.</w:t>
      </w:r>
    </w:p>
    <w:p w14:paraId="32E565B1" w14:textId="77777777" w:rsidR="00F07C77" w:rsidRDefault="00F07C77" w:rsidP="00F07C77">
      <w:pPr>
        <w:pStyle w:val="CuerpoTesis"/>
        <w:rPr>
          <w:lang w:eastAsia="es-ES"/>
        </w:rPr>
      </w:pPr>
    </w:p>
    <w:p w14:paraId="257B1530" w14:textId="6D865A33" w:rsidR="00F07C77" w:rsidRDefault="00F07C77" w:rsidP="00F07C77">
      <w:pPr>
        <w:pStyle w:val="Caption"/>
      </w:pPr>
      <w:bookmarkStart w:id="51" w:name="_Toc531242810"/>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I</w:t>
      </w:r>
      <w:r w:rsidR="002F0F85">
        <w:rPr>
          <w:noProof/>
        </w:rPr>
        <w:fldChar w:fldCharType="end"/>
      </w:r>
      <w:r>
        <w:t xml:space="preserve">. </w:t>
      </w:r>
      <w:r>
        <w:br/>
        <w:t>COMPARATIVA DE FRAMEWORKS</w:t>
      </w:r>
      <w:bookmarkEnd w:id="51"/>
    </w:p>
    <w:tbl>
      <w:tblPr>
        <w:tblStyle w:val="TableGrid"/>
        <w:tblW w:w="0" w:type="auto"/>
        <w:jc w:val="center"/>
        <w:tblLook w:val="04A0" w:firstRow="1" w:lastRow="0" w:firstColumn="1" w:lastColumn="0" w:noHBand="0" w:noVBand="1"/>
      </w:tblPr>
      <w:tblGrid>
        <w:gridCol w:w="2207"/>
        <w:gridCol w:w="2207"/>
        <w:gridCol w:w="2207"/>
        <w:gridCol w:w="2207"/>
      </w:tblGrid>
      <w:tr w:rsidR="00F07C77" w:rsidRPr="008A50B1" w14:paraId="6F31CA2B" w14:textId="77777777" w:rsidTr="00511453">
        <w:trPr>
          <w:jc w:val="center"/>
        </w:trPr>
        <w:tc>
          <w:tcPr>
            <w:tcW w:w="2207" w:type="dxa"/>
            <w:vAlign w:val="center"/>
          </w:tcPr>
          <w:p w14:paraId="7DE89CC3" w14:textId="77777777" w:rsidR="00F07C77" w:rsidRPr="008A50B1" w:rsidRDefault="00F07C77" w:rsidP="00511453">
            <w:pPr>
              <w:pStyle w:val="CuerpoTesis"/>
              <w:jc w:val="center"/>
            </w:pPr>
          </w:p>
        </w:tc>
        <w:tc>
          <w:tcPr>
            <w:tcW w:w="2207" w:type="dxa"/>
            <w:vAlign w:val="center"/>
          </w:tcPr>
          <w:p w14:paraId="5FD2EC3C" w14:textId="77777777" w:rsidR="00F07C77" w:rsidRPr="008A50B1" w:rsidRDefault="00F07C77" w:rsidP="00511453">
            <w:pPr>
              <w:pStyle w:val="CuerpoTesis"/>
              <w:jc w:val="center"/>
            </w:pPr>
            <w:r w:rsidRPr="008A50B1">
              <w:t>Laravel</w:t>
            </w:r>
          </w:p>
        </w:tc>
        <w:tc>
          <w:tcPr>
            <w:tcW w:w="2207" w:type="dxa"/>
            <w:vAlign w:val="center"/>
          </w:tcPr>
          <w:p w14:paraId="39BD9C54" w14:textId="77777777" w:rsidR="00F07C77" w:rsidRPr="008A50B1" w:rsidRDefault="00F07C77" w:rsidP="00511453">
            <w:pPr>
              <w:pStyle w:val="CuerpoTesis"/>
              <w:jc w:val="center"/>
            </w:pPr>
            <w:r w:rsidRPr="008A50B1">
              <w:t>CodeIgniter</w:t>
            </w:r>
          </w:p>
        </w:tc>
        <w:tc>
          <w:tcPr>
            <w:tcW w:w="2207" w:type="dxa"/>
            <w:vAlign w:val="center"/>
          </w:tcPr>
          <w:p w14:paraId="3A2316E3" w14:textId="77777777" w:rsidR="00F07C77" w:rsidRPr="008A50B1" w:rsidRDefault="00F07C77" w:rsidP="00511453">
            <w:pPr>
              <w:pStyle w:val="CuerpoTesis"/>
              <w:jc w:val="center"/>
            </w:pPr>
            <w:r w:rsidRPr="008A50B1">
              <w:t>CakePHP</w:t>
            </w:r>
          </w:p>
        </w:tc>
      </w:tr>
      <w:tr w:rsidR="00F07C77" w:rsidRPr="008A50B1" w14:paraId="06A6F1DC" w14:textId="77777777" w:rsidTr="00511453">
        <w:trPr>
          <w:jc w:val="center"/>
        </w:trPr>
        <w:tc>
          <w:tcPr>
            <w:tcW w:w="2207" w:type="dxa"/>
            <w:vAlign w:val="center"/>
          </w:tcPr>
          <w:p w14:paraId="6425CD4E" w14:textId="77777777" w:rsidR="00F07C77" w:rsidRPr="008A50B1" w:rsidRDefault="00F07C77" w:rsidP="00511453">
            <w:pPr>
              <w:pStyle w:val="CuerpoTesis"/>
              <w:jc w:val="center"/>
            </w:pPr>
            <w:r>
              <w:t>PHP5</w:t>
            </w:r>
          </w:p>
        </w:tc>
        <w:tc>
          <w:tcPr>
            <w:tcW w:w="2207" w:type="dxa"/>
            <w:vAlign w:val="center"/>
          </w:tcPr>
          <w:p w14:paraId="19420294" w14:textId="77777777" w:rsidR="00F07C77" w:rsidRPr="008A50B1" w:rsidRDefault="00F07C77" w:rsidP="00511453">
            <w:pPr>
              <w:pStyle w:val="CuerpoTesis"/>
              <w:jc w:val="center"/>
            </w:pPr>
            <w:r>
              <w:t>1</w:t>
            </w:r>
          </w:p>
        </w:tc>
        <w:tc>
          <w:tcPr>
            <w:tcW w:w="2207" w:type="dxa"/>
            <w:vAlign w:val="center"/>
          </w:tcPr>
          <w:p w14:paraId="1469A80F" w14:textId="77777777" w:rsidR="00F07C77" w:rsidRPr="008A50B1" w:rsidRDefault="00F07C77" w:rsidP="00511453">
            <w:pPr>
              <w:pStyle w:val="CuerpoTesis"/>
              <w:jc w:val="center"/>
            </w:pPr>
            <w:r>
              <w:t>1</w:t>
            </w:r>
          </w:p>
        </w:tc>
        <w:tc>
          <w:tcPr>
            <w:tcW w:w="2207" w:type="dxa"/>
            <w:vAlign w:val="center"/>
          </w:tcPr>
          <w:p w14:paraId="3460F515" w14:textId="77777777" w:rsidR="00F07C77" w:rsidRPr="008A50B1" w:rsidRDefault="00F07C77" w:rsidP="00511453">
            <w:pPr>
              <w:pStyle w:val="CuerpoTesis"/>
              <w:jc w:val="center"/>
            </w:pPr>
            <w:r>
              <w:t>1</w:t>
            </w:r>
          </w:p>
        </w:tc>
      </w:tr>
      <w:tr w:rsidR="00F07C77" w:rsidRPr="008A50B1" w14:paraId="4DFA8D58" w14:textId="77777777" w:rsidTr="00511453">
        <w:trPr>
          <w:jc w:val="center"/>
        </w:trPr>
        <w:tc>
          <w:tcPr>
            <w:tcW w:w="2207" w:type="dxa"/>
            <w:vAlign w:val="center"/>
          </w:tcPr>
          <w:p w14:paraId="4D99467C" w14:textId="77777777" w:rsidR="00F07C77" w:rsidRPr="008A50B1" w:rsidRDefault="00F07C77" w:rsidP="00511453">
            <w:pPr>
              <w:pStyle w:val="CuerpoTesis"/>
              <w:jc w:val="center"/>
            </w:pPr>
            <w:r>
              <w:t>MVC</w:t>
            </w:r>
          </w:p>
        </w:tc>
        <w:tc>
          <w:tcPr>
            <w:tcW w:w="2207" w:type="dxa"/>
            <w:vAlign w:val="center"/>
          </w:tcPr>
          <w:p w14:paraId="0C31DA6B" w14:textId="77777777" w:rsidR="00F07C77" w:rsidRPr="008A50B1" w:rsidRDefault="00F07C77" w:rsidP="00511453">
            <w:pPr>
              <w:pStyle w:val="CuerpoTesis"/>
              <w:jc w:val="center"/>
            </w:pPr>
            <w:r>
              <w:t>1</w:t>
            </w:r>
          </w:p>
        </w:tc>
        <w:tc>
          <w:tcPr>
            <w:tcW w:w="2207" w:type="dxa"/>
            <w:vAlign w:val="center"/>
          </w:tcPr>
          <w:p w14:paraId="6F94E667" w14:textId="77777777" w:rsidR="00F07C77" w:rsidRPr="008A50B1" w:rsidRDefault="00F07C77" w:rsidP="00511453">
            <w:pPr>
              <w:pStyle w:val="CuerpoTesis"/>
              <w:jc w:val="center"/>
            </w:pPr>
            <w:r>
              <w:t>1</w:t>
            </w:r>
          </w:p>
        </w:tc>
        <w:tc>
          <w:tcPr>
            <w:tcW w:w="2207" w:type="dxa"/>
            <w:vAlign w:val="center"/>
          </w:tcPr>
          <w:p w14:paraId="3E57EBB6" w14:textId="77777777" w:rsidR="00F07C77" w:rsidRPr="008A50B1" w:rsidRDefault="00F07C77" w:rsidP="00511453">
            <w:pPr>
              <w:pStyle w:val="CuerpoTesis"/>
              <w:jc w:val="center"/>
            </w:pPr>
            <w:r>
              <w:t>1</w:t>
            </w:r>
          </w:p>
        </w:tc>
      </w:tr>
      <w:tr w:rsidR="00F07C77" w:rsidRPr="008A50B1" w14:paraId="4FB797DB" w14:textId="77777777" w:rsidTr="00511453">
        <w:trPr>
          <w:jc w:val="center"/>
        </w:trPr>
        <w:tc>
          <w:tcPr>
            <w:tcW w:w="2207" w:type="dxa"/>
            <w:vAlign w:val="center"/>
          </w:tcPr>
          <w:p w14:paraId="200D35D9" w14:textId="77777777" w:rsidR="00F07C77" w:rsidRPr="008A50B1" w:rsidRDefault="00F07C77" w:rsidP="00511453">
            <w:pPr>
              <w:pStyle w:val="CuerpoTesis"/>
              <w:jc w:val="center"/>
            </w:pPr>
            <w:r>
              <w:t>Múltiple BD</w:t>
            </w:r>
          </w:p>
        </w:tc>
        <w:tc>
          <w:tcPr>
            <w:tcW w:w="2207" w:type="dxa"/>
            <w:vAlign w:val="center"/>
          </w:tcPr>
          <w:p w14:paraId="35D7873F" w14:textId="77777777" w:rsidR="00F07C77" w:rsidRPr="008A50B1" w:rsidRDefault="00F07C77" w:rsidP="00511453">
            <w:pPr>
              <w:pStyle w:val="CuerpoTesis"/>
              <w:jc w:val="center"/>
            </w:pPr>
            <w:r>
              <w:t>1</w:t>
            </w:r>
          </w:p>
        </w:tc>
        <w:tc>
          <w:tcPr>
            <w:tcW w:w="2207" w:type="dxa"/>
            <w:vAlign w:val="center"/>
          </w:tcPr>
          <w:p w14:paraId="286C4551" w14:textId="77777777" w:rsidR="00F07C77" w:rsidRPr="008A50B1" w:rsidRDefault="00F07C77" w:rsidP="00511453">
            <w:pPr>
              <w:pStyle w:val="CuerpoTesis"/>
              <w:jc w:val="center"/>
            </w:pPr>
            <w:r>
              <w:t>1</w:t>
            </w:r>
          </w:p>
        </w:tc>
        <w:tc>
          <w:tcPr>
            <w:tcW w:w="2207" w:type="dxa"/>
            <w:vAlign w:val="center"/>
          </w:tcPr>
          <w:p w14:paraId="5CAC0E90" w14:textId="77777777" w:rsidR="00F07C77" w:rsidRPr="008A50B1" w:rsidRDefault="00F07C77" w:rsidP="00511453">
            <w:pPr>
              <w:pStyle w:val="CuerpoTesis"/>
              <w:jc w:val="center"/>
            </w:pPr>
            <w:r>
              <w:t>1</w:t>
            </w:r>
          </w:p>
        </w:tc>
      </w:tr>
      <w:tr w:rsidR="00F07C77" w:rsidRPr="008A50B1" w14:paraId="09DEAD82" w14:textId="77777777" w:rsidTr="00511453">
        <w:trPr>
          <w:jc w:val="center"/>
        </w:trPr>
        <w:tc>
          <w:tcPr>
            <w:tcW w:w="2207" w:type="dxa"/>
            <w:vAlign w:val="center"/>
          </w:tcPr>
          <w:p w14:paraId="51499BD4" w14:textId="77777777" w:rsidR="00F07C77" w:rsidRPr="008A50B1" w:rsidRDefault="00F07C77" w:rsidP="00511453">
            <w:pPr>
              <w:pStyle w:val="CuerpoTesis"/>
              <w:jc w:val="center"/>
            </w:pPr>
            <w:r>
              <w:t>ORM</w:t>
            </w:r>
          </w:p>
        </w:tc>
        <w:tc>
          <w:tcPr>
            <w:tcW w:w="2207" w:type="dxa"/>
            <w:vAlign w:val="center"/>
          </w:tcPr>
          <w:p w14:paraId="0FEBE3BE" w14:textId="77777777" w:rsidR="00F07C77" w:rsidRPr="008A50B1" w:rsidRDefault="00F07C77" w:rsidP="00511453">
            <w:pPr>
              <w:pStyle w:val="CuerpoTesis"/>
              <w:jc w:val="center"/>
            </w:pPr>
            <w:r>
              <w:t>1</w:t>
            </w:r>
          </w:p>
        </w:tc>
        <w:tc>
          <w:tcPr>
            <w:tcW w:w="2207" w:type="dxa"/>
            <w:vAlign w:val="center"/>
          </w:tcPr>
          <w:p w14:paraId="678CADB0" w14:textId="77777777" w:rsidR="00F07C77" w:rsidRPr="008A50B1" w:rsidRDefault="00F07C77" w:rsidP="00511453">
            <w:pPr>
              <w:pStyle w:val="CuerpoTesis"/>
              <w:jc w:val="center"/>
            </w:pPr>
            <w:r>
              <w:t>0</w:t>
            </w:r>
          </w:p>
        </w:tc>
        <w:tc>
          <w:tcPr>
            <w:tcW w:w="2207" w:type="dxa"/>
            <w:vAlign w:val="center"/>
          </w:tcPr>
          <w:p w14:paraId="1AF02596" w14:textId="77777777" w:rsidR="00F07C77" w:rsidRPr="008A50B1" w:rsidRDefault="00F07C77" w:rsidP="00511453">
            <w:pPr>
              <w:pStyle w:val="CuerpoTesis"/>
              <w:jc w:val="center"/>
            </w:pPr>
            <w:r>
              <w:t>0</w:t>
            </w:r>
          </w:p>
        </w:tc>
      </w:tr>
      <w:tr w:rsidR="00F07C77" w:rsidRPr="008A50B1" w14:paraId="5F47B430" w14:textId="77777777" w:rsidTr="00511453">
        <w:trPr>
          <w:jc w:val="center"/>
        </w:trPr>
        <w:tc>
          <w:tcPr>
            <w:tcW w:w="2207" w:type="dxa"/>
            <w:vAlign w:val="center"/>
          </w:tcPr>
          <w:p w14:paraId="3EB308AD" w14:textId="77777777" w:rsidR="00F07C77" w:rsidRPr="008A50B1" w:rsidRDefault="00F07C77" w:rsidP="00511453">
            <w:pPr>
              <w:pStyle w:val="CuerpoTesis"/>
              <w:jc w:val="center"/>
            </w:pPr>
            <w:r>
              <w:t>Plantillas</w:t>
            </w:r>
          </w:p>
        </w:tc>
        <w:tc>
          <w:tcPr>
            <w:tcW w:w="2207" w:type="dxa"/>
            <w:vAlign w:val="center"/>
          </w:tcPr>
          <w:p w14:paraId="7560B461" w14:textId="77777777" w:rsidR="00F07C77" w:rsidRPr="008A50B1" w:rsidRDefault="00F07C77" w:rsidP="00511453">
            <w:pPr>
              <w:pStyle w:val="CuerpoTesis"/>
              <w:jc w:val="center"/>
            </w:pPr>
            <w:r>
              <w:t>1</w:t>
            </w:r>
          </w:p>
        </w:tc>
        <w:tc>
          <w:tcPr>
            <w:tcW w:w="2207" w:type="dxa"/>
            <w:vAlign w:val="center"/>
          </w:tcPr>
          <w:p w14:paraId="19F4DDC9" w14:textId="77777777" w:rsidR="00F07C77" w:rsidRPr="008A50B1" w:rsidRDefault="00F07C77" w:rsidP="00511453">
            <w:pPr>
              <w:pStyle w:val="CuerpoTesis"/>
              <w:jc w:val="center"/>
            </w:pPr>
            <w:r>
              <w:t>1</w:t>
            </w:r>
          </w:p>
        </w:tc>
        <w:tc>
          <w:tcPr>
            <w:tcW w:w="2207" w:type="dxa"/>
            <w:vAlign w:val="center"/>
          </w:tcPr>
          <w:p w14:paraId="61ED14E6" w14:textId="77777777" w:rsidR="00F07C77" w:rsidRPr="008A50B1" w:rsidRDefault="00F07C77" w:rsidP="00511453">
            <w:pPr>
              <w:pStyle w:val="CuerpoTesis"/>
              <w:jc w:val="center"/>
            </w:pPr>
            <w:r>
              <w:t>1</w:t>
            </w:r>
          </w:p>
        </w:tc>
      </w:tr>
      <w:tr w:rsidR="00F07C77" w:rsidRPr="008A50B1" w14:paraId="102DB9EE" w14:textId="77777777" w:rsidTr="00511453">
        <w:trPr>
          <w:jc w:val="center"/>
        </w:trPr>
        <w:tc>
          <w:tcPr>
            <w:tcW w:w="2207" w:type="dxa"/>
            <w:vAlign w:val="center"/>
          </w:tcPr>
          <w:p w14:paraId="5CD88035" w14:textId="77777777" w:rsidR="00F07C77" w:rsidRPr="008A50B1" w:rsidRDefault="00F07C77" w:rsidP="00511453">
            <w:pPr>
              <w:pStyle w:val="CuerpoTesis"/>
              <w:jc w:val="center"/>
            </w:pPr>
            <w:r>
              <w:t>Cache</w:t>
            </w:r>
          </w:p>
        </w:tc>
        <w:tc>
          <w:tcPr>
            <w:tcW w:w="2207" w:type="dxa"/>
            <w:vAlign w:val="center"/>
          </w:tcPr>
          <w:p w14:paraId="78BB6B3C" w14:textId="77777777" w:rsidR="00F07C77" w:rsidRPr="008A50B1" w:rsidRDefault="00F07C77" w:rsidP="00511453">
            <w:pPr>
              <w:pStyle w:val="CuerpoTesis"/>
              <w:jc w:val="center"/>
            </w:pPr>
            <w:r>
              <w:t>1</w:t>
            </w:r>
          </w:p>
        </w:tc>
        <w:tc>
          <w:tcPr>
            <w:tcW w:w="2207" w:type="dxa"/>
            <w:vAlign w:val="center"/>
          </w:tcPr>
          <w:p w14:paraId="490DD1E9" w14:textId="77777777" w:rsidR="00F07C77" w:rsidRPr="008A50B1" w:rsidRDefault="00F07C77" w:rsidP="00511453">
            <w:pPr>
              <w:pStyle w:val="CuerpoTesis"/>
              <w:jc w:val="center"/>
            </w:pPr>
            <w:r>
              <w:t>1</w:t>
            </w:r>
          </w:p>
        </w:tc>
        <w:tc>
          <w:tcPr>
            <w:tcW w:w="2207" w:type="dxa"/>
            <w:vAlign w:val="center"/>
          </w:tcPr>
          <w:p w14:paraId="323AADE3" w14:textId="77777777" w:rsidR="00F07C77" w:rsidRPr="008A50B1" w:rsidRDefault="00F07C77" w:rsidP="00511453">
            <w:pPr>
              <w:pStyle w:val="CuerpoTesis"/>
              <w:jc w:val="center"/>
            </w:pPr>
            <w:r>
              <w:t>1</w:t>
            </w:r>
          </w:p>
        </w:tc>
      </w:tr>
      <w:tr w:rsidR="00F07C77" w:rsidRPr="008A50B1" w14:paraId="354B15F1" w14:textId="77777777" w:rsidTr="00511453">
        <w:trPr>
          <w:jc w:val="center"/>
        </w:trPr>
        <w:tc>
          <w:tcPr>
            <w:tcW w:w="2207" w:type="dxa"/>
            <w:vAlign w:val="center"/>
          </w:tcPr>
          <w:p w14:paraId="4542987B" w14:textId="77777777" w:rsidR="00F07C77" w:rsidRPr="008A50B1" w:rsidRDefault="00F07C77" w:rsidP="00511453">
            <w:pPr>
              <w:pStyle w:val="CuerpoTesis"/>
              <w:jc w:val="center"/>
            </w:pPr>
            <w:r>
              <w:t>Ajax</w:t>
            </w:r>
          </w:p>
        </w:tc>
        <w:tc>
          <w:tcPr>
            <w:tcW w:w="2207" w:type="dxa"/>
            <w:vAlign w:val="center"/>
          </w:tcPr>
          <w:p w14:paraId="26E0894B" w14:textId="77777777" w:rsidR="00F07C77" w:rsidRPr="008A50B1" w:rsidRDefault="00F07C77" w:rsidP="00511453">
            <w:pPr>
              <w:pStyle w:val="CuerpoTesis"/>
              <w:jc w:val="center"/>
            </w:pPr>
            <w:r>
              <w:t>1</w:t>
            </w:r>
          </w:p>
        </w:tc>
        <w:tc>
          <w:tcPr>
            <w:tcW w:w="2207" w:type="dxa"/>
            <w:vAlign w:val="center"/>
          </w:tcPr>
          <w:p w14:paraId="0EFFB739" w14:textId="77777777" w:rsidR="00F07C77" w:rsidRPr="008A50B1" w:rsidRDefault="00F07C77" w:rsidP="00511453">
            <w:pPr>
              <w:pStyle w:val="CuerpoTesis"/>
              <w:jc w:val="center"/>
            </w:pPr>
            <w:r>
              <w:t>0</w:t>
            </w:r>
          </w:p>
        </w:tc>
        <w:tc>
          <w:tcPr>
            <w:tcW w:w="2207" w:type="dxa"/>
            <w:vAlign w:val="center"/>
          </w:tcPr>
          <w:p w14:paraId="0324C94C" w14:textId="77777777" w:rsidR="00F07C77" w:rsidRPr="008A50B1" w:rsidRDefault="00F07C77" w:rsidP="00511453">
            <w:pPr>
              <w:pStyle w:val="CuerpoTesis"/>
              <w:jc w:val="center"/>
            </w:pPr>
            <w:r>
              <w:t>1</w:t>
            </w:r>
          </w:p>
        </w:tc>
      </w:tr>
      <w:tr w:rsidR="00F07C77" w:rsidRPr="008A50B1" w14:paraId="4D3BDD4B" w14:textId="77777777" w:rsidTr="00511453">
        <w:trPr>
          <w:jc w:val="center"/>
        </w:trPr>
        <w:tc>
          <w:tcPr>
            <w:tcW w:w="2207" w:type="dxa"/>
            <w:vAlign w:val="center"/>
          </w:tcPr>
          <w:p w14:paraId="1C959446" w14:textId="77777777" w:rsidR="00F07C77" w:rsidRDefault="00F07C77" w:rsidP="00511453">
            <w:pPr>
              <w:pStyle w:val="CuerpoTesis"/>
              <w:jc w:val="center"/>
            </w:pPr>
            <w:r>
              <w:t>Autenticación</w:t>
            </w:r>
          </w:p>
        </w:tc>
        <w:tc>
          <w:tcPr>
            <w:tcW w:w="2207" w:type="dxa"/>
            <w:vAlign w:val="center"/>
          </w:tcPr>
          <w:p w14:paraId="3166041E" w14:textId="77777777" w:rsidR="00F07C77" w:rsidRDefault="00F07C77" w:rsidP="00511453">
            <w:pPr>
              <w:pStyle w:val="CuerpoTesis"/>
              <w:jc w:val="center"/>
            </w:pPr>
            <w:r>
              <w:t>1</w:t>
            </w:r>
          </w:p>
        </w:tc>
        <w:tc>
          <w:tcPr>
            <w:tcW w:w="2207" w:type="dxa"/>
            <w:vAlign w:val="center"/>
          </w:tcPr>
          <w:p w14:paraId="31B8BFB3" w14:textId="77777777" w:rsidR="00F07C77" w:rsidRDefault="00F07C77" w:rsidP="00511453">
            <w:pPr>
              <w:pStyle w:val="CuerpoTesis"/>
              <w:jc w:val="center"/>
            </w:pPr>
            <w:r>
              <w:t>1</w:t>
            </w:r>
          </w:p>
        </w:tc>
        <w:tc>
          <w:tcPr>
            <w:tcW w:w="2207" w:type="dxa"/>
            <w:vAlign w:val="center"/>
          </w:tcPr>
          <w:p w14:paraId="179F16D6" w14:textId="77777777" w:rsidR="00F07C77" w:rsidRDefault="00F07C77" w:rsidP="00511453">
            <w:pPr>
              <w:pStyle w:val="CuerpoTesis"/>
              <w:jc w:val="center"/>
            </w:pPr>
            <w:r>
              <w:t>1</w:t>
            </w:r>
          </w:p>
        </w:tc>
      </w:tr>
      <w:tr w:rsidR="00F07C77" w:rsidRPr="008A50B1" w14:paraId="141FC34B" w14:textId="77777777" w:rsidTr="00511453">
        <w:trPr>
          <w:jc w:val="center"/>
        </w:trPr>
        <w:tc>
          <w:tcPr>
            <w:tcW w:w="2207" w:type="dxa"/>
            <w:vAlign w:val="center"/>
          </w:tcPr>
          <w:p w14:paraId="0CA56003" w14:textId="77777777" w:rsidR="00F07C77" w:rsidRDefault="00F07C77" w:rsidP="00511453">
            <w:pPr>
              <w:pStyle w:val="CuerpoTesis"/>
              <w:jc w:val="center"/>
            </w:pPr>
            <w:r>
              <w:t>Módulos</w:t>
            </w:r>
          </w:p>
        </w:tc>
        <w:tc>
          <w:tcPr>
            <w:tcW w:w="2207" w:type="dxa"/>
            <w:vAlign w:val="center"/>
          </w:tcPr>
          <w:p w14:paraId="3F611DCB" w14:textId="77777777" w:rsidR="00F07C77" w:rsidRDefault="00F07C77" w:rsidP="00511453">
            <w:pPr>
              <w:pStyle w:val="CuerpoTesis"/>
              <w:jc w:val="center"/>
            </w:pPr>
            <w:r>
              <w:t>0</w:t>
            </w:r>
          </w:p>
        </w:tc>
        <w:tc>
          <w:tcPr>
            <w:tcW w:w="2207" w:type="dxa"/>
            <w:vAlign w:val="center"/>
          </w:tcPr>
          <w:p w14:paraId="0BC0D243" w14:textId="77777777" w:rsidR="00F07C77" w:rsidRDefault="00F07C77" w:rsidP="00511453">
            <w:pPr>
              <w:pStyle w:val="CuerpoTesis"/>
              <w:jc w:val="center"/>
            </w:pPr>
            <w:r>
              <w:t>0</w:t>
            </w:r>
          </w:p>
        </w:tc>
        <w:tc>
          <w:tcPr>
            <w:tcW w:w="2207" w:type="dxa"/>
            <w:vAlign w:val="center"/>
          </w:tcPr>
          <w:p w14:paraId="7F4EFBD3" w14:textId="77777777" w:rsidR="00F07C77" w:rsidRDefault="00F07C77" w:rsidP="00511453">
            <w:pPr>
              <w:pStyle w:val="CuerpoTesis"/>
              <w:jc w:val="center"/>
            </w:pPr>
            <w:r>
              <w:t>1</w:t>
            </w:r>
          </w:p>
        </w:tc>
      </w:tr>
      <w:tr w:rsidR="00F07C77" w:rsidRPr="008A50B1" w14:paraId="0CC331AF" w14:textId="77777777" w:rsidTr="00511453">
        <w:trPr>
          <w:jc w:val="center"/>
        </w:trPr>
        <w:tc>
          <w:tcPr>
            <w:tcW w:w="2207" w:type="dxa"/>
            <w:vAlign w:val="center"/>
          </w:tcPr>
          <w:p w14:paraId="2193CE9E" w14:textId="77777777" w:rsidR="00F07C77" w:rsidRDefault="00F07C77" w:rsidP="00511453">
            <w:pPr>
              <w:pStyle w:val="CuerpoTesis"/>
              <w:jc w:val="center"/>
            </w:pPr>
            <w:r>
              <w:t>EDP</w:t>
            </w:r>
          </w:p>
        </w:tc>
        <w:tc>
          <w:tcPr>
            <w:tcW w:w="2207" w:type="dxa"/>
            <w:vAlign w:val="center"/>
          </w:tcPr>
          <w:p w14:paraId="3E6A49FB" w14:textId="77777777" w:rsidR="00F07C77" w:rsidRDefault="00F07C77" w:rsidP="00511453">
            <w:pPr>
              <w:pStyle w:val="CuerpoTesis"/>
              <w:jc w:val="center"/>
            </w:pPr>
            <w:r>
              <w:t>1</w:t>
            </w:r>
          </w:p>
        </w:tc>
        <w:tc>
          <w:tcPr>
            <w:tcW w:w="2207" w:type="dxa"/>
            <w:vAlign w:val="center"/>
          </w:tcPr>
          <w:p w14:paraId="0EA50012" w14:textId="77777777" w:rsidR="00F07C77" w:rsidRDefault="00F07C77" w:rsidP="00511453">
            <w:pPr>
              <w:pStyle w:val="CuerpoTesis"/>
              <w:jc w:val="center"/>
            </w:pPr>
            <w:r>
              <w:t>0</w:t>
            </w:r>
          </w:p>
        </w:tc>
        <w:tc>
          <w:tcPr>
            <w:tcW w:w="2207" w:type="dxa"/>
            <w:vAlign w:val="center"/>
          </w:tcPr>
          <w:p w14:paraId="6B007CDE" w14:textId="77777777" w:rsidR="00F07C77" w:rsidRDefault="00F07C77" w:rsidP="00511453">
            <w:pPr>
              <w:pStyle w:val="CuerpoTesis"/>
              <w:jc w:val="center"/>
            </w:pPr>
            <w:r>
              <w:t>0</w:t>
            </w:r>
          </w:p>
        </w:tc>
      </w:tr>
      <w:tr w:rsidR="00F07C77" w:rsidRPr="008A50B1" w14:paraId="4C30E4FC" w14:textId="77777777" w:rsidTr="00511453">
        <w:trPr>
          <w:jc w:val="center"/>
        </w:trPr>
        <w:tc>
          <w:tcPr>
            <w:tcW w:w="2207" w:type="dxa"/>
            <w:vAlign w:val="center"/>
          </w:tcPr>
          <w:p w14:paraId="3755C2BE" w14:textId="77777777" w:rsidR="00F07C77" w:rsidRDefault="00F07C77" w:rsidP="00511453">
            <w:pPr>
              <w:pStyle w:val="CuerpoTesis"/>
              <w:jc w:val="center"/>
            </w:pPr>
            <w:r w:rsidRPr="00E677A9">
              <w:t>Validador</w:t>
            </w:r>
          </w:p>
        </w:tc>
        <w:tc>
          <w:tcPr>
            <w:tcW w:w="2207" w:type="dxa"/>
            <w:vAlign w:val="center"/>
          </w:tcPr>
          <w:p w14:paraId="701CC764" w14:textId="77777777" w:rsidR="00F07C77" w:rsidRDefault="00F07C77" w:rsidP="00511453">
            <w:pPr>
              <w:pStyle w:val="CuerpoTesis"/>
              <w:jc w:val="center"/>
            </w:pPr>
            <w:r>
              <w:t>1</w:t>
            </w:r>
          </w:p>
        </w:tc>
        <w:tc>
          <w:tcPr>
            <w:tcW w:w="2207" w:type="dxa"/>
            <w:vAlign w:val="center"/>
          </w:tcPr>
          <w:p w14:paraId="1B1A3566" w14:textId="77777777" w:rsidR="00F07C77" w:rsidRDefault="00F07C77" w:rsidP="00511453">
            <w:pPr>
              <w:pStyle w:val="CuerpoTesis"/>
              <w:jc w:val="center"/>
            </w:pPr>
            <w:r>
              <w:t>1</w:t>
            </w:r>
          </w:p>
        </w:tc>
        <w:tc>
          <w:tcPr>
            <w:tcW w:w="2207" w:type="dxa"/>
            <w:vAlign w:val="center"/>
          </w:tcPr>
          <w:p w14:paraId="577F5D73" w14:textId="77777777" w:rsidR="00F07C77" w:rsidRDefault="00F07C77" w:rsidP="00511453">
            <w:pPr>
              <w:pStyle w:val="CuerpoTesis"/>
              <w:jc w:val="center"/>
            </w:pPr>
            <w:r>
              <w:t>1</w:t>
            </w:r>
          </w:p>
        </w:tc>
      </w:tr>
      <w:tr w:rsidR="00F07C77" w:rsidRPr="008A50B1" w14:paraId="416E4C53" w14:textId="77777777" w:rsidTr="00511453">
        <w:trPr>
          <w:jc w:val="center"/>
        </w:trPr>
        <w:tc>
          <w:tcPr>
            <w:tcW w:w="2207" w:type="dxa"/>
            <w:vAlign w:val="center"/>
          </w:tcPr>
          <w:p w14:paraId="0ACD7A15" w14:textId="77777777" w:rsidR="00F07C77" w:rsidRDefault="00F07C77" w:rsidP="00511453">
            <w:pPr>
              <w:pStyle w:val="CuerpoTesis"/>
              <w:jc w:val="center"/>
            </w:pPr>
            <w:r>
              <w:t>Total</w:t>
            </w:r>
          </w:p>
        </w:tc>
        <w:tc>
          <w:tcPr>
            <w:tcW w:w="2207" w:type="dxa"/>
            <w:vAlign w:val="center"/>
          </w:tcPr>
          <w:p w14:paraId="07D125A3" w14:textId="77777777" w:rsidR="00F07C77" w:rsidRDefault="00F07C77" w:rsidP="00511453">
            <w:pPr>
              <w:pStyle w:val="CuerpoTesis"/>
              <w:jc w:val="center"/>
            </w:pPr>
            <w:r>
              <w:t>91,67%</w:t>
            </w:r>
          </w:p>
        </w:tc>
        <w:tc>
          <w:tcPr>
            <w:tcW w:w="2207" w:type="dxa"/>
            <w:vAlign w:val="center"/>
          </w:tcPr>
          <w:p w14:paraId="7D9DA5EB" w14:textId="77777777" w:rsidR="00F07C77" w:rsidRDefault="00F07C77" w:rsidP="00511453">
            <w:pPr>
              <w:pStyle w:val="CuerpoTesis"/>
              <w:jc w:val="center"/>
            </w:pPr>
            <w:r>
              <w:t>58,33%</w:t>
            </w:r>
          </w:p>
        </w:tc>
        <w:tc>
          <w:tcPr>
            <w:tcW w:w="2207" w:type="dxa"/>
            <w:vAlign w:val="center"/>
          </w:tcPr>
          <w:p w14:paraId="23F3220F" w14:textId="77777777" w:rsidR="00F07C77" w:rsidRDefault="00F07C77" w:rsidP="00511453">
            <w:pPr>
              <w:pStyle w:val="CuerpoTesis"/>
              <w:jc w:val="center"/>
            </w:pPr>
            <w:r>
              <w:t>75,00%</w:t>
            </w:r>
          </w:p>
        </w:tc>
      </w:tr>
    </w:tbl>
    <w:p w14:paraId="3F72F2CE" w14:textId="77777777" w:rsidR="00F07C77" w:rsidRPr="00C3715A" w:rsidRDefault="00F07C77" w:rsidP="00F07C77">
      <w:pPr>
        <w:pStyle w:val="CuerpoTesis"/>
        <w:rPr>
          <w:lang w:eastAsia="es-ES"/>
        </w:rPr>
      </w:pPr>
    </w:p>
    <w:p w14:paraId="37D99CD5" w14:textId="77777777" w:rsidR="00F07C77" w:rsidRDefault="00F07C77" w:rsidP="00F07C77">
      <w:pPr>
        <w:pStyle w:val="CuerpoTesis"/>
      </w:pPr>
      <w:r>
        <w:t xml:space="preserve">Se obtuvo un total de 12 características para la evaluación equivalentes al 100%, la calificación se dio en rango de 1 y 0, si el framework cuenta con esa característica será equivalente a 1 y en caso contrario será 0, el framework de Laravel obtuvo un total de 11 puntos equivalente al 91,67%, el framework de CodeIgniter obtuvo un total de 7 puntos  equivalente al 58,33%, y el framework de CakePHP obtuvo un total de 9 puntos equivalente al 75%, por las características y los componentes de adaptabilidad , se seleccionó el framework de Laravel para su utilización en el presente trabajo de titulación.  </w:t>
      </w:r>
    </w:p>
    <w:p w14:paraId="1642D2BF" w14:textId="77777777" w:rsidR="006D1573" w:rsidRPr="006D1573" w:rsidRDefault="006D1573" w:rsidP="006D1573">
      <w:pPr>
        <w:pStyle w:val="CuerpoTesis"/>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52" w:name="_Toc527403370"/>
      <w:bookmarkStart w:id="53" w:name="_Toc214862"/>
      <w:r>
        <w:t>Materiales y Métodos</w:t>
      </w:r>
      <w:bookmarkEnd w:id="52"/>
      <w:bookmarkEnd w:id="53"/>
    </w:p>
    <w:p w14:paraId="221A3632" w14:textId="2092E836" w:rsidR="00FF6AA5" w:rsidRDefault="005C4920" w:rsidP="000C08C6">
      <w:pPr>
        <w:pStyle w:val="CuerpoTesis"/>
      </w:pPr>
      <w:r>
        <w:t xml:space="preserve">La presente sección </w:t>
      </w:r>
      <w:r w:rsidR="003E661B">
        <w:t xml:space="preserve">detalla </w:t>
      </w:r>
      <w:r w:rsidR="00D728B8">
        <w:t>los</w:t>
      </w:r>
      <w:r w:rsidR="003E661B">
        <w:t xml:space="preserve"> proceso</w:t>
      </w:r>
      <w:r w:rsidR="00D728B8">
        <w:t>s</w:t>
      </w:r>
      <w:r w:rsidR="00DF1863">
        <w:t xml:space="preserve"> realizado</w:t>
      </w:r>
      <w:r w:rsidR="00D728B8">
        <w:t>s</w:t>
      </w:r>
      <w:r w:rsidR="00DF1863">
        <w:t xml:space="preserve"> para </w:t>
      </w:r>
      <w:r w:rsidR="009D6D9D">
        <w:t xml:space="preserve">el cumplimiento </w:t>
      </w:r>
      <w:r w:rsidR="00D728B8">
        <w:t xml:space="preserve">de los tres objetivos base </w:t>
      </w:r>
      <w:r w:rsidR="00AA31A0">
        <w:t>de</w:t>
      </w:r>
      <w:r w:rsidR="00D728B8">
        <w:t>l</w:t>
      </w:r>
      <w:r w:rsidR="009D6D9D">
        <w:t xml:space="preserve"> trabajo de titulación</w:t>
      </w:r>
      <w:r w:rsidR="00FB4231">
        <w:t xml:space="preserve">, </w:t>
      </w:r>
      <w:r w:rsidR="0044534B">
        <w:t>definiendo</w:t>
      </w:r>
      <w:r w:rsidR="00C75BC3">
        <w:t xml:space="preserve"> </w:t>
      </w:r>
      <w:r w:rsidR="007866F3">
        <w:t>el</w:t>
      </w:r>
      <w:r w:rsidR="00103770">
        <w:t xml:space="preserve"> </w:t>
      </w:r>
      <w:r w:rsidR="00103770" w:rsidRPr="00400EFC">
        <w:rPr>
          <w:i/>
        </w:rPr>
        <w:t>Contexto</w:t>
      </w:r>
      <w:r w:rsidR="00103770">
        <w:t xml:space="preserve"> donde </w:t>
      </w:r>
      <w:r w:rsidR="001A2DBD">
        <w:t>fue realizado el TT</w:t>
      </w:r>
      <w:r w:rsidR="00103770">
        <w:t xml:space="preserve">, el </w:t>
      </w:r>
      <w:r w:rsidR="00103770" w:rsidRPr="00400EFC">
        <w:rPr>
          <w:i/>
        </w:rPr>
        <w:t>Proceso</w:t>
      </w:r>
      <w:r w:rsidR="00103770">
        <w:t xml:space="preserve"> detalla cómo </w:t>
      </w:r>
      <w:r w:rsidR="00216379">
        <w:t xml:space="preserve">fue el cumplimiento de los objetivos a través de sus actividades, </w:t>
      </w:r>
      <w:r w:rsidR="00DD0FE1">
        <w:t xml:space="preserve">los </w:t>
      </w:r>
      <w:r w:rsidR="00DD0FE1" w:rsidRPr="00400EFC">
        <w:rPr>
          <w:i/>
        </w:rPr>
        <w:t>Recursos</w:t>
      </w:r>
      <w:r w:rsidR="00DD0FE1">
        <w:t xml:space="preserve"> </w:t>
      </w:r>
      <w:r w:rsidR="00BB0609">
        <w:t xml:space="preserve">que fueron utilizados, finalizando con los </w:t>
      </w:r>
      <w:r w:rsidR="00BB0609" w:rsidRPr="00400EFC">
        <w:rPr>
          <w:i/>
        </w:rPr>
        <w:t>Participantes</w:t>
      </w:r>
      <w:r w:rsidR="00BB0609">
        <w:t xml:space="preserve"> que interactuaron en el proceso de desarrollo de TT. </w:t>
      </w:r>
      <w:r w:rsidR="00DD0FE1">
        <w:t xml:space="preserve"> </w:t>
      </w:r>
      <w:r w:rsidR="008700F2">
        <w:t xml:space="preserve"> </w:t>
      </w:r>
      <w:r w:rsidR="00A43A96">
        <w:t xml:space="preserve"> </w:t>
      </w:r>
    </w:p>
    <w:p w14:paraId="570FCA17" w14:textId="784C4C5B" w:rsidR="005C4920" w:rsidRDefault="00D56BD8" w:rsidP="000C08C6">
      <w:pPr>
        <w:pStyle w:val="CuerpoTesis"/>
      </w:pPr>
      <w:r>
        <w:t xml:space="preserve"> </w:t>
      </w:r>
    </w:p>
    <w:p w14:paraId="4A952867" w14:textId="77777777" w:rsidR="00642B7D" w:rsidRPr="00985975" w:rsidRDefault="00642B7D" w:rsidP="00ED43E3">
      <w:pPr>
        <w:pStyle w:val="E2Tesis"/>
        <w:numPr>
          <w:ilvl w:val="0"/>
          <w:numId w:val="26"/>
        </w:numPr>
        <w:rPr>
          <w:lang w:eastAsia="es-EC"/>
        </w:rPr>
      </w:pPr>
      <w:bookmarkStart w:id="54" w:name="_Toc214863"/>
      <w:r w:rsidRPr="00985975">
        <w:rPr>
          <w:lang w:eastAsia="es-EC"/>
        </w:rPr>
        <w:t>Contexto</w:t>
      </w:r>
      <w:bookmarkEnd w:id="54"/>
    </w:p>
    <w:p w14:paraId="28F59564" w14:textId="77777777" w:rsidR="00731291" w:rsidRDefault="00642B7D" w:rsidP="00697A27">
      <w:pPr>
        <w:pStyle w:val="CuerpoTesis"/>
        <w:rPr>
          <w:shd w:val="clear" w:color="auto" w:fill="FFFFFF"/>
        </w:rPr>
      </w:pPr>
      <w:r w:rsidRPr="000D0A13">
        <w:rPr>
          <w:shd w:val="clear" w:color="auto" w:fill="FFFFFF"/>
        </w:rPr>
        <w:t xml:space="preserve">El proyecto de investigación </w:t>
      </w:r>
      <w:r w:rsidR="00440791">
        <w:rPr>
          <w:shd w:val="clear" w:color="auto" w:fill="FFFFFF"/>
        </w:rPr>
        <w:t>fue</w:t>
      </w:r>
      <w:r w:rsidRPr="000D0A13">
        <w:rPr>
          <w:shd w:val="clear" w:color="auto" w:fill="FFFFFF"/>
        </w:rPr>
        <w:t xml:space="preserve"> </w:t>
      </w:r>
      <w:r w:rsidR="001D3A9D">
        <w:rPr>
          <w:shd w:val="clear" w:color="auto" w:fill="FFFFFF"/>
        </w:rPr>
        <w:t>desarroll</w:t>
      </w:r>
      <w:r w:rsidR="00440791">
        <w:rPr>
          <w:shd w:val="clear" w:color="auto" w:fill="FFFFFF"/>
        </w:rPr>
        <w:t>ado</w:t>
      </w:r>
      <w:r w:rsidRPr="000D0A13">
        <w:rPr>
          <w:shd w:val="clear" w:color="auto" w:fill="FFFFFF"/>
        </w:rPr>
        <w:t xml:space="preserve"> en la Carrera de Ingeniería en Sistemas en la Facultad de Energía, Industrias y Recursos Naturales no Renovables de </w:t>
      </w:r>
      <w:r w:rsidR="00440791" w:rsidRPr="000D0A13">
        <w:rPr>
          <w:shd w:val="clear" w:color="auto" w:fill="FFFFFF"/>
        </w:rPr>
        <w:t>la Universidad</w:t>
      </w:r>
      <w:r w:rsidRPr="000D0A13">
        <w:rPr>
          <w:shd w:val="clear" w:color="auto" w:fill="FFFFFF"/>
        </w:rPr>
        <w:t xml:space="preserve"> Nacional de Loja</w:t>
      </w:r>
      <w:r w:rsidR="00731291">
        <w:rPr>
          <w:shd w:val="clear" w:color="auto" w:fill="FFFFFF"/>
        </w:rPr>
        <w:t xml:space="preserve">. </w:t>
      </w:r>
    </w:p>
    <w:p w14:paraId="4B9C5BB3" w14:textId="03A1FB3D" w:rsidR="000616DE" w:rsidRDefault="00731291" w:rsidP="00697A27">
      <w:pPr>
        <w:pStyle w:val="CuerpoTesis"/>
        <w:rPr>
          <w:shd w:val="clear" w:color="auto" w:fill="FFFFFF"/>
        </w:rPr>
      </w:pPr>
      <w:r>
        <w:rPr>
          <w:shd w:val="clear" w:color="auto" w:fill="FFFFFF"/>
        </w:rPr>
        <w:t xml:space="preserve">El presente </w:t>
      </w:r>
      <w:r w:rsidR="00E365C5">
        <w:rPr>
          <w:shd w:val="clear" w:color="auto" w:fill="FFFFFF"/>
        </w:rPr>
        <w:t>trabajo de titulación</w:t>
      </w:r>
      <w:r w:rsidR="006C154D">
        <w:rPr>
          <w:shd w:val="clear" w:color="auto" w:fill="FFFFFF"/>
        </w:rPr>
        <w:t xml:space="preserve"> </w:t>
      </w:r>
      <w:r w:rsidR="00E365C5">
        <w:rPr>
          <w:shd w:val="clear" w:color="auto" w:fill="FFFFFF"/>
        </w:rPr>
        <w:t>(TT)</w:t>
      </w:r>
      <w:r>
        <w:rPr>
          <w:shd w:val="clear" w:color="auto" w:fill="FFFFFF"/>
        </w:rPr>
        <w:t xml:space="preserve"> se basó en el desarrollo </w:t>
      </w:r>
      <w:r w:rsidR="006C154D">
        <w:rPr>
          <w:shd w:val="clear" w:color="auto" w:fill="FFFFFF"/>
        </w:rPr>
        <w:t>de un prototipo de software</w:t>
      </w:r>
      <w:r w:rsidR="00C7560E">
        <w:rPr>
          <w:shd w:val="clear" w:color="auto" w:fill="FFFFFF"/>
        </w:rPr>
        <w:t xml:space="preserve"> </w:t>
      </w:r>
      <w:r w:rsidR="00C51AEC">
        <w:rPr>
          <w:shd w:val="clear" w:color="auto" w:fill="FFFFFF"/>
        </w:rPr>
        <w:t xml:space="preserve">que apoya al registro de información </w:t>
      </w:r>
      <w:r w:rsidR="00E56A69">
        <w:rPr>
          <w:shd w:val="clear" w:color="auto" w:fill="FFFFFF"/>
        </w:rPr>
        <w:t>de historias</w:t>
      </w:r>
      <w:r w:rsidR="00C51AEC">
        <w:rPr>
          <w:shd w:val="clear" w:color="auto" w:fill="FFFFFF"/>
        </w:rPr>
        <w:t xml:space="preserve"> clínicas en el área de </w:t>
      </w:r>
      <w:r w:rsidR="00C7560E">
        <w:rPr>
          <w:shd w:val="clear" w:color="auto" w:fill="FFFFFF"/>
        </w:rPr>
        <w:t>odontología,</w:t>
      </w:r>
      <w:r w:rsidR="00D603CF">
        <w:rPr>
          <w:shd w:val="clear" w:color="auto" w:fill="FFFFFF"/>
        </w:rPr>
        <w:t xml:space="preserve"> </w:t>
      </w:r>
      <w:r w:rsidR="00752CB2">
        <w:rPr>
          <w:shd w:val="clear" w:color="auto" w:fill="FFFFFF"/>
        </w:rPr>
        <w:t xml:space="preserve">uno de los principales problemas que se detectó para la elección del proyecto realizado, </w:t>
      </w:r>
      <w:r w:rsidR="000378DD">
        <w:rPr>
          <w:shd w:val="clear" w:color="auto" w:fill="FFFFFF"/>
        </w:rPr>
        <w:t>fue la cantidad de tiempo que les toma registrar información a los médicos</w:t>
      </w:r>
      <w:r w:rsidR="00BC4319">
        <w:rPr>
          <w:shd w:val="clear" w:color="auto" w:fill="FFFFFF"/>
        </w:rPr>
        <w:t>, sea por motivos de un registro obligatori</w:t>
      </w:r>
      <w:r w:rsidR="001D25B3">
        <w:rPr>
          <w:shd w:val="clear" w:color="auto" w:fill="FFFFFF"/>
        </w:rPr>
        <w:t>o</w:t>
      </w:r>
      <w:r w:rsidR="00BC4319">
        <w:rPr>
          <w:shd w:val="clear" w:color="auto" w:fill="FFFFFF"/>
        </w:rPr>
        <w:t xml:space="preserve"> de forma manual y electrónica, o por motivos de un sistema que </w:t>
      </w:r>
      <w:r w:rsidR="00011589">
        <w:rPr>
          <w:shd w:val="clear" w:color="auto" w:fill="FFFFFF"/>
        </w:rPr>
        <w:t xml:space="preserve">no les permite </w:t>
      </w:r>
      <w:r w:rsidR="001D25B3">
        <w:rPr>
          <w:shd w:val="clear" w:color="auto" w:fill="FFFFFF"/>
        </w:rPr>
        <w:t>cargar información básica de los pacientes,</w:t>
      </w:r>
      <w:r w:rsidR="003F1799">
        <w:rPr>
          <w:shd w:val="clear" w:color="auto" w:fill="FFFFFF"/>
        </w:rPr>
        <w:t xml:space="preserve"> </w:t>
      </w:r>
      <w:r w:rsidR="001D25B3">
        <w:rPr>
          <w:shd w:val="clear" w:color="auto" w:fill="FFFFFF"/>
        </w:rPr>
        <w:t xml:space="preserve">haciendo que sea necesaria completar reiteradamente el registro de información, el tiempo de consulta médica </w:t>
      </w:r>
      <w:r w:rsidR="00735117">
        <w:rPr>
          <w:shd w:val="clear" w:color="auto" w:fill="FFFFFF"/>
        </w:rPr>
        <w:t xml:space="preserve">en el sector público  </w:t>
      </w:r>
      <w:r w:rsidR="001D25B3">
        <w:rPr>
          <w:shd w:val="clear" w:color="auto" w:fill="FFFFFF"/>
        </w:rPr>
        <w:t>que se tiene por cada paciente es de 15 a 20 minutos</w:t>
      </w:r>
      <w:r w:rsidR="00735117">
        <w:rPr>
          <w:shd w:val="clear" w:color="auto" w:fill="FFFFFF"/>
        </w:rPr>
        <w:t xml:space="preserve"> (entrevista realizada al médico “</w:t>
      </w:r>
      <w:r w:rsidR="005D0C43">
        <w:rPr>
          <w:shd w:val="clear" w:color="auto" w:fill="FFFFFF"/>
        </w:rPr>
        <w:t xml:space="preserve"> Dr. y Dra. </w:t>
      </w:r>
      <w:proofErr w:type="spellStart"/>
      <w:r w:rsidR="00735117">
        <w:rPr>
          <w:shd w:val="clear" w:color="auto" w:fill="FFFFFF"/>
        </w:rPr>
        <w:t>Karilu</w:t>
      </w:r>
      <w:proofErr w:type="spellEnd"/>
      <w:r w:rsidR="00735117">
        <w:rPr>
          <w:shd w:val="clear" w:color="auto" w:fill="FFFFFF"/>
        </w:rPr>
        <w:t xml:space="preserve"> Sarango ” Isidro Ayora y “</w:t>
      </w:r>
      <w:proofErr w:type="spellStart"/>
      <w:r w:rsidR="00735117">
        <w:rPr>
          <w:shd w:val="clear" w:color="auto" w:fill="FFFFFF"/>
        </w:rPr>
        <w:t>Dra.Lupe</w:t>
      </w:r>
      <w:proofErr w:type="spellEnd"/>
      <w:r w:rsidR="00735117">
        <w:rPr>
          <w:shd w:val="clear" w:color="auto" w:fill="FFFFFF"/>
        </w:rPr>
        <w:t xml:space="preserve"> Gomez” Centro de Salud N.1 Loja)</w:t>
      </w:r>
      <w:r w:rsidR="001D25B3">
        <w:rPr>
          <w:shd w:val="clear" w:color="auto" w:fill="FFFFFF"/>
        </w:rPr>
        <w:t xml:space="preserve">, </w:t>
      </w:r>
      <w:r w:rsidR="00C9367D">
        <w:rPr>
          <w:shd w:val="clear" w:color="auto" w:fill="FFFFFF"/>
        </w:rPr>
        <w:t>e</w:t>
      </w:r>
      <w:r w:rsidR="00735117">
        <w:rPr>
          <w:shd w:val="clear" w:color="auto" w:fill="FFFFFF"/>
        </w:rPr>
        <w:t>l registro de información tarda</w:t>
      </w:r>
      <w:r w:rsidR="00281BAE">
        <w:rPr>
          <w:shd w:val="clear" w:color="auto" w:fill="FFFFFF"/>
        </w:rPr>
        <w:t xml:space="preserve"> </w:t>
      </w:r>
      <w:r w:rsidR="00735117">
        <w:rPr>
          <w:shd w:val="clear" w:color="auto" w:fill="FFFFFF"/>
        </w:rPr>
        <w:t xml:space="preserve">aproximadamente </w:t>
      </w:r>
      <w:r w:rsidR="00281BAE">
        <w:rPr>
          <w:shd w:val="clear" w:color="auto" w:fill="FFFFFF"/>
        </w:rPr>
        <w:t xml:space="preserve">más de </w:t>
      </w:r>
      <w:r w:rsidR="00735117">
        <w:rPr>
          <w:shd w:val="clear" w:color="auto" w:fill="FFFFFF"/>
        </w:rPr>
        <w:t>la mitad del tiempo de consulta,</w:t>
      </w:r>
      <w:r w:rsidR="00281BAE">
        <w:rPr>
          <w:shd w:val="clear" w:color="auto" w:fill="FFFFFF"/>
        </w:rPr>
        <w:t xml:space="preserve"> haciendo</w:t>
      </w:r>
      <w:r w:rsidR="00C9367D">
        <w:rPr>
          <w:shd w:val="clear" w:color="auto" w:fill="FFFFFF"/>
        </w:rPr>
        <w:t xml:space="preserve"> los médicos tengan menos interacción con los pacientes</w:t>
      </w:r>
      <w:r w:rsidR="000616DE">
        <w:rPr>
          <w:shd w:val="clear" w:color="auto" w:fill="FFFFFF"/>
        </w:rPr>
        <w:t>.</w:t>
      </w:r>
    </w:p>
    <w:p w14:paraId="729242C1" w14:textId="575BF9FD" w:rsidR="00BB4856" w:rsidRDefault="000616DE" w:rsidP="00697A27">
      <w:pPr>
        <w:pStyle w:val="CuerpoTesis"/>
        <w:rPr>
          <w:shd w:val="clear" w:color="auto" w:fill="FFFFFF"/>
        </w:rPr>
      </w:pPr>
      <w:r>
        <w:rPr>
          <w:shd w:val="clear" w:color="auto" w:fill="FFFFFF"/>
        </w:rPr>
        <w:t>El p</w:t>
      </w:r>
      <w:r w:rsidR="003132A9">
        <w:rPr>
          <w:shd w:val="clear" w:color="auto" w:fill="FFFFFF"/>
        </w:rPr>
        <w:t xml:space="preserve">rototipo realizado </w:t>
      </w:r>
      <w:r w:rsidR="00810034">
        <w:rPr>
          <w:shd w:val="clear" w:color="auto" w:fill="FFFFFF"/>
        </w:rPr>
        <w:t>es</w:t>
      </w:r>
      <w:r w:rsidR="003132A9">
        <w:rPr>
          <w:shd w:val="clear" w:color="auto" w:fill="FFFFFF"/>
        </w:rPr>
        <w:t xml:space="preserve"> una herramienta </w:t>
      </w:r>
      <w:proofErr w:type="gramStart"/>
      <w:r w:rsidR="003132A9">
        <w:rPr>
          <w:shd w:val="clear" w:color="auto" w:fill="FFFFFF"/>
        </w:rPr>
        <w:t>qu</w:t>
      </w:r>
      <w:r w:rsidR="004C0DA6">
        <w:rPr>
          <w:shd w:val="clear" w:color="auto" w:fill="FFFFFF"/>
        </w:rPr>
        <w:t>e</w:t>
      </w:r>
      <w:proofErr w:type="gramEnd"/>
      <w:r w:rsidR="004C0DA6">
        <w:rPr>
          <w:shd w:val="clear" w:color="auto" w:fill="FFFFFF"/>
        </w:rPr>
        <w:t xml:space="preserve"> de apoyo al </w:t>
      </w:r>
      <w:r w:rsidR="003132A9">
        <w:rPr>
          <w:shd w:val="clear" w:color="auto" w:fill="FFFFFF"/>
        </w:rPr>
        <w:t>registro de información en historias clínica</w:t>
      </w:r>
      <w:r w:rsidR="004203EB">
        <w:rPr>
          <w:shd w:val="clear" w:color="auto" w:fill="FFFFFF"/>
        </w:rPr>
        <w:t>s</w:t>
      </w:r>
      <w:r w:rsidR="00810034">
        <w:rPr>
          <w:shd w:val="clear" w:color="auto" w:fill="FFFFFF"/>
        </w:rPr>
        <w:t xml:space="preserve">, haciendo que los </w:t>
      </w:r>
      <w:r w:rsidR="00222DC6">
        <w:rPr>
          <w:shd w:val="clear" w:color="auto" w:fill="FFFFFF"/>
        </w:rPr>
        <w:t xml:space="preserve">médicos </w:t>
      </w:r>
      <w:r w:rsidR="00342968">
        <w:rPr>
          <w:shd w:val="clear" w:color="auto" w:fill="FFFFFF"/>
        </w:rPr>
        <w:t>tengan un</w:t>
      </w:r>
      <w:r w:rsidR="007C1520">
        <w:rPr>
          <w:shd w:val="clear" w:color="auto" w:fill="FFFFFF"/>
        </w:rPr>
        <w:t>a mayor interacción con los pacientes, para la realización del TT se</w:t>
      </w:r>
      <w:r w:rsidR="006F29C6">
        <w:rPr>
          <w:shd w:val="clear" w:color="auto" w:fill="FFFFFF"/>
        </w:rPr>
        <w:t xml:space="preserve"> seleccionó a conveniencia la clínica odontológica ProDent</w:t>
      </w:r>
      <w:r w:rsidR="00752CB2">
        <w:rPr>
          <w:shd w:val="clear" w:color="auto" w:fill="FFFFFF"/>
        </w:rPr>
        <w:t xml:space="preserve"> por la disponibilidad y el apoyo en el desarrolló del </w:t>
      </w:r>
      <w:r w:rsidR="007C1520">
        <w:rPr>
          <w:shd w:val="clear" w:color="auto" w:fill="FFFFFF"/>
        </w:rPr>
        <w:t>prototipo</w:t>
      </w:r>
      <w:r w:rsidR="006F29C6">
        <w:rPr>
          <w:shd w:val="clear" w:color="auto" w:fill="FFFFFF"/>
        </w:rPr>
        <w:t xml:space="preserve">. </w:t>
      </w:r>
    </w:p>
    <w:p w14:paraId="2C7E86A9"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0D00C116" w14:textId="77777777" w:rsidR="00642B7D" w:rsidRPr="00985975" w:rsidRDefault="00642B7D" w:rsidP="00ED43E3">
      <w:pPr>
        <w:pStyle w:val="E2Tesis"/>
        <w:numPr>
          <w:ilvl w:val="0"/>
          <w:numId w:val="26"/>
        </w:numPr>
        <w:rPr>
          <w:lang w:eastAsia="es-EC"/>
        </w:rPr>
      </w:pPr>
      <w:bookmarkStart w:id="55" w:name="_Toc214864"/>
      <w:r w:rsidRPr="00985975">
        <w:rPr>
          <w:lang w:eastAsia="es-EC"/>
        </w:rPr>
        <w:t>Proceso</w:t>
      </w:r>
      <w:bookmarkEnd w:id="55"/>
    </w:p>
    <w:p w14:paraId="70FC2B9A" w14:textId="77777777" w:rsidR="00642B7D" w:rsidRPr="000D0A13" w:rsidRDefault="00642B7D" w:rsidP="00697A27">
      <w:pPr>
        <w:pStyle w:val="CuerpoTesis"/>
        <w:rPr>
          <w:lang w:eastAsia="es-EC"/>
        </w:rPr>
      </w:pPr>
      <w:r w:rsidRPr="000D0A13">
        <w:rPr>
          <w:lang w:eastAsia="es-EC"/>
        </w:rPr>
        <w:t>Para alcanzar el objetivo general del presente trabajo de titulación se utilizó el siguiente proceso para cada uno de los objetivos específicos:</w:t>
      </w:r>
    </w:p>
    <w:p w14:paraId="15219F25"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45E30D02" w14:textId="38713301" w:rsidR="00642B7D" w:rsidRPr="000D0A13" w:rsidRDefault="00A021E8" w:rsidP="00ED43E3">
      <w:pPr>
        <w:pStyle w:val="CuerpoTesis"/>
        <w:numPr>
          <w:ilvl w:val="0"/>
          <w:numId w:val="22"/>
        </w:numPr>
        <w:rPr>
          <w:lang w:eastAsia="es-EC"/>
        </w:rPr>
      </w:pPr>
      <w:r>
        <w:rPr>
          <w:lang w:eastAsia="es-EC"/>
        </w:rPr>
        <w:t>Se realizó</w:t>
      </w:r>
      <w:r w:rsidR="00642B7D" w:rsidRPr="000D0A13">
        <w:rPr>
          <w:lang w:eastAsia="es-EC"/>
        </w:rPr>
        <w:t xml:space="preserve"> una revisión sistemática de gestión de procedimientos odontológicos.</w:t>
      </w:r>
    </w:p>
    <w:p w14:paraId="3276D2E7" w14:textId="588BF62A" w:rsidR="00642B7D" w:rsidRPr="000D0A13" w:rsidRDefault="00521D7F" w:rsidP="00ED43E3">
      <w:pPr>
        <w:pStyle w:val="CuerpoTesis"/>
        <w:numPr>
          <w:ilvl w:val="0"/>
          <w:numId w:val="23"/>
        </w:numPr>
        <w:rPr>
          <w:lang w:eastAsia="es-EC"/>
        </w:rPr>
      </w:pPr>
      <w:r>
        <w:rPr>
          <w:lang w:eastAsia="es-EC"/>
        </w:rPr>
        <w:t>Se elabor</w:t>
      </w:r>
      <w:r w:rsidR="004D029A">
        <w:rPr>
          <w:lang w:eastAsia="es-EC"/>
        </w:rPr>
        <w:t>ó</w:t>
      </w:r>
      <w:r>
        <w:rPr>
          <w:lang w:eastAsia="es-EC"/>
        </w:rPr>
        <w:t xml:space="preserve"> una r</w:t>
      </w:r>
      <w:r w:rsidR="00642B7D" w:rsidRPr="000D0A13">
        <w:rPr>
          <w:lang w:eastAsia="es-EC"/>
        </w:rPr>
        <w:t>evisión sistemática de literatura</w:t>
      </w:r>
      <w:r>
        <w:rPr>
          <w:lang w:eastAsia="es-EC"/>
        </w:rPr>
        <w:t>.</w:t>
      </w:r>
      <w:r w:rsidR="00FA61E5">
        <w:rPr>
          <w:lang w:eastAsia="es-EC"/>
        </w:rPr>
        <w:t xml:space="preserve"> (ver </w:t>
      </w:r>
      <w:r w:rsidR="000E3166">
        <w:rPr>
          <w:lang w:eastAsia="es-EC"/>
        </w:rPr>
        <w:t>sección Resultados, Fase 1</w:t>
      </w:r>
      <w:r w:rsidR="00FA61E5">
        <w:rPr>
          <w:lang w:eastAsia="es-EC"/>
        </w:rPr>
        <w:t>)</w:t>
      </w:r>
      <w:r>
        <w:rPr>
          <w:lang w:eastAsia="es-EC"/>
        </w:rPr>
        <w:t xml:space="preserve"> </w:t>
      </w:r>
      <w:r w:rsidR="00642B7D" w:rsidRPr="000D0A13">
        <w:rPr>
          <w:lang w:eastAsia="es-EC"/>
        </w:rPr>
        <w:t>   </w:t>
      </w:r>
    </w:p>
    <w:p w14:paraId="1385C535" w14:textId="7CDB2E23" w:rsidR="00642B7D" w:rsidRPr="000D0A13" w:rsidRDefault="004D029A" w:rsidP="00ED43E3">
      <w:pPr>
        <w:pStyle w:val="CuerpoTesis"/>
        <w:numPr>
          <w:ilvl w:val="0"/>
          <w:numId w:val="23"/>
        </w:numPr>
        <w:rPr>
          <w:lang w:eastAsia="es-EC"/>
        </w:rPr>
      </w:pPr>
      <w:r>
        <w:rPr>
          <w:lang w:eastAsia="es-EC"/>
        </w:rPr>
        <w:t>Se estableció</w:t>
      </w:r>
      <w:r w:rsidR="00642B7D" w:rsidRPr="000D0A13">
        <w:rPr>
          <w:lang w:eastAsia="es-EC"/>
        </w:rPr>
        <w:t xml:space="preserve"> métricas para la selección de trabajos relacionados al caso de estudio.</w:t>
      </w:r>
      <w:r w:rsidR="006C4F8A">
        <w:rPr>
          <w:lang w:eastAsia="es-EC"/>
        </w:rPr>
        <w:t xml:space="preserve"> (ver sección</w:t>
      </w:r>
      <w:r w:rsidR="00DC29DB">
        <w:rPr>
          <w:lang w:eastAsia="es-EC"/>
        </w:rPr>
        <w:t xml:space="preserve"> Resultados, Fase 1, apartado 1</w:t>
      </w:r>
      <w:r w:rsidR="006C4F8A">
        <w:rPr>
          <w:lang w:eastAsia="es-EC"/>
        </w:rPr>
        <w:t>)</w:t>
      </w:r>
    </w:p>
    <w:p w14:paraId="0DEB3B34" w14:textId="56225F8C" w:rsidR="00642B7D" w:rsidRPr="000D0A13" w:rsidRDefault="004D029A" w:rsidP="00ED43E3">
      <w:pPr>
        <w:pStyle w:val="CuerpoTesis"/>
        <w:numPr>
          <w:ilvl w:val="0"/>
          <w:numId w:val="23"/>
        </w:numPr>
        <w:rPr>
          <w:lang w:eastAsia="es-EC"/>
        </w:rPr>
      </w:pPr>
      <w:r>
        <w:rPr>
          <w:lang w:eastAsia="es-EC"/>
        </w:rPr>
        <w:t xml:space="preserve">Se </w:t>
      </w:r>
      <w:r w:rsidR="00310EFF">
        <w:rPr>
          <w:lang w:eastAsia="es-EC"/>
        </w:rPr>
        <w:t>realizó la</w:t>
      </w:r>
      <w:r>
        <w:rPr>
          <w:lang w:eastAsia="es-EC"/>
        </w:rPr>
        <w:t xml:space="preserve"> b</w:t>
      </w:r>
      <w:r w:rsidR="00642B7D" w:rsidRPr="000D0A13">
        <w:rPr>
          <w:lang w:eastAsia="es-EC"/>
        </w:rPr>
        <w:t>úsqueda de información en base a las métricas establecidas relacionada al caso de estudio</w:t>
      </w:r>
      <w:r w:rsidR="00DC29DB">
        <w:rPr>
          <w:lang w:eastAsia="es-EC"/>
        </w:rPr>
        <w:t xml:space="preserve">. (ver sección Resultados, Fase 1, apartado </w:t>
      </w:r>
      <w:r w:rsidR="0028254D">
        <w:rPr>
          <w:lang w:eastAsia="es-EC"/>
        </w:rPr>
        <w:t>2</w:t>
      </w:r>
      <w:r w:rsidR="00DC29DB">
        <w:rPr>
          <w:lang w:eastAsia="es-EC"/>
        </w:rPr>
        <w:t>)</w:t>
      </w:r>
    </w:p>
    <w:p w14:paraId="144AEF2B" w14:textId="5FFB055B" w:rsidR="00642B7D" w:rsidRPr="000D0A13" w:rsidRDefault="00CF0B72" w:rsidP="00ED43E3">
      <w:pPr>
        <w:pStyle w:val="CuerpoTesis"/>
        <w:numPr>
          <w:ilvl w:val="0"/>
          <w:numId w:val="23"/>
        </w:numPr>
        <w:rPr>
          <w:lang w:eastAsia="es-EC"/>
        </w:rPr>
      </w:pPr>
      <w:r>
        <w:rPr>
          <w:lang w:eastAsia="es-EC"/>
        </w:rPr>
        <w:t>Se analizan</w:t>
      </w:r>
      <w:r w:rsidR="00642B7D" w:rsidRPr="000D0A13">
        <w:rPr>
          <w:lang w:eastAsia="es-EC"/>
        </w:rPr>
        <w:t xml:space="preserve"> los trabajos seleccionados</w:t>
      </w:r>
      <w:r>
        <w:rPr>
          <w:lang w:eastAsia="es-EC"/>
        </w:rPr>
        <w:t xml:space="preserve"> en la fase previa</w:t>
      </w:r>
      <w:r w:rsidR="00642B7D" w:rsidRPr="000D0A13">
        <w:rPr>
          <w:lang w:eastAsia="es-EC"/>
        </w:rPr>
        <w:t>.</w:t>
      </w:r>
      <w:r w:rsidR="0028254D" w:rsidRPr="0028254D">
        <w:rPr>
          <w:lang w:eastAsia="es-EC"/>
        </w:rPr>
        <w:t xml:space="preserve"> </w:t>
      </w:r>
      <w:r w:rsidR="0028254D">
        <w:rPr>
          <w:lang w:eastAsia="es-EC"/>
        </w:rPr>
        <w:t>(ver sección Resultados, Fase 1, apartado 3)</w:t>
      </w:r>
    </w:p>
    <w:p w14:paraId="19C5FDB8" w14:textId="7AA11498" w:rsidR="00642B7D" w:rsidRPr="000D0A13" w:rsidRDefault="007505BA" w:rsidP="00ED43E3">
      <w:pPr>
        <w:pStyle w:val="CuerpoTesis"/>
        <w:numPr>
          <w:ilvl w:val="0"/>
          <w:numId w:val="23"/>
        </w:numPr>
        <w:rPr>
          <w:lang w:eastAsia="es-EC"/>
        </w:rPr>
      </w:pPr>
      <w:r>
        <w:rPr>
          <w:lang w:eastAsia="es-EC"/>
        </w:rPr>
        <w:t xml:space="preserve">Se </w:t>
      </w:r>
      <w:r w:rsidR="006D0C86">
        <w:rPr>
          <w:lang w:eastAsia="es-EC"/>
        </w:rPr>
        <w:t>elaboro</w:t>
      </w:r>
      <w:r w:rsidR="00642B7D" w:rsidRPr="000D0A13">
        <w:rPr>
          <w:lang w:eastAsia="es-EC"/>
        </w:rPr>
        <w:t xml:space="preserve"> un documento</w:t>
      </w:r>
      <w:r w:rsidR="006D0C86">
        <w:rPr>
          <w:lang w:eastAsia="es-EC"/>
        </w:rPr>
        <w:t xml:space="preserve"> que se detalló paso a paso en la presente sección. (ver Sección 2,</w:t>
      </w:r>
      <w:r w:rsidR="00BE6ECA">
        <w:rPr>
          <w:lang w:eastAsia="es-EC"/>
        </w:rPr>
        <w:t xml:space="preserve"> </w:t>
      </w:r>
      <w:r w:rsidR="006D0C86">
        <w:rPr>
          <w:lang w:eastAsia="es-EC"/>
        </w:rPr>
        <w:t>apartado 1).</w:t>
      </w:r>
    </w:p>
    <w:p w14:paraId="5BA33F0E"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20B6D34E" w14:textId="3268F179" w:rsidR="00642B7D" w:rsidRPr="000D0A13" w:rsidRDefault="00A021E8" w:rsidP="00ED43E3">
      <w:pPr>
        <w:pStyle w:val="CuerpoTesis"/>
        <w:numPr>
          <w:ilvl w:val="0"/>
          <w:numId w:val="22"/>
        </w:numPr>
        <w:rPr>
          <w:lang w:eastAsia="es-EC"/>
        </w:rPr>
      </w:pPr>
      <w:r>
        <w:rPr>
          <w:lang w:eastAsia="es-EC"/>
        </w:rPr>
        <w:t>Se implemento</w:t>
      </w:r>
      <w:r w:rsidR="00642B7D" w:rsidRPr="000D0A13">
        <w:rPr>
          <w:lang w:eastAsia="es-EC"/>
        </w:rPr>
        <w:t xml:space="preserve"> la solución informática para la gestión de procedimientos odontológicos </w:t>
      </w:r>
    </w:p>
    <w:p w14:paraId="20D51B4C" w14:textId="05B7A888" w:rsidR="00642B7D" w:rsidRPr="000D0A13" w:rsidRDefault="00642B7D" w:rsidP="00ED43E3">
      <w:pPr>
        <w:pStyle w:val="CuerpoTesis"/>
        <w:numPr>
          <w:ilvl w:val="0"/>
          <w:numId w:val="24"/>
        </w:numPr>
        <w:rPr>
          <w:lang w:eastAsia="es-EC"/>
        </w:rPr>
      </w:pPr>
      <w:r w:rsidRPr="000D0A13">
        <w:rPr>
          <w:lang w:eastAsia="es-EC"/>
        </w:rPr>
        <w:t>Analizar y establecer normas de ingeniería de software que se adapten a las necesidades a la solución informática.</w:t>
      </w:r>
      <w:r w:rsidR="00D416B4">
        <w:rPr>
          <w:lang w:eastAsia="es-EC"/>
        </w:rPr>
        <w:t xml:space="preserve"> (ver Resultados</w:t>
      </w:r>
      <w:r w:rsidR="007850E7">
        <w:rPr>
          <w:lang w:eastAsia="es-EC"/>
        </w:rPr>
        <w:t xml:space="preserve"> Fase 2, apartado 1).</w:t>
      </w:r>
      <w:r w:rsidR="00D416B4">
        <w:rPr>
          <w:lang w:eastAsia="es-EC"/>
        </w:rPr>
        <w:t xml:space="preserve">  </w:t>
      </w:r>
    </w:p>
    <w:p w14:paraId="2A8502C9" w14:textId="70CFB36E" w:rsidR="00642B7D" w:rsidRPr="000D0A13" w:rsidRDefault="00642B7D" w:rsidP="00ED43E3">
      <w:pPr>
        <w:pStyle w:val="CuerpoTesis"/>
        <w:numPr>
          <w:ilvl w:val="0"/>
          <w:numId w:val="24"/>
        </w:numPr>
        <w:rPr>
          <w:lang w:eastAsia="es-EC"/>
        </w:rPr>
      </w:pPr>
      <w:r w:rsidRPr="000D0A13">
        <w:rPr>
          <w:lang w:eastAsia="es-EC"/>
        </w:rPr>
        <w:t>Establecer plataforma para el desarrollo de la solución informática.</w:t>
      </w:r>
      <w:r w:rsidR="00B35793">
        <w:rPr>
          <w:lang w:eastAsia="es-EC"/>
        </w:rPr>
        <w:t xml:space="preserve"> (ver Resultados Fase 2, apartado 1, sección “Framework”).  </w:t>
      </w:r>
    </w:p>
    <w:p w14:paraId="4BC89A22" w14:textId="77777777" w:rsidR="00642B7D" w:rsidRPr="000D0A13" w:rsidRDefault="00642B7D" w:rsidP="00ED43E3">
      <w:pPr>
        <w:pStyle w:val="CuerpoTesis"/>
        <w:numPr>
          <w:ilvl w:val="0"/>
          <w:numId w:val="24"/>
        </w:numPr>
        <w:rPr>
          <w:lang w:eastAsia="es-EC"/>
        </w:rPr>
      </w:pPr>
      <w:r w:rsidRPr="000D0A13">
        <w:rPr>
          <w:lang w:eastAsia="es-EC"/>
        </w:rPr>
        <w:t>Analizar y modelar las funcionalidades de la solución informática en base a los requerimientos dados por la clínica odontológica.</w:t>
      </w:r>
    </w:p>
    <w:p w14:paraId="69CDDE45" w14:textId="77777777" w:rsidR="00642B7D" w:rsidRPr="000D0A13" w:rsidRDefault="00642B7D" w:rsidP="00ED43E3">
      <w:pPr>
        <w:pStyle w:val="CuerpoTesis"/>
        <w:numPr>
          <w:ilvl w:val="0"/>
          <w:numId w:val="24"/>
        </w:numPr>
        <w:rPr>
          <w:lang w:eastAsia="es-EC"/>
        </w:rPr>
      </w:pPr>
      <w:r w:rsidRPr="000D0A13">
        <w:rPr>
          <w:lang w:eastAsia="es-EC"/>
        </w:rPr>
        <w:t>Desarrollar la solución informática en base los requerimientos de la clínica “ProDent”.</w:t>
      </w:r>
    </w:p>
    <w:p w14:paraId="19D4E7B1" w14:textId="77777777" w:rsidR="00642B7D" w:rsidRPr="000D0A13" w:rsidRDefault="00642B7D" w:rsidP="00ED43E3">
      <w:pPr>
        <w:pStyle w:val="CuerpoTesis"/>
        <w:numPr>
          <w:ilvl w:val="0"/>
          <w:numId w:val="24"/>
        </w:numPr>
        <w:rPr>
          <w:lang w:eastAsia="es-EC"/>
        </w:rPr>
      </w:pPr>
      <w:r w:rsidRPr="000D0A13">
        <w:rPr>
          <w:lang w:eastAsia="es-EC"/>
        </w:rPr>
        <w:t>Elaborar documentación</w:t>
      </w:r>
    </w:p>
    <w:p w14:paraId="17C936FD"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D4F388B" w14:textId="77777777" w:rsidR="00642B7D" w:rsidRPr="000D0A13" w:rsidRDefault="00642B7D" w:rsidP="00ED43E3">
      <w:pPr>
        <w:pStyle w:val="CuerpoTesis"/>
        <w:numPr>
          <w:ilvl w:val="0"/>
          <w:numId w:val="22"/>
        </w:numPr>
        <w:rPr>
          <w:lang w:eastAsia="es-EC"/>
        </w:rPr>
      </w:pPr>
      <w:r w:rsidRPr="000D0A13">
        <w:rPr>
          <w:lang w:eastAsia="es-EC"/>
        </w:rPr>
        <w:t xml:space="preserve">Evaluar la solución informática en ambientes reales o simulados. </w:t>
      </w:r>
    </w:p>
    <w:p w14:paraId="0338DB8E" w14:textId="77777777" w:rsidR="00642B7D" w:rsidRPr="000D0A13" w:rsidRDefault="00642B7D" w:rsidP="00ED43E3">
      <w:pPr>
        <w:pStyle w:val="CuerpoTesis"/>
        <w:numPr>
          <w:ilvl w:val="0"/>
          <w:numId w:val="25"/>
        </w:numPr>
        <w:rPr>
          <w:lang w:eastAsia="es-EC"/>
        </w:rPr>
      </w:pPr>
      <w:r w:rsidRPr="000D0A13">
        <w:rPr>
          <w:lang w:eastAsia="es-EC"/>
        </w:rPr>
        <w:t>Determinar un ambiente para la realización de pruebas de la solución informática.</w:t>
      </w:r>
    </w:p>
    <w:p w14:paraId="374B8CC3" w14:textId="77777777" w:rsidR="00642B7D" w:rsidRPr="000D0A13" w:rsidRDefault="00642B7D" w:rsidP="00ED43E3">
      <w:pPr>
        <w:pStyle w:val="CuerpoTesis"/>
        <w:numPr>
          <w:ilvl w:val="0"/>
          <w:numId w:val="25"/>
        </w:numPr>
        <w:rPr>
          <w:lang w:eastAsia="es-EC"/>
        </w:rPr>
      </w:pPr>
      <w:r w:rsidRPr="000D0A13">
        <w:rPr>
          <w:lang w:eastAsia="es-EC"/>
        </w:rPr>
        <w:t>Realizar pruebas de la solución informática en el ambiente seleccionado.</w:t>
      </w:r>
    </w:p>
    <w:p w14:paraId="6863D4D4" w14:textId="77777777" w:rsidR="00642B7D" w:rsidRPr="000D0A13" w:rsidRDefault="00642B7D" w:rsidP="00ED43E3">
      <w:pPr>
        <w:pStyle w:val="CuerpoTesis"/>
        <w:numPr>
          <w:ilvl w:val="0"/>
          <w:numId w:val="25"/>
        </w:numPr>
        <w:rPr>
          <w:lang w:eastAsia="es-EC"/>
        </w:rPr>
      </w:pPr>
      <w:r w:rsidRPr="000D0A13">
        <w:rPr>
          <w:lang w:eastAsia="es-EC"/>
        </w:rPr>
        <w:t>Elaborar documentación</w:t>
      </w:r>
    </w:p>
    <w:p w14:paraId="58E8BE81"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r w:rsidRPr="000D0A13">
        <w:rPr>
          <w:rFonts w:ascii="Arial" w:eastAsia="Times New Roman" w:hAnsi="Arial" w:cs="Arial"/>
          <w:color w:val="222222"/>
          <w:lang w:eastAsia="es-EC"/>
        </w:rPr>
        <w:t> </w:t>
      </w:r>
    </w:p>
    <w:p w14:paraId="73E12D82" w14:textId="588C5C9E" w:rsidR="00642B7D" w:rsidRPr="00985975" w:rsidRDefault="00642B7D" w:rsidP="00ED43E3">
      <w:pPr>
        <w:pStyle w:val="E2Tesis"/>
        <w:numPr>
          <w:ilvl w:val="0"/>
          <w:numId w:val="27"/>
        </w:numPr>
        <w:rPr>
          <w:lang w:eastAsia="es-EC"/>
        </w:rPr>
      </w:pPr>
      <w:bookmarkStart w:id="56" w:name="_Toc214865"/>
      <w:r w:rsidRPr="00985975">
        <w:rPr>
          <w:lang w:eastAsia="es-EC"/>
        </w:rPr>
        <w:t>Recursos</w:t>
      </w:r>
      <w:bookmarkEnd w:id="56"/>
    </w:p>
    <w:p w14:paraId="209BBB7B" w14:textId="77777777" w:rsidR="00642B7D" w:rsidRDefault="00642B7D" w:rsidP="00F06B11">
      <w:pPr>
        <w:pStyle w:val="CuerpoTesis"/>
        <w:rPr>
          <w:lang w:eastAsia="es-EC"/>
        </w:rPr>
      </w:pPr>
      <w:r w:rsidRPr="000D0A13">
        <w:rPr>
          <w:lang w:eastAsia="es-EC"/>
        </w:rPr>
        <w:t>Para dar respuesta a las preguntas de investigación y cumplir los objetivos planteados se usarán los siguientes recursos:</w:t>
      </w:r>
    </w:p>
    <w:p w14:paraId="11741CD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838F65" w14:textId="4B17D294" w:rsidR="00642B7D" w:rsidRDefault="00F06B11" w:rsidP="00ED43E3">
      <w:pPr>
        <w:pStyle w:val="E3Tesis"/>
        <w:numPr>
          <w:ilvl w:val="1"/>
          <w:numId w:val="27"/>
        </w:numPr>
      </w:pPr>
      <w:bookmarkStart w:id="57" w:name="_Toc214866"/>
      <w:r>
        <w:t xml:space="preserve">Método </w:t>
      </w:r>
      <w:r w:rsidR="00642B7D" w:rsidRPr="00FC08D2">
        <w:t>Científico</w:t>
      </w:r>
      <w:r w:rsidR="00642B7D">
        <w:t>:</w:t>
      </w:r>
      <w:bookmarkEnd w:id="57"/>
    </w:p>
    <w:p w14:paraId="724D0C9D" w14:textId="72D66B9F" w:rsidR="001550A7" w:rsidRDefault="00642B7D" w:rsidP="00F06B11">
      <w:pPr>
        <w:pStyle w:val="CuerpoTesis"/>
        <w:rPr>
          <w:lang w:eastAsia="es-EC"/>
        </w:rPr>
      </w:pPr>
      <w:r>
        <w:rPr>
          <w:lang w:eastAsia="es-EC"/>
        </w:rPr>
        <w:t xml:space="preserve">La utilización del método científico fue la base para el desarrollo del presente </w:t>
      </w:r>
      <w:r w:rsidR="006926C5">
        <w:rPr>
          <w:lang w:eastAsia="es-EC"/>
        </w:rPr>
        <w:t xml:space="preserve">TT, iniciando </w:t>
      </w:r>
      <w:r w:rsidR="001550A7">
        <w:rPr>
          <w:lang w:eastAsia="es-EC"/>
        </w:rPr>
        <w:t xml:space="preserve">desde el momento que se </w:t>
      </w:r>
      <w:r w:rsidR="003E141E">
        <w:rPr>
          <w:lang w:eastAsia="es-EC"/>
        </w:rPr>
        <w:t>planteó</w:t>
      </w:r>
      <w:r w:rsidR="001550A7">
        <w:rPr>
          <w:lang w:eastAsia="es-EC"/>
        </w:rPr>
        <w:t xml:space="preserve"> la propuesta del TT hasta </w:t>
      </w:r>
      <w:r w:rsidR="003E141E">
        <w:rPr>
          <w:lang w:eastAsia="es-EC"/>
        </w:rPr>
        <w:t xml:space="preserve">la culminación del proyecto, </w:t>
      </w:r>
      <w:r w:rsidR="00D96477">
        <w:rPr>
          <w:lang w:eastAsia="es-EC"/>
        </w:rPr>
        <w:t xml:space="preserve">esto se evidencia a través </w:t>
      </w:r>
      <w:r w:rsidR="006926C5">
        <w:rPr>
          <w:lang w:eastAsia="es-EC"/>
        </w:rPr>
        <w:t>de las actividades realizadas por cada uno de los objetivos (ver Sección e, apartado Proceso), y los resultados que fueron obtenidos a través de cada uno de sus fases</w:t>
      </w:r>
      <w:r w:rsidR="00CE0F87">
        <w:rPr>
          <w:lang w:eastAsia="es-EC"/>
        </w:rPr>
        <w:t xml:space="preserve"> (</w:t>
      </w:r>
      <w:r w:rsidR="009F7395">
        <w:rPr>
          <w:lang w:eastAsia="es-EC"/>
        </w:rPr>
        <w:t>ver Sección f, Resultados</w:t>
      </w:r>
      <w:r w:rsidR="00CE0F87">
        <w:rPr>
          <w:lang w:eastAsia="es-EC"/>
        </w:rPr>
        <w:t>)</w:t>
      </w:r>
      <w:r w:rsidR="009F2475">
        <w:rPr>
          <w:lang w:eastAsia="es-EC"/>
        </w:rPr>
        <w:t>, conjuntamente con su discusión (ver Sección</w:t>
      </w:r>
      <w:r w:rsidR="00330C78">
        <w:rPr>
          <w:lang w:eastAsia="es-EC"/>
        </w:rPr>
        <w:t xml:space="preserve"> g, Discusión) </w:t>
      </w:r>
      <w:r w:rsidR="009F2475">
        <w:rPr>
          <w:lang w:eastAsia="es-EC"/>
        </w:rPr>
        <w:t xml:space="preserve"> y sus conclusiones (</w:t>
      </w:r>
      <w:r w:rsidR="00330C78">
        <w:rPr>
          <w:lang w:eastAsia="es-EC"/>
        </w:rPr>
        <w:t>ver Sección h, Conclusiones</w:t>
      </w:r>
      <w:r w:rsidR="009F2475">
        <w:rPr>
          <w:lang w:eastAsia="es-EC"/>
        </w:rPr>
        <w:t>)</w:t>
      </w:r>
      <w:r w:rsidR="00722A78">
        <w:rPr>
          <w:lang w:eastAsia="es-EC"/>
        </w:rPr>
        <w:t>.</w:t>
      </w:r>
    </w:p>
    <w:p w14:paraId="781888F8" w14:textId="6291F1C0" w:rsidR="001550A7" w:rsidRDefault="00722A78" w:rsidP="00F06B11">
      <w:pPr>
        <w:pStyle w:val="CuerpoTesis"/>
        <w:rPr>
          <w:lang w:eastAsia="es-EC"/>
        </w:rPr>
      </w:pPr>
      <w:r>
        <w:rPr>
          <w:lang w:eastAsia="es-EC"/>
        </w:rPr>
        <w:t>El método científico</w:t>
      </w:r>
      <w:r w:rsidR="00A5239A">
        <w:rPr>
          <w:lang w:eastAsia="es-EC"/>
        </w:rPr>
        <w:t xml:space="preserve"> consta de cuatro etapas</w:t>
      </w:r>
      <w:r w:rsidR="002060A5">
        <w:rPr>
          <w:lang w:eastAsia="es-EC"/>
        </w:rPr>
        <w:t xml:space="preserve"> </w:t>
      </w:r>
      <w:r w:rsidR="002060A5">
        <w:rPr>
          <w:lang w:eastAsia="es-EC"/>
        </w:rPr>
        <w:fldChar w:fldCharType="begin" w:fldLock="1"/>
      </w:r>
      <w:r w:rsidR="00332932">
        <w:rPr>
          <w:lang w:eastAsia="es-EC"/>
        </w:rPr>
        <w:instrText>ADDIN CSL_CITATION {"citationItems":[{"id":"ITEM-1","itemData":{"abstract":"Diplomado en Salud Pública 2. Metodología en Salud Pública 00. Introducción al método científico y sus etapas 1-6 INTRODUCCIÓN AL MÉTODO CIENTÍFICO Y SUS ETAPAS Autor: Yolanda Castán 0.1. Concepto Denominamos método al \"modo ordenado de proceder para llegar a un resultado o fin determinado, especialmente para descubrir la verdad y sistematizar los conocimientos\" (Diccionario Actual de la Lengua Española). El método científico (del griego:-μετά = hacia, a lo largo-οδός = camino-; y del latín scientia = conocimiento; camino hacia el conocimiento) es un método de investigación usado principalmente en la producción de conocimiento en las ciencias. Existen varias definiciones referentes al método científico. Según el Oxford English Dictionary, el método científico es: \"un método o procedimiento que ha caracterizado a la ciencia natural desde el siglo XVII, que consiste en la observación sistemática, medición y experimentación, y la formulación, análisis y modificación de las hipótesis.\" El método científico sería el procedimiento mediante el cual podemos alcanzar un conocimiento objetivo de la realidad, tratando de dar respuesta a las interrogantes acerca del orden de la naturaleza. Por tanto es un método ligado a la ciencia y al conocimiento científico. El método científico caracteriza el conocimiento científico, \"Donde no hay método científico no hay ciencia\" (Bunge, L. l981, p. 29). La ciencia es el resultado de aplicar el método científico a problemas resolubles, por lo que la investigación científica es la acción de aplicar el método científico y el método científico es un proceso sistemático por medio del cual se obtiene el conocimiento científico basándose en la observación y la experimentación. Para que haya ciencia debe haber dos componentes, \"un conjunto de conocimientos\" y \"un método apropiado para su estudio: la observación\", y la observación ha de ser sistemática y controlada. El conocimiento científico es el producto que se obtiene mediante la aplicación del método científico en la ciencia. En el siguiente cuadro podemos ver las diferencias entre el conocimiento científico y conocimiento común no científico.","author":[{"dropping-particle":"","family":"Yolanda Castán","given":"","non-dropping-particle":"","parse-names":false,"suffix":""}],"id":"ITEM-1","issued":{"date-parts":[["0"]]},"title":"Introducción al método científico y sus etapas","type":"report"},"uris":["http://www.mendeley.com/documents/?uuid=e2132a6e-d316-31a0-928b-1886e140b111"]}],"mendeley":{"formattedCitation":"[26]","plainTextFormattedCitation":"[26]","previouslyFormattedCitation":"[25]"},"properties":{"noteIndex":0},"schema":"https://github.com/citation-style-language/schema/raw/master/csl-citation.json"}</w:instrText>
      </w:r>
      <w:r w:rsidR="002060A5">
        <w:rPr>
          <w:lang w:eastAsia="es-EC"/>
        </w:rPr>
        <w:fldChar w:fldCharType="separate"/>
      </w:r>
      <w:r w:rsidR="00332932" w:rsidRPr="00332932">
        <w:rPr>
          <w:noProof/>
          <w:lang w:eastAsia="es-EC"/>
        </w:rPr>
        <w:t>[26]</w:t>
      </w:r>
      <w:r w:rsidR="002060A5">
        <w:rPr>
          <w:lang w:eastAsia="es-EC"/>
        </w:rPr>
        <w:fldChar w:fldCharType="end"/>
      </w:r>
      <w:r w:rsidR="002060A5">
        <w:rPr>
          <w:lang w:eastAsia="es-EC"/>
        </w:rPr>
        <w:t>, las cuales son:</w:t>
      </w:r>
    </w:p>
    <w:p w14:paraId="5506D3D5" w14:textId="4F99F9FB" w:rsidR="00CA26C7" w:rsidRDefault="00CA26C7" w:rsidP="00ED43E3">
      <w:pPr>
        <w:pStyle w:val="CuerpoTesis"/>
        <w:numPr>
          <w:ilvl w:val="0"/>
          <w:numId w:val="28"/>
        </w:numPr>
        <w:rPr>
          <w:b/>
          <w:lang w:eastAsia="es-EC"/>
        </w:rPr>
      </w:pPr>
      <w:r w:rsidRPr="00CA26C7">
        <w:rPr>
          <w:b/>
        </w:rPr>
        <w:t>Observación: Definición y planteamiento del problema</w:t>
      </w:r>
    </w:p>
    <w:p w14:paraId="542AC53F" w14:textId="27B6A08D" w:rsidR="00FD59B2" w:rsidRPr="009F3646" w:rsidRDefault="00314184" w:rsidP="009F3646">
      <w:pPr>
        <w:pStyle w:val="CuerpoTesis"/>
        <w:ind w:left="708"/>
      </w:pPr>
      <w:r>
        <w:t xml:space="preserve">El inicio de esta fase se </w:t>
      </w:r>
      <w:r w:rsidR="00ED7560">
        <w:t>desarrolló con la generación de la idea como una propuesta de TT por parte del investigador,</w:t>
      </w:r>
      <w:r w:rsidR="00E55946">
        <w:t xml:space="preserve"> se </w:t>
      </w:r>
      <w:r w:rsidR="00F341FE">
        <w:t>determinó</w:t>
      </w:r>
      <w:r w:rsidR="00E55946">
        <w:t xml:space="preserve"> la situación problemática</w:t>
      </w:r>
      <w:r w:rsidR="00AC2505">
        <w:t xml:space="preserve"> y </w:t>
      </w:r>
      <w:r w:rsidR="00236E15">
        <w:t xml:space="preserve">el problema de investigación con su respectiva </w:t>
      </w:r>
      <w:r w:rsidR="00AC2505">
        <w:t xml:space="preserve">formulación de la pregunta </w:t>
      </w:r>
      <w:r w:rsidR="00F341FE">
        <w:t>de investigación</w:t>
      </w:r>
      <w:r w:rsidR="00ED7A98">
        <w:t xml:space="preserve"> (ver Anexo 3, sección B</w:t>
      </w:r>
      <w:r w:rsidR="007C5290">
        <w:t>, apartado 1 y 2</w:t>
      </w:r>
      <w:r w:rsidR="00ED7A98">
        <w:t>)</w:t>
      </w:r>
      <w:r w:rsidR="007C5290">
        <w:t>.</w:t>
      </w:r>
    </w:p>
    <w:p w14:paraId="1DF3B267" w14:textId="2439FBF8" w:rsidR="00CA26C7" w:rsidRDefault="00CA26C7" w:rsidP="00ED43E3">
      <w:pPr>
        <w:pStyle w:val="CuerpoTesis"/>
        <w:numPr>
          <w:ilvl w:val="0"/>
          <w:numId w:val="28"/>
        </w:numPr>
        <w:rPr>
          <w:b/>
          <w:lang w:eastAsia="es-EC"/>
        </w:rPr>
      </w:pPr>
      <w:r w:rsidRPr="00CA26C7">
        <w:rPr>
          <w:b/>
        </w:rPr>
        <w:t>Supuestos contrastables: Formulación de hipótesis</w:t>
      </w:r>
    </w:p>
    <w:p w14:paraId="5F841C27" w14:textId="4387DADC" w:rsidR="009F3646" w:rsidRPr="009F3646" w:rsidRDefault="00925F8E" w:rsidP="009F3646">
      <w:pPr>
        <w:pStyle w:val="CuerpoTesis"/>
        <w:ind w:left="708"/>
      </w:pPr>
      <w:r>
        <w:t>La</w:t>
      </w:r>
      <w:r w:rsidR="006242EE">
        <w:t xml:space="preserve"> formulación de la hipótesis </w:t>
      </w:r>
      <w:r>
        <w:t>se estableció en base a un conocimiento previo de las normas</w:t>
      </w:r>
      <w:r w:rsidR="000B4BDA">
        <w:t xml:space="preserve"> requeridas para la realización </w:t>
      </w:r>
      <w:r w:rsidR="00B32AC9">
        <w:t xml:space="preserve">de la propuesta </w:t>
      </w:r>
      <w:r w:rsidR="000B4BDA">
        <w:t>de TT (ver Anexo 3, sección C, apartado Justificación),</w:t>
      </w:r>
      <w:r w:rsidR="00066844">
        <w:t xml:space="preserve"> </w:t>
      </w:r>
      <w:r w:rsidR="00CA7E7F">
        <w:t>para dar respuesta</w:t>
      </w:r>
      <w:r w:rsidR="0012668C">
        <w:t xml:space="preserve"> a la</w:t>
      </w:r>
      <w:r w:rsidR="00066844">
        <w:t xml:space="preserve"> hipótesis se </w:t>
      </w:r>
      <w:proofErr w:type="gramStart"/>
      <w:r w:rsidR="00CA7E7F">
        <w:t>establecieron</w:t>
      </w:r>
      <w:r w:rsidR="0012668C">
        <w:t xml:space="preserve"> </w:t>
      </w:r>
      <w:r w:rsidR="00066844">
        <w:t xml:space="preserve"> </w:t>
      </w:r>
      <w:r w:rsidR="0012668C">
        <w:t>los</w:t>
      </w:r>
      <w:proofErr w:type="gramEnd"/>
      <w:r w:rsidR="00066844">
        <w:t xml:space="preserve"> objetivos y </w:t>
      </w:r>
      <w:r w:rsidR="00CE255C">
        <w:t>alcance del TT (ver Anexo 3, sección D y E, apartado Objetivos y Alcance)</w:t>
      </w:r>
      <w:r w:rsidR="00BB5CED">
        <w:t>.</w:t>
      </w:r>
    </w:p>
    <w:p w14:paraId="6CB3CE73" w14:textId="456C4097" w:rsidR="00CA26C7" w:rsidRDefault="00CA26C7" w:rsidP="00ED43E3">
      <w:pPr>
        <w:pStyle w:val="CuerpoTesis"/>
        <w:numPr>
          <w:ilvl w:val="0"/>
          <w:numId w:val="28"/>
        </w:numPr>
        <w:rPr>
          <w:b/>
          <w:lang w:eastAsia="es-EC"/>
        </w:rPr>
      </w:pPr>
      <w:r w:rsidRPr="00CA26C7">
        <w:rPr>
          <w:b/>
        </w:rPr>
        <w:t>Experimentación – control de variables: Comprobación de hipótesis</w:t>
      </w:r>
    </w:p>
    <w:p w14:paraId="40EBDBB8" w14:textId="77777777" w:rsidR="00A8352F" w:rsidRDefault="00800C52" w:rsidP="00A8352F">
      <w:pPr>
        <w:pStyle w:val="CuerpoTesis"/>
        <w:ind w:left="708"/>
      </w:pPr>
      <w:r>
        <w:t xml:space="preserve">Los objetivos o fases como se los denomina más </w:t>
      </w:r>
      <w:r w:rsidR="00D950AA">
        <w:t>adelante</w:t>
      </w:r>
      <w:r>
        <w:t xml:space="preserve"> dieron respuesta a la hipótesis formulada, </w:t>
      </w:r>
      <w:r w:rsidR="00512C4A">
        <w:t>en el TT se establecieron tres fases:</w:t>
      </w:r>
    </w:p>
    <w:p w14:paraId="3F4CF07B" w14:textId="06D42804" w:rsidR="00A8352F" w:rsidRDefault="00D950AA" w:rsidP="00ED43E3">
      <w:pPr>
        <w:pStyle w:val="CuerpoTesis"/>
        <w:numPr>
          <w:ilvl w:val="1"/>
          <w:numId w:val="28"/>
        </w:numPr>
      </w:pPr>
      <w:r>
        <w:t>En</w:t>
      </w:r>
      <w:r w:rsidR="00CA550A">
        <w:t xml:space="preserve"> la</w:t>
      </w:r>
      <w:r w:rsidR="00512C4A">
        <w:t xml:space="preserve"> fase </w:t>
      </w:r>
      <w:r>
        <w:t xml:space="preserve">número </w:t>
      </w:r>
      <w:r w:rsidR="00512C4A">
        <w:t xml:space="preserve">uno se </w:t>
      </w:r>
      <w:r w:rsidR="00CA550A">
        <w:t>realizó</w:t>
      </w:r>
      <w:r>
        <w:t xml:space="preserve"> una Revisión Sistemática de Literatura (SLR)</w:t>
      </w:r>
      <w:r w:rsidR="00CA550A">
        <w:t>, que dio respuesta a tres preguntas claves,</w:t>
      </w:r>
      <w:r w:rsidR="00BC24E9">
        <w:t xml:space="preserve"> </w:t>
      </w:r>
      <w:r w:rsidR="00A8352F" w:rsidRPr="006F584A">
        <w:rPr>
          <w:i/>
        </w:rPr>
        <w:t>¿Qué soluciones informáticas se han desarrollado para la administración de procedimientos odontológicos</w:t>
      </w:r>
      <w:r w:rsidR="00A8352F" w:rsidRPr="006F584A">
        <w:t>?,</w:t>
      </w:r>
      <w:r w:rsidR="00A8352F" w:rsidRPr="006F584A">
        <w:rPr>
          <w:rFonts w:eastAsia="Calibri" w:cs="Times New Roman"/>
          <w:i/>
        </w:rPr>
        <w:t>¿</w:t>
      </w:r>
      <w:r w:rsidR="00A8352F" w:rsidRPr="006F584A">
        <w:rPr>
          <w:i/>
        </w:rPr>
        <w:t>Qué tecnologías se han utilizado para desarrollar soluciones informáticas para para la administración de procedimientos odontológicos?</w:t>
      </w:r>
      <w:r w:rsidR="00A8352F">
        <w:t xml:space="preserve"> </w:t>
      </w:r>
      <w:r w:rsidR="006F584A" w:rsidRPr="006F584A">
        <w:rPr>
          <w:i/>
        </w:rPr>
        <w:t>y</w:t>
      </w:r>
      <w:r w:rsidR="00A8352F" w:rsidRPr="006F584A">
        <w:rPr>
          <w:i/>
        </w:rPr>
        <w:t xml:space="preserve"> ¿Qué metodologías de desarrollo de software se han utilizado en las soluciones informáticas para la administración de procedimientos odontológicos?</w:t>
      </w:r>
      <w:r w:rsidR="00CB2020">
        <w:rPr>
          <w:i/>
        </w:rPr>
        <w:t xml:space="preserve"> </w:t>
      </w:r>
      <w:r w:rsidR="002078E4">
        <w:t>(ver</w:t>
      </w:r>
      <w:r w:rsidR="00B753B5">
        <w:t xml:space="preserve"> </w:t>
      </w:r>
      <w:r w:rsidR="00BE5BA3">
        <w:t>Sección F</w:t>
      </w:r>
      <w:r w:rsidR="00C34CA4">
        <w:t>, Resultados, Fase 1</w:t>
      </w:r>
      <w:r w:rsidR="002078E4">
        <w:t>)</w:t>
      </w:r>
      <w:r w:rsidR="00DC34A4">
        <w:t>.</w:t>
      </w:r>
    </w:p>
    <w:p w14:paraId="79EB8E9F" w14:textId="7EBA54CB" w:rsidR="00512C4A" w:rsidRPr="00204932" w:rsidRDefault="00423969" w:rsidP="00ED43E3">
      <w:pPr>
        <w:pStyle w:val="CuerpoTesis"/>
        <w:numPr>
          <w:ilvl w:val="1"/>
          <w:numId w:val="28"/>
        </w:numPr>
      </w:pPr>
      <w:r>
        <w:t xml:space="preserve">La fase número dos fue </w:t>
      </w:r>
      <w:r w:rsidR="00AD1DB1">
        <w:t xml:space="preserve">el </w:t>
      </w:r>
      <w:r w:rsidR="002315BD">
        <w:t>i</w:t>
      </w:r>
      <w:r w:rsidR="002315BD" w:rsidRPr="002315BD">
        <w:t>mplementar la solución informática para la gestión de procedimientos odontológico</w:t>
      </w:r>
      <w:r w:rsidR="00AD1DB1">
        <w:t>s,</w:t>
      </w:r>
      <w:r w:rsidR="00D70CC5">
        <w:t xml:space="preserve"> la fase número uno fue la </w:t>
      </w:r>
      <w:r w:rsidR="00731083">
        <w:t>base para apartados requeridos en la fase actual, esta información</w:t>
      </w:r>
      <w:r w:rsidR="00AD1DB1">
        <w:t xml:space="preserve"> se puede observar detalladamente en los resultados</w:t>
      </w:r>
      <w:r w:rsidR="00DF71DB">
        <w:t xml:space="preserve"> </w:t>
      </w:r>
      <w:r w:rsidR="00DF2A79">
        <w:t>(ver Sección F, Resultados Fase 2.)</w:t>
      </w:r>
    </w:p>
    <w:p w14:paraId="7A97B187" w14:textId="2E239743" w:rsidR="00CA26C7" w:rsidRPr="00CA26C7" w:rsidRDefault="00CA26C7" w:rsidP="00ED43E3">
      <w:pPr>
        <w:pStyle w:val="CuerpoTesis"/>
        <w:numPr>
          <w:ilvl w:val="0"/>
          <w:numId w:val="28"/>
        </w:numPr>
        <w:rPr>
          <w:b/>
          <w:lang w:eastAsia="es-EC"/>
        </w:rPr>
      </w:pPr>
      <w:r w:rsidRPr="00CA26C7">
        <w:rPr>
          <w:b/>
        </w:rPr>
        <w:t>Conclusiones: Comprobación</w:t>
      </w:r>
    </w:p>
    <w:p w14:paraId="79067F52" w14:textId="7172D1F7" w:rsidR="00254575" w:rsidRPr="00057F53" w:rsidRDefault="008918A1" w:rsidP="00057F53">
      <w:pPr>
        <w:pStyle w:val="CuerpoTesis"/>
        <w:ind w:left="720"/>
      </w:pPr>
      <w:r>
        <w:t xml:space="preserve">La comprobación de la hipótesis se estableció en cada una de las fases desarrolladas, </w:t>
      </w:r>
      <w:r w:rsidR="000818E0">
        <w:t xml:space="preserve">en la fase número uno se comprobaron las respuestas a las tres preguntas planteadas en la SLR, donde se pudo determinar que las soluciones informáticas desarrolladas se basan en soluciones ad hoc, que la metodología que mejor se adapta al presente proyecto es la </w:t>
      </w:r>
      <w:r w:rsidR="00691B24">
        <w:t>metodología XP y que lenguaje de programación que más se adapta al desarrollo del sistema es PHP (ver Sección</w:t>
      </w:r>
      <w:r w:rsidR="00171C31">
        <w:t xml:space="preserve"> h, Conclusiones</w:t>
      </w:r>
      <w:r w:rsidR="00691B24">
        <w:t>)</w:t>
      </w:r>
      <w:r w:rsidR="00265C88">
        <w:t>.</w:t>
      </w:r>
    </w:p>
    <w:p w14:paraId="6E257908"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2EA10DBC" w14:textId="64D186E1" w:rsidR="00642B7D" w:rsidRDefault="00F06B11" w:rsidP="00ED43E3">
      <w:pPr>
        <w:pStyle w:val="E3Tesis"/>
        <w:numPr>
          <w:ilvl w:val="1"/>
          <w:numId w:val="27"/>
        </w:numPr>
      </w:pPr>
      <w:bookmarkStart w:id="58" w:name="_Toc214867"/>
      <w:r>
        <w:t xml:space="preserve">Método </w:t>
      </w:r>
      <w:r w:rsidR="00642B7D" w:rsidRPr="00FC08D2">
        <w:t>Analítico</w:t>
      </w:r>
      <w:r w:rsidR="00642B7D">
        <w:t>:</w:t>
      </w:r>
      <w:bookmarkEnd w:id="58"/>
    </w:p>
    <w:p w14:paraId="7398B970" w14:textId="1792CE0E" w:rsidR="00642B7D" w:rsidRDefault="00642B7D" w:rsidP="00F06B11">
      <w:pPr>
        <w:pStyle w:val="CuerpoTesis"/>
        <w:rPr>
          <w:lang w:eastAsia="es-EC"/>
        </w:rPr>
      </w:pPr>
      <w:r>
        <w:rPr>
          <w:lang w:eastAsia="es-EC"/>
        </w:rPr>
        <w:t>Una vez identificado el problema del TT que se obtuvo en el método científico, se procedió a establecerlo en tres objetivos claves para llegar a la finalización del proyecto, el primer apartado corresponde a la SLR, donde se amplió la búsqueda de soluciones que se han desarrollado previamente, agregando la búsqueda de metodologías y tecnologías que fueron las adecuadas para este tipo de proyectos (</w:t>
      </w:r>
      <w:r w:rsidR="00A346C9">
        <w:t>ver Sección F, Resultados Fase 1</w:t>
      </w:r>
      <w:r>
        <w:rPr>
          <w:lang w:eastAsia="es-EC"/>
        </w:rPr>
        <w:t>), como un segundo apartado se realizó el desarrollo de la solución informática con las diferentes actividades que fueron planteadas (</w:t>
      </w:r>
      <w:r w:rsidR="00A346C9">
        <w:t>ver Sección F, Resultados Fase 2</w:t>
      </w:r>
      <w:r>
        <w:rPr>
          <w:lang w:eastAsia="es-EC"/>
        </w:rPr>
        <w:t xml:space="preserve">), como el tercer y </w:t>
      </w:r>
      <w:r w:rsidR="00E05459">
        <w:rPr>
          <w:lang w:eastAsia="es-EC"/>
        </w:rPr>
        <w:t>último</w:t>
      </w:r>
      <w:r>
        <w:rPr>
          <w:lang w:eastAsia="es-EC"/>
        </w:rPr>
        <w:t xml:space="preserve"> apartado se realizó la verificación de funcionalidad del sistema a través de un escenario de pruebas.</w:t>
      </w:r>
    </w:p>
    <w:p w14:paraId="179C532A"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632F1FAA" w14:textId="77777777" w:rsidR="00642B7D" w:rsidRPr="003E7B3E" w:rsidRDefault="00642B7D" w:rsidP="00ED43E3">
      <w:pPr>
        <w:pStyle w:val="E3Tesis"/>
        <w:numPr>
          <w:ilvl w:val="1"/>
          <w:numId w:val="27"/>
        </w:numPr>
      </w:pPr>
      <w:bookmarkStart w:id="59" w:name="_Toc214868"/>
      <w:r w:rsidRPr="003E7B3E">
        <w:t>Revisión Sistemática de Literatura (SLR)</w:t>
      </w:r>
      <w:bookmarkEnd w:id="59"/>
    </w:p>
    <w:p w14:paraId="21DE9972" w14:textId="0B57910B" w:rsidR="00642B7D" w:rsidRDefault="00642B7D" w:rsidP="00D453FC">
      <w:pPr>
        <w:pStyle w:val="CuerpoTesis"/>
        <w:rPr>
          <w:lang w:eastAsia="es-EC"/>
        </w:rPr>
      </w:pPr>
      <w:r>
        <w:rPr>
          <w:lang w:eastAsia="es-EC"/>
        </w:rPr>
        <w:t xml:space="preserve">La metodología de </w:t>
      </w:r>
      <w:r w:rsidRPr="004261FD">
        <w:rPr>
          <w:lang w:eastAsia="es-EC"/>
        </w:rPr>
        <w:t>Barbara Kitchenham</w:t>
      </w:r>
      <w:r w:rsidR="008B22BD">
        <w:rPr>
          <w:lang w:eastAsia="es-EC"/>
        </w:rPr>
        <w:t xml:space="preserve"> </w:t>
      </w:r>
      <w:r w:rsidR="008B22BD">
        <w:rPr>
          <w:lang w:eastAsia="es-EC"/>
        </w:rPr>
        <w:fldChar w:fldCharType="begin" w:fldLock="1"/>
      </w:r>
      <w:r w:rsidR="00332932">
        <w:rPr>
          <w:lang w:eastAsia="es-EC"/>
        </w:rPr>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008B22BD">
        <w:rPr>
          <w:lang w:eastAsia="es-EC"/>
        </w:rPr>
        <w:fldChar w:fldCharType="separate"/>
      </w:r>
      <w:r w:rsidR="00332932" w:rsidRPr="00332932">
        <w:rPr>
          <w:noProof/>
          <w:lang w:eastAsia="es-EC"/>
        </w:rPr>
        <w:t>[27]</w:t>
      </w:r>
      <w:r w:rsidR="008B22BD">
        <w:rPr>
          <w:lang w:eastAsia="es-EC"/>
        </w:rPr>
        <w:fldChar w:fldCharType="end"/>
      </w:r>
      <w:r>
        <w:rPr>
          <w:lang w:eastAsia="es-EC"/>
        </w:rPr>
        <w:t xml:space="preserve"> fue la base para la obtención de información relevante en el TT, permitió identificar las soluciones que se han realizado previamente, la tecnología y metodología que se adapta para el presente tipo de proyecto, este proceso </w:t>
      </w:r>
      <w:r w:rsidR="00254575">
        <w:rPr>
          <w:lang w:eastAsia="es-EC"/>
        </w:rPr>
        <w:t>está</w:t>
      </w:r>
      <w:r>
        <w:rPr>
          <w:lang w:eastAsia="es-EC"/>
        </w:rPr>
        <w:t xml:space="preserve"> basado en métricas establecidas por la autora Barbara, siguiendo sus tres pasos base, la planeación, la conducción de la revisión y los resultados de la revisión(</w:t>
      </w:r>
      <w:r w:rsidR="003E704D">
        <w:rPr>
          <w:lang w:eastAsia="es-EC"/>
        </w:rPr>
        <w:t xml:space="preserve">ver Anexo 1, </w:t>
      </w:r>
      <w:r w:rsidR="00E1377D">
        <w:rPr>
          <w:lang w:eastAsia="es-EC"/>
        </w:rPr>
        <w:t>apartado SLR</w:t>
      </w:r>
      <w:r>
        <w:rPr>
          <w:lang w:eastAsia="es-EC"/>
        </w:rPr>
        <w:t xml:space="preserve">). </w:t>
      </w:r>
    </w:p>
    <w:p w14:paraId="73B17856" w14:textId="3ADB5904"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0BF2B663" w14:textId="77777777" w:rsidR="006436A9" w:rsidRDefault="006436A9" w:rsidP="00642B7D">
      <w:pPr>
        <w:shd w:val="clear" w:color="auto" w:fill="FFFFFF"/>
        <w:spacing w:after="0" w:line="240" w:lineRule="auto"/>
        <w:jc w:val="both"/>
        <w:rPr>
          <w:rFonts w:ascii="Arial" w:eastAsia="Times New Roman" w:hAnsi="Arial" w:cs="Arial"/>
          <w:color w:val="222222"/>
          <w:lang w:eastAsia="es-EC"/>
        </w:rPr>
      </w:pPr>
    </w:p>
    <w:p w14:paraId="7A6277D8" w14:textId="77777777" w:rsidR="00642B7D" w:rsidRPr="00ED2B59" w:rsidRDefault="00642B7D" w:rsidP="00ED43E3">
      <w:pPr>
        <w:pStyle w:val="E3Tesis"/>
        <w:numPr>
          <w:ilvl w:val="1"/>
          <w:numId w:val="27"/>
        </w:numPr>
      </w:pPr>
      <w:bookmarkStart w:id="60" w:name="_Toc214869"/>
      <w:r w:rsidRPr="00ED2B59">
        <w:t>Estudios de Caso:</w:t>
      </w:r>
      <w:bookmarkEnd w:id="60"/>
    </w:p>
    <w:p w14:paraId="2E9C9C5F" w14:textId="77777777" w:rsidR="00642B7D" w:rsidRDefault="00642B7D" w:rsidP="00642B7D">
      <w:pPr>
        <w:shd w:val="clear" w:color="auto" w:fill="FFFFFF"/>
        <w:spacing w:after="0" w:line="240" w:lineRule="auto"/>
        <w:jc w:val="both"/>
        <w:rPr>
          <w:rFonts w:ascii="Arial" w:eastAsia="Times New Roman" w:hAnsi="Arial" w:cs="Arial"/>
          <w:color w:val="222222"/>
          <w:lang w:eastAsia="es-EC"/>
        </w:rPr>
      </w:pPr>
    </w:p>
    <w:p w14:paraId="4927A893" w14:textId="4F414BB9" w:rsidR="00642B7D" w:rsidRDefault="00642B7D" w:rsidP="00D453FC">
      <w:pPr>
        <w:pStyle w:val="CuerpoTesis"/>
        <w:rPr>
          <w:lang w:eastAsia="es-EC"/>
        </w:rPr>
      </w:pPr>
      <w:r>
        <w:rPr>
          <w:lang w:eastAsia="es-EC"/>
        </w:rPr>
        <w:t>Conjuntamente con la SLR</w:t>
      </w:r>
      <w:r w:rsidR="00FD327C">
        <w:rPr>
          <w:lang w:eastAsia="es-EC"/>
        </w:rPr>
        <w:t xml:space="preserve">, </w:t>
      </w:r>
      <w:r w:rsidR="00C810D9">
        <w:rPr>
          <w:lang w:eastAsia="es-EC"/>
        </w:rPr>
        <w:t xml:space="preserve">se utilizó </w:t>
      </w:r>
      <w:proofErr w:type="spellStart"/>
      <w:r w:rsidR="00C810D9">
        <w:rPr>
          <w:lang w:eastAsia="es-EC"/>
        </w:rPr>
        <w:t>el</w:t>
      </w:r>
      <w:proofErr w:type="spellEnd"/>
      <w:r w:rsidR="00FD327C">
        <w:rPr>
          <w:lang w:eastAsia="es-EC"/>
        </w:rPr>
        <w:t xml:space="preserve"> estudió de casos </w:t>
      </w:r>
      <w:r w:rsidR="00C810D9">
        <w:rPr>
          <w:lang w:eastAsia="es-EC"/>
        </w:rPr>
        <w:fldChar w:fldCharType="begin" w:fldLock="1"/>
      </w:r>
      <w:r w:rsidR="00332932">
        <w:rPr>
          <w:lang w:eastAsia="es-EC"/>
        </w:rPr>
        <w:instrText>ADDIN CSL_CITATION {"citationItems":[{"id":"ITEM-1","itemData":{"abstract":"Este manual es una guía para que el alumno que prepara su proyecto de final de carrera sepa cómo prepararlo desde el momento en que empieza a pensar en ello, con la búsqueda del tema y el director, hasta su presentación y defensa, pasando por todas las fases de realización.","author":[{"dropping-particle":"","family":"Dawson","given":"Christian","non-dropping-particle":"","parse-names":false,"suffix":""},{"dropping-particle":"","family":"Martín","given":"Gregorio","non-dropping-particle":"","parse-names":false,"suffix":""}],"id":"ITEM-1","issued":{"date-parts":[["2002"]]},"page":"169","publisher":"PEARSON EDUCACION","title":"El proyecto fin de carrera en ingeniería informática: una guía para el estudiante","type":"article"},"uris":["http://www.mendeley.com/documents/?uuid=17bbc1ef-fa4f-4636-9e5c-572571d6afb9"]}],"mendeley":{"formattedCitation":"[28]","plainTextFormattedCitation":"[28]","previouslyFormattedCitation":"[27]"},"properties":{"noteIndex":0},"schema":"https://github.com/citation-style-language/schema/raw/master/csl-citation.json"}</w:instrText>
      </w:r>
      <w:r w:rsidR="00C810D9">
        <w:rPr>
          <w:lang w:eastAsia="es-EC"/>
        </w:rPr>
        <w:fldChar w:fldCharType="separate"/>
      </w:r>
      <w:r w:rsidR="00332932" w:rsidRPr="00332932">
        <w:rPr>
          <w:noProof/>
          <w:lang w:eastAsia="es-EC"/>
        </w:rPr>
        <w:t>[28]</w:t>
      </w:r>
      <w:r w:rsidR="00C810D9">
        <w:rPr>
          <w:lang w:eastAsia="es-EC"/>
        </w:rPr>
        <w:fldChar w:fldCharType="end"/>
      </w:r>
      <w:r w:rsidR="00C810D9">
        <w:rPr>
          <w:lang w:eastAsia="es-EC"/>
        </w:rPr>
        <w:t xml:space="preserve"> para</w:t>
      </w:r>
      <w:r>
        <w:rPr>
          <w:lang w:eastAsia="es-EC"/>
        </w:rPr>
        <w:t xml:space="preserve">  profundizar </w:t>
      </w:r>
      <w:r w:rsidR="00607FFE">
        <w:rPr>
          <w:lang w:eastAsia="es-EC"/>
        </w:rPr>
        <w:t xml:space="preserve">y alcanzar una mejor comprensión </w:t>
      </w:r>
      <w:r>
        <w:rPr>
          <w:lang w:eastAsia="es-EC"/>
        </w:rPr>
        <w:t xml:space="preserve">en las temáticas del objeto de estudio, desde la búsqueda de alternativas a las soluciones que se han elaborado previamente, y </w:t>
      </w:r>
      <w:r w:rsidR="008E0EBE">
        <w:rPr>
          <w:lang w:eastAsia="es-EC"/>
        </w:rPr>
        <w:t>elección</w:t>
      </w:r>
      <w:r>
        <w:rPr>
          <w:lang w:eastAsia="es-EC"/>
        </w:rPr>
        <w:t xml:space="preserve"> de la metodología y tecnología a través de una tabla comparativa, la recolección y documentación de información se puede evidenciar en el TT</w:t>
      </w:r>
      <w:r w:rsidR="00C853DE">
        <w:rPr>
          <w:lang w:eastAsia="es-EC"/>
        </w:rPr>
        <w:t xml:space="preserve"> (</w:t>
      </w:r>
      <w:r w:rsidR="00C853DE">
        <w:t>ver Sección F, Resultados Fase 1</w:t>
      </w:r>
      <w:r w:rsidR="00C853DE">
        <w:rPr>
          <w:lang w:eastAsia="es-EC"/>
        </w:rPr>
        <w:t>)</w:t>
      </w:r>
      <w:r>
        <w:rPr>
          <w:lang w:eastAsia="es-EC"/>
        </w:rPr>
        <w:t>.</w:t>
      </w:r>
    </w:p>
    <w:p w14:paraId="4D6C919B" w14:textId="5AD87F7D" w:rsidR="00642B7D" w:rsidRPr="00D453FC" w:rsidRDefault="00642B7D" w:rsidP="00D453FC">
      <w:pPr>
        <w:pStyle w:val="E2Tesis"/>
        <w:rPr>
          <w:lang w:eastAsia="es-EC"/>
        </w:rPr>
      </w:pPr>
    </w:p>
    <w:p w14:paraId="7251D55F" w14:textId="77777777" w:rsidR="00697A27" w:rsidRDefault="00642B7D" w:rsidP="00ED43E3">
      <w:pPr>
        <w:pStyle w:val="E3Tesis"/>
        <w:numPr>
          <w:ilvl w:val="1"/>
          <w:numId w:val="27"/>
        </w:numPr>
      </w:pPr>
      <w:bookmarkStart w:id="61" w:name="_Toc214870"/>
      <w:r>
        <w:t>Entrevista</w:t>
      </w:r>
      <w:bookmarkEnd w:id="61"/>
    </w:p>
    <w:p w14:paraId="591AC93D" w14:textId="53727E3E" w:rsidR="00642B7D" w:rsidRPr="00F67768" w:rsidRDefault="00642B7D" w:rsidP="00697A27">
      <w:pPr>
        <w:pStyle w:val="CuerpoTesis"/>
        <w:rPr>
          <w:b/>
        </w:rPr>
      </w:pPr>
      <w:r>
        <w:t>Se realizó una entrevista a médicos y odontólogos para la obtener información de los sistemas que ellos utilizan, logrando identificar que el sistema que manejan, en el sector público (Hospital Isidro Ayora, Centro de Salud N.1 Loja) no se adapta a sus necesidades, sea en tiempo de registro de información o incumpliendo los requerimientos necesarios para el especialista; en el sector privador como lo es la clínica odontológica ProDent, se pudo evidenciar que ellos no cuentan con un sistema que les permita el registro de la información (</w:t>
      </w:r>
      <w:r w:rsidR="00300EA6">
        <w:t>ver Sección Anexos, Anexo 2, Firmas de profesionales entrevistados</w:t>
      </w:r>
      <w:r>
        <w:t>), evidenciando que el desarrollo del presente TT es un aporte necesario para la comunidad, concretamente al área de odontología.</w:t>
      </w:r>
    </w:p>
    <w:p w14:paraId="7382AEC6" w14:textId="7777E4D4" w:rsidR="00D453FC" w:rsidRDefault="00D453FC" w:rsidP="00642B7D">
      <w:pPr>
        <w:tabs>
          <w:tab w:val="left" w:pos="1440"/>
        </w:tabs>
        <w:spacing w:after="0" w:line="310" w:lineRule="auto"/>
        <w:jc w:val="both"/>
        <w:rPr>
          <w:rFonts w:ascii="Times New Roman" w:eastAsia="Arial" w:hAnsi="Times New Roman" w:cs="Times New Roman"/>
          <w:b/>
          <w:sz w:val="24"/>
          <w:szCs w:val="24"/>
        </w:rPr>
      </w:pPr>
    </w:p>
    <w:p w14:paraId="36800485" w14:textId="00E6EE57" w:rsidR="00642B7D" w:rsidRPr="0061640D" w:rsidRDefault="00642B7D" w:rsidP="00ED43E3">
      <w:pPr>
        <w:pStyle w:val="E3Tesis"/>
        <w:numPr>
          <w:ilvl w:val="1"/>
          <w:numId w:val="27"/>
        </w:numPr>
      </w:pPr>
      <w:bookmarkStart w:id="62" w:name="_Toc214871"/>
      <w:r w:rsidRPr="0061640D">
        <w:t>Metodología ágil para el desarrollo de software</w:t>
      </w:r>
      <w:bookmarkEnd w:id="62"/>
    </w:p>
    <w:p w14:paraId="13A5A83E" w14:textId="27B9314B" w:rsidR="0054189A" w:rsidRPr="0054189A" w:rsidRDefault="00642B7D" w:rsidP="0054189A">
      <w:pPr>
        <w:pStyle w:val="CuerpoTesis"/>
        <w:rPr>
          <w:lang w:eastAsia="es-EC"/>
        </w:rPr>
      </w:pPr>
      <w:r>
        <w:rPr>
          <w:lang w:eastAsia="es-EC"/>
        </w:rPr>
        <w:t>Para la elaboración del TT fue necesario la utilización de una metodología ágil para su desarrollo, a través de la SLR se identificó que la metodología que más se adapta al presente TT es la metodología de Programación Extrema (XP), por las diferentes ventajas que brinda esta metodología (</w:t>
      </w:r>
      <w:r w:rsidR="00A23BAB">
        <w:rPr>
          <w:lang w:val="es-EC"/>
        </w:rPr>
        <w:t>ver Revisión de Literatura, apartado 5, Metodología para desarrollo de software</w:t>
      </w:r>
      <w:r>
        <w:rPr>
          <w:lang w:eastAsia="es-EC"/>
        </w:rPr>
        <w:t>).</w:t>
      </w:r>
    </w:p>
    <w:p w14:paraId="09C206F1" w14:textId="1C217E61" w:rsidR="0054189A" w:rsidRDefault="0054189A" w:rsidP="0054189A">
      <w:pPr>
        <w:pStyle w:val="CuerpoTesis"/>
        <w:rPr>
          <w:lang w:val="es-EC"/>
        </w:rPr>
      </w:pPr>
      <w:r>
        <w:rPr>
          <w:lang w:val="es-EC"/>
        </w:rPr>
        <w:t>Para el cumplimiento de la presente actividad se tomaron en consideración la realización de diferentes actividades, está información se detalla a continuación.</w:t>
      </w:r>
    </w:p>
    <w:p w14:paraId="4BFA0A48" w14:textId="77777777" w:rsidR="00305B90" w:rsidRPr="0054189A" w:rsidRDefault="00305B90" w:rsidP="0054189A">
      <w:pPr>
        <w:pStyle w:val="CuerpoTesis"/>
        <w:rPr>
          <w:lang w:val="es-EC"/>
        </w:rPr>
      </w:pPr>
    </w:p>
    <w:p w14:paraId="4CF6B05B" w14:textId="644D8A60" w:rsidR="0054189A" w:rsidRPr="00305B90" w:rsidRDefault="00546483" w:rsidP="00F24C09">
      <w:pPr>
        <w:pStyle w:val="CuerpoTesis"/>
        <w:rPr>
          <w:b/>
          <w:sz w:val="24"/>
        </w:rPr>
      </w:pPr>
      <w:bookmarkStart w:id="63" w:name="_Toc214872"/>
      <w:r w:rsidRPr="00305B90">
        <w:rPr>
          <w:b/>
          <w:sz w:val="24"/>
        </w:rPr>
        <w:t>Comparativa de m</w:t>
      </w:r>
      <w:r w:rsidR="0054189A" w:rsidRPr="00305B90">
        <w:rPr>
          <w:b/>
          <w:sz w:val="24"/>
        </w:rPr>
        <w:t>etodología</w:t>
      </w:r>
      <w:bookmarkEnd w:id="63"/>
      <w:r w:rsidRPr="00305B90">
        <w:rPr>
          <w:b/>
          <w:sz w:val="24"/>
        </w:rPr>
        <w:t xml:space="preserve">s </w:t>
      </w:r>
    </w:p>
    <w:p w14:paraId="2ED86974" w14:textId="117F02C0" w:rsidR="0054189A" w:rsidRDefault="0054189A" w:rsidP="0054189A">
      <w:pPr>
        <w:pStyle w:val="CuerpoTesis"/>
        <w:rPr>
          <w:lang w:val="es-EC"/>
        </w:rPr>
      </w:pPr>
      <w:r w:rsidRPr="00961813">
        <w:rPr>
          <w:lang w:val="es-EC"/>
        </w:rPr>
        <w:t>La elaboración de la SLR, fue la base para la elección de la metodología, en los trabajos analizados se identificaron dos metodologías entre las que destacaron SCRUM y XP</w:t>
      </w:r>
      <w:r>
        <w:rPr>
          <w:lang w:val="es-EC"/>
        </w:rPr>
        <w:t>, para obtener la metodología que mejor se adapta al TT</w:t>
      </w:r>
      <w:r w:rsidRPr="00961813">
        <w:rPr>
          <w:lang w:val="es-EC"/>
        </w:rPr>
        <w:t xml:space="preserve">, </w:t>
      </w:r>
      <w:r>
        <w:rPr>
          <w:lang w:val="es-EC"/>
        </w:rPr>
        <w:t xml:space="preserve">se realizó </w:t>
      </w:r>
      <w:r w:rsidRPr="00961813">
        <w:rPr>
          <w:lang w:val="es-EC"/>
        </w:rPr>
        <w:t xml:space="preserve">una tabla comparativa </w:t>
      </w:r>
      <w:r>
        <w:rPr>
          <w:lang w:val="es-EC"/>
        </w:rPr>
        <w:t xml:space="preserve">entre las metodologías XP, Scrum, Crystal y DSDM, llegando a concluir que la metodología que se adapta al presente proyecto fue la metodología XP (ver </w:t>
      </w:r>
      <w:r w:rsidR="00F24C09">
        <w:rPr>
          <w:lang w:val="es-EC"/>
        </w:rPr>
        <w:t>Revisión de Literatura</w:t>
      </w:r>
      <w:r>
        <w:rPr>
          <w:lang w:val="es-EC"/>
        </w:rPr>
        <w:t xml:space="preserve">, </w:t>
      </w:r>
      <w:r w:rsidR="00F24C09">
        <w:rPr>
          <w:lang w:val="es-EC"/>
        </w:rPr>
        <w:t xml:space="preserve">apartado </w:t>
      </w:r>
      <w:r w:rsidR="009D1188">
        <w:rPr>
          <w:lang w:val="es-EC"/>
        </w:rPr>
        <w:t xml:space="preserve">5, </w:t>
      </w:r>
      <w:r w:rsidR="00F24C09">
        <w:rPr>
          <w:lang w:val="es-EC"/>
        </w:rPr>
        <w:t>Metodología para desarrollo de software</w:t>
      </w:r>
      <w:r>
        <w:rPr>
          <w:lang w:val="es-EC"/>
        </w:rPr>
        <w:t>)</w:t>
      </w:r>
      <w:r w:rsidRPr="00961813">
        <w:rPr>
          <w:lang w:val="es-EC"/>
        </w:rPr>
        <w:t>.</w:t>
      </w:r>
    </w:p>
    <w:p w14:paraId="3F524B2D" w14:textId="77777777" w:rsidR="0054189A" w:rsidRDefault="0054189A" w:rsidP="0054189A">
      <w:pPr>
        <w:pStyle w:val="E2Tesis"/>
        <w:rPr>
          <w:lang w:val="es-EC"/>
        </w:rPr>
      </w:pPr>
    </w:p>
    <w:p w14:paraId="531AD47D" w14:textId="41F4ABF1" w:rsidR="0054189A" w:rsidRPr="00305B90" w:rsidRDefault="00511453" w:rsidP="00F24C09">
      <w:pPr>
        <w:pStyle w:val="CuerpoTesis"/>
        <w:rPr>
          <w:b/>
          <w:sz w:val="24"/>
          <w:lang w:val="es-EC"/>
        </w:rPr>
      </w:pPr>
      <w:bookmarkStart w:id="64" w:name="_Toc214873"/>
      <w:r w:rsidRPr="00305B90">
        <w:rPr>
          <w:b/>
          <w:sz w:val="24"/>
          <w:lang w:val="es-EC"/>
        </w:rPr>
        <w:t>Comparativa</w:t>
      </w:r>
      <w:r w:rsidR="0054189A" w:rsidRPr="00305B90">
        <w:rPr>
          <w:b/>
          <w:sz w:val="24"/>
          <w:lang w:val="es-EC"/>
        </w:rPr>
        <w:t xml:space="preserve"> de Framework</w:t>
      </w:r>
      <w:bookmarkEnd w:id="64"/>
    </w:p>
    <w:p w14:paraId="4756A2C4" w14:textId="2D9A3A70" w:rsidR="0054189A" w:rsidRDefault="0054189A" w:rsidP="0054189A">
      <w:pPr>
        <w:pStyle w:val="CuerpoTesis"/>
      </w:pPr>
      <w:r w:rsidRPr="001520C6">
        <w:t>A través de la realización de la SLR se pudo determinar que el lenguaje de programación PHP es el más utilizado para el desarrollo de una solución tecnológica para la administración de procedimientos odontológicos (Ver Anexo 1</w:t>
      </w:r>
      <w:r>
        <w:t>,</w:t>
      </w:r>
      <w:r w:rsidR="00F24C09">
        <w:t xml:space="preserve"> </w:t>
      </w:r>
      <w:r>
        <w:t>apar</w:t>
      </w:r>
      <w:r w:rsidR="00F24C09">
        <w:t>t</w:t>
      </w:r>
      <w:r>
        <w:t xml:space="preserve">ado </w:t>
      </w:r>
      <w:r w:rsidRPr="001520C6">
        <w:t xml:space="preserve">Conclusiones), </w:t>
      </w:r>
      <w:r>
        <w:t>se analizaron</w:t>
      </w:r>
      <w:r w:rsidRPr="001520C6">
        <w:t xml:space="preserve"> frameworks basados en el lenguaje PHP, a través de una tabla comparativa se</w:t>
      </w:r>
      <w:r>
        <w:t xml:space="preserve"> pudo determinar que Laravel es </w:t>
      </w:r>
      <w:r w:rsidRPr="001520C6">
        <w:t xml:space="preserve">el mejor framework para el desarrollo en el presente </w:t>
      </w:r>
      <w:r>
        <w:t>TT (</w:t>
      </w:r>
      <w:r w:rsidR="00F24C09">
        <w:rPr>
          <w:lang w:val="es-EC"/>
        </w:rPr>
        <w:t xml:space="preserve">ver Revisión de Literatura, apartado 6.1, Comparativa de Frameworks </w:t>
      </w:r>
      <w:r>
        <w:t>).</w:t>
      </w:r>
    </w:p>
    <w:p w14:paraId="414CFFC3" w14:textId="77777777" w:rsidR="00AF5E20" w:rsidRDefault="00AF5E20" w:rsidP="00697A27">
      <w:pPr>
        <w:pStyle w:val="CuerpoTesis"/>
        <w:rPr>
          <w:lang w:eastAsia="es-EC"/>
        </w:rPr>
      </w:pPr>
    </w:p>
    <w:p w14:paraId="1B90ED70" w14:textId="158DD480" w:rsidR="00C01BFD" w:rsidRDefault="00C01BFD" w:rsidP="00ED43E3">
      <w:pPr>
        <w:pStyle w:val="E3Tesis"/>
        <w:numPr>
          <w:ilvl w:val="1"/>
          <w:numId w:val="27"/>
        </w:numPr>
      </w:pPr>
      <w:bookmarkStart w:id="65" w:name="_Toc214875"/>
      <w:r>
        <w:t>Consentimiento informado</w:t>
      </w:r>
      <w:bookmarkEnd w:id="65"/>
    </w:p>
    <w:p w14:paraId="7D1DEAD8" w14:textId="5D5BAE5F" w:rsidR="00AF5E20" w:rsidRPr="00AF5E20" w:rsidRDefault="00DE16A4" w:rsidP="00AF5E20">
      <w:pPr>
        <w:pStyle w:val="CuerpoTesis"/>
        <w:rPr>
          <w:lang w:eastAsia="es-ES"/>
        </w:rPr>
      </w:pPr>
      <w:r>
        <w:rPr>
          <w:lang w:eastAsia="es-ES"/>
        </w:rPr>
        <w:t xml:space="preserve">Se tomó en consideración el consentimiento informado </w:t>
      </w:r>
      <w:r w:rsidR="007C3256">
        <w:rPr>
          <w:lang w:eastAsia="es-ES"/>
        </w:rPr>
        <w:t>entre el médico y el paciente,</w:t>
      </w:r>
      <w:r w:rsidR="007F55A6">
        <w:rPr>
          <w:lang w:eastAsia="es-ES"/>
        </w:rPr>
        <w:t xml:space="preserve"> al momento de crear una capsula de aceptación del paciente, el medico debe explicar todos los procedimientos, para que el paciente </w:t>
      </w:r>
      <w:r w:rsidR="007F55A6" w:rsidRPr="007F55A6">
        <w:t xml:space="preserve">después de conocer los riesgos, beneficios y alternativas, </w:t>
      </w:r>
      <w:r w:rsidR="00E076E0">
        <w:t>pueda tomar</w:t>
      </w:r>
      <w:r w:rsidR="007F55A6" w:rsidRPr="007F55A6">
        <w:t xml:space="preserve"> libremente la decisión</w:t>
      </w:r>
      <w:r w:rsidR="000954B6">
        <w:t>,</w:t>
      </w:r>
      <w:r w:rsidR="0093769D">
        <w:t xml:space="preserve"> el consentimiento informado se detalla </w:t>
      </w:r>
      <w:r w:rsidR="00771638">
        <w:t xml:space="preserve">como un proceso requerido por el ministerio de salud pública en nuestro país </w:t>
      </w:r>
      <w:r w:rsidR="008A49B5">
        <w:fldChar w:fldCharType="begin" w:fldLock="1"/>
      </w:r>
      <w:r w:rsidR="00332932">
        <w:instrText>ADDIN CSL_CITATION {"citationItems":[{"id":"ITEM-1","itemData":{"author":[{"dropping-particle":"","family":"Ministerio de Salud Publica","given":"","non-dropping-particle":"","parse-names":false,"suffix":""}],"id":"ITEM-1","issued":{"date-parts":[["2016"]]},"title":"Modelo de gestión de aplicación del consentimiento informado en la practica asistencial","type":"article-journal"},"uris":["http://www.mendeley.com/documents/?uuid=903f026a-14ab-302d-9b70-c536469896f1"]}],"mendeley":{"formattedCitation":"[29]","plainTextFormattedCitation":"[29]","previouslyFormattedCitation":"[28]"},"properties":{"noteIndex":0},"schema":"https://github.com/citation-style-language/schema/raw/master/csl-citation.json"}</w:instrText>
      </w:r>
      <w:r w:rsidR="008A49B5">
        <w:fldChar w:fldCharType="separate"/>
      </w:r>
      <w:r w:rsidR="00332932" w:rsidRPr="00332932">
        <w:rPr>
          <w:noProof/>
        </w:rPr>
        <w:t>[29]</w:t>
      </w:r>
      <w:r w:rsidR="008A49B5">
        <w:fldChar w:fldCharType="end"/>
      </w:r>
      <w:r w:rsidR="007F55A6" w:rsidRPr="007F55A6">
        <w:t>.</w:t>
      </w:r>
      <w:r w:rsidR="007C3256">
        <w:rPr>
          <w:lang w:eastAsia="es-ES"/>
        </w:rPr>
        <w:t xml:space="preserve"> </w:t>
      </w:r>
    </w:p>
    <w:p w14:paraId="76518F29" w14:textId="41FCAD36" w:rsidR="00642B7D" w:rsidRPr="000D0A13" w:rsidRDefault="00642B7D" w:rsidP="00AF5E20">
      <w:pPr>
        <w:pStyle w:val="CuerpoTesis"/>
        <w:rPr>
          <w:lang w:eastAsia="es-EC"/>
        </w:rPr>
      </w:pPr>
      <w:r w:rsidRPr="000D0A13">
        <w:rPr>
          <w:lang w:eastAsia="es-EC"/>
        </w:rPr>
        <w:t> </w:t>
      </w:r>
      <w:r w:rsidR="00AF5E20">
        <w:rPr>
          <w:lang w:eastAsia="es-EC"/>
        </w:rPr>
        <w:tab/>
      </w:r>
    </w:p>
    <w:p w14:paraId="1BB20266" w14:textId="77777777" w:rsidR="00AC01FA" w:rsidRPr="00613162" w:rsidRDefault="00AC01FA" w:rsidP="00AC01FA">
      <w:pPr>
        <w:pStyle w:val="CuerpoTesis"/>
        <w:jc w:val="left"/>
        <w:rPr>
          <w:color w:val="FF0000"/>
        </w:rPr>
      </w:pPr>
      <w:r w:rsidRPr="00613162">
        <w:rPr>
          <w:color w:val="FF0000"/>
        </w:rPr>
        <w:t>Privacidad de datos</w:t>
      </w:r>
    </w:p>
    <w:p w14:paraId="1712CF8F" w14:textId="77777777" w:rsidR="00AC01FA" w:rsidRPr="00613162" w:rsidRDefault="00AC01FA" w:rsidP="00AC01FA">
      <w:pPr>
        <w:pStyle w:val="CuerpoTesis"/>
        <w:jc w:val="left"/>
        <w:rPr>
          <w:color w:val="FF0000"/>
        </w:rPr>
      </w:pPr>
      <w:r w:rsidRPr="00613162">
        <w:rPr>
          <w:color w:val="FF0000"/>
        </w:rPr>
        <w:t>Licencia del software</w:t>
      </w:r>
    </w:p>
    <w:p w14:paraId="47B165E2" w14:textId="77777777" w:rsidR="00AC01FA" w:rsidRPr="00613162" w:rsidRDefault="00AC01FA" w:rsidP="00AC01FA">
      <w:pPr>
        <w:pStyle w:val="CuerpoTesis"/>
        <w:jc w:val="left"/>
        <w:rPr>
          <w:color w:val="FF0000"/>
        </w:rPr>
      </w:pPr>
      <w:proofErr w:type="spellStart"/>
      <w:r w:rsidRPr="00613162">
        <w:rPr>
          <w:color w:val="FF0000"/>
        </w:rPr>
        <w:t>Codigo</w:t>
      </w:r>
      <w:proofErr w:type="spellEnd"/>
      <w:r w:rsidRPr="00613162">
        <w:rPr>
          <w:color w:val="FF0000"/>
        </w:rPr>
        <w:t xml:space="preserve"> de ética – </w:t>
      </w:r>
      <w:proofErr w:type="spellStart"/>
      <w:r w:rsidRPr="00613162">
        <w:rPr>
          <w:color w:val="FF0000"/>
        </w:rPr>
        <w:t>Clinica</w:t>
      </w:r>
      <w:proofErr w:type="spellEnd"/>
      <w:r w:rsidRPr="00613162">
        <w:rPr>
          <w:color w:val="FF0000"/>
        </w:rPr>
        <w:t>, ministerio, Universidad</w:t>
      </w:r>
    </w:p>
    <w:p w14:paraId="7B9E6D22" w14:textId="77777777" w:rsidR="00AC01FA" w:rsidRPr="003914B0" w:rsidRDefault="00AC01FA" w:rsidP="00AC01FA">
      <w:pPr>
        <w:pStyle w:val="CuerpoTesis"/>
      </w:pPr>
    </w:p>
    <w:p w14:paraId="31EE10D4"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15087574" w14:textId="62CAB25A" w:rsidR="00642B7D" w:rsidRPr="000D0A13" w:rsidRDefault="00642B7D" w:rsidP="00ED43E3">
      <w:pPr>
        <w:pStyle w:val="E2Tesis"/>
        <w:numPr>
          <w:ilvl w:val="0"/>
          <w:numId w:val="26"/>
        </w:numPr>
        <w:rPr>
          <w:lang w:eastAsia="es-EC"/>
        </w:rPr>
      </w:pPr>
      <w:bookmarkStart w:id="66" w:name="_Toc214876"/>
      <w:r>
        <w:rPr>
          <w:lang w:eastAsia="es-EC"/>
        </w:rPr>
        <w:t>Participantes</w:t>
      </w:r>
      <w:bookmarkEnd w:id="66"/>
    </w:p>
    <w:p w14:paraId="008E8DDB" w14:textId="77777777" w:rsidR="00642B7D" w:rsidRPr="000D0A13" w:rsidRDefault="00642B7D" w:rsidP="00642B7D">
      <w:pPr>
        <w:shd w:val="clear" w:color="auto" w:fill="FFFFFF"/>
        <w:spacing w:after="0" w:line="240" w:lineRule="auto"/>
        <w:jc w:val="both"/>
        <w:rPr>
          <w:rFonts w:ascii="Arial" w:eastAsia="Times New Roman" w:hAnsi="Arial" w:cs="Arial"/>
          <w:color w:val="222222"/>
          <w:lang w:eastAsia="es-EC"/>
        </w:rPr>
      </w:pPr>
    </w:p>
    <w:p w14:paraId="77E4AC33" w14:textId="00A9177A" w:rsidR="00642B7D" w:rsidRPr="000D0A13" w:rsidRDefault="00642B7D" w:rsidP="00697A27">
      <w:pPr>
        <w:pStyle w:val="CuerpoTesis"/>
        <w:rPr>
          <w:lang w:eastAsia="es-EC"/>
        </w:rPr>
      </w:pPr>
      <w:r>
        <w:rPr>
          <w:lang w:eastAsia="es-EC"/>
        </w:rPr>
        <w:t xml:space="preserve">El presente trabajo de titulación fue desarrollado por Dennys Andrés Camacho Velíz (investigador principal), en conjunto con el </w:t>
      </w:r>
      <w:r w:rsidRPr="008C0006">
        <w:rPr>
          <w:lang w:eastAsia="es-EC"/>
        </w:rPr>
        <w:t xml:space="preserve">Ing. Luis Antonio Chamba Eras Mg. Sc </w:t>
      </w:r>
      <w:r>
        <w:rPr>
          <w:lang w:eastAsia="es-EC"/>
        </w:rPr>
        <w:t xml:space="preserve">(docente guía del TT), el </w:t>
      </w:r>
      <w:r w:rsidRPr="008C0006">
        <w:rPr>
          <w:lang w:eastAsia="es-EC"/>
        </w:rPr>
        <w:t xml:space="preserve">Ing. José Luis Granda </w:t>
      </w:r>
      <w:proofErr w:type="spellStart"/>
      <w:r w:rsidRPr="008C0006">
        <w:rPr>
          <w:lang w:eastAsia="es-EC"/>
        </w:rPr>
        <w:t>Sivisapa</w:t>
      </w:r>
      <w:proofErr w:type="spellEnd"/>
      <w:r w:rsidRPr="008C0006">
        <w:rPr>
          <w:lang w:eastAsia="es-EC"/>
        </w:rPr>
        <w:t>, Mg. Sc</w:t>
      </w:r>
      <w:r>
        <w:rPr>
          <w:lang w:eastAsia="es-EC"/>
        </w:rPr>
        <w:t xml:space="preserve"> (director del TT), el Ing. Pablo </w:t>
      </w:r>
      <w:r w:rsidR="00FD10E8">
        <w:rPr>
          <w:lang w:eastAsia="es-EC"/>
        </w:rPr>
        <w:t>Ordoñez como</w:t>
      </w:r>
      <w:r w:rsidR="004252DE">
        <w:rPr>
          <w:lang w:eastAsia="es-EC"/>
        </w:rPr>
        <w:t xml:space="preserve"> </w:t>
      </w:r>
      <w:r w:rsidR="00CC292D">
        <w:rPr>
          <w:lang w:eastAsia="es-EC"/>
        </w:rPr>
        <w:t>docente guía</w:t>
      </w:r>
      <w:r w:rsidR="004252DE">
        <w:rPr>
          <w:lang w:eastAsia="es-EC"/>
        </w:rPr>
        <w:t xml:space="preserve"> en</w:t>
      </w:r>
      <w:r w:rsidR="005566ED">
        <w:rPr>
          <w:lang w:eastAsia="es-EC"/>
        </w:rPr>
        <w:t xml:space="preserve"> </w:t>
      </w:r>
      <w:r>
        <w:rPr>
          <w:lang w:eastAsia="es-EC"/>
        </w:rPr>
        <w:t>el apartado de la Revisión Sistemática de Literatura, y como apoyo externo a los odontólogos (</w:t>
      </w:r>
      <w:proofErr w:type="spellStart"/>
      <w:r w:rsidR="00D37CE0">
        <w:rPr>
          <w:lang w:eastAsia="es-EC"/>
        </w:rPr>
        <w:t>Dr.</w:t>
      </w:r>
      <w:r>
        <w:rPr>
          <w:lang w:eastAsia="es-EC"/>
        </w:rPr>
        <w:t>Willam</w:t>
      </w:r>
      <w:proofErr w:type="spellEnd"/>
      <w:r>
        <w:rPr>
          <w:lang w:eastAsia="es-EC"/>
        </w:rPr>
        <w:t xml:space="preserve"> Tapia y D</w:t>
      </w:r>
      <w:r w:rsidR="00D37CE0">
        <w:rPr>
          <w:lang w:eastAsia="es-EC"/>
        </w:rPr>
        <w:t>r. D</w:t>
      </w:r>
      <w:r>
        <w:rPr>
          <w:lang w:eastAsia="es-EC"/>
        </w:rPr>
        <w:t xml:space="preserve">iego Faican) especialistas de la clínica </w:t>
      </w:r>
      <w:r w:rsidRPr="000D0A13">
        <w:rPr>
          <w:lang w:eastAsia="es-EC"/>
        </w:rPr>
        <w:t>ProDent</w:t>
      </w:r>
      <w:r w:rsidR="005566ED">
        <w:rPr>
          <w:lang w:eastAsia="es-EC"/>
        </w:rPr>
        <w:t xml:space="preserve"> </w:t>
      </w:r>
      <w:r w:rsidR="00EF43DF">
        <w:rPr>
          <w:lang w:eastAsia="es-EC"/>
        </w:rPr>
        <w:t>en los apartados de requerimiento y pruebas en el TT</w:t>
      </w:r>
      <w:r w:rsidRPr="000D0A13">
        <w:rPr>
          <w:lang w:eastAsia="es-EC"/>
        </w:rPr>
        <w:t xml:space="preserve">. </w:t>
      </w:r>
    </w:p>
    <w:p w14:paraId="58433F9A" w14:textId="77777777" w:rsidR="001B292E" w:rsidRDefault="001B292E" w:rsidP="00613162">
      <w:pPr>
        <w:pStyle w:val="CuerpoTesis"/>
        <w:jc w:val="left"/>
        <w:rPr>
          <w:color w:val="FF0000"/>
          <w:lang w:eastAsia="es-EC"/>
        </w:rPr>
      </w:pP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67" w:name="_Toc527403371"/>
      <w:bookmarkStart w:id="68" w:name="_Toc214877"/>
      <w:r>
        <w:t>Resultados</w:t>
      </w:r>
      <w:bookmarkEnd w:id="67"/>
      <w:bookmarkEnd w:id="68"/>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063054F1" w:rsidR="0053653C" w:rsidRDefault="0053653C" w:rsidP="004A45F2">
      <w:pPr>
        <w:pStyle w:val="E2Tesis"/>
      </w:pPr>
      <w:bookmarkStart w:id="69" w:name="_Toc214878"/>
      <w:r>
        <w:t xml:space="preserve">Fase 1: </w:t>
      </w:r>
      <w:r w:rsidR="00210BE0">
        <w:t>Realizar</w:t>
      </w:r>
      <w:r>
        <w:t xml:space="preserve"> una revisión sistemática de gestión de procedimiento odontológicos.</w:t>
      </w:r>
      <w:bookmarkEnd w:id="69"/>
      <w:r>
        <w:t xml:space="preserve"> </w:t>
      </w:r>
    </w:p>
    <w:p w14:paraId="5D0ED638" w14:textId="77777777" w:rsidR="0053653C" w:rsidRDefault="0053653C" w:rsidP="0053653C">
      <w:pPr>
        <w:pStyle w:val="CuerpoTesis"/>
      </w:pPr>
    </w:p>
    <w:p w14:paraId="1D3D1822" w14:textId="0FF210C4" w:rsidR="0053653C" w:rsidRPr="004A45F2" w:rsidRDefault="0053653C" w:rsidP="004A45F2">
      <w:pPr>
        <w:pStyle w:val="CuerpoTesis"/>
      </w:pPr>
      <w:r w:rsidRPr="004A45F2">
        <w:t xml:space="preserve">En la fase inicial o fase uno, se elaboró una revisión sistemática de literatura (SLR), los pasos para la realización y recolección de información se basa en </w:t>
      </w:r>
      <w:r w:rsidR="00C52FB4" w:rsidRPr="00F5334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27], [30]–[33]","plainTextFormattedCitation":"[27], [30]–[33]","previouslyFormattedCitation":"[26], [29]–[32]"},"properties":{"noteIndex":0},"schema":"https://github.com/citation-style-language/schema/raw/master/csl-citation.json"}</w:instrText>
      </w:r>
      <w:r w:rsidR="00C52FB4" w:rsidRPr="00F5334D">
        <w:fldChar w:fldCharType="separate"/>
      </w:r>
      <w:r w:rsidR="00332932" w:rsidRPr="00332932">
        <w:rPr>
          <w:noProof/>
        </w:rPr>
        <w:t>[27], [30]–[33]</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70" w:name="_Toc214879"/>
      <w:r>
        <w:t>Establecer métricas para la selección de trabajos relacionados al caso de estudio.</w:t>
      </w:r>
      <w:bookmarkEnd w:id="70"/>
    </w:p>
    <w:p w14:paraId="6A50BC26" w14:textId="0D0A6C34" w:rsidR="0053653C" w:rsidRDefault="0070708B" w:rsidP="0053653C">
      <w:pPr>
        <w:pStyle w:val="CuerpoTesis"/>
      </w:pPr>
      <w:r>
        <w:t>Para</w:t>
      </w:r>
      <w:r w:rsidR="0053653C">
        <w:t xml:space="preserve">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5E248631" w14:textId="643A3CBE" w:rsidR="007B5434" w:rsidRPr="007B5434" w:rsidRDefault="0053653C" w:rsidP="009E2FB0">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62D504B0" w14:textId="40F494D9" w:rsidR="004A45F2" w:rsidRPr="007B5434" w:rsidRDefault="0053653C" w:rsidP="007B5434">
      <w:pPr>
        <w:pStyle w:val="E3Tesis"/>
        <w:numPr>
          <w:ilvl w:val="1"/>
          <w:numId w:val="1"/>
        </w:numPr>
      </w:pPr>
      <w:bookmarkStart w:id="71" w:name="_Toc214880"/>
      <w:r w:rsidRPr="007B5434">
        <w:t>Búsqueda de información en base a las métricas establecidas relacionada al caso de estudio.</w:t>
      </w:r>
      <w:bookmarkEnd w:id="71"/>
    </w:p>
    <w:p w14:paraId="51C28E7C" w14:textId="7BBAAE6A"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86 trabajaos analizados, y un total de 10 trabajos seleccionados.</w:t>
      </w:r>
    </w:p>
    <w:p w14:paraId="3A02C180" w14:textId="76ECF5AE" w:rsidR="006E184C" w:rsidRDefault="006E184C" w:rsidP="00F2607D">
      <w:pPr>
        <w:pStyle w:val="Caption"/>
      </w:pPr>
    </w:p>
    <w:p w14:paraId="4763F950" w14:textId="2CEBE28A" w:rsidR="0019139F" w:rsidRPr="0019139F" w:rsidRDefault="0053653C" w:rsidP="0019139F">
      <w:pPr>
        <w:pStyle w:val="E3Tesis"/>
        <w:numPr>
          <w:ilvl w:val="1"/>
          <w:numId w:val="1"/>
        </w:numPr>
      </w:pPr>
      <w:bookmarkStart w:id="72" w:name="_Toc214881"/>
      <w:r>
        <w:t>Análisis de los trabajos seleccionados.</w:t>
      </w:r>
      <w:bookmarkEnd w:id="72"/>
    </w:p>
    <w:p w14:paraId="60C925F5" w14:textId="12F96C16"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9"/>
      </w:r>
      <w:r w:rsidR="00975EB7">
        <w:t>.</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3"/>
          <w:pgSz w:w="12240" w:h="15840"/>
          <w:pgMar w:top="2268" w:right="1134" w:bottom="1134" w:left="2268" w:header="708" w:footer="708" w:gutter="0"/>
          <w:cols w:space="708"/>
          <w:docGrid w:linePitch="360"/>
        </w:sectPr>
      </w:pPr>
    </w:p>
    <w:p w14:paraId="74EC79C4" w14:textId="7F26115A" w:rsidR="0053653C" w:rsidRDefault="0053653C" w:rsidP="00882451">
      <w:pPr>
        <w:pStyle w:val="E2Tesis"/>
        <w:numPr>
          <w:ilvl w:val="1"/>
          <w:numId w:val="1"/>
        </w:numPr>
      </w:pPr>
      <w:bookmarkStart w:id="73" w:name="_Toc214882"/>
      <w:r>
        <w:t>Elaborar un documento de los trabajos analizados.</w:t>
      </w:r>
      <w:bookmarkEnd w:id="73"/>
      <w:r>
        <w:t xml:space="preserve"> </w:t>
      </w: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74" w:name="_Toc214883"/>
      <w:r>
        <w:rPr>
          <w:lang w:val="es-EC"/>
        </w:rPr>
        <w:t xml:space="preserve">Fase 2: </w:t>
      </w:r>
      <w:r w:rsidRPr="00F63A85">
        <w:rPr>
          <w:lang w:val="es-EC"/>
        </w:rPr>
        <w:t>Implementar la solución informática para la gestión de procedimientos odontológicos</w:t>
      </w:r>
      <w:bookmarkEnd w:id="74"/>
    </w:p>
    <w:p w14:paraId="4D12B9A3" w14:textId="53289250"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r w:rsidR="0078789B">
        <w:rPr>
          <w:lang w:val="es-EC"/>
        </w:rPr>
        <w:t xml:space="preserve"> y</w:t>
      </w:r>
      <w:r w:rsidR="00A81F89">
        <w:rPr>
          <w:lang w:val="es-EC"/>
        </w:rPr>
        <w:t xml:space="preserve"> el desarrollo a través las fases de la metodología XP.</w:t>
      </w:r>
    </w:p>
    <w:p w14:paraId="0B9D16DE" w14:textId="77777777" w:rsidR="00E51343" w:rsidRDefault="00E51343" w:rsidP="002E6218">
      <w:pPr>
        <w:pStyle w:val="CuerpoTesis"/>
        <w:rPr>
          <w:lang w:val="es-EC"/>
        </w:rPr>
      </w:pPr>
    </w:p>
    <w:p w14:paraId="5681E386" w14:textId="262F0C70" w:rsidR="00FB45B7" w:rsidRDefault="00A05A32" w:rsidP="002E6218">
      <w:pPr>
        <w:pStyle w:val="CuerpoTesis"/>
        <w:rPr>
          <w:lang w:val="es-EC"/>
        </w:rPr>
      </w:pPr>
      <w:r>
        <w:rPr>
          <w:lang w:val="es-EC"/>
        </w:rPr>
        <w:t xml:space="preserve">En la siguiente tabla se detalla la información de tecnología que fue utilizada en el desarrollo de TT, esta información se encuentra detallada en secciones anteriores (Metodología- ver Revisión de Literatura, apartado </w:t>
      </w:r>
      <w:r w:rsidR="00A340F2">
        <w:rPr>
          <w:lang w:val="es-EC"/>
        </w:rPr>
        <w:t xml:space="preserve">Metodología para desarrollo de software; Lenguaje de Programación, ver Anexo 1, apartado Conclusiones; Framework, ver </w:t>
      </w:r>
      <w:r w:rsidR="00EF0298">
        <w:rPr>
          <w:lang w:val="es-EC"/>
        </w:rPr>
        <w:t>Revisión</w:t>
      </w:r>
      <w:r w:rsidR="00A340F2">
        <w:rPr>
          <w:lang w:val="es-EC"/>
        </w:rPr>
        <w:t xml:space="preserve"> de Literatura</w:t>
      </w:r>
      <w:r w:rsidR="00EF0298">
        <w:rPr>
          <w:lang w:val="es-EC"/>
        </w:rPr>
        <w:t xml:space="preserve"> </w:t>
      </w:r>
      <w:proofErr w:type="gramStart"/>
      <w:r w:rsidR="00EF0298">
        <w:rPr>
          <w:lang w:val="es-EC"/>
        </w:rPr>
        <w:t>apartado Comparativa</w:t>
      </w:r>
      <w:proofErr w:type="gramEnd"/>
      <w:r w:rsidR="00EF0298">
        <w:rPr>
          <w:lang w:val="es-EC"/>
        </w:rPr>
        <w:t xml:space="preserve"> de frameworks</w:t>
      </w:r>
      <w:r>
        <w:rPr>
          <w:lang w:val="es-EC"/>
        </w:rPr>
        <w:t>)</w:t>
      </w:r>
    </w:p>
    <w:p w14:paraId="38495186" w14:textId="16CAB64A" w:rsidR="00233905" w:rsidRDefault="00800B4D" w:rsidP="002E6218">
      <w:pPr>
        <w:pStyle w:val="CuerpoTesis"/>
        <w:rPr>
          <w:lang w:val="es-EC"/>
        </w:rPr>
      </w:pPr>
      <w:r>
        <w:rPr>
          <w:lang w:val="es-EC"/>
        </w:rPr>
        <w:t xml:space="preserve">Diagrama de </w:t>
      </w:r>
      <w:proofErr w:type="spellStart"/>
      <w:r>
        <w:rPr>
          <w:lang w:val="es-EC"/>
        </w:rPr>
        <w:t>stack</w:t>
      </w:r>
      <w:proofErr w:type="spellEnd"/>
      <w:r>
        <w:rPr>
          <w:lang w:val="es-EC"/>
        </w:rPr>
        <w:t xml:space="preserve"> tecnológico, pila de </w:t>
      </w:r>
      <w:proofErr w:type="spellStart"/>
      <w:r>
        <w:rPr>
          <w:lang w:val="es-EC"/>
        </w:rPr>
        <w:t>tecnologia</w:t>
      </w:r>
      <w:proofErr w:type="spellEnd"/>
      <w:r>
        <w:rPr>
          <w:lang w:val="es-EC"/>
        </w:rPr>
        <w:t>, diagrama de despliegue</w:t>
      </w:r>
    </w:p>
    <w:p w14:paraId="04DD6684" w14:textId="3DDEB0A4" w:rsidR="00A05A32" w:rsidRDefault="00A05A32" w:rsidP="00A05A32">
      <w:pPr>
        <w:pStyle w:val="Caption"/>
      </w:pPr>
    </w:p>
    <w:tbl>
      <w:tblPr>
        <w:tblStyle w:val="TableGrid"/>
        <w:tblW w:w="0" w:type="auto"/>
        <w:tblLook w:val="04A0" w:firstRow="1" w:lastRow="0" w:firstColumn="1" w:lastColumn="0" w:noHBand="0" w:noVBand="1"/>
      </w:tblPr>
      <w:tblGrid>
        <w:gridCol w:w="4414"/>
        <w:gridCol w:w="4414"/>
      </w:tblGrid>
      <w:tr w:rsidR="00233905" w14:paraId="0DE234CA" w14:textId="77777777" w:rsidTr="00F81756">
        <w:tc>
          <w:tcPr>
            <w:tcW w:w="4414" w:type="dxa"/>
            <w:vAlign w:val="center"/>
          </w:tcPr>
          <w:p w14:paraId="2FE90DC2" w14:textId="5B51BB18" w:rsidR="00233905" w:rsidRPr="00382D17" w:rsidRDefault="00233905" w:rsidP="00F81756">
            <w:pPr>
              <w:pStyle w:val="CuerpoTesis"/>
              <w:jc w:val="center"/>
              <w:rPr>
                <w:b/>
                <w:lang w:val="es-EC"/>
              </w:rPr>
            </w:pPr>
            <w:r w:rsidRPr="00382D17">
              <w:rPr>
                <w:b/>
                <w:lang w:val="es-EC"/>
              </w:rPr>
              <w:t>Metodología</w:t>
            </w:r>
          </w:p>
        </w:tc>
        <w:tc>
          <w:tcPr>
            <w:tcW w:w="4414" w:type="dxa"/>
            <w:vAlign w:val="center"/>
          </w:tcPr>
          <w:p w14:paraId="1AC18A45" w14:textId="538D20AA" w:rsidR="00233905" w:rsidRDefault="00233905" w:rsidP="00F81756">
            <w:pPr>
              <w:pStyle w:val="CuerpoTesis"/>
              <w:jc w:val="center"/>
              <w:rPr>
                <w:lang w:val="es-EC"/>
              </w:rPr>
            </w:pPr>
            <w:r>
              <w:rPr>
                <w:lang w:val="es-EC"/>
              </w:rPr>
              <w:t>XP</w:t>
            </w:r>
          </w:p>
        </w:tc>
      </w:tr>
      <w:tr w:rsidR="00233905" w14:paraId="73C0289E" w14:textId="77777777" w:rsidTr="00F81756">
        <w:tc>
          <w:tcPr>
            <w:tcW w:w="4414" w:type="dxa"/>
            <w:vAlign w:val="center"/>
          </w:tcPr>
          <w:p w14:paraId="3A0FD3F1" w14:textId="69C1C25A" w:rsidR="00233905" w:rsidRPr="00382D17" w:rsidRDefault="00233905" w:rsidP="00F81756">
            <w:pPr>
              <w:pStyle w:val="CuerpoTesis"/>
              <w:jc w:val="center"/>
              <w:rPr>
                <w:b/>
                <w:lang w:val="es-EC"/>
              </w:rPr>
            </w:pPr>
            <w:r w:rsidRPr="00382D17">
              <w:rPr>
                <w:b/>
                <w:lang w:val="es-EC"/>
              </w:rPr>
              <w:t>Lenguaje de Programación</w:t>
            </w:r>
          </w:p>
        </w:tc>
        <w:tc>
          <w:tcPr>
            <w:tcW w:w="4414" w:type="dxa"/>
            <w:vAlign w:val="center"/>
          </w:tcPr>
          <w:p w14:paraId="0C42A4FD" w14:textId="792845E3" w:rsidR="00233905" w:rsidRDefault="00233905" w:rsidP="00F81756">
            <w:pPr>
              <w:pStyle w:val="CuerpoTesis"/>
              <w:jc w:val="center"/>
              <w:rPr>
                <w:lang w:val="es-EC"/>
              </w:rPr>
            </w:pPr>
            <w:r>
              <w:rPr>
                <w:lang w:val="es-EC"/>
              </w:rPr>
              <w:t>PHP</w:t>
            </w:r>
          </w:p>
        </w:tc>
      </w:tr>
      <w:tr w:rsidR="00233905" w14:paraId="48766DC5" w14:textId="77777777" w:rsidTr="00F81756">
        <w:tc>
          <w:tcPr>
            <w:tcW w:w="4414" w:type="dxa"/>
            <w:vAlign w:val="center"/>
          </w:tcPr>
          <w:p w14:paraId="0CEDDB3A" w14:textId="051FD555" w:rsidR="00233905" w:rsidRPr="00382D17" w:rsidRDefault="00233905" w:rsidP="00F81756">
            <w:pPr>
              <w:pStyle w:val="CuerpoTesis"/>
              <w:jc w:val="center"/>
              <w:rPr>
                <w:b/>
                <w:lang w:val="es-EC"/>
              </w:rPr>
            </w:pPr>
            <w:r w:rsidRPr="00382D17">
              <w:rPr>
                <w:b/>
                <w:lang w:val="es-EC"/>
              </w:rPr>
              <w:t>Framework</w:t>
            </w:r>
          </w:p>
        </w:tc>
        <w:tc>
          <w:tcPr>
            <w:tcW w:w="4414" w:type="dxa"/>
            <w:vAlign w:val="center"/>
          </w:tcPr>
          <w:p w14:paraId="1C00096D" w14:textId="3C447D49" w:rsidR="00233905" w:rsidRDefault="00233905" w:rsidP="00A05A32">
            <w:pPr>
              <w:pStyle w:val="CuerpoTesis"/>
              <w:keepNext/>
              <w:jc w:val="center"/>
              <w:rPr>
                <w:lang w:val="es-EC"/>
              </w:rPr>
            </w:pPr>
            <w:r>
              <w:rPr>
                <w:lang w:val="es-EC"/>
              </w:rPr>
              <w:t>Laravel</w:t>
            </w:r>
          </w:p>
        </w:tc>
      </w:tr>
    </w:tbl>
    <w:p w14:paraId="18648A8A" w14:textId="563AE5A0" w:rsidR="00233905" w:rsidRDefault="00A05A32" w:rsidP="00A05A32">
      <w:pPr>
        <w:pStyle w:val="Caption"/>
        <w:rPr>
          <w:lang w:val="es-EC"/>
        </w:rPr>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II</w:t>
      </w:r>
      <w:r w:rsidR="002F0F85">
        <w:rPr>
          <w:noProof/>
        </w:rPr>
        <w:fldChar w:fldCharType="end"/>
      </w:r>
      <w:r>
        <w:t>.</w:t>
      </w:r>
      <w:r w:rsidR="00AF6701">
        <w:t xml:space="preserve"> </w:t>
      </w:r>
      <w:r w:rsidRPr="002B4F57">
        <w:t>Información de Tecnología utilizada</w:t>
      </w:r>
    </w:p>
    <w:p w14:paraId="44A5E8E2" w14:textId="77777777" w:rsidR="00994DA8" w:rsidRDefault="00994DA8" w:rsidP="002A19C3">
      <w:pPr>
        <w:pStyle w:val="E2Tesis"/>
        <w:rPr>
          <w:lang w:val="es-EC"/>
        </w:rPr>
      </w:pPr>
    </w:p>
    <w:p w14:paraId="3A720692" w14:textId="62752F56" w:rsidR="002F589B" w:rsidRDefault="00D250A7" w:rsidP="002A19C3">
      <w:pPr>
        <w:pStyle w:val="E2Tesis"/>
        <w:rPr>
          <w:lang w:val="es-EC"/>
        </w:rPr>
      </w:pPr>
      <w:bookmarkStart w:id="75" w:name="_Toc214885"/>
      <w:r>
        <w:rPr>
          <w:lang w:val="es-EC"/>
        </w:rPr>
        <w:t xml:space="preserve">Desarrollo de la </w:t>
      </w:r>
      <w:r w:rsidR="00993058">
        <w:rPr>
          <w:lang w:val="es-EC"/>
        </w:rPr>
        <w:t>Metodología XP</w:t>
      </w:r>
      <w:bookmarkEnd w:id="75"/>
    </w:p>
    <w:p w14:paraId="2A235400" w14:textId="135A3512" w:rsidR="002F589B" w:rsidRDefault="009C5AA1" w:rsidP="00BD6BE9">
      <w:pPr>
        <w:pStyle w:val="E2Tesis"/>
        <w:rPr>
          <w:lang w:val="es-EC"/>
        </w:rPr>
      </w:pPr>
      <w:bookmarkStart w:id="76" w:name="_Toc214886"/>
      <w:r>
        <w:rPr>
          <w:lang w:val="es-EC"/>
        </w:rPr>
        <w:t>PRIMERA FASE: PLANIFICACIÓN</w:t>
      </w:r>
      <w:bookmarkEnd w:id="76"/>
      <w:r>
        <w:rPr>
          <w:lang w:val="es-EC"/>
        </w:rPr>
        <w:t xml:space="preserve"> </w:t>
      </w:r>
    </w:p>
    <w:p w14:paraId="06B2BDDF" w14:textId="069CB409" w:rsidR="00154396" w:rsidRPr="00154396" w:rsidRDefault="00846E88" w:rsidP="00154396">
      <w:pPr>
        <w:pStyle w:val="CuerpoTesis"/>
        <w:rPr>
          <w:lang w:val="es-EC" w:eastAsia="es-ES"/>
        </w:rPr>
      </w:pPr>
      <w:r>
        <w:rPr>
          <w:lang w:val="es-EC" w:eastAsia="es-ES"/>
        </w:rPr>
        <w:t>La metodología XP en la fase inicial</w:t>
      </w:r>
      <w:r w:rsidR="00D15D32">
        <w:rPr>
          <w:lang w:val="es-EC" w:eastAsia="es-ES"/>
        </w:rPr>
        <w:t xml:space="preserve"> </w:t>
      </w:r>
      <w:r w:rsidR="00D15D32">
        <w:rPr>
          <w:lang w:val="es-EC" w:eastAsia="es-ES"/>
        </w:rPr>
        <w:fldChar w:fldCharType="begin" w:fldLock="1"/>
      </w:r>
      <w:r w:rsidR="00332932">
        <w:rPr>
          <w:lang w:val="es-EC" w:eastAsia="es-ES"/>
        </w:rPr>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4], [35]","plainTextFormattedCitation":"[34], [35]","previouslyFormattedCitation":"[33], [34]"},"properties":{"noteIndex":0},"schema":"https://github.com/citation-style-language/schema/raw/master/csl-citation.json"}</w:instrText>
      </w:r>
      <w:r w:rsidR="00D15D32">
        <w:rPr>
          <w:lang w:val="es-EC" w:eastAsia="es-ES"/>
        </w:rPr>
        <w:fldChar w:fldCharType="separate"/>
      </w:r>
      <w:r w:rsidR="00332932" w:rsidRPr="00332932">
        <w:rPr>
          <w:noProof/>
          <w:lang w:val="es-EC" w:eastAsia="es-ES"/>
        </w:rPr>
        <w:t>[34], [35]</w:t>
      </w:r>
      <w:r w:rsidR="00D15D32">
        <w:rPr>
          <w:lang w:val="es-EC" w:eastAsia="es-ES"/>
        </w:rPr>
        <w:fldChar w:fldCharType="end"/>
      </w:r>
      <w:r>
        <w:rPr>
          <w:lang w:val="es-EC" w:eastAsia="es-ES"/>
        </w:rPr>
        <w:t>, plantea una serie de pasos para poder desarrollarla eficazmente, entre ellas tenemos las historias de usuario</w:t>
      </w:r>
      <w:r w:rsidR="000D0064">
        <w:rPr>
          <w:lang w:val="es-EC" w:eastAsia="es-ES"/>
        </w:rPr>
        <w:t xml:space="preserve"> a través de los requerimientos funcionales y no funcionales encontrados podemos definir </w:t>
      </w:r>
      <w:r w:rsidR="00D250A7">
        <w:rPr>
          <w:lang w:val="es-EC" w:eastAsia="es-ES"/>
        </w:rPr>
        <w:t>módulos</w:t>
      </w:r>
      <w:r w:rsidR="000D0064">
        <w:rPr>
          <w:lang w:val="es-EC" w:eastAsia="es-ES"/>
        </w:rPr>
        <w:t xml:space="preserve"> para la aplicación</w:t>
      </w:r>
      <w:r w:rsidR="00DF077E">
        <w:rPr>
          <w:lang w:val="es-EC" w:eastAsia="es-ES"/>
        </w:rPr>
        <w:t>, permitiendo recolectar toda la información necesaria para dar una solución al problema del TT</w:t>
      </w:r>
      <w:r w:rsidR="00D4646F">
        <w:rPr>
          <w:lang w:val="es-EC" w:eastAsia="es-ES"/>
        </w:rPr>
        <w:t>, estos pasos se detallan a continuación</w:t>
      </w:r>
      <w:r w:rsidR="000D0064">
        <w:rPr>
          <w:lang w:val="es-EC" w:eastAsia="es-ES"/>
        </w:rPr>
        <w:t>.</w:t>
      </w:r>
    </w:p>
    <w:p w14:paraId="66779A5D" w14:textId="77777777" w:rsidR="009C5AA1" w:rsidRPr="009C5AA1" w:rsidRDefault="009C5AA1" w:rsidP="009C5AA1">
      <w:pPr>
        <w:pStyle w:val="CuerpoTesis"/>
        <w:rPr>
          <w:lang w:val="es-EC" w:eastAsia="es-ES"/>
        </w:rPr>
      </w:pPr>
    </w:p>
    <w:p w14:paraId="5C7E3FAC" w14:textId="4372E761" w:rsidR="00190430" w:rsidRPr="00190430" w:rsidRDefault="00190430" w:rsidP="00190430">
      <w:pPr>
        <w:pStyle w:val="E3Tesis"/>
        <w:rPr>
          <w:lang w:val="es-EC"/>
        </w:rPr>
      </w:pPr>
      <w:bookmarkStart w:id="77" w:name="_Toc214887"/>
      <w:r>
        <w:rPr>
          <w:lang w:val="es-EC"/>
        </w:rPr>
        <w:t>Especificación de Requerimientos</w:t>
      </w:r>
      <w:bookmarkEnd w:id="77"/>
    </w:p>
    <w:p w14:paraId="030D96A9" w14:textId="3A64BCEA" w:rsidR="00BB09E6" w:rsidRDefault="006B2641" w:rsidP="00D10D0D">
      <w:pPr>
        <w:pStyle w:val="CuerpoTesis"/>
        <w:rPr>
          <w:lang w:val="es-EC"/>
        </w:rPr>
      </w:pPr>
      <w:r>
        <w:rPr>
          <w:lang w:val="es-EC"/>
        </w:rPr>
        <w:t>La especificación de requerimientos se dio a través de una comunicación directa entre el especialista del consultorio odontológico</w:t>
      </w:r>
      <w:r w:rsidR="00067CCA">
        <w:rPr>
          <w:lang w:val="es-EC"/>
        </w:rPr>
        <w:t xml:space="preserve"> y </w:t>
      </w:r>
      <w:r w:rsidR="00366D1B">
        <w:rPr>
          <w:lang w:val="es-EC"/>
        </w:rPr>
        <w:t>el investigador principal del TT</w:t>
      </w:r>
      <w:r w:rsidR="00E2674A">
        <w:rPr>
          <w:lang w:val="es-EC"/>
        </w:rPr>
        <w:t>, la realización de esta sección se basó en la norma ISO 29148</w:t>
      </w:r>
      <w:r w:rsidR="00BA267B">
        <w:rPr>
          <w:lang w:val="es-EC"/>
        </w:rPr>
        <w:t xml:space="preserve"> </w:t>
      </w:r>
      <w:r w:rsidR="00067CCA">
        <w:rPr>
          <w:lang w:val="es-EC"/>
        </w:rPr>
        <w:fldChar w:fldCharType="begin" w:fldLock="1"/>
      </w:r>
      <w:r w:rsidR="00332932">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6]","plainTextFormattedCitation":"[36]","previouslyFormattedCitation":"[35]"},"properties":{"noteIndex":0},"schema":"https://github.com/citation-style-language/schema/raw/master/csl-citation.json"}</w:instrText>
      </w:r>
      <w:r w:rsidR="00067CCA">
        <w:rPr>
          <w:lang w:val="es-EC"/>
        </w:rPr>
        <w:fldChar w:fldCharType="separate"/>
      </w:r>
      <w:r w:rsidR="00332932" w:rsidRPr="00332932">
        <w:rPr>
          <w:noProof/>
          <w:lang w:val="es-EC"/>
        </w:rPr>
        <w:t>[36]</w:t>
      </w:r>
      <w:r w:rsidR="00067CCA">
        <w:rPr>
          <w:lang w:val="es-EC"/>
        </w:rPr>
        <w:fldChar w:fldCharType="end"/>
      </w:r>
      <w:r w:rsidR="00366D1B">
        <w:rPr>
          <w:lang w:val="es-EC"/>
        </w:rPr>
        <w:t xml:space="preserve"> que define la construcción,</w:t>
      </w:r>
      <w:r w:rsidR="00F23831">
        <w:rPr>
          <w:lang w:val="es-EC"/>
        </w:rPr>
        <w:t xml:space="preserve"> </w:t>
      </w:r>
      <w:r w:rsidR="00366D1B">
        <w:rPr>
          <w:lang w:val="es-EC"/>
        </w:rPr>
        <w:t xml:space="preserve">atributos y </w:t>
      </w:r>
      <w:r w:rsidR="00ED3051">
        <w:rPr>
          <w:lang w:val="es-EC"/>
        </w:rPr>
        <w:t>características de los requisitos.(ver</w:t>
      </w:r>
      <w:r>
        <w:rPr>
          <w:lang w:val="es-EC"/>
        </w:rPr>
        <w:t xml:space="preserve"> </w:t>
      </w:r>
      <w:r w:rsidR="001E1F10">
        <w:rPr>
          <w:lang w:val="es-EC"/>
        </w:rPr>
        <w:t>Anexo 6</w:t>
      </w:r>
      <w:r w:rsidR="00ED3051">
        <w:rPr>
          <w:lang w:val="es-EC"/>
        </w:rPr>
        <w:t>, Especificación de Requerimientos).</w:t>
      </w:r>
    </w:p>
    <w:p w14:paraId="7A1BF39E" w14:textId="77777777" w:rsidR="00860B96" w:rsidRDefault="00860B96" w:rsidP="00190430">
      <w:pPr>
        <w:pStyle w:val="E3Tesis"/>
        <w:rPr>
          <w:lang w:val="es-EC"/>
        </w:rPr>
      </w:pPr>
    </w:p>
    <w:p w14:paraId="7A17DB36" w14:textId="2819A000" w:rsidR="00D10D0D" w:rsidRDefault="00C70C34" w:rsidP="00190430">
      <w:pPr>
        <w:pStyle w:val="E3Tesis"/>
        <w:rPr>
          <w:lang w:val="es-EC"/>
        </w:rPr>
      </w:pPr>
      <w:bookmarkStart w:id="78" w:name="_Toc214888"/>
      <w:r>
        <w:rPr>
          <w:lang w:val="es-EC"/>
        </w:rPr>
        <w:t xml:space="preserve">Apartado </w:t>
      </w:r>
      <w:r w:rsidR="00042506">
        <w:rPr>
          <w:lang w:val="es-EC"/>
        </w:rPr>
        <w:t>de Historias</w:t>
      </w:r>
      <w:r>
        <w:rPr>
          <w:lang w:val="es-EC"/>
        </w:rPr>
        <w:t xml:space="preserve"> de Usuario</w:t>
      </w:r>
      <w:bookmarkEnd w:id="78"/>
    </w:p>
    <w:p w14:paraId="76AF5A1A" w14:textId="3CE1E212" w:rsidR="00686C33" w:rsidRDefault="00352CD7" w:rsidP="001E1F10">
      <w:pPr>
        <w:pStyle w:val="CuerpoTesis"/>
        <w:rPr>
          <w:lang w:val="es-EC"/>
        </w:rPr>
      </w:pPr>
      <w:r>
        <w:rPr>
          <w:lang w:val="es-EC"/>
        </w:rPr>
        <w:t>Las</w:t>
      </w:r>
      <w:r w:rsidR="00502AA5">
        <w:rPr>
          <w:lang w:val="es-EC"/>
        </w:rPr>
        <w:t xml:space="preserve"> historias de usuario</w:t>
      </w:r>
      <w:r w:rsidR="00AE65D7">
        <w:rPr>
          <w:lang w:val="es-EC"/>
        </w:rPr>
        <w:t>s</w:t>
      </w:r>
      <w:r w:rsidR="00502AA5">
        <w:rPr>
          <w:lang w:val="es-EC"/>
        </w:rPr>
        <w:t xml:space="preserve"> permitieron </w:t>
      </w:r>
      <w:r w:rsidR="00B15C3F">
        <w:rPr>
          <w:lang w:val="es-EC"/>
        </w:rPr>
        <w:t>especificar los requisitos de</w:t>
      </w:r>
      <w:r w:rsidR="00F855FE">
        <w:rPr>
          <w:lang w:val="es-EC"/>
        </w:rPr>
        <w:t>l</w:t>
      </w:r>
      <w:r w:rsidR="00B15C3F">
        <w:rPr>
          <w:lang w:val="es-EC"/>
        </w:rPr>
        <w:t xml:space="preserve"> software,</w:t>
      </w:r>
      <w:r w:rsidR="00A44E0F">
        <w:rPr>
          <w:lang w:val="es-EC"/>
        </w:rPr>
        <w:t xml:space="preserve"> </w:t>
      </w:r>
      <w:r w:rsidR="007A2A5A">
        <w:rPr>
          <w:lang w:val="es-EC"/>
        </w:rPr>
        <w:t>l</w:t>
      </w:r>
      <w:r w:rsidR="00A44E0F">
        <w:rPr>
          <w:lang w:val="es-EC"/>
        </w:rPr>
        <w:t xml:space="preserve">a metodología XP propone la utilización de tablas para las historias de usuario, las cuales se basan en </w:t>
      </w:r>
      <w:r w:rsidR="00F855FE" w:rsidRPr="00F855FE">
        <w:t xml:space="preserve"> </w:t>
      </w:r>
      <w:r w:rsidR="00F855FE">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rsidR="00F855FE">
        <w:fldChar w:fldCharType="separate"/>
      </w:r>
      <w:r w:rsidR="00332932" w:rsidRPr="00332932">
        <w:rPr>
          <w:noProof/>
        </w:rPr>
        <w:t>[10]</w:t>
      </w:r>
      <w:r w:rsidR="00F855FE">
        <w:fldChar w:fldCharType="end"/>
      </w:r>
      <w:r w:rsidR="00FD33F7" w:rsidRPr="00FD33F7">
        <w:rPr>
          <w:lang w:val="es-EC"/>
        </w:rPr>
        <w:t xml:space="preserve"> </w:t>
      </w:r>
      <w:r w:rsidR="00FD33F7">
        <w:rPr>
          <w:lang w:val="es-EC"/>
        </w:rPr>
        <w:fldChar w:fldCharType="begin" w:fldLock="1"/>
      </w:r>
      <w:r w:rsidR="00332932">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7]","plainTextFormattedCitation":"[37]","previouslyFormattedCitation":"[36]"},"properties":{"noteIndex":0},"schema":"https://github.com/citation-style-language/schema/raw/master/csl-citation.json"}</w:instrText>
      </w:r>
      <w:r w:rsidR="00FD33F7">
        <w:rPr>
          <w:lang w:val="es-EC"/>
        </w:rPr>
        <w:fldChar w:fldCharType="separate"/>
      </w:r>
      <w:r w:rsidR="00332932" w:rsidRPr="00332932">
        <w:rPr>
          <w:noProof/>
          <w:lang w:val="es-EC"/>
        </w:rPr>
        <w:t>[37]</w:t>
      </w:r>
      <w:r w:rsidR="00FD33F7">
        <w:rPr>
          <w:lang w:val="es-EC"/>
        </w:rPr>
        <w:fldChar w:fldCharType="end"/>
      </w:r>
      <w:r w:rsidR="00A44E0F">
        <w:rPr>
          <w:lang w:val="es-EC"/>
        </w:rPr>
        <w:t>,</w:t>
      </w:r>
      <w:r w:rsidR="006B0D60">
        <w:rPr>
          <w:lang w:val="es-EC"/>
        </w:rPr>
        <w:t xml:space="preserve"> </w:t>
      </w:r>
      <w:r w:rsidR="008A0BA7">
        <w:rPr>
          <w:lang w:val="es-EC"/>
        </w:rPr>
        <w:t>los cuales detallan el número de historias de usuario, su identificativo o nombre</w:t>
      </w:r>
      <w:r w:rsidR="00992DC2">
        <w:rPr>
          <w:lang w:val="es-EC"/>
        </w:rPr>
        <w:t>,</w:t>
      </w:r>
      <w:r w:rsidR="008A0BA7">
        <w:rPr>
          <w:lang w:val="es-EC"/>
        </w:rPr>
        <w:t xml:space="preserve"> un número de iteraciones</w:t>
      </w:r>
      <w:r w:rsidR="008D6D40">
        <w:rPr>
          <w:lang w:val="es-EC"/>
        </w:rPr>
        <w:t xml:space="preserve">, detalles, </w:t>
      </w:r>
      <w:r w:rsidR="00E97C6F">
        <w:rPr>
          <w:lang w:val="es-EC"/>
        </w:rPr>
        <w:t>observaciones, se generó una tabla por cada</w:t>
      </w:r>
      <w:r w:rsidR="00A44E0F">
        <w:rPr>
          <w:lang w:val="es-EC"/>
        </w:rPr>
        <w:t xml:space="preserve"> </w:t>
      </w:r>
      <w:r w:rsidR="00E97C6F">
        <w:rPr>
          <w:lang w:val="es-EC"/>
        </w:rPr>
        <w:t>requerimiento</w:t>
      </w:r>
      <w:r w:rsidR="000B397D">
        <w:rPr>
          <w:lang w:val="es-EC"/>
        </w:rPr>
        <w:t xml:space="preserve"> </w:t>
      </w:r>
      <w:r w:rsidR="00A44E0F">
        <w:rPr>
          <w:lang w:val="es-EC"/>
        </w:rPr>
        <w:t>(Ver Anexo 7, Historias de Usuario).</w:t>
      </w:r>
    </w:p>
    <w:p w14:paraId="36D41CD5" w14:textId="77777777" w:rsidR="00860B96" w:rsidRDefault="00860B96" w:rsidP="009354BF">
      <w:pPr>
        <w:pStyle w:val="E3Tesis"/>
        <w:rPr>
          <w:lang w:val="es-EC"/>
        </w:rPr>
      </w:pPr>
    </w:p>
    <w:p w14:paraId="321236A6" w14:textId="1D5DE984" w:rsidR="009354BF" w:rsidRDefault="009354BF" w:rsidP="009354BF">
      <w:pPr>
        <w:pStyle w:val="E3Tesis"/>
        <w:rPr>
          <w:lang w:val="es-EC"/>
        </w:rPr>
      </w:pPr>
      <w:bookmarkStart w:id="79" w:name="_Toc214889"/>
      <w:r>
        <w:rPr>
          <w:lang w:val="es-EC"/>
        </w:rPr>
        <w:t>Diseño de Aceptación de Pantallas</w:t>
      </w:r>
      <w:bookmarkEnd w:id="79"/>
    </w:p>
    <w:p w14:paraId="023E845F" w14:textId="698D64DD" w:rsidR="009354BF" w:rsidRPr="00392AD1" w:rsidRDefault="00392AD1" w:rsidP="00392AD1">
      <w:pPr>
        <w:pStyle w:val="CuerpoTesis"/>
        <w:rPr>
          <w:lang w:val="es-EC" w:eastAsia="es-ES"/>
        </w:rPr>
      </w:pPr>
      <w:r>
        <w:rPr>
          <w:lang w:val="es-EC" w:eastAsia="es-ES"/>
        </w:rPr>
        <w:t xml:space="preserve">Anexo </w:t>
      </w:r>
      <w:r w:rsidR="0050227A">
        <w:rPr>
          <w:lang w:val="es-EC" w:eastAsia="es-ES"/>
        </w:rPr>
        <w:t>6</w:t>
      </w:r>
    </w:p>
    <w:p w14:paraId="60E137BE" w14:textId="250D172B" w:rsidR="00F35536" w:rsidRPr="009354BF" w:rsidRDefault="00686C33" w:rsidP="009354BF">
      <w:pPr>
        <w:pStyle w:val="E2Tesis"/>
      </w:pPr>
      <w:r w:rsidRPr="009354BF">
        <w:br/>
      </w:r>
      <w:r w:rsidR="00F35536" w:rsidRPr="009354BF">
        <w:br w:type="page"/>
      </w:r>
    </w:p>
    <w:p w14:paraId="1D968DA5" w14:textId="766CA489" w:rsidR="009A6A40" w:rsidRDefault="009A6A40" w:rsidP="00BD6BE9">
      <w:pPr>
        <w:pStyle w:val="E2Tesis"/>
        <w:rPr>
          <w:lang w:val="es-EC"/>
        </w:rPr>
      </w:pPr>
      <w:bookmarkStart w:id="80" w:name="_Toc214890"/>
      <w:r>
        <w:rPr>
          <w:lang w:val="es-EC"/>
        </w:rPr>
        <w:t xml:space="preserve">SEGUNDA FASE: </w:t>
      </w:r>
      <w:r w:rsidR="00F84D6A">
        <w:rPr>
          <w:lang w:val="es-EC"/>
        </w:rPr>
        <w:t>DISEÑO</w:t>
      </w:r>
      <w:bookmarkEnd w:id="80"/>
      <w:r>
        <w:rPr>
          <w:lang w:val="es-EC"/>
        </w:rPr>
        <w:t xml:space="preserve"> </w:t>
      </w:r>
    </w:p>
    <w:p w14:paraId="15CF86F2" w14:textId="4A200747" w:rsidR="00B51328" w:rsidRPr="00F84D6A" w:rsidRDefault="00F84D6A" w:rsidP="00F84D6A">
      <w:pPr>
        <w:pStyle w:val="CuerpoTesis"/>
      </w:pPr>
      <w:r>
        <w:t xml:space="preserve">En este apartado se elabora el modelo de base de datos relacionales, se establece la arquitectura de la aplicación </w:t>
      </w:r>
      <w:r w:rsidR="00973E32">
        <w:t>en base a la metodología XP</w:t>
      </w:r>
      <w:r w:rsidR="00593311">
        <w:t xml:space="preserve"> </w:t>
      </w:r>
      <w:r w:rsidR="00593311">
        <w:fldChar w:fldCharType="begin" w:fldLock="1"/>
      </w:r>
      <w:r w:rsidR="00332932">
        <w:instrText>ADDIN CSL_CITATION {"citationItems":[{"id":"ITEM-1","itemData":{"author":[{"dropping-particle":"","family":"López Yolanda","given":"Borja","non-dropping-particle":"","parse-names":false,"suffix":""}],"id":"ITEM-1","issued":{"date-parts":[["0"]]},"title":"Metodología Ágil de Desarrollo de Software-XP","type":"report"},"uris":["http://www.mendeley.com/documents/?uuid=03db7f7e-c702-3ff2-bc29-036356f72c7e"]},{"id":"ITEM-2","itemData":{"author":[{"dropping-particle":"","family":"Letelier","given":"Patricio","non-dropping-particle":"","parse-names":false,"suffix":""},{"dropping-particle":"","family":"Penadés","given":"Mª Carmen","non-dropping-particle":"","parse-names":false,"suffix":""}],"id":"ITEM-2","issued":{"date-parts":[["0"]]},"title":"Métodologías ágiles para el desarrollo de software: eXtreme Programming (XP)","type":"report"},"uris":["http://www.mendeley.com/documents/?uuid=33cc990f-102d-3e31-95d8-eb72076995e2"]}],"mendeley":{"formattedCitation":"[34], [35]","plainTextFormattedCitation":"[34], [35]","previouslyFormattedCitation":"[33], [34]"},"properties":{"noteIndex":0},"schema":"https://github.com/citation-style-language/schema/raw/master/csl-citation.json"}</w:instrText>
      </w:r>
      <w:r w:rsidR="00593311">
        <w:fldChar w:fldCharType="separate"/>
      </w:r>
      <w:r w:rsidR="00332932" w:rsidRPr="00332932">
        <w:rPr>
          <w:noProof/>
        </w:rPr>
        <w:t>[34], [35]</w:t>
      </w:r>
      <w:r w:rsidR="00593311">
        <w:fldChar w:fldCharType="end"/>
      </w:r>
      <w:r w:rsidR="00973E32">
        <w:t>.</w:t>
      </w:r>
    </w:p>
    <w:p w14:paraId="6DDE1C40" w14:textId="1046239D" w:rsidR="00C63C04" w:rsidRDefault="00C63C04" w:rsidP="002E6218">
      <w:pPr>
        <w:pStyle w:val="CuerpoTesis"/>
        <w:rPr>
          <w:color w:val="000000"/>
        </w:rPr>
      </w:pPr>
      <w:r>
        <w:rPr>
          <w:color w:val="000000"/>
        </w:rPr>
        <w:t> </w:t>
      </w:r>
    </w:p>
    <w:p w14:paraId="6DD0EB5D" w14:textId="3ED30A88" w:rsidR="00BD6BE9" w:rsidRPr="00C90854" w:rsidRDefault="00876711" w:rsidP="00C90854">
      <w:pPr>
        <w:pStyle w:val="E3Tesis"/>
        <w:rPr>
          <w:rStyle w:val="Strong"/>
          <w:b/>
          <w:bCs w:val="0"/>
        </w:rPr>
      </w:pPr>
      <w:bookmarkStart w:id="81" w:name="_Toc214891"/>
      <w:r>
        <w:rPr>
          <w:noProof/>
        </w:rPr>
        <mc:AlternateContent>
          <mc:Choice Requires="wps">
            <w:drawing>
              <wp:anchor distT="0" distB="0" distL="114300" distR="114300" simplePos="0" relativeHeight="251674624" behindDoc="0" locked="0" layoutInCell="1" allowOverlap="1" wp14:anchorId="4147EC02" wp14:editId="1F2FC391">
                <wp:simplePos x="0" y="0"/>
                <wp:positionH relativeFrom="column">
                  <wp:posOffset>636270</wp:posOffset>
                </wp:positionH>
                <wp:positionV relativeFrom="paragraph">
                  <wp:posOffset>3207385</wp:posOffset>
                </wp:positionV>
                <wp:extent cx="4542790" cy="63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4542790" cy="635"/>
                        </a:xfrm>
                        <a:prstGeom prst="rect">
                          <a:avLst/>
                        </a:prstGeom>
                        <a:solidFill>
                          <a:prstClr val="white"/>
                        </a:solidFill>
                        <a:ln>
                          <a:noFill/>
                        </a:ln>
                      </wps:spPr>
                      <wps:txbx>
                        <w:txbxContent>
                          <w:p w14:paraId="7CE8D60B" w14:textId="780EDCA1" w:rsidR="006C10A8" w:rsidRDefault="006C10A8" w:rsidP="00876711">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p>
                          <w:p w14:paraId="3F9675D9" w14:textId="14EC1FF0" w:rsidR="006C10A8" w:rsidRPr="005D7D99" w:rsidRDefault="006C10A8" w:rsidP="005D7D99">
                            <w:pPr>
                              <w:rPr>
                                <w:lang w:eastAsia="es-ES"/>
                              </w:rPr>
                            </w:pPr>
                            <w:r>
                              <w:rPr>
                                <w:lang w:eastAsia="es-ES"/>
                              </w:rPr>
                              <w:tab/>
                            </w:r>
                            <w:r>
                              <w:rPr>
                                <w:lang w:eastAsia="es-ES"/>
                              </w:rPr>
                              <w:tab/>
                            </w:r>
                            <w:r>
                              <w:rPr>
                                <w:lang w:eastAsia="es-ES"/>
                              </w:rPr>
                              <w:tab/>
                            </w:r>
                            <w:r>
                              <w:rPr>
                                <w:lang w:eastAsia="es-ES"/>
                              </w:rPr>
                              <w:tab/>
                              <w:t>Fuente: Prop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47EC02" id="Text Box 11" o:spid="_x0000_s1089" type="#_x0000_t202" style="position:absolute;left:0;text-align:left;margin-left:50.1pt;margin-top:252.55pt;width:357.7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" stroked="f">
                <v:textbox style="mso-fit-shape-to-text:t" inset="0,0,0,0">
                  <w:txbxContent>
                    <w:p w14:paraId="7CE8D60B" w14:textId="780EDCA1" w:rsidR="006C10A8" w:rsidRDefault="006C10A8" w:rsidP="00876711">
                      <w:pPr>
                        <w:pStyle w:val="Caption"/>
                      </w:pPr>
                      <w:r>
                        <w:t xml:space="preserve">Figura </w:t>
                      </w:r>
                      <w:r>
                        <w:rPr>
                          <w:noProof/>
                        </w:rPr>
                        <w:fldChar w:fldCharType="begin"/>
                      </w:r>
                      <w:r>
                        <w:rPr>
                          <w:noProof/>
                        </w:rPr>
                        <w:instrText xml:space="preserve"> SEQ Figura \* ARABIC </w:instrText>
                      </w:r>
                      <w:r>
                        <w:rPr>
                          <w:noProof/>
                        </w:rPr>
                        <w:fldChar w:fldCharType="separate"/>
                      </w:r>
                      <w:r>
                        <w:rPr>
                          <w:noProof/>
                        </w:rPr>
                        <w:t>5</w:t>
                      </w:r>
                      <w:r>
                        <w:rPr>
                          <w:noProof/>
                        </w:rPr>
                        <w:fldChar w:fldCharType="end"/>
                      </w:r>
                      <w:r>
                        <w:t>. Diagrama Arquitectura MVC</w:t>
                      </w:r>
                    </w:p>
                    <w:p w14:paraId="3F9675D9" w14:textId="14EC1FF0" w:rsidR="006C10A8" w:rsidRPr="005D7D99" w:rsidRDefault="006C10A8" w:rsidP="005D7D99">
                      <w:pPr>
                        <w:rPr>
                          <w:lang w:eastAsia="es-ES"/>
                        </w:rPr>
                      </w:pPr>
                      <w:r>
                        <w:rPr>
                          <w:lang w:eastAsia="es-ES"/>
                        </w:rPr>
                        <w:tab/>
                      </w:r>
                      <w:r>
                        <w:rPr>
                          <w:lang w:eastAsia="es-ES"/>
                        </w:rPr>
                        <w:tab/>
                      </w:r>
                      <w:r>
                        <w:rPr>
                          <w:lang w:eastAsia="es-ES"/>
                        </w:rPr>
                        <w:tab/>
                      </w:r>
                      <w:r>
                        <w:rPr>
                          <w:lang w:eastAsia="es-ES"/>
                        </w:rPr>
                        <w:tab/>
                        <w:t>Fuente: Propia</w:t>
                      </w:r>
                    </w:p>
                  </w:txbxContent>
                </v:textbox>
                <w10:wrap type="topAndBottom"/>
              </v:shape>
            </w:pict>
          </mc:Fallback>
        </mc:AlternateContent>
      </w:r>
      <w:r>
        <w:rPr>
          <w:noProof/>
          <w:color w:val="000000"/>
        </w:rPr>
        <w:drawing>
          <wp:anchor distT="0" distB="0" distL="114300" distR="114300" simplePos="0" relativeHeight="251672576" behindDoc="0" locked="0" layoutInCell="1" allowOverlap="1" wp14:anchorId="25712EAD" wp14:editId="6C8400EA">
            <wp:simplePos x="0" y="0"/>
            <wp:positionH relativeFrom="column">
              <wp:posOffset>636270</wp:posOffset>
            </wp:positionH>
            <wp:positionV relativeFrom="paragraph">
              <wp:posOffset>292735</wp:posOffset>
            </wp:positionV>
            <wp:extent cx="4542790" cy="2857500"/>
            <wp:effectExtent l="0" t="0" r="0" b="0"/>
            <wp:wrapTopAndBottom/>
            <wp:docPr id="10" name="Picture 10" descr="E:\dacv3\Descargas\Diagrama en blanc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acv3\Descargas\Diagrama en blanco (1).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542790" cy="2857500"/>
                    </a:xfrm>
                    <a:prstGeom prst="rect">
                      <a:avLst/>
                    </a:prstGeom>
                    <a:noFill/>
                    <a:ln>
                      <a:noFill/>
                    </a:ln>
                  </pic:spPr>
                </pic:pic>
              </a:graphicData>
            </a:graphic>
            <wp14:sizeRelH relativeFrom="page">
              <wp14:pctWidth>0</wp14:pctWidth>
            </wp14:sizeRelH>
            <wp14:sizeRelV relativeFrom="page">
              <wp14:pctHeight>0</wp14:pctHeight>
            </wp14:sizeRelV>
          </wp:anchor>
        </w:drawing>
      </w:r>
      <w:r w:rsidR="009C312A" w:rsidRPr="00C90854">
        <w:rPr>
          <w:rStyle w:val="Strong"/>
          <w:b/>
          <w:bCs w:val="0"/>
        </w:rPr>
        <w:t>Arquitectura del Sistema</w:t>
      </w:r>
      <w:bookmarkEnd w:id="81"/>
    </w:p>
    <w:p w14:paraId="10636BB1" w14:textId="3AD4A5B6" w:rsidR="00772202" w:rsidRDefault="00772202" w:rsidP="002E6218">
      <w:pPr>
        <w:pStyle w:val="CuerpoTesis"/>
        <w:rPr>
          <w:color w:val="000000"/>
        </w:rPr>
      </w:pPr>
    </w:p>
    <w:p w14:paraId="4D0399C4" w14:textId="4FF37737" w:rsidR="007948D4" w:rsidRDefault="005F04B6" w:rsidP="002E6218">
      <w:pPr>
        <w:pStyle w:val="CuerpoTesis"/>
        <w:rPr>
          <w:color w:val="000000"/>
        </w:rPr>
      </w:pPr>
      <w:r>
        <w:rPr>
          <w:color w:val="000000"/>
        </w:rPr>
        <w:t>Laravel define los componentes MVC de la siguiente</w:t>
      </w:r>
      <w:r w:rsidR="00DD07C0">
        <w:rPr>
          <w:color w:val="000000"/>
        </w:rPr>
        <w:t xml:space="preserve"> como</w:t>
      </w:r>
      <w:r w:rsidR="00DD07C0">
        <w:rPr>
          <w:rStyle w:val="FootnoteReference"/>
          <w:color w:val="000000"/>
        </w:rPr>
        <w:footnoteReference w:id="10"/>
      </w:r>
      <w:r w:rsidR="009635B0">
        <w:rPr>
          <w:color w:val="000000"/>
          <w:vertAlign w:val="superscript"/>
        </w:rPr>
        <w:t>,</w:t>
      </w:r>
      <w:r w:rsidR="009635B0">
        <w:rPr>
          <w:rStyle w:val="FootnoteReference"/>
          <w:color w:val="000000"/>
        </w:rPr>
        <w:footnoteReference w:id="11"/>
      </w:r>
      <w:r w:rsidR="00DD07C0">
        <w:rPr>
          <w:color w:val="000000"/>
        </w:rPr>
        <w:t xml:space="preserve">: </w:t>
      </w:r>
    </w:p>
    <w:p w14:paraId="0B1A7CA9" w14:textId="5FDA45BB" w:rsidR="00DD07C0" w:rsidRPr="00DD07C0" w:rsidRDefault="00DD07C0" w:rsidP="00ED43E3">
      <w:pPr>
        <w:pStyle w:val="CuerpoTesis"/>
        <w:numPr>
          <w:ilvl w:val="0"/>
          <w:numId w:val="31"/>
        </w:numPr>
      </w:pPr>
      <w:r w:rsidRPr="00DD07C0">
        <w:rPr>
          <w:b/>
        </w:rPr>
        <w:t>Modelo</w:t>
      </w:r>
      <w:r w:rsidRPr="00DD07C0">
        <w:t xml:space="preserve">: Es la representación de la información con la cual el sistema opera, por lo </w:t>
      </w:r>
      <w:r w:rsidR="00656A91" w:rsidRPr="00DD07C0">
        <w:t>tanto,</w:t>
      </w:r>
      <w:r w:rsidRPr="00DD07C0">
        <w:t xml:space="preserve"> gestiona todos los accesos a dicha información, </w:t>
      </w:r>
      <w:r w:rsidR="00656A91" w:rsidRPr="00DD07C0">
        <w:t>tantas consultas</w:t>
      </w:r>
      <w:r w:rsidRPr="00DD07C0">
        <w:t xml:space="preserve"> como actualizaciones</w:t>
      </w:r>
      <w:r w:rsidR="009635B0">
        <w:t xml:space="preserve">, es responsable de la comunicación de la base de datos. </w:t>
      </w:r>
      <w:r w:rsidRPr="00DD07C0">
        <w:t>Las peticiones de acceso o manipulación de información llegan al 'modelo' a través del 'controlador'.</w:t>
      </w:r>
    </w:p>
    <w:p w14:paraId="5E046C20" w14:textId="44A64797" w:rsidR="00DD07C0" w:rsidRPr="00DD07C0" w:rsidRDefault="00DD07C0" w:rsidP="00ED43E3">
      <w:pPr>
        <w:pStyle w:val="CuerpoTesis"/>
        <w:numPr>
          <w:ilvl w:val="0"/>
          <w:numId w:val="31"/>
        </w:numPr>
      </w:pPr>
      <w:r w:rsidRPr="00656A91">
        <w:rPr>
          <w:b/>
        </w:rPr>
        <w:t>Controlador</w:t>
      </w:r>
      <w:r w:rsidRPr="00DD07C0">
        <w:t xml:space="preserve">: Responde a eventos (usualmente acciones del usuario) e invoca peticiones al 'modelo' cuando se hace alguna solicitud de información (por ejemplo, editar un documento o un registro en una base de datos). Por </w:t>
      </w:r>
      <w:proofErr w:type="gramStart"/>
      <w:r w:rsidRPr="00DD07C0">
        <w:t>tanto</w:t>
      </w:r>
      <w:proofErr w:type="gramEnd"/>
      <w:r w:rsidRPr="00DD07C0">
        <w:t xml:space="preserve"> se podría decir que el 'controlador' hace de intermediario entre la 'vista' y el 'modelo'.</w:t>
      </w:r>
    </w:p>
    <w:p w14:paraId="6AB4E2BC" w14:textId="67C5996C" w:rsidR="00DD07C0" w:rsidRPr="00DD07C0" w:rsidRDefault="00DD07C0" w:rsidP="00ED43E3">
      <w:pPr>
        <w:pStyle w:val="CuerpoTesis"/>
        <w:numPr>
          <w:ilvl w:val="0"/>
          <w:numId w:val="31"/>
        </w:numPr>
      </w:pPr>
      <w:r w:rsidRPr="009635B0">
        <w:rPr>
          <w:b/>
        </w:rPr>
        <w:t>Vista</w:t>
      </w:r>
      <w:r w:rsidRPr="00DD07C0">
        <w:t xml:space="preserve">: </w:t>
      </w:r>
      <w:r w:rsidR="009D68FD">
        <w:t xml:space="preserve">Laravel, usa su propio motor de plantillas llamado Blade, se enfoca en dar un código limpio y fácil de comprender en las </w:t>
      </w:r>
      <w:proofErr w:type="gramStart"/>
      <w:r w:rsidR="009D68FD">
        <w:t>Vistas</w:t>
      </w:r>
      <w:r w:rsidR="009D68FD" w:rsidRPr="00DD07C0">
        <w:t xml:space="preserve"> </w:t>
      </w:r>
      <w:r w:rsidR="009D68FD">
        <w:t>,</w:t>
      </w:r>
      <w:proofErr w:type="gramEnd"/>
      <w:r w:rsidR="009D68FD">
        <w:t xml:space="preserve"> p</w:t>
      </w:r>
      <w:r w:rsidRPr="00DD07C0">
        <w:t>resenta el 'modelo' y los datos preparados por el controlador al usuario de forma visual. El usuario podrá interactuar con la vista y realizar otras peticiones que se enviarán al controlador.</w:t>
      </w:r>
    </w:p>
    <w:p w14:paraId="5D21524A" w14:textId="23BBD518" w:rsidR="00DD07C0" w:rsidRDefault="00DD07C0" w:rsidP="00DD07C0">
      <w:pPr>
        <w:pStyle w:val="CuerpoTesis"/>
        <w:rPr>
          <w:color w:val="000000"/>
        </w:rPr>
      </w:pPr>
    </w:p>
    <w:p w14:paraId="77EABD73" w14:textId="77777777" w:rsidR="00233905" w:rsidRPr="00DD07C0" w:rsidRDefault="00233905" w:rsidP="00DD07C0">
      <w:pPr>
        <w:pStyle w:val="CuerpoTesis"/>
        <w:rPr>
          <w:color w:val="000000"/>
        </w:rPr>
      </w:pPr>
    </w:p>
    <w:p w14:paraId="3B440753" w14:textId="3BD9E10E" w:rsidR="00C63C04" w:rsidRDefault="00C63C04" w:rsidP="002E6218">
      <w:pPr>
        <w:pStyle w:val="CuerpoTesis"/>
        <w:rPr>
          <w:lang w:val="es-EC"/>
        </w:rPr>
      </w:pPr>
    </w:p>
    <w:p w14:paraId="309BB120" w14:textId="00400524" w:rsidR="00C63C04" w:rsidRDefault="00C63C04" w:rsidP="00C90854">
      <w:pPr>
        <w:pStyle w:val="E2Tesis"/>
      </w:pPr>
      <w:bookmarkStart w:id="82" w:name="_Toc214892"/>
      <w:r w:rsidRPr="00C63C04">
        <w:t>Fase 3 Codificación.</w:t>
      </w:r>
      <w:bookmarkEnd w:id="82"/>
    </w:p>
    <w:p w14:paraId="3311F804" w14:textId="71E846FF" w:rsidR="007D2017" w:rsidRDefault="00B703BD" w:rsidP="007D2017">
      <w:pPr>
        <w:pStyle w:val="CuerpoTesis"/>
      </w:pPr>
      <w:r>
        <w:t xml:space="preserve">Antes del desarrollo de cada historia de usuario el cliente debe especificar detalladamente lo que ésta hará y también tendrá que estar presente cuando se realicen </w:t>
      </w:r>
      <w:proofErr w:type="gramStart"/>
      <w:r>
        <w:t>los test</w:t>
      </w:r>
      <w:proofErr w:type="gramEnd"/>
      <w:r>
        <w:t xml:space="preserve"> que verifiquen que la historia implementada cumple la funcionalidad especificada. La codificación debe hacerse atendiendo a estándares de codificación ya creados</w:t>
      </w:r>
    </w:p>
    <w:p w14:paraId="76F8A523" w14:textId="3BE41D56" w:rsidR="00B703BD" w:rsidRDefault="00B703BD" w:rsidP="007D2017">
      <w:pPr>
        <w:pStyle w:val="CuerpoTesis"/>
        <w:rPr>
          <w:lang w:eastAsia="es-ES"/>
        </w:rPr>
      </w:pPr>
    </w:p>
    <w:p w14:paraId="39463C31" w14:textId="6C8401A1" w:rsidR="00B703BD" w:rsidRDefault="00B703BD" w:rsidP="007D2017">
      <w:pPr>
        <w:pStyle w:val="CuerpoTesis"/>
      </w:pPr>
      <w:r w:rsidRPr="00B703BD">
        <w:rPr>
          <w:b/>
        </w:rPr>
        <w:t>FASE 4: Pruebas</w:t>
      </w:r>
      <w:r>
        <w:t>.</w:t>
      </w:r>
    </w:p>
    <w:p w14:paraId="1F3F5F92" w14:textId="4FE930DD" w:rsidR="00B703BD" w:rsidRPr="007D2017" w:rsidRDefault="00B703BD" w:rsidP="007D2017">
      <w:pPr>
        <w:pStyle w:val="CuerpoTesis"/>
        <w:rPr>
          <w:lang w:eastAsia="es-ES"/>
        </w:rPr>
      </w:pPr>
      <w:r>
        <w:t>La producción de código está dirigida por las pruebas unitarias. Las pruebas unitarias son establecidas antes de escribir el código y son ejecutadas constantemente ante cada modificación del sistema. Los clientes escriben las pruebas funcionales para cada historia de usuario que deba validarse. En este contexto de desarrollo evolutivo y de énfasis en pruebas constantes, la automatización para apoyar esta actividad es crucial.</w:t>
      </w:r>
    </w:p>
    <w:p w14:paraId="00F3E2B0" w14:textId="09FEEB61" w:rsidR="00B51328" w:rsidRDefault="00B51328" w:rsidP="002E6218">
      <w:pPr>
        <w:pStyle w:val="CuerpoTesis"/>
        <w:rPr>
          <w:lang w:val="es-EC"/>
        </w:rPr>
      </w:pPr>
    </w:p>
    <w:p w14:paraId="1398A44C" w14:textId="77777777" w:rsidR="00B51328" w:rsidRPr="00D55A66" w:rsidRDefault="00B5132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83" w:name="_Toc214893"/>
      <w:r w:rsidRPr="00A8214A">
        <w:rPr>
          <w:lang w:val="es-EC"/>
        </w:rPr>
        <w:t>Establecer plataforma para el desarrollo de la solución informática.</w:t>
      </w:r>
      <w:bookmarkEnd w:id="83"/>
    </w:p>
    <w:p w14:paraId="136C5353" w14:textId="77777777" w:rsidR="002E6218" w:rsidRDefault="002E6218" w:rsidP="00D755A7">
      <w:pPr>
        <w:pStyle w:val="E2Tesis"/>
        <w:numPr>
          <w:ilvl w:val="0"/>
          <w:numId w:val="8"/>
        </w:numPr>
        <w:rPr>
          <w:lang w:val="es-EC"/>
        </w:rPr>
      </w:pPr>
      <w:bookmarkStart w:id="84" w:name="_Toc214894"/>
      <w:r w:rsidRPr="00A8214A">
        <w:rPr>
          <w:lang w:val="es-EC"/>
        </w:rPr>
        <w:t>Analizar y modelar las funcionalidades de la solución informática en base a los requerimientos dados por la clínica odontológica.</w:t>
      </w:r>
      <w:bookmarkEnd w:id="84"/>
    </w:p>
    <w:p w14:paraId="3DC54229" w14:textId="77777777" w:rsidR="002E6218" w:rsidRDefault="002E6218" w:rsidP="00D755A7">
      <w:pPr>
        <w:pStyle w:val="E2Tesis"/>
        <w:numPr>
          <w:ilvl w:val="0"/>
          <w:numId w:val="8"/>
        </w:numPr>
        <w:rPr>
          <w:lang w:val="es-EC"/>
        </w:rPr>
      </w:pPr>
      <w:bookmarkStart w:id="85" w:name="_Toc214895"/>
      <w:r w:rsidRPr="00A8214A">
        <w:rPr>
          <w:lang w:val="es-EC"/>
        </w:rPr>
        <w:t>Desarrollar la solución informática en base los requerimientos</w:t>
      </w:r>
      <w:r>
        <w:rPr>
          <w:lang w:val="es-EC"/>
        </w:rPr>
        <w:t xml:space="preserve"> en una clínica odontológica</w:t>
      </w:r>
      <w:r w:rsidRPr="00A8214A">
        <w:rPr>
          <w:lang w:val="es-EC"/>
        </w:rPr>
        <w:t>.</w:t>
      </w:r>
      <w:bookmarkEnd w:id="85"/>
    </w:p>
    <w:p w14:paraId="538802C6" w14:textId="77777777" w:rsidR="002E6218" w:rsidRPr="00F63A85" w:rsidRDefault="002E6218" w:rsidP="00D755A7">
      <w:pPr>
        <w:pStyle w:val="E2Tesis"/>
        <w:numPr>
          <w:ilvl w:val="0"/>
          <w:numId w:val="8"/>
        </w:numPr>
        <w:rPr>
          <w:lang w:val="es-EC"/>
        </w:rPr>
      </w:pPr>
      <w:bookmarkStart w:id="86" w:name="_Toc214896"/>
      <w:r w:rsidRPr="00C31E68">
        <w:rPr>
          <w:lang w:val="es-EC"/>
        </w:rPr>
        <w:t>Elaborar documentación</w:t>
      </w:r>
      <w:bookmarkEnd w:id="86"/>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87" w:name="_Toc527403372"/>
      <w:bookmarkStart w:id="88" w:name="_Toc214897"/>
      <w:r>
        <w:t>Discusión</w:t>
      </w:r>
      <w:bookmarkEnd w:id="87"/>
      <w:bookmarkEnd w:id="88"/>
    </w:p>
    <w:p w14:paraId="63E8D253" w14:textId="77777777" w:rsidR="00F33C71" w:rsidRDefault="00F33C71" w:rsidP="00754BBD">
      <w:pPr>
        <w:pStyle w:val="CuerpoTesis"/>
      </w:pPr>
    </w:p>
    <w:p w14:paraId="14808282" w14:textId="5019B8F4"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9806EF">
        <w:t xml:space="preserve"> (ver Anexo 2 </w:t>
      </w:r>
      <w:r w:rsidR="009806EF">
        <w:fldChar w:fldCharType="begin"/>
      </w:r>
      <w:r w:rsidR="009806EF">
        <w:instrText xml:space="preserve"> REF _Ref531241077 \h </w:instrText>
      </w:r>
      <w:r w:rsidR="009806EF">
        <w:fldChar w:fldCharType="separate"/>
      </w:r>
      <w:r w:rsidR="009806EF">
        <w:t xml:space="preserve">Figura </w:t>
      </w:r>
      <w:r w:rsidR="009806EF">
        <w:rPr>
          <w:noProof/>
        </w:rPr>
        <w:t>1</w:t>
      </w:r>
      <w:r w:rsidR="009806EF">
        <w:fldChar w:fldCharType="end"/>
      </w:r>
      <w:r w:rsidR="009806EF">
        <w:t>)</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89" w:name="_Toc527403373"/>
      <w:bookmarkStart w:id="90" w:name="_Toc214898"/>
      <w:r>
        <w:t>Desarrollo de la propuesta alternativa</w:t>
      </w:r>
      <w:bookmarkEnd w:id="89"/>
      <w:bookmarkEnd w:id="90"/>
    </w:p>
    <w:p w14:paraId="262C12E7" w14:textId="77777777" w:rsidR="00A56E99" w:rsidRDefault="00A56E99" w:rsidP="00C8668A">
      <w:pPr>
        <w:pStyle w:val="E3Tesis"/>
      </w:pPr>
    </w:p>
    <w:p w14:paraId="4EF68310" w14:textId="30ED99A5" w:rsidR="008C149A" w:rsidRDefault="00C8668A" w:rsidP="00C8668A">
      <w:pPr>
        <w:pStyle w:val="E3Tesis"/>
      </w:pPr>
      <w:bookmarkStart w:id="91" w:name="_Toc214899"/>
      <w:r>
        <w:t>Objetivo 1: Realización de una revisión sistemática de gestión de procedimiento odontológicos</w:t>
      </w:r>
      <w:r w:rsidR="00A56E99">
        <w:t>.</w:t>
      </w:r>
      <w:bookmarkEnd w:id="91"/>
    </w:p>
    <w:p w14:paraId="0445BE6E" w14:textId="2B3D7A11" w:rsidR="00C8668A" w:rsidRDefault="006E2280" w:rsidP="007F6697">
      <w:pPr>
        <w:pStyle w:val="CuerpoTesis"/>
        <w:rPr>
          <w:lang w:eastAsia="es-ES"/>
        </w:rPr>
      </w:pPr>
      <w:r>
        <w:rPr>
          <w:lang w:eastAsia="es-ES"/>
        </w:rPr>
        <w:t>El presente</w:t>
      </w:r>
      <w:r w:rsidR="001E3A37">
        <w:rPr>
          <w:lang w:eastAsia="es-ES"/>
        </w:rPr>
        <w:t xml:space="preserve"> objetivo se cumplió </w:t>
      </w:r>
      <w:r w:rsidR="003B06F7">
        <w:rPr>
          <w:lang w:eastAsia="es-ES"/>
        </w:rPr>
        <w:t xml:space="preserve">con </w:t>
      </w:r>
      <w:r w:rsidR="001E3A37">
        <w:rPr>
          <w:lang w:eastAsia="es-ES"/>
        </w:rPr>
        <w:t>la realización de búsqueda de información a través de una Revisión Sistemática de Literatura (SLR)</w:t>
      </w:r>
      <w:r w:rsidR="003C0A18">
        <w:rPr>
          <w:lang w:eastAsia="es-ES"/>
        </w:rPr>
        <w:t xml:space="preserve"> siguiendo </w:t>
      </w:r>
      <w:r w:rsidR="003C0A18" w:rsidRPr="00F5334D">
        <w:t>l</w:t>
      </w:r>
      <w:r w:rsidR="00107D52">
        <w:t>os pasos de la</w:t>
      </w:r>
      <w:r w:rsidR="003C0A18" w:rsidRPr="00F5334D">
        <w:t xml:space="preserve"> metodología de revisiones de Barbara Kitchenham</w:t>
      </w:r>
      <w:r w:rsidR="003C0A18"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003C0A18" w:rsidRPr="00F5334D">
        <w:fldChar w:fldCharType="separate"/>
      </w:r>
      <w:r w:rsidR="00332932" w:rsidRPr="00332932">
        <w:rPr>
          <w:noProof/>
        </w:rPr>
        <w:t>[27]</w:t>
      </w:r>
      <w:r w:rsidR="003C0A18" w:rsidRPr="00F5334D">
        <w:fldChar w:fldCharType="end"/>
      </w:r>
      <w:r w:rsidR="001E3A37">
        <w:rPr>
          <w:lang w:eastAsia="es-ES"/>
        </w:rPr>
        <w:t xml:space="preserve">, la SLR </w:t>
      </w:r>
      <w:r w:rsidR="00DF5E64">
        <w:rPr>
          <w:lang w:eastAsia="es-ES"/>
        </w:rPr>
        <w:t>respondió</w:t>
      </w:r>
      <w:r w:rsidR="001E3A37">
        <w:rPr>
          <w:lang w:eastAsia="es-ES"/>
        </w:rPr>
        <w:t xml:space="preserve"> </w:t>
      </w:r>
      <w:r w:rsidR="003B06F7">
        <w:rPr>
          <w:lang w:eastAsia="es-ES"/>
        </w:rPr>
        <w:t xml:space="preserve">a tres preguntas claves basadas en las soluciones que se han implementado </w:t>
      </w:r>
      <w:r w:rsidR="00143A22">
        <w:rPr>
          <w:lang w:eastAsia="es-ES"/>
        </w:rPr>
        <w:t>en</w:t>
      </w:r>
      <w:r w:rsidR="003B06F7">
        <w:rPr>
          <w:lang w:eastAsia="es-ES"/>
        </w:rPr>
        <w:t xml:space="preserve"> la gestión de procedimiento odontológico, la metodología y tecnología que se ha </w:t>
      </w:r>
      <w:r w:rsidR="00D52F7A">
        <w:rPr>
          <w:lang w:eastAsia="es-ES"/>
        </w:rPr>
        <w:t>utilizado;</w:t>
      </w:r>
      <w:r w:rsidR="00107D52">
        <w:rPr>
          <w:lang w:eastAsia="es-ES"/>
        </w:rPr>
        <w:t xml:space="preserve"> para </w:t>
      </w:r>
      <w:r w:rsidR="00717C4B">
        <w:rPr>
          <w:lang w:eastAsia="es-ES"/>
        </w:rPr>
        <w:t>dar</w:t>
      </w:r>
      <w:r w:rsidR="00107D52">
        <w:rPr>
          <w:lang w:eastAsia="es-ES"/>
        </w:rPr>
        <w:t xml:space="preserve"> </w:t>
      </w:r>
      <w:r w:rsidR="00717C4B">
        <w:rPr>
          <w:lang w:eastAsia="es-ES"/>
        </w:rPr>
        <w:t>respuesta a</w:t>
      </w:r>
      <w:r w:rsidR="00107D52">
        <w:rPr>
          <w:lang w:eastAsia="es-ES"/>
        </w:rPr>
        <w:t xml:space="preserve"> </w:t>
      </w:r>
      <w:r w:rsidR="00717C4B">
        <w:rPr>
          <w:lang w:eastAsia="es-ES"/>
        </w:rPr>
        <w:t>estas</w:t>
      </w:r>
      <w:r w:rsidR="00107D52">
        <w:rPr>
          <w:lang w:eastAsia="es-ES"/>
        </w:rPr>
        <w:t xml:space="preserve"> preguntas se plantearon </w:t>
      </w:r>
      <w:r w:rsidR="00717C4B">
        <w:rPr>
          <w:lang w:eastAsia="es-ES"/>
        </w:rPr>
        <w:t>pasos</w:t>
      </w:r>
      <w:r w:rsidR="00107D52">
        <w:rPr>
          <w:lang w:eastAsia="es-ES"/>
        </w:rPr>
        <w:t xml:space="preserve"> como l</w:t>
      </w:r>
      <w:r w:rsidR="00717C4B">
        <w:rPr>
          <w:lang w:eastAsia="es-ES"/>
        </w:rPr>
        <w:t>o es la</w:t>
      </w:r>
      <w:r w:rsidR="00107D52">
        <w:rPr>
          <w:lang w:eastAsia="es-ES"/>
        </w:rPr>
        <w:t xml:space="preserve"> </w:t>
      </w:r>
      <w:r w:rsidR="00717C4B">
        <w:rPr>
          <w:lang w:eastAsia="es-ES"/>
        </w:rPr>
        <w:t>búsqueda de información en</w:t>
      </w:r>
      <w:r w:rsidR="00107D52">
        <w:rPr>
          <w:lang w:eastAsia="es-ES"/>
        </w:rPr>
        <w:t xml:space="preserve"> fuentes bibliográficas, se planteó la búsqueda en fuentes bibliográficas especializadas en el área odontológica, pero al momento de </w:t>
      </w:r>
      <w:r w:rsidR="001C3809">
        <w:rPr>
          <w:lang w:eastAsia="es-ES"/>
        </w:rPr>
        <w:t xml:space="preserve">la </w:t>
      </w:r>
      <w:r w:rsidR="00475781">
        <w:rPr>
          <w:lang w:eastAsia="es-ES"/>
        </w:rPr>
        <w:t>búsqueda</w:t>
      </w:r>
      <w:r w:rsidR="001C3809">
        <w:rPr>
          <w:lang w:eastAsia="es-ES"/>
        </w:rPr>
        <w:t xml:space="preserve"> de</w:t>
      </w:r>
      <w:r w:rsidR="00107D52">
        <w:rPr>
          <w:lang w:eastAsia="es-ES"/>
        </w:rPr>
        <w:t xml:space="preserve"> trabajos no </w:t>
      </w:r>
      <w:r w:rsidR="007C5D04">
        <w:rPr>
          <w:lang w:eastAsia="es-ES"/>
        </w:rPr>
        <w:t xml:space="preserve">se </w:t>
      </w:r>
      <w:r w:rsidR="00107D52">
        <w:rPr>
          <w:lang w:eastAsia="es-ES"/>
        </w:rPr>
        <w:t>encontr</w:t>
      </w:r>
      <w:r w:rsidR="00143A22">
        <w:rPr>
          <w:lang w:eastAsia="es-ES"/>
        </w:rPr>
        <w:t>ó</w:t>
      </w:r>
      <w:r w:rsidR="00107D52">
        <w:rPr>
          <w:lang w:eastAsia="es-ES"/>
        </w:rPr>
        <w:t xml:space="preserve"> información </w:t>
      </w:r>
      <w:r w:rsidR="00143A22">
        <w:rPr>
          <w:lang w:eastAsia="es-ES"/>
        </w:rPr>
        <w:t>acorde a los criterios de inclusión y exclusión</w:t>
      </w:r>
      <w:r w:rsidR="00446153">
        <w:rPr>
          <w:lang w:eastAsia="es-ES"/>
        </w:rPr>
        <w:t xml:space="preserve">, </w:t>
      </w:r>
      <w:r w:rsidR="002E5279">
        <w:rPr>
          <w:lang w:eastAsia="es-ES"/>
        </w:rPr>
        <w:t xml:space="preserve">por tales motivos </w:t>
      </w:r>
      <w:r w:rsidR="00446153">
        <w:rPr>
          <w:lang w:eastAsia="es-ES"/>
        </w:rPr>
        <w:t>no fueron seleccionadas para la SLR</w:t>
      </w:r>
      <w:r w:rsidR="00143A22">
        <w:rPr>
          <w:lang w:eastAsia="es-ES"/>
        </w:rPr>
        <w:t>,</w:t>
      </w:r>
      <w:r w:rsidR="00557332">
        <w:rPr>
          <w:lang w:eastAsia="es-ES"/>
        </w:rPr>
        <w:t xml:space="preserve"> </w:t>
      </w:r>
      <w:r w:rsidR="003A04D0">
        <w:rPr>
          <w:lang w:eastAsia="es-ES"/>
        </w:rPr>
        <w:t xml:space="preserve">la ejecución de la SLR </w:t>
      </w:r>
      <w:r w:rsidR="00B27BA2">
        <w:rPr>
          <w:lang w:eastAsia="es-ES"/>
        </w:rPr>
        <w:t xml:space="preserve">permitió </w:t>
      </w:r>
      <w:r w:rsidR="007F6697">
        <w:rPr>
          <w:lang w:eastAsia="es-ES"/>
        </w:rPr>
        <w:t>encontrar información en el</w:t>
      </w:r>
      <w:r w:rsidR="003B06F7">
        <w:rPr>
          <w:lang w:eastAsia="es-ES"/>
        </w:rPr>
        <w:t xml:space="preserve"> ámbito internacional</w:t>
      </w:r>
      <w:r w:rsidR="007F6697">
        <w:rPr>
          <w:lang w:eastAsia="es-ES"/>
        </w:rPr>
        <w:t xml:space="preserve"> y</w:t>
      </w:r>
      <w:r w:rsidR="003B06F7">
        <w:rPr>
          <w:lang w:eastAsia="es-ES"/>
        </w:rPr>
        <w:t xml:space="preserve"> nacional</w:t>
      </w:r>
      <w:r w:rsidR="004F214D">
        <w:rPr>
          <w:lang w:eastAsia="es-ES"/>
        </w:rPr>
        <w:t xml:space="preserve">; los trabajos analizados </w:t>
      </w:r>
      <w:r w:rsidR="00F751B0">
        <w:rPr>
          <w:lang w:eastAsia="es-ES"/>
        </w:rPr>
        <w:t xml:space="preserve">permitieron identificar que la metodología que más se </w:t>
      </w:r>
      <w:proofErr w:type="spellStart"/>
      <w:r w:rsidR="00F751B0">
        <w:rPr>
          <w:lang w:eastAsia="es-ES"/>
        </w:rPr>
        <w:t>a</w:t>
      </w:r>
      <w:proofErr w:type="spellEnd"/>
      <w:r w:rsidR="00F751B0">
        <w:rPr>
          <w:lang w:eastAsia="es-ES"/>
        </w:rPr>
        <w:t xml:space="preserve"> utilizado</w:t>
      </w:r>
      <w:r w:rsidR="00B34018">
        <w:rPr>
          <w:lang w:eastAsia="es-ES"/>
        </w:rPr>
        <w:t xml:space="preserve"> para el desarrollo de este tipo de soluciones</w:t>
      </w:r>
      <w:r w:rsidR="00F751B0">
        <w:rPr>
          <w:lang w:eastAsia="es-ES"/>
        </w:rPr>
        <w:t xml:space="preserve"> es XP,</w:t>
      </w:r>
      <w:r w:rsidR="009A6AA6">
        <w:rPr>
          <w:lang w:eastAsia="es-ES"/>
        </w:rPr>
        <w:t xml:space="preserve"> conjuntamente la tecnología que</w:t>
      </w:r>
      <w:r w:rsidR="00F751B0">
        <w:rPr>
          <w:lang w:eastAsia="es-ES"/>
        </w:rPr>
        <w:t xml:space="preserve"> </w:t>
      </w:r>
      <w:r w:rsidR="00B34018">
        <w:rPr>
          <w:lang w:eastAsia="es-ES"/>
        </w:rPr>
        <w:t>se identificó</w:t>
      </w:r>
      <w:r w:rsidR="00F751B0">
        <w:rPr>
          <w:lang w:eastAsia="es-ES"/>
        </w:rPr>
        <w:t xml:space="preserve"> </w:t>
      </w:r>
      <w:r w:rsidR="009A6AA6">
        <w:rPr>
          <w:lang w:eastAsia="es-ES"/>
        </w:rPr>
        <w:t xml:space="preserve">se basa </w:t>
      </w:r>
      <w:r w:rsidR="00B34018">
        <w:rPr>
          <w:lang w:eastAsia="es-ES"/>
        </w:rPr>
        <w:t>en gran medida en la utilización del</w:t>
      </w:r>
      <w:r w:rsidR="00F751B0">
        <w:rPr>
          <w:lang w:eastAsia="es-ES"/>
        </w:rPr>
        <w:t xml:space="preserve"> lenguaje de programación PHP, los trabajos analizados </w:t>
      </w:r>
      <w:r w:rsidR="0027100C">
        <w:rPr>
          <w:lang w:eastAsia="es-ES"/>
        </w:rPr>
        <w:t xml:space="preserve">coincidieron en </w:t>
      </w:r>
      <w:r>
        <w:rPr>
          <w:lang w:eastAsia="es-ES"/>
        </w:rPr>
        <w:t>que las soluciones que se han</w:t>
      </w:r>
      <w:r w:rsidR="004F214D">
        <w:rPr>
          <w:lang w:eastAsia="es-ES"/>
        </w:rPr>
        <w:t xml:space="preserve"> implementado en los últimos años, </w:t>
      </w:r>
      <w:r>
        <w:rPr>
          <w:lang w:eastAsia="es-ES"/>
        </w:rPr>
        <w:t>es</w:t>
      </w:r>
      <w:r w:rsidR="004F214D">
        <w:rPr>
          <w:lang w:eastAsia="es-ES"/>
        </w:rPr>
        <w:t xml:space="preserve"> a través de sistemas web para una clínica o consultorio </w:t>
      </w:r>
      <w:r>
        <w:rPr>
          <w:lang w:eastAsia="es-ES"/>
        </w:rPr>
        <w:t>odontológico,</w:t>
      </w:r>
      <w:r w:rsidR="00446153">
        <w:rPr>
          <w:lang w:eastAsia="es-ES"/>
        </w:rPr>
        <w:t xml:space="preserve"> sin dar una solución adaptativa a la</w:t>
      </w:r>
      <w:r w:rsidR="006915F4">
        <w:rPr>
          <w:lang w:eastAsia="es-ES"/>
        </w:rPr>
        <w:t xml:space="preserve"> información </w:t>
      </w:r>
      <w:r w:rsidR="00F751B0">
        <w:rPr>
          <w:lang w:eastAsia="es-ES"/>
        </w:rPr>
        <w:t>electrónica de los pacientes, haciendo que se continúe con la duplicidad de información</w:t>
      </w:r>
      <w:r w:rsidR="00B34018">
        <w:rPr>
          <w:lang w:eastAsia="es-ES"/>
        </w:rPr>
        <w:t xml:space="preserve">, se puede observar de forma detallada la SLR en la sección de </w:t>
      </w:r>
      <w:r w:rsidR="000C4706">
        <w:rPr>
          <w:lang w:eastAsia="es-ES"/>
        </w:rPr>
        <w:t>Resultados Fase</w:t>
      </w:r>
      <w:r w:rsidR="00B34018">
        <w:rPr>
          <w:lang w:eastAsia="es-ES"/>
        </w:rPr>
        <w:t xml:space="preserve"> </w:t>
      </w:r>
      <w:r w:rsidR="00123C90">
        <w:rPr>
          <w:lang w:eastAsia="es-ES"/>
        </w:rPr>
        <w:t>1</w:t>
      </w:r>
      <w:r w:rsidR="00B34018">
        <w:rPr>
          <w:lang w:eastAsia="es-ES"/>
        </w:rPr>
        <w:t>.</w:t>
      </w:r>
      <w:r w:rsidR="006D7AF3">
        <w:rPr>
          <w:lang w:eastAsia="es-ES"/>
        </w:rPr>
        <w:t xml:space="preserve"> </w:t>
      </w:r>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92" w:name="_Toc527403374"/>
      <w:bookmarkStart w:id="93" w:name="_Toc214900"/>
      <w:r>
        <w:t>Valoración Técnica económica ambiental</w:t>
      </w:r>
      <w:bookmarkEnd w:id="92"/>
      <w:bookmarkEnd w:id="93"/>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5BEE2C78" w14:textId="162B7649" w:rsidR="0001399F" w:rsidRDefault="00F83759" w:rsidP="001C369D">
      <w:pPr>
        <w:pStyle w:val="E1Tesis"/>
        <w:numPr>
          <w:ilvl w:val="0"/>
          <w:numId w:val="1"/>
        </w:numPr>
      </w:pPr>
      <w:bookmarkStart w:id="94" w:name="_Toc527403375"/>
      <w:bookmarkStart w:id="95" w:name="_Toc214901"/>
      <w:r>
        <w:t>Conclusiones</w:t>
      </w:r>
      <w:bookmarkEnd w:id="94"/>
      <w:bookmarkEnd w:id="95"/>
    </w:p>
    <w:p w14:paraId="4B2D486A" w14:textId="506CF4AA" w:rsidR="001C369D" w:rsidRDefault="001C369D" w:rsidP="001C369D">
      <w:pPr>
        <w:pStyle w:val="CuerpoTesis"/>
      </w:pPr>
      <w:r>
        <w:t xml:space="preserve">En el presente </w:t>
      </w:r>
      <w:r w:rsidR="009550C2">
        <w:t>trabajo de titulación</w:t>
      </w:r>
      <w:r>
        <w:t xml:space="preserve"> </w:t>
      </w:r>
      <w:r w:rsidR="006C1BB5">
        <w:t>dio un aporte</w:t>
      </w:r>
      <w:r w:rsidR="009550C2">
        <w:t xml:space="preserve"> </w:t>
      </w:r>
      <w:r w:rsidR="009550C2" w:rsidRPr="00B34EC2">
        <w:t>al área médica, específicamente al área de odontología, con el desarrollo de un sistema que permita el registro de pacientes de carácter único en el sistema, reduciendo el tiempo de registro de información de los pacientes</w:t>
      </w:r>
      <w:r w:rsidR="00E509F2">
        <w:t>,</w:t>
      </w:r>
      <w:r w:rsidR="009550C2" w:rsidRPr="00B34EC2">
        <w:t xml:space="preserve"> brindando un tiempo de atención de consulta optimo</w:t>
      </w:r>
      <w:r w:rsidR="00E509F2">
        <w:t xml:space="preserve"> y seguimiento de tratamientos que se han llevado a cabo</w:t>
      </w:r>
      <w:r w:rsidR="009550C2">
        <w:t xml:space="preserve">, </w:t>
      </w:r>
      <w:r w:rsidR="007D35E5">
        <w:t>se trabajaron tres objetivos específicos para el cumplimiento de</w:t>
      </w:r>
      <w:r w:rsidR="00C15C4D">
        <w:t>l sistema a desarrollar,</w:t>
      </w:r>
      <w:r w:rsidR="00EA2B8E">
        <w:t xml:space="preserve"> </w:t>
      </w:r>
      <w:r w:rsidR="00440077">
        <w:t xml:space="preserve">en la evolución y cierre de cada uno de los objetivos se pudo llegar a las siguientes conclusiones: </w:t>
      </w:r>
      <w:r w:rsidR="00965E2C">
        <w:t xml:space="preserve"> </w:t>
      </w:r>
    </w:p>
    <w:p w14:paraId="353E3C46" w14:textId="022AFBC6" w:rsidR="00B34EC2" w:rsidRDefault="00B34EC2" w:rsidP="00BF4593">
      <w:pPr>
        <w:pStyle w:val="CuerpoTesis"/>
      </w:pPr>
    </w:p>
    <w:p w14:paraId="42582234" w14:textId="01983E49" w:rsidR="00737781" w:rsidRDefault="00C15C4D" w:rsidP="00737781">
      <w:pPr>
        <w:pStyle w:val="CuerpoTesis"/>
        <w:numPr>
          <w:ilvl w:val="4"/>
          <w:numId w:val="1"/>
        </w:numPr>
      </w:pPr>
      <w:r>
        <w:t xml:space="preserve">La revisión </w:t>
      </w:r>
      <w:r w:rsidR="00E02A46">
        <w:t>sistemática</w:t>
      </w:r>
      <w:r>
        <w:t xml:space="preserve"> de literatura (SLR) permitió identificar l</w:t>
      </w:r>
      <w:r w:rsidR="00773AD6">
        <w:t>os sistemas</w:t>
      </w:r>
      <w:r w:rsidR="005B6D00">
        <w:t xml:space="preserve"> que se han </w:t>
      </w:r>
      <w:r w:rsidR="006654D6">
        <w:t>elaborado</w:t>
      </w:r>
      <w:r w:rsidR="005B6D00">
        <w:t xml:space="preserve"> para la administración de procedimientos</w:t>
      </w:r>
      <w:r w:rsidR="00773AD6">
        <w:t xml:space="preserve"> </w:t>
      </w:r>
      <w:r w:rsidR="005B6D00">
        <w:t>odontológicos</w:t>
      </w:r>
      <w:r w:rsidR="00564F25">
        <w:t>,</w:t>
      </w:r>
      <w:r w:rsidR="00C520E4">
        <w:t xml:space="preserve"> </w:t>
      </w:r>
      <w:r w:rsidR="003D6EAC">
        <w:t>l</w:t>
      </w:r>
      <w:r w:rsidR="0059796E">
        <w:t>o</w:t>
      </w:r>
      <w:r w:rsidR="003D6EAC">
        <w:t xml:space="preserve">s </w:t>
      </w:r>
      <w:r w:rsidR="00BF4593">
        <w:t xml:space="preserve">cuales </w:t>
      </w:r>
      <w:r w:rsidR="00605490">
        <w:t>dieron</w:t>
      </w:r>
      <w:r w:rsidR="00FA3394">
        <w:t xml:space="preserve"> una</w:t>
      </w:r>
      <w:r w:rsidR="004C6456">
        <w:t xml:space="preserve"> solución al registro</w:t>
      </w:r>
      <w:r w:rsidR="00931B1D">
        <w:t xml:space="preserve"> </w:t>
      </w:r>
      <w:r w:rsidR="0059796E">
        <w:t xml:space="preserve">de información </w:t>
      </w:r>
      <w:r w:rsidR="00FA3394">
        <w:t xml:space="preserve"> que era llevada de forma </w:t>
      </w:r>
      <w:r w:rsidR="004C6456">
        <w:t>manual</w:t>
      </w:r>
      <w:r w:rsidR="00FA3394">
        <w:t xml:space="preserve"> (cuadernos, agendas, </w:t>
      </w:r>
      <w:proofErr w:type="spellStart"/>
      <w:r w:rsidR="00FA3394">
        <w:t>etc</w:t>
      </w:r>
      <w:proofErr w:type="spellEnd"/>
      <w:r w:rsidR="00FA3394">
        <w:t>)</w:t>
      </w:r>
      <w:r w:rsidR="0059796E">
        <w:t xml:space="preserve">,  </w:t>
      </w:r>
      <w:r w:rsidR="00B96F42">
        <w:t>las soluciones que se implementaron fueron a través de sistemas</w:t>
      </w:r>
      <w:r w:rsidR="001C72C4">
        <w:t xml:space="preserve"> tipo</w:t>
      </w:r>
      <w:r w:rsidR="00B96F42">
        <w:t xml:space="preserve"> </w:t>
      </w:r>
      <w:r w:rsidR="003D6EAC">
        <w:t xml:space="preserve">ad hoc para consultorios </w:t>
      </w:r>
      <w:proofErr w:type="spellStart"/>
      <w:r w:rsidR="00B96F42">
        <w:t>odontol</w:t>
      </w:r>
      <w:r w:rsidR="00B96F42">
        <w:rPr>
          <w:lang w:val="es-EC"/>
        </w:rPr>
        <w:t>ógicos</w:t>
      </w:r>
      <w:proofErr w:type="spellEnd"/>
      <w:r w:rsidR="00BF4593">
        <w:rPr>
          <w:lang w:val="es-EC"/>
        </w:rPr>
        <w:t xml:space="preserve">, </w:t>
      </w:r>
      <w:r w:rsidR="001B4044">
        <w:t>(</w:t>
      </w:r>
      <w:r w:rsidR="001B4044" w:rsidRPr="001B4044">
        <w:t>Isabel Soledispa</w:t>
      </w:r>
      <w:r w:rsidR="001B4044">
        <w:t xml:space="preserve"> </w:t>
      </w:r>
      <w:r w:rsidR="003F2695">
        <w:fldChar w:fldCharType="begin" w:fldLock="1"/>
      </w:r>
      <w:r w:rsidR="0033293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8]","plainTextFormattedCitation":"[38]","previouslyFormattedCitation":"[37]"},"properties":{"noteIndex":0},"schema":"https://github.com/citation-style-language/schema/raw/master/csl-citation.json"}</w:instrText>
      </w:r>
      <w:r w:rsidR="003F2695">
        <w:fldChar w:fldCharType="separate"/>
      </w:r>
      <w:r w:rsidR="00332932" w:rsidRPr="00332932">
        <w:rPr>
          <w:noProof/>
        </w:rPr>
        <w:t>[38]</w:t>
      </w:r>
      <w:r w:rsidR="003F2695">
        <w:fldChar w:fldCharType="end"/>
      </w:r>
      <w:r w:rsidR="00D0480D">
        <w:t xml:space="preserve">; </w:t>
      </w:r>
      <w:r w:rsidR="003D6EAC" w:rsidRPr="003D6EAC">
        <w:t>Pedro Gallardo</w:t>
      </w:r>
      <w:r w:rsidR="003D6EAC">
        <w:t xml:space="preserve"> </w:t>
      </w:r>
      <w:r w:rsidR="00D0480D">
        <w:fldChar w:fldCharType="begin" w:fldLock="1"/>
      </w:r>
      <w:r w:rsidR="00332932">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9]","plainTextFormattedCitation":"[39]","previouslyFormattedCitation":"[38]"},"properties":{"noteIndex":0},"schema":"https://github.com/citation-style-language/schema/raw/master/csl-citation.json"}</w:instrText>
      </w:r>
      <w:r w:rsidR="00D0480D">
        <w:fldChar w:fldCharType="separate"/>
      </w:r>
      <w:r w:rsidR="00332932" w:rsidRPr="00332932">
        <w:rPr>
          <w:noProof/>
        </w:rPr>
        <w:t>[39]</w:t>
      </w:r>
      <w:r w:rsidR="00D0480D">
        <w:fldChar w:fldCharType="end"/>
      </w:r>
      <w:r w:rsidR="00D0480D">
        <w:t xml:space="preserve">; </w:t>
      </w:r>
      <w:r w:rsidR="00D0480D" w:rsidRPr="00D0480D">
        <w:t>Milagros Labrador</w:t>
      </w:r>
      <w:r w:rsidR="00D0480D">
        <w:fldChar w:fldCharType="begin" w:fldLock="1"/>
      </w:r>
      <w:r w:rsidR="00332932">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0]","plainTextFormattedCitation":"[40]","previouslyFormattedCitation":"[39]"},"properties":{"noteIndex":0},"schema":"https://github.com/citation-style-language/schema/raw/master/csl-citation.json"}</w:instrText>
      </w:r>
      <w:r w:rsidR="00D0480D">
        <w:fldChar w:fldCharType="separate"/>
      </w:r>
      <w:r w:rsidR="00332932" w:rsidRPr="00332932">
        <w:rPr>
          <w:noProof/>
        </w:rPr>
        <w:t>[40]</w:t>
      </w:r>
      <w:r w:rsidR="00D0480D">
        <w:fldChar w:fldCharType="end"/>
      </w:r>
      <w:r w:rsidR="00D0480D">
        <w:t xml:space="preserve">; </w:t>
      </w:r>
      <w:r w:rsidR="00D0480D" w:rsidRPr="00D0480D">
        <w:t>Alex Chillagano</w:t>
      </w:r>
      <w:r w:rsidR="00D0480D">
        <w:t xml:space="preserve"> </w:t>
      </w:r>
      <w:r w:rsidR="00715D8B">
        <w:fldChar w:fldCharType="begin" w:fldLock="1"/>
      </w:r>
      <w:r w:rsidR="0033293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1]","plainTextFormattedCitation":"[41]","previouslyFormattedCitation":"[40]"},"properties":{"noteIndex":0},"schema":"https://github.com/citation-style-language/schema/raw/master/csl-citation.json"}</w:instrText>
      </w:r>
      <w:r w:rsidR="00715D8B">
        <w:fldChar w:fldCharType="separate"/>
      </w:r>
      <w:r w:rsidR="00332932" w:rsidRPr="00332932">
        <w:rPr>
          <w:noProof/>
        </w:rPr>
        <w:t>[41]</w:t>
      </w:r>
      <w:r w:rsidR="00715D8B">
        <w:fldChar w:fldCharType="end"/>
      </w:r>
      <w:r w:rsidR="00715D8B">
        <w:t xml:space="preserve">; </w:t>
      </w:r>
      <w:r w:rsidR="00715D8B" w:rsidRPr="00715D8B">
        <w:t>Jesús Ponluiza</w:t>
      </w:r>
      <w:r w:rsidR="00715D8B">
        <w:t xml:space="preserve"> </w:t>
      </w:r>
      <w:r w:rsidR="00715D8B">
        <w:fldChar w:fldCharType="begin" w:fldLock="1"/>
      </w:r>
      <w:r w:rsidR="0033293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2]","plainTextFormattedCitation":"[42]","previouslyFormattedCitation":"[41]"},"properties":{"noteIndex":0},"schema":"https://github.com/citation-style-language/schema/raw/master/csl-citation.json"}</w:instrText>
      </w:r>
      <w:r w:rsidR="00715D8B">
        <w:fldChar w:fldCharType="separate"/>
      </w:r>
      <w:r w:rsidR="00332932" w:rsidRPr="00332932">
        <w:rPr>
          <w:noProof/>
        </w:rPr>
        <w:t>[42]</w:t>
      </w:r>
      <w:r w:rsidR="00715D8B">
        <w:fldChar w:fldCharType="end"/>
      </w:r>
      <w:r w:rsidR="00715D8B">
        <w:t xml:space="preserve"> ;</w:t>
      </w:r>
      <w:r w:rsidR="003D6EAC">
        <w:t xml:space="preserve"> </w:t>
      </w:r>
      <w:r w:rsidR="003D6EAC" w:rsidRPr="003D6EAC">
        <w:t>Gustavo</w:t>
      </w:r>
      <w:r w:rsidR="003D6EAC">
        <w:t xml:space="preserve"> </w:t>
      </w:r>
      <w:r w:rsidR="003D6EAC" w:rsidRPr="003D6EAC">
        <w:t>Cuzco</w:t>
      </w:r>
      <w:r w:rsidR="003D6EAC">
        <w:t xml:space="preserve"> </w:t>
      </w:r>
      <w:r w:rsidR="003D6EAC">
        <w:fldChar w:fldCharType="begin" w:fldLock="1"/>
      </w:r>
      <w:r w:rsidR="0033293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3]","plainTextFormattedCitation":"[43]","previouslyFormattedCitation":"[42]"},"properties":{"noteIndex":0},"schema":"https://github.com/citation-style-language/schema/raw/master/csl-citation.json"}</w:instrText>
      </w:r>
      <w:r w:rsidR="003D6EAC">
        <w:fldChar w:fldCharType="separate"/>
      </w:r>
      <w:r w:rsidR="00332932" w:rsidRPr="00332932">
        <w:rPr>
          <w:noProof/>
        </w:rPr>
        <w:t>[43]</w:t>
      </w:r>
      <w:r w:rsidR="003D6EAC">
        <w:fldChar w:fldCharType="end"/>
      </w:r>
      <w:r w:rsidR="00715D8B">
        <w:t xml:space="preserve"> </w:t>
      </w:r>
      <w:r w:rsidR="001B4044">
        <w:t>)</w:t>
      </w:r>
      <w:r w:rsidR="00592357">
        <w:t xml:space="preserve">, estos sistemas </w:t>
      </w:r>
      <w:r w:rsidR="001340CA">
        <w:t>no</w:t>
      </w:r>
      <w:r w:rsidR="00032D89">
        <w:t xml:space="preserve"> consideran la movilidad de los pacientes, al momento de ser atendidos en diversos consultorios </w:t>
      </w:r>
      <w:r w:rsidR="002A573A">
        <w:t xml:space="preserve">odontológicos, </w:t>
      </w:r>
      <w:r w:rsidR="009A01DA">
        <w:t xml:space="preserve"> </w:t>
      </w:r>
      <w:r w:rsidR="002A573A">
        <w:t>continuando con la elaboración de nuevas historias clínicas en cada lugar que s</w:t>
      </w:r>
      <w:r w:rsidR="004615CF">
        <w:t>on atendidos</w:t>
      </w:r>
      <w:r w:rsidR="002A573A">
        <w:t xml:space="preserve"> los pacientes</w:t>
      </w:r>
      <w:r w:rsidR="00F42A22">
        <w:t xml:space="preserve">, </w:t>
      </w:r>
      <w:r w:rsidR="00AA3FA7">
        <w:t>generando</w:t>
      </w:r>
      <w:r w:rsidR="00E41946">
        <w:t xml:space="preserve"> </w:t>
      </w:r>
      <w:r w:rsidR="00AA3FA7">
        <w:t xml:space="preserve">nuevamente el problema del </w:t>
      </w:r>
      <w:r w:rsidR="001E4C50">
        <w:t xml:space="preserve">tiempo de </w:t>
      </w:r>
      <w:r w:rsidR="00AA3FA7">
        <w:t>registro de información por consulta,</w:t>
      </w:r>
      <w:r w:rsidR="00044131">
        <w:t xml:space="preserve"> a través de los sistemas elaborados no hay un adecuado seguimiento de los tratamiento </w:t>
      </w:r>
      <w:r w:rsidR="00737781">
        <w:t xml:space="preserve">que se </w:t>
      </w:r>
      <w:r w:rsidR="00427593">
        <w:t>ha</w:t>
      </w:r>
      <w:r w:rsidR="004C21DA">
        <w:t>n</w:t>
      </w:r>
      <w:r w:rsidR="00427593">
        <w:t xml:space="preserve"> llevado a cabo en cada</w:t>
      </w:r>
      <w:r w:rsidR="00737781">
        <w:t xml:space="preserve"> paciente. </w:t>
      </w:r>
    </w:p>
    <w:p w14:paraId="45146B03" w14:textId="2FCD6DB2" w:rsidR="00F83759" w:rsidRDefault="00F83759" w:rsidP="001A07A0">
      <w:pPr>
        <w:pStyle w:val="CuerpoTesis"/>
        <w:numPr>
          <w:ilvl w:val="4"/>
          <w:numId w:val="1"/>
        </w:numPr>
      </w:pPr>
      <w:r>
        <w:br w:type="page"/>
      </w:r>
    </w:p>
    <w:p w14:paraId="3B5A1C1F" w14:textId="77777777" w:rsidR="00F83759" w:rsidRDefault="00F83759" w:rsidP="003052B7">
      <w:pPr>
        <w:pStyle w:val="E1Tesis"/>
        <w:numPr>
          <w:ilvl w:val="0"/>
          <w:numId w:val="1"/>
        </w:numPr>
      </w:pPr>
      <w:bookmarkStart w:id="96" w:name="_Toc527403376"/>
      <w:bookmarkStart w:id="97" w:name="_Toc214902"/>
      <w:r>
        <w:t>Recomendaciones</w:t>
      </w:r>
      <w:bookmarkEnd w:id="96"/>
      <w:bookmarkEnd w:id="97"/>
    </w:p>
    <w:p w14:paraId="0AF5966D" w14:textId="376F05D6" w:rsidR="000B7DCA" w:rsidRDefault="00F83759" w:rsidP="00F134EE">
      <w:pPr>
        <w:pStyle w:val="CuerpoTesis"/>
      </w:pPr>
      <w:r>
        <w:t>Texto</w:t>
      </w:r>
    </w:p>
    <w:p w14:paraId="393FAE58" w14:textId="5B104A5F" w:rsidR="004A1F86" w:rsidRDefault="004A1F86" w:rsidP="00F134EE">
      <w:pPr>
        <w:pStyle w:val="CuerpoTesis"/>
      </w:pPr>
    </w:p>
    <w:p w14:paraId="6BFD5F3B" w14:textId="0AAFE959" w:rsidR="004A1F86" w:rsidRDefault="008457BD" w:rsidP="008457BD">
      <w:pPr>
        <w:pStyle w:val="CuerpoTesis"/>
        <w:numPr>
          <w:ilvl w:val="4"/>
          <w:numId w:val="1"/>
        </w:numPr>
      </w:pPr>
      <w:r>
        <w:rPr>
          <w:lang w:eastAsia="es-ES"/>
        </w:rPr>
        <w:t xml:space="preserve">Se puede tomar en consideración que para la realización de la SLR se puede iniciar con la herramienta de </w:t>
      </w:r>
      <w:proofErr w:type="spellStart"/>
      <w:r w:rsidRPr="008100AB">
        <w:rPr>
          <w:lang w:eastAsia="es-ES"/>
        </w:rPr>
        <w:t>parsif</w:t>
      </w:r>
      <w:r>
        <w:rPr>
          <w:lang w:eastAsia="es-ES"/>
        </w:rPr>
        <w:t>.al</w:t>
      </w:r>
      <w:proofErr w:type="spellEnd"/>
      <w:r>
        <w:rPr>
          <w:lang w:eastAsia="es-ES"/>
        </w:rPr>
        <w:t xml:space="preserve"> para…</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98" w:name="_Toc527403377"/>
      <w:bookmarkStart w:id="99" w:name="_Toc214903"/>
      <w:r>
        <w:t>Bibliografía</w:t>
      </w:r>
      <w:bookmarkEnd w:id="98"/>
      <w:bookmarkEnd w:id="99"/>
    </w:p>
    <w:p w14:paraId="2ACD6B25" w14:textId="77777777" w:rsidR="003447B7" w:rsidRDefault="003447B7" w:rsidP="00F63A85">
      <w:pPr>
        <w:pStyle w:val="CuerpoTesis"/>
      </w:pPr>
    </w:p>
    <w:bookmarkStart w:id="100" w:name="_Toc527403378"/>
    <w:p w14:paraId="221E5D94" w14:textId="6B85A7ED" w:rsidR="00332932" w:rsidRPr="00332932" w:rsidRDefault="00C831C8" w:rsidP="00332932">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rsidRPr="00C810D9">
        <w:rPr>
          <w:lang w:val="es-EC"/>
        </w:rPr>
        <w:instrText xml:space="preserve">ADDIN Mendeley Bibliography CSL_BIBLIOGRAPHY </w:instrText>
      </w:r>
      <w:r>
        <w:fldChar w:fldCharType="separate"/>
      </w:r>
      <w:r w:rsidR="00332932" w:rsidRPr="00332932">
        <w:rPr>
          <w:rFonts w:ascii="Calibri" w:hAnsi="Calibri" w:cs="Times New Roman"/>
          <w:noProof/>
          <w:szCs w:val="24"/>
        </w:rPr>
        <w:t>[1]</w:t>
      </w:r>
      <w:r w:rsidR="00332932" w:rsidRPr="00332932">
        <w:rPr>
          <w:rFonts w:ascii="Calibri" w:hAnsi="Calibri" w:cs="Times New Roman"/>
          <w:noProof/>
          <w:szCs w:val="24"/>
        </w:rPr>
        <w:tab/>
        <w:t>Ministerio de Salud Pública Ecuador, “Protocolos odontológicos,” Ecuador, 2014.</w:t>
      </w:r>
    </w:p>
    <w:p w14:paraId="01F8C06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w:t>
      </w:r>
      <w:r w:rsidRPr="00332932">
        <w:rPr>
          <w:rFonts w:ascii="Calibri" w:hAnsi="Calibri" w:cs="Times New Roman"/>
          <w:noProof/>
          <w:szCs w:val="24"/>
        </w:rPr>
        <w:tab/>
        <w:t>Ministerio de Salud Pública, “Manual de Historia Clínica.”</w:t>
      </w:r>
    </w:p>
    <w:p w14:paraId="3EFAB7E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w:t>
      </w:r>
      <w:r w:rsidRPr="00332932">
        <w:rPr>
          <w:rFonts w:ascii="Calibri" w:hAnsi="Calibri" w:cs="Times New Roman"/>
          <w:noProof/>
          <w:szCs w:val="24"/>
        </w:rPr>
        <w:tab/>
        <w:t>M. Teresa Criado del Río, “Aspectos médico-legales de la historia clínica,” 1999.</w:t>
      </w:r>
    </w:p>
    <w:p w14:paraId="336E6D3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w:t>
      </w:r>
      <w:r w:rsidRPr="00332932">
        <w:rPr>
          <w:rFonts w:ascii="Calibri" w:hAnsi="Calibri" w:cs="Times New Roman"/>
          <w:noProof/>
          <w:szCs w:val="24"/>
        </w:rPr>
        <w:tab/>
        <w:t>“La historia clínica electrónica como herramienta de gestión y mejora del proceso de atención de salud en Costa Rica.”</w:t>
      </w:r>
    </w:p>
    <w:p w14:paraId="2E5FD1D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5]</w:t>
      </w:r>
      <w:r w:rsidRPr="00332932">
        <w:rPr>
          <w:rFonts w:ascii="Calibri" w:hAnsi="Calibri" w:cs="Times New Roman"/>
          <w:noProof/>
          <w:szCs w:val="24"/>
        </w:rPr>
        <w:tab/>
      </w:r>
      <w:r w:rsidRPr="00332932">
        <w:rPr>
          <w:rFonts w:ascii="Calibri" w:hAnsi="Calibri" w:cs="Times New Roman"/>
          <w:i/>
          <w:iCs/>
          <w:noProof/>
          <w:szCs w:val="24"/>
        </w:rPr>
        <w:t>Conversaciones sobre eSalud</w:t>
      </w:r>
      <w:r w:rsidRPr="00332932">
        <w:rPr>
          <w:rFonts w:ascii="Calibri" w:hAnsi="Calibri" w:cs="Times New Roman"/>
          <w:noProof/>
          <w:szCs w:val="24"/>
        </w:rPr>
        <w:t>. .</w:t>
      </w:r>
    </w:p>
    <w:p w14:paraId="2D01BAD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6]</w:t>
      </w:r>
      <w:r w:rsidRPr="00332932">
        <w:rPr>
          <w:rFonts w:ascii="Calibri" w:hAnsi="Calibri" w:cs="Times New Roman"/>
          <w:noProof/>
          <w:szCs w:val="24"/>
        </w:rPr>
        <w:tab/>
        <w:t xml:space="preserve">D. Rojas </w:t>
      </w:r>
      <w:r w:rsidRPr="00332932">
        <w:rPr>
          <w:rFonts w:ascii="Calibri" w:hAnsi="Calibri" w:cs="Times New Roman"/>
          <w:i/>
          <w:iCs/>
          <w:noProof/>
          <w:szCs w:val="24"/>
        </w:rPr>
        <w:t>et al.</w:t>
      </w:r>
      <w:r w:rsidRPr="00332932">
        <w:rPr>
          <w:rFonts w:ascii="Calibri" w:hAnsi="Calibri" w:cs="Times New Roman"/>
          <w:noProof/>
          <w:szCs w:val="24"/>
        </w:rPr>
        <w:t>, “Manual de salud electrónica para directivos de servicios y sistemas de salud.”</w:t>
      </w:r>
    </w:p>
    <w:p w14:paraId="3669712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7]</w:t>
      </w:r>
      <w:r w:rsidRPr="00332932">
        <w:rPr>
          <w:rFonts w:ascii="Calibri" w:hAnsi="Calibri" w:cs="Times New Roman"/>
          <w:noProof/>
          <w:szCs w:val="24"/>
        </w:rPr>
        <w:tab/>
        <w:t>Ministerio de Salud Pública del Ecuador, “Manual de uso del formulario 003 : historia clínica única de odontología,” 2007.</w:t>
      </w:r>
    </w:p>
    <w:p w14:paraId="0626644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8]</w:t>
      </w:r>
      <w:r w:rsidRPr="00332932">
        <w:rPr>
          <w:rFonts w:ascii="Calibri" w:hAnsi="Calibri" w:cs="Times New Roman"/>
          <w:noProof/>
          <w:szCs w:val="24"/>
        </w:rPr>
        <w:tab/>
        <w:t xml:space="preserve">D. A. F. Moya J. Mauricio., M. Pinzón B., and D. Forero S., </w:t>
      </w:r>
      <w:r w:rsidRPr="00332932">
        <w:rPr>
          <w:rFonts w:ascii="Calibri" w:hAnsi="Calibri" w:cs="Times New Roman"/>
          <w:i/>
          <w:iCs/>
          <w:noProof/>
          <w:szCs w:val="24"/>
        </w:rPr>
        <w:t>Odontología básica integrada</w:t>
      </w:r>
      <w:r w:rsidRPr="00332932">
        <w:rPr>
          <w:rFonts w:ascii="Calibri" w:hAnsi="Calibri" w:cs="Times New Roman"/>
          <w:noProof/>
          <w:szCs w:val="24"/>
        </w:rPr>
        <w:t>. Zamora, 2009.</w:t>
      </w:r>
    </w:p>
    <w:p w14:paraId="09E17E0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9]</w:t>
      </w:r>
      <w:r w:rsidRPr="00332932">
        <w:rPr>
          <w:rFonts w:ascii="Calibri" w:hAnsi="Calibri" w:cs="Times New Roman"/>
          <w:noProof/>
          <w:szCs w:val="24"/>
        </w:rPr>
        <w:tab/>
        <w:t xml:space="preserve">I. Sommerville, </w:t>
      </w:r>
      <w:r w:rsidRPr="00332932">
        <w:rPr>
          <w:rFonts w:ascii="Calibri" w:hAnsi="Calibri" w:cs="Times New Roman"/>
          <w:i/>
          <w:iCs/>
          <w:noProof/>
          <w:szCs w:val="24"/>
        </w:rPr>
        <w:t>Software Engineering</w:t>
      </w:r>
      <w:r w:rsidRPr="00332932">
        <w:rPr>
          <w:rFonts w:ascii="Calibri" w:hAnsi="Calibri" w:cs="Times New Roman"/>
          <w:noProof/>
          <w:szCs w:val="24"/>
        </w:rPr>
        <w:t>. 2011.</w:t>
      </w:r>
    </w:p>
    <w:p w14:paraId="2AAC15D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0]</w:t>
      </w:r>
      <w:r w:rsidRPr="00332932">
        <w:rPr>
          <w:rFonts w:ascii="Calibri" w:hAnsi="Calibri" w:cs="Times New Roman"/>
          <w:noProof/>
          <w:szCs w:val="24"/>
        </w:rPr>
        <w:tab/>
        <w:t xml:space="preserve">K. BECK, </w:t>
      </w:r>
      <w:r w:rsidRPr="00332932">
        <w:rPr>
          <w:rFonts w:ascii="Calibri" w:hAnsi="Calibri" w:cs="Times New Roman"/>
          <w:i/>
          <w:iCs/>
          <w:noProof/>
          <w:szCs w:val="24"/>
        </w:rPr>
        <w:t>Una explicación de la programación extrema:Aceptar el cambio.</w:t>
      </w:r>
      <w:r w:rsidRPr="00332932">
        <w:rPr>
          <w:rFonts w:ascii="Calibri" w:hAnsi="Calibri" w:cs="Times New Roman"/>
          <w:noProof/>
          <w:szCs w:val="24"/>
        </w:rPr>
        <w:t xml:space="preserve"> MADRID, 2002.</w:t>
      </w:r>
    </w:p>
    <w:p w14:paraId="26CF2117"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1]</w:t>
      </w:r>
      <w:r w:rsidRPr="00332932">
        <w:rPr>
          <w:rFonts w:ascii="Calibri" w:hAnsi="Calibri" w:cs="Times New Roman"/>
          <w:noProof/>
          <w:szCs w:val="24"/>
        </w:rPr>
        <w:tab/>
        <w:t>Bustamante Dayana and Rodríguez Jean, “Metodología Actual-Metodología XP,” 2014.</w:t>
      </w:r>
    </w:p>
    <w:p w14:paraId="7335417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2]</w:t>
      </w:r>
      <w:r w:rsidRPr="00332932">
        <w:rPr>
          <w:rFonts w:ascii="Calibri" w:hAnsi="Calibri" w:cs="Times New Roman"/>
          <w:noProof/>
          <w:szCs w:val="24"/>
        </w:rPr>
        <w:tab/>
        <w:t>L. Florez, M. Felipe, G. Tobon, U. Tecnologica, D. E. Pereira, and F. De Ingenierias, “FORMULACION DE CRITERIOS PARA LA SELECCION DE METODOLOGIAS DE DESARROLLO DE SOFTWARE.”</w:t>
      </w:r>
    </w:p>
    <w:p w14:paraId="5D1DC22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3]</w:t>
      </w:r>
      <w:r w:rsidRPr="00332932">
        <w:rPr>
          <w:rFonts w:ascii="Calibri" w:hAnsi="Calibri" w:cs="Times New Roman"/>
          <w:noProof/>
          <w:szCs w:val="24"/>
        </w:rPr>
        <w:tab/>
        <w:t>L. G. Definitiva, “La Guía de Scrum.”</w:t>
      </w:r>
    </w:p>
    <w:p w14:paraId="59AE547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4]</w:t>
      </w:r>
      <w:r w:rsidRPr="00332932">
        <w:rPr>
          <w:rFonts w:ascii="Calibri" w:hAnsi="Calibri" w:cs="Times New Roman"/>
          <w:noProof/>
          <w:szCs w:val="24"/>
        </w:rPr>
        <w:tab/>
        <w:t>Manuel Trigas Gallego, “Metodología Scrum.”</w:t>
      </w:r>
    </w:p>
    <w:p w14:paraId="0FEB549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15]</w:t>
      </w:r>
      <w:r w:rsidRPr="00D27B21">
        <w:rPr>
          <w:rFonts w:ascii="Calibri" w:hAnsi="Calibri" w:cs="Times New Roman"/>
          <w:noProof/>
          <w:szCs w:val="24"/>
          <w:lang w:val="en-US"/>
        </w:rPr>
        <w:tab/>
        <w:t xml:space="preserve">A. Cockburn, </w:t>
      </w:r>
      <w:r w:rsidRPr="00D27B21">
        <w:rPr>
          <w:rFonts w:ascii="Calibri" w:hAnsi="Calibri" w:cs="Times New Roman"/>
          <w:i/>
          <w:iCs/>
          <w:noProof/>
          <w:szCs w:val="24"/>
          <w:lang w:val="en-US"/>
        </w:rPr>
        <w:t>Agile software development</w:t>
      </w:r>
      <w:r w:rsidRPr="00D27B21">
        <w:rPr>
          <w:rFonts w:ascii="Calibri" w:hAnsi="Calibri" w:cs="Times New Roman"/>
          <w:noProof/>
          <w:szCs w:val="24"/>
          <w:lang w:val="en-US"/>
        </w:rPr>
        <w:t xml:space="preserve">. </w:t>
      </w:r>
      <w:r w:rsidRPr="00332932">
        <w:rPr>
          <w:rFonts w:ascii="Calibri" w:hAnsi="Calibri" w:cs="Times New Roman"/>
          <w:noProof/>
          <w:szCs w:val="24"/>
        </w:rPr>
        <w:t>2002.</w:t>
      </w:r>
    </w:p>
    <w:p w14:paraId="5217F167"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6]</w:t>
      </w:r>
      <w:r w:rsidRPr="00332932">
        <w:rPr>
          <w:rFonts w:ascii="Calibri" w:hAnsi="Calibri" w:cs="Times New Roman"/>
          <w:noProof/>
          <w:szCs w:val="24"/>
        </w:rPr>
        <w:tab/>
        <w:t>A. O. Duarte and M. Rojas, “Las Metodologías de Desarrollo Ágil como una Oportunidad para la Ingeniería del Software Educativo,” 2008.</w:t>
      </w:r>
    </w:p>
    <w:p w14:paraId="7B94D52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17]</w:t>
      </w:r>
      <w:r w:rsidRPr="00332932">
        <w:rPr>
          <w:rFonts w:ascii="Calibri" w:hAnsi="Calibri" w:cs="Times New Roman"/>
          <w:noProof/>
          <w:szCs w:val="24"/>
        </w:rPr>
        <w:tab/>
        <w:t>Oya Maria Rosa and Torrealba Javier, “MÉTODO DE DESARROLLO DE SISTEMAS DINÁMICOS (DSDM),” Venezule, 2016.</w:t>
      </w:r>
    </w:p>
    <w:p w14:paraId="17C15597"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18]</w:t>
      </w:r>
      <w:r w:rsidRPr="00D27B21">
        <w:rPr>
          <w:rFonts w:ascii="Calibri" w:hAnsi="Calibri" w:cs="Times New Roman"/>
          <w:noProof/>
          <w:szCs w:val="24"/>
          <w:lang w:val="en-US"/>
        </w:rPr>
        <w:tab/>
        <w:t>A. Iacovelli and C. Souveyet, “Framework for Agile Methods Classification,” 2008.</w:t>
      </w:r>
    </w:p>
    <w:p w14:paraId="6EFD4C68"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19]</w:t>
      </w:r>
      <w:r w:rsidRPr="00D27B21">
        <w:rPr>
          <w:rFonts w:ascii="Calibri" w:hAnsi="Calibri" w:cs="Times New Roman"/>
          <w:noProof/>
          <w:szCs w:val="24"/>
          <w:lang w:val="en-US"/>
        </w:rPr>
        <w:tab/>
        <w:t xml:space="preserve">G. Ahmad, Soomro Tariq, and Nawas Mohammad, “Agile Methodologies : Comparative Study and Future Direction,” no. </w:t>
      </w:r>
      <w:r w:rsidRPr="00332932">
        <w:rPr>
          <w:rFonts w:ascii="Calibri" w:hAnsi="Calibri" w:cs="Times New Roman"/>
          <w:noProof/>
          <w:szCs w:val="24"/>
        </w:rPr>
        <w:t>July, 2014.</w:t>
      </w:r>
    </w:p>
    <w:p w14:paraId="066927B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0]</w:t>
      </w:r>
      <w:r w:rsidRPr="00332932">
        <w:rPr>
          <w:rFonts w:ascii="Calibri" w:hAnsi="Calibri" w:cs="Times New Roman"/>
          <w:noProof/>
          <w:szCs w:val="24"/>
        </w:rPr>
        <w:tab/>
        <w:t>Madruñero Edwin, “Implementación del estándar ISO/IEC 29110 en el proceso de desarrollo de softawre de la dirección de desarrollo tecnológico e informático de la Universidad Técnica del Norte,” p. 213, 2018.</w:t>
      </w:r>
    </w:p>
    <w:p w14:paraId="0B259417"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332932">
        <w:rPr>
          <w:rFonts w:ascii="Calibri" w:hAnsi="Calibri" w:cs="Times New Roman"/>
          <w:noProof/>
          <w:szCs w:val="24"/>
        </w:rPr>
        <w:t>[21]</w:t>
      </w:r>
      <w:r w:rsidRPr="00332932">
        <w:rPr>
          <w:rFonts w:ascii="Calibri" w:hAnsi="Calibri" w:cs="Times New Roman"/>
          <w:noProof/>
          <w:szCs w:val="24"/>
        </w:rPr>
        <w:tab/>
        <w:t xml:space="preserve">F. Valtion teknillinen tutkimuskeskus., J. Acosta, J. Ariza, and M. Salas, </w:t>
      </w:r>
      <w:r w:rsidRPr="00332932">
        <w:rPr>
          <w:rFonts w:ascii="Calibri" w:hAnsi="Calibri" w:cs="Times New Roman"/>
          <w:i/>
          <w:iCs/>
          <w:noProof/>
          <w:szCs w:val="24"/>
        </w:rPr>
        <w:t>Estudio y análisis de los framework en php basados en el modelo vista controlador para el desarrollo de software orientado a la web</w:t>
      </w:r>
      <w:r w:rsidRPr="00332932">
        <w:rPr>
          <w:rFonts w:ascii="Calibri" w:hAnsi="Calibri" w:cs="Times New Roman"/>
          <w:noProof/>
          <w:szCs w:val="24"/>
        </w:rPr>
        <w:t xml:space="preserve">, vol. 4, no. 2. </w:t>
      </w:r>
      <w:r w:rsidRPr="00D27B21">
        <w:rPr>
          <w:rFonts w:ascii="Calibri" w:hAnsi="Calibri" w:cs="Times New Roman"/>
          <w:noProof/>
          <w:szCs w:val="24"/>
          <w:lang w:val="en-US"/>
        </w:rPr>
        <w:t>VTT, 2013.</w:t>
      </w:r>
    </w:p>
    <w:p w14:paraId="3BAEEC7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22]</w:t>
      </w:r>
      <w:r w:rsidRPr="00D27B21">
        <w:rPr>
          <w:rFonts w:ascii="Calibri" w:hAnsi="Calibri" w:cs="Times New Roman"/>
          <w:noProof/>
          <w:szCs w:val="24"/>
          <w:lang w:val="en-US"/>
        </w:rPr>
        <w:tab/>
        <w:t xml:space="preserve">X. Li, S. Karnan, and J. A. Chishti, “An empirical study of three PHP frameworks,” </w:t>
      </w:r>
      <w:r w:rsidRPr="00D27B21">
        <w:rPr>
          <w:rFonts w:ascii="Calibri" w:hAnsi="Calibri" w:cs="Times New Roman"/>
          <w:i/>
          <w:iCs/>
          <w:noProof/>
          <w:szCs w:val="24"/>
          <w:lang w:val="en-US"/>
        </w:rPr>
        <w:t xml:space="preserve">2017 4th Int. </w:t>
      </w:r>
      <w:r w:rsidRPr="00332932">
        <w:rPr>
          <w:rFonts w:ascii="Calibri" w:hAnsi="Calibri" w:cs="Times New Roman"/>
          <w:i/>
          <w:iCs/>
          <w:noProof/>
          <w:szCs w:val="24"/>
        </w:rPr>
        <w:t>Conf. Syst. Informatics, ICSAI 2017</w:t>
      </w:r>
      <w:r w:rsidRPr="00332932">
        <w:rPr>
          <w:rFonts w:ascii="Calibri" w:hAnsi="Calibri" w:cs="Times New Roman"/>
          <w:noProof/>
          <w:szCs w:val="24"/>
        </w:rPr>
        <w:t>, vol. 2018–Janua, no. Icsai, pp. 1636–1640, 2018.</w:t>
      </w:r>
    </w:p>
    <w:p w14:paraId="40B1FD86"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332932">
        <w:rPr>
          <w:rFonts w:ascii="Calibri" w:hAnsi="Calibri" w:cs="Times New Roman"/>
          <w:noProof/>
          <w:szCs w:val="24"/>
        </w:rPr>
        <w:t>[23]</w:t>
      </w:r>
      <w:r w:rsidRPr="00332932">
        <w:rPr>
          <w:rFonts w:ascii="Calibri" w:hAnsi="Calibri" w:cs="Times New Roman"/>
          <w:noProof/>
          <w:szCs w:val="24"/>
        </w:rPr>
        <w:tab/>
        <w:t xml:space="preserve">S. De Gestión, D. C. De Méritos, R. Valarezo, and T. Guarda, “Comparativo de los Frameworks Laravel y Codeigniter Frameworks,” </w:t>
      </w:r>
      <w:r w:rsidRPr="00332932">
        <w:rPr>
          <w:rFonts w:ascii="Calibri" w:hAnsi="Calibri" w:cs="Times New Roman"/>
          <w:i/>
          <w:iCs/>
          <w:noProof/>
          <w:szCs w:val="24"/>
        </w:rPr>
        <w:t xml:space="preserve">2018 13th Iber. </w:t>
      </w:r>
      <w:r w:rsidRPr="00D27B21">
        <w:rPr>
          <w:rFonts w:ascii="Calibri" w:hAnsi="Calibri" w:cs="Times New Roman"/>
          <w:i/>
          <w:iCs/>
          <w:noProof/>
          <w:szCs w:val="24"/>
          <w:lang w:val="en-US"/>
        </w:rPr>
        <w:t>Conf. Inf. Syst. Technol.</w:t>
      </w:r>
      <w:r w:rsidRPr="00D27B21">
        <w:rPr>
          <w:rFonts w:ascii="Calibri" w:hAnsi="Calibri" w:cs="Times New Roman"/>
          <w:noProof/>
          <w:szCs w:val="24"/>
          <w:lang w:val="en-US"/>
        </w:rPr>
        <w:t>, pp. 1–6.</w:t>
      </w:r>
    </w:p>
    <w:p w14:paraId="0757E04A"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D27B21">
        <w:rPr>
          <w:rFonts w:ascii="Calibri" w:hAnsi="Calibri" w:cs="Times New Roman"/>
          <w:noProof/>
          <w:szCs w:val="24"/>
          <w:lang w:val="en-US"/>
        </w:rPr>
        <w:t>[24]</w:t>
      </w:r>
      <w:r w:rsidRPr="00D27B21">
        <w:rPr>
          <w:rFonts w:ascii="Calibri" w:hAnsi="Calibri" w:cs="Times New Roman"/>
          <w:noProof/>
          <w:szCs w:val="24"/>
          <w:lang w:val="en-US"/>
        </w:rPr>
        <w:tab/>
        <w:t xml:space="preserve">U. Ibrahim, J. B. Hayfron-Acquah, and F. Twum, “COMPARATIVE ANALYSIS OF CODEIGNITER AND LARAVEL IN RELATION TO OBJECT-RELATIONAL MAPPING, LOAD TESTING AND STRESS TESTING,” </w:t>
      </w:r>
      <w:r w:rsidRPr="00D27B21">
        <w:rPr>
          <w:rFonts w:ascii="Calibri" w:hAnsi="Calibri" w:cs="Times New Roman"/>
          <w:i/>
          <w:iCs/>
          <w:noProof/>
          <w:szCs w:val="24"/>
          <w:lang w:val="en-US"/>
        </w:rPr>
        <w:t xml:space="preserve">Int. Res. J. Eng. </w:t>
      </w:r>
      <w:r w:rsidRPr="00332932">
        <w:rPr>
          <w:rFonts w:ascii="Calibri" w:hAnsi="Calibri" w:cs="Times New Roman"/>
          <w:i/>
          <w:iCs/>
          <w:noProof/>
          <w:szCs w:val="24"/>
        </w:rPr>
        <w:t>Technol.</w:t>
      </w:r>
    </w:p>
    <w:p w14:paraId="51442BDB"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5]</w:t>
      </w:r>
      <w:r w:rsidRPr="00332932">
        <w:rPr>
          <w:rFonts w:ascii="Calibri" w:hAnsi="Calibri" w:cs="Times New Roman"/>
          <w:noProof/>
          <w:szCs w:val="24"/>
        </w:rPr>
        <w:tab/>
        <w:t>J. C. M. Chafla, “ANÁLISIS DE FRAMEWORK PHP OPENSOURCE EN EL DESARROLLO DE UNA APLICACIÓN WEB PARA LA GESTIÓN DE REPORTES ESTADÍSTICOS EN EL SISTEMA DE AGUA POTABLE DE LA PROVINCIA DE CHIMBORAZO,” p. 202, 2015.</w:t>
      </w:r>
    </w:p>
    <w:p w14:paraId="3F535A82"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6]</w:t>
      </w:r>
      <w:r w:rsidRPr="00332932">
        <w:rPr>
          <w:rFonts w:ascii="Calibri" w:hAnsi="Calibri" w:cs="Times New Roman"/>
          <w:noProof/>
          <w:szCs w:val="24"/>
        </w:rPr>
        <w:tab/>
        <w:t>Yolanda Castán, “Introducción al método científico y sus etapas.”</w:t>
      </w:r>
    </w:p>
    <w:p w14:paraId="7BC400EB"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27]</w:t>
      </w:r>
      <w:r w:rsidRPr="00D27B21">
        <w:rPr>
          <w:rFonts w:ascii="Calibri" w:hAnsi="Calibri" w:cs="Times New Roman"/>
          <w:noProof/>
          <w:szCs w:val="24"/>
          <w:lang w:val="en-US"/>
        </w:rPr>
        <w:tab/>
        <w:t>B. Kitchenham, “Procedures for Performing Systematic Reviews,” 2004.</w:t>
      </w:r>
    </w:p>
    <w:p w14:paraId="29643374"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8]</w:t>
      </w:r>
      <w:r w:rsidRPr="00332932">
        <w:rPr>
          <w:rFonts w:ascii="Calibri" w:hAnsi="Calibri" w:cs="Times New Roman"/>
          <w:noProof/>
          <w:szCs w:val="24"/>
        </w:rPr>
        <w:tab/>
        <w:t>C. Dawson and G. Martín, “El proyecto fin de carrera en ingeniería informática: una guía para el estudiante.” PEARSON EDUCACION, p. 169, 2002.</w:t>
      </w:r>
    </w:p>
    <w:p w14:paraId="0416BB3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29]</w:t>
      </w:r>
      <w:r w:rsidRPr="00332932">
        <w:rPr>
          <w:rFonts w:ascii="Calibri" w:hAnsi="Calibri" w:cs="Times New Roman"/>
          <w:noProof/>
          <w:szCs w:val="24"/>
        </w:rPr>
        <w:tab/>
        <w:t>Ministerio de Salud Publica, “Modelo de gestión de aplicación del consentimiento informado en la practica asistencial,” 2016.</w:t>
      </w:r>
    </w:p>
    <w:p w14:paraId="7717F64D"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30]</w:t>
      </w:r>
      <w:r w:rsidRPr="00D27B21">
        <w:rPr>
          <w:rFonts w:ascii="Calibri" w:hAnsi="Calibri" w:cs="Times New Roman"/>
          <w:noProof/>
          <w:szCs w:val="24"/>
          <w:lang w:val="en-US"/>
        </w:rPr>
        <w:tab/>
        <w:t>K. Barbara, “Guidelines for performing Systematic Literature Reviews in Software Engineering,” 2007.</w:t>
      </w:r>
    </w:p>
    <w:p w14:paraId="6D50EE51"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1]</w:t>
      </w:r>
      <w:r w:rsidRPr="00332932">
        <w:rPr>
          <w:rFonts w:ascii="Calibri" w:hAnsi="Calibri" w:cs="Times New Roman"/>
          <w:noProof/>
          <w:szCs w:val="24"/>
        </w:rPr>
        <w:tab/>
        <w:t xml:space="preserve">J. D. Velásquez Henao and J. D. V. Henao, “Una Guía Corta para Escribir Revisiones Sistemáticas de Literatura. Parte 4,” </w:t>
      </w:r>
      <w:r w:rsidRPr="00332932">
        <w:rPr>
          <w:rFonts w:ascii="Calibri" w:hAnsi="Calibri" w:cs="Times New Roman"/>
          <w:i/>
          <w:iCs/>
          <w:noProof/>
          <w:szCs w:val="24"/>
        </w:rPr>
        <w:t>DYNA</w:t>
      </w:r>
      <w:r w:rsidRPr="00332932">
        <w:rPr>
          <w:rFonts w:ascii="Calibri" w:hAnsi="Calibri" w:cs="Times New Roman"/>
          <w:noProof/>
          <w:szCs w:val="24"/>
        </w:rPr>
        <w:t>, vol. 82, no. 190, pp. 9–12, May 2015.</w:t>
      </w:r>
    </w:p>
    <w:p w14:paraId="54D38D7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2]</w:t>
      </w:r>
      <w:r w:rsidRPr="00332932">
        <w:rPr>
          <w:rFonts w:ascii="Calibri" w:hAnsi="Calibri" w:cs="Times New Roman"/>
          <w:noProof/>
          <w:szCs w:val="24"/>
        </w:rPr>
        <w:tab/>
        <w:t xml:space="preserve">J. D. Velásquez, “Una Guía Corta para Escribir Revisiones Sistemáticas de Literatura Parte 3,” </w:t>
      </w:r>
      <w:r w:rsidRPr="00332932">
        <w:rPr>
          <w:rFonts w:ascii="Calibri" w:hAnsi="Calibri" w:cs="Times New Roman"/>
          <w:i/>
          <w:iCs/>
          <w:noProof/>
          <w:szCs w:val="24"/>
        </w:rPr>
        <w:t>DYNA</w:t>
      </w:r>
      <w:r w:rsidRPr="00332932">
        <w:rPr>
          <w:rFonts w:ascii="Calibri" w:hAnsi="Calibri" w:cs="Times New Roman"/>
          <w:noProof/>
          <w:szCs w:val="24"/>
        </w:rPr>
        <w:t>, vol. 82, no. 189, pp. 9–12, Feb. 2015.</w:t>
      </w:r>
    </w:p>
    <w:p w14:paraId="52E7DC2F"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3]</w:t>
      </w:r>
      <w:r w:rsidRPr="00332932">
        <w:rPr>
          <w:rFonts w:ascii="Calibri" w:hAnsi="Calibri" w:cs="Times New Roman"/>
          <w:noProof/>
          <w:szCs w:val="24"/>
        </w:rPr>
        <w:tab/>
        <w:t xml:space="preserve">“Una Guía Corta para Escribir Revisiones Sistemáticas de Literatura Parte 1,” </w:t>
      </w:r>
      <w:r w:rsidRPr="00332932">
        <w:rPr>
          <w:rFonts w:ascii="Calibri" w:hAnsi="Calibri" w:cs="Times New Roman"/>
          <w:i/>
          <w:iCs/>
          <w:noProof/>
          <w:szCs w:val="24"/>
        </w:rPr>
        <w:t>DYNA</w:t>
      </w:r>
      <w:r w:rsidRPr="00332932">
        <w:rPr>
          <w:rFonts w:ascii="Calibri" w:hAnsi="Calibri" w:cs="Times New Roman"/>
          <w:noProof/>
          <w:szCs w:val="24"/>
        </w:rPr>
        <w:t>, vol. 81, no. 187, pp. 9–10, 2014.</w:t>
      </w:r>
    </w:p>
    <w:p w14:paraId="23F6E6DF"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4]</w:t>
      </w:r>
      <w:r w:rsidRPr="00332932">
        <w:rPr>
          <w:rFonts w:ascii="Calibri" w:hAnsi="Calibri" w:cs="Times New Roman"/>
          <w:noProof/>
          <w:szCs w:val="24"/>
        </w:rPr>
        <w:tab/>
        <w:t>B. López Yolanda, “Metodología Ágil de Desarrollo de Software-XP.”</w:t>
      </w:r>
    </w:p>
    <w:p w14:paraId="5203ACC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5]</w:t>
      </w:r>
      <w:r w:rsidRPr="00332932">
        <w:rPr>
          <w:rFonts w:ascii="Calibri" w:hAnsi="Calibri" w:cs="Times New Roman"/>
          <w:noProof/>
          <w:szCs w:val="24"/>
        </w:rPr>
        <w:tab/>
        <w:t>P. Letelier and M. C. Penadés, “Métodologías ágiles para el desarrollo de software: eXtreme Programming (XP).”</w:t>
      </w:r>
    </w:p>
    <w:p w14:paraId="72088890"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36]</w:t>
      </w:r>
      <w:r w:rsidRPr="00D27B21">
        <w:rPr>
          <w:rFonts w:ascii="Calibri" w:hAnsi="Calibri" w:cs="Times New Roman"/>
          <w:noProof/>
          <w:szCs w:val="24"/>
          <w:lang w:val="en-US"/>
        </w:rPr>
        <w:tab/>
        <w:t>S. Engineering Standards Committee of the IEEE Computer Society, “ISO/IEC/IEEE 29148:2011(E), Systems and software engineering — Life cycle processes — Requirements engineering,” 2011.</w:t>
      </w:r>
    </w:p>
    <w:p w14:paraId="4C6BEB9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7]</w:t>
      </w:r>
      <w:r w:rsidRPr="00332932">
        <w:rPr>
          <w:rFonts w:ascii="Calibri" w:hAnsi="Calibri" w:cs="Times New Roman"/>
          <w:noProof/>
          <w:szCs w:val="24"/>
        </w:rPr>
        <w:tab/>
        <w:t>K. V. Suaza, “Definición de equivalencias entre historias de usuario y especificaciones en UN-LENCEP para el desarrollo ágil de software,” 2013.</w:t>
      </w:r>
    </w:p>
    <w:p w14:paraId="633982ED"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8]</w:t>
      </w:r>
      <w:r w:rsidRPr="00332932">
        <w:rPr>
          <w:rFonts w:ascii="Calibri" w:hAnsi="Calibri" w:cs="Times New Roman"/>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3060A91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39]</w:t>
      </w:r>
      <w:r w:rsidRPr="00332932">
        <w:rPr>
          <w:rFonts w:ascii="Calibri" w:hAnsi="Calibri" w:cs="Times New Roman"/>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0743E63F"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40]</w:t>
      </w:r>
      <w:r w:rsidRPr="00D27B21">
        <w:rPr>
          <w:rFonts w:ascii="Calibri" w:hAnsi="Calibri" w:cs="Times New Roman"/>
          <w:noProof/>
          <w:szCs w:val="24"/>
          <w:lang w:val="en-US"/>
        </w:rPr>
        <w:tab/>
        <w:t xml:space="preserve">D. Milagros </w:t>
      </w:r>
      <w:r w:rsidRPr="00D27B21">
        <w:rPr>
          <w:rFonts w:ascii="Calibri" w:hAnsi="Calibri" w:cs="Times New Roman"/>
          <w:i/>
          <w:iCs/>
          <w:noProof/>
          <w:szCs w:val="24"/>
          <w:lang w:val="en-US"/>
        </w:rPr>
        <w:t>et al.</w:t>
      </w:r>
      <w:r w:rsidRPr="00D27B21">
        <w:rPr>
          <w:rFonts w:ascii="Calibri" w:hAnsi="Calibri" w:cs="Times New Roman"/>
          <w:noProof/>
          <w:szCs w:val="24"/>
          <w:lang w:val="en-US"/>
        </w:rPr>
        <w:t>, “Diseño del software de gestión Medical Records Orthodont-Soft The design of a piece of software: Orthodont-Soft Medical Records,” 2016.</w:t>
      </w:r>
    </w:p>
    <w:p w14:paraId="52E4C146"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1]</w:t>
      </w:r>
      <w:r w:rsidRPr="00332932">
        <w:rPr>
          <w:rFonts w:ascii="Calibri" w:hAnsi="Calibri" w:cs="Times New Roman"/>
          <w:noProof/>
          <w:szCs w:val="24"/>
        </w:rPr>
        <w:tab/>
        <w:t>Chillagano Lucio Alex Eduardo, “Aplicación Web Para La Gestión Académica y Administrativa De La Unidad De Atención Odontológica Uniandes,” Ambato, 2018.</w:t>
      </w:r>
    </w:p>
    <w:p w14:paraId="2CD771B9"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2]</w:t>
      </w:r>
      <w:r w:rsidRPr="00332932">
        <w:rPr>
          <w:rFonts w:ascii="Calibri" w:hAnsi="Calibri" w:cs="Times New Roman"/>
          <w:noProof/>
          <w:szCs w:val="24"/>
        </w:rPr>
        <w:tab/>
        <w:t>Ponluiza Horta Jesús Mesías, “‘Diseño E Implementación De Un Sistema Web De Gestión Odontológico Para La Empresa Eléctrica Riobamba S.A.,’” Riobamba-Ecuador, 2016.</w:t>
      </w:r>
    </w:p>
    <w:p w14:paraId="60329122"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3]</w:t>
      </w:r>
      <w:r w:rsidRPr="00332932">
        <w:rPr>
          <w:rFonts w:ascii="Calibri" w:hAnsi="Calibri" w:cs="Times New Roman"/>
          <w:noProof/>
          <w:szCs w:val="24"/>
        </w:rPr>
        <w:tab/>
        <w:t>Cuzco Cuzco Gustavo Raúl, “Implementación De Un Aplicativo Responsive Para El Seguimiento Clínico Dental En La Institución Odontológica Cemoc Provincia De Pichincha Cantón Cayambe,” Ibarra, 2016.</w:t>
      </w:r>
    </w:p>
    <w:p w14:paraId="0EF6B7C5"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4]</w:t>
      </w:r>
      <w:r w:rsidRPr="00332932">
        <w:rPr>
          <w:rFonts w:ascii="Calibri" w:hAnsi="Calibri" w:cs="Times New Roman"/>
          <w:noProof/>
          <w:szCs w:val="24"/>
        </w:rPr>
        <w:tab/>
        <w:t>A. F. MOREIRA SANTANA and R. D. PALACIOS BARBERÁN, “DESARROLLO E IMPLEMENTACIÓN DE UN SISTEMA INFORMÁTICO PARA LA GESTIÓN DE CITAS MÉDICAS EN EL CONSULTORIO DENTAL &amp;quot;DIVINO NIÑO&amp;quot;.,” Aug. 2017.</w:t>
      </w:r>
    </w:p>
    <w:p w14:paraId="29F4C20E" w14:textId="77777777" w:rsidR="00332932" w:rsidRPr="00D27B21" w:rsidRDefault="00332932" w:rsidP="00332932">
      <w:pPr>
        <w:widowControl w:val="0"/>
        <w:autoSpaceDE w:val="0"/>
        <w:autoSpaceDN w:val="0"/>
        <w:adjustRightInd w:val="0"/>
        <w:spacing w:line="240" w:lineRule="auto"/>
        <w:ind w:left="640" w:hanging="640"/>
        <w:rPr>
          <w:rFonts w:ascii="Calibri" w:hAnsi="Calibri" w:cs="Times New Roman"/>
          <w:noProof/>
          <w:szCs w:val="24"/>
          <w:lang w:val="en-US"/>
        </w:rPr>
      </w:pPr>
      <w:r w:rsidRPr="00D27B21">
        <w:rPr>
          <w:rFonts w:ascii="Calibri" w:hAnsi="Calibri" w:cs="Times New Roman"/>
          <w:noProof/>
          <w:szCs w:val="24"/>
          <w:lang w:val="en-US"/>
        </w:rPr>
        <w:t>[45]</w:t>
      </w:r>
      <w:r w:rsidRPr="00D27B21">
        <w:rPr>
          <w:rFonts w:ascii="Calibri" w:hAnsi="Calibri" w:cs="Times New Roman"/>
          <w:noProof/>
          <w:szCs w:val="24"/>
          <w:lang w:val="en-US"/>
        </w:rPr>
        <w:tab/>
        <w:t xml:space="preserve">C.-Y. Lin </w:t>
      </w:r>
      <w:r w:rsidRPr="00D27B21">
        <w:rPr>
          <w:rFonts w:ascii="Calibri" w:hAnsi="Calibri" w:cs="Times New Roman"/>
          <w:i/>
          <w:iCs/>
          <w:noProof/>
          <w:szCs w:val="24"/>
          <w:lang w:val="en-US"/>
        </w:rPr>
        <w:t>et al.</w:t>
      </w:r>
      <w:r w:rsidRPr="00D27B21">
        <w:rPr>
          <w:rFonts w:ascii="Calibri" w:hAnsi="Calibri" w:cs="Times New Roman"/>
          <w:noProof/>
          <w:szCs w:val="24"/>
          <w:lang w:val="en-US"/>
        </w:rPr>
        <w:t>, “Improvements in dental care using a new mobile app with cloud services,” 2014.</w:t>
      </w:r>
    </w:p>
    <w:p w14:paraId="2DC5637C" w14:textId="77777777" w:rsidR="00332932" w:rsidRPr="00332932" w:rsidRDefault="00332932" w:rsidP="00332932">
      <w:pPr>
        <w:widowControl w:val="0"/>
        <w:autoSpaceDE w:val="0"/>
        <w:autoSpaceDN w:val="0"/>
        <w:adjustRightInd w:val="0"/>
        <w:spacing w:line="240" w:lineRule="auto"/>
        <w:ind w:left="640" w:hanging="640"/>
        <w:rPr>
          <w:rFonts w:ascii="Calibri" w:hAnsi="Calibri" w:cs="Times New Roman"/>
          <w:noProof/>
          <w:szCs w:val="24"/>
        </w:rPr>
      </w:pPr>
      <w:r w:rsidRPr="00332932">
        <w:rPr>
          <w:rFonts w:ascii="Calibri" w:hAnsi="Calibri" w:cs="Times New Roman"/>
          <w:noProof/>
          <w:szCs w:val="24"/>
        </w:rPr>
        <w:t>[46]</w:t>
      </w:r>
      <w:r w:rsidRPr="00332932">
        <w:rPr>
          <w:rFonts w:ascii="Calibri" w:hAnsi="Calibri" w:cs="Times New Roman"/>
          <w:noProof/>
          <w:szCs w:val="24"/>
        </w:rPr>
        <w:tab/>
        <w:t>Desarrollo de una aplicación Web para la gestión de pacientes y personal médico de la clínica odontológica de la universidad de las americas., “FACULTAD DE INGENIERÍA Y CIENCIAS AGROPECUARIAS,” 2017.</w:t>
      </w:r>
    </w:p>
    <w:p w14:paraId="08866211" w14:textId="77777777" w:rsidR="00332932" w:rsidRPr="00332932" w:rsidRDefault="00332932" w:rsidP="00332932">
      <w:pPr>
        <w:widowControl w:val="0"/>
        <w:autoSpaceDE w:val="0"/>
        <w:autoSpaceDN w:val="0"/>
        <w:adjustRightInd w:val="0"/>
        <w:spacing w:line="240" w:lineRule="auto"/>
        <w:ind w:left="640" w:hanging="640"/>
        <w:rPr>
          <w:rFonts w:ascii="Calibri" w:hAnsi="Calibri"/>
          <w:noProof/>
        </w:rPr>
      </w:pPr>
      <w:r w:rsidRPr="00332932">
        <w:rPr>
          <w:rFonts w:ascii="Calibri" w:hAnsi="Calibri" w:cs="Times New Roman"/>
          <w:noProof/>
          <w:szCs w:val="24"/>
        </w:rPr>
        <w:t>[47]</w:t>
      </w:r>
      <w:r w:rsidRPr="00332932">
        <w:rPr>
          <w:rFonts w:ascii="Calibri" w:hAnsi="Calibri" w:cs="Times New Roman"/>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18AEFD20" w14:textId="7A2439AA" w:rsidR="005C1021" w:rsidRDefault="00C831C8" w:rsidP="00F63A85">
      <w:pPr>
        <w:jc w:val="both"/>
        <w:rPr>
          <w:rFonts w:ascii="Arial Black" w:hAnsi="Arial Black"/>
          <w:b/>
          <w:sz w:val="32"/>
        </w:rPr>
      </w:pPr>
      <w:r>
        <w:fldChar w:fldCharType="end"/>
      </w:r>
    </w:p>
    <w:p w14:paraId="09923276" w14:textId="7EE81865" w:rsidR="000B7DCA" w:rsidRDefault="003447B7" w:rsidP="003052B7">
      <w:pPr>
        <w:pStyle w:val="E1Tesis"/>
        <w:numPr>
          <w:ilvl w:val="0"/>
          <w:numId w:val="1"/>
        </w:numPr>
      </w:pPr>
      <w:bookmarkStart w:id="101" w:name="_Toc214904"/>
      <w:r>
        <w:t>Anexos</w:t>
      </w:r>
      <w:bookmarkEnd w:id="100"/>
      <w:bookmarkEnd w:id="101"/>
    </w:p>
    <w:p w14:paraId="352B373E" w14:textId="74495E41" w:rsidR="0053653C" w:rsidRDefault="0053653C" w:rsidP="009079D4">
      <w:pPr>
        <w:pStyle w:val="E2Tesis"/>
      </w:pPr>
      <w:bookmarkStart w:id="102" w:name="_Toc529736738"/>
      <w:bookmarkStart w:id="103" w:name="_Toc214905"/>
      <w:r>
        <w:t>Anexo 1</w:t>
      </w:r>
      <w:bookmarkEnd w:id="102"/>
      <w:r w:rsidR="00F5334D">
        <w:t>: Revisión Sistemática de Literatura</w:t>
      </w:r>
      <w:bookmarkEnd w:id="103"/>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104" w:name="_Toc521961214"/>
      <w:bookmarkStart w:id="105" w:name="_Toc529736739"/>
      <w:r w:rsidRPr="00E06CED">
        <w:rPr>
          <w:b/>
          <w:sz w:val="28"/>
        </w:rPr>
        <w:t>Revisión sistemática de literatura</w:t>
      </w:r>
      <w:r w:rsidRPr="00E06CED">
        <w:rPr>
          <w:rStyle w:val="SubtleEmphasis"/>
          <w:b/>
          <w:i w:val="0"/>
          <w:iCs w:val="0"/>
          <w:color w:val="auto"/>
          <w:sz w:val="28"/>
        </w:rPr>
        <w:t>.</w:t>
      </w:r>
      <w:bookmarkEnd w:id="104"/>
      <w:bookmarkEnd w:id="105"/>
    </w:p>
    <w:p w14:paraId="090A9CDB" w14:textId="52D0ABA6"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0]","plainTextFormattedCitation":"[30]","previouslyFormattedCitation":"[29]"},"properties":{"noteIndex":0},"schema":"https://github.com/citation-style-language/schema/raw/master/csl-citation.json"}</w:instrText>
      </w:r>
      <w:r w:rsidRPr="00F5334D">
        <w:fldChar w:fldCharType="separate"/>
      </w:r>
      <w:r w:rsidR="00332932" w:rsidRPr="00332932">
        <w:rPr>
          <w:noProof/>
        </w:rPr>
        <w:t>[30]</w:t>
      </w:r>
      <w:r w:rsidRPr="00F5334D">
        <w:fldChar w:fldCharType="end"/>
      </w:r>
      <w:r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Pr="00F5334D">
        <w:fldChar w:fldCharType="separate"/>
      </w:r>
      <w:r w:rsidR="00332932" w:rsidRPr="00332932">
        <w:rPr>
          <w:noProof/>
        </w:rPr>
        <w:t>[27]</w:t>
      </w:r>
      <w:r w:rsidRPr="00F5334D">
        <w:fldChar w:fldCharType="end"/>
      </w:r>
      <w:r w:rsidRPr="00F5334D">
        <w:fldChar w:fldCharType="begin" w:fldLock="1"/>
      </w:r>
      <w:r w:rsidR="0033293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32]","plainTextFormattedCitation":"[32]","previouslyFormattedCitation":"[31]"},"properties":{"noteIndex":0},"schema":"https://github.com/citation-style-language/schema/raw/master/csl-citation.json"}</w:instrText>
      </w:r>
      <w:r w:rsidRPr="00F5334D">
        <w:fldChar w:fldCharType="separate"/>
      </w:r>
      <w:r w:rsidR="00332932" w:rsidRPr="00332932">
        <w:rPr>
          <w:noProof/>
        </w:rPr>
        <w:t>[32]</w:t>
      </w:r>
      <w:r w:rsidRPr="00F5334D">
        <w:fldChar w:fldCharType="end"/>
      </w:r>
      <w:r w:rsidRPr="00F5334D">
        <w:fldChar w:fldCharType="begin" w:fldLock="1"/>
      </w:r>
      <w:r w:rsidR="0033293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33]","plainTextFormattedCitation":"[33]","previouslyFormattedCitation":"[32]"},"properties":{"noteIndex":0},"schema":"https://github.com/citation-style-language/schema/raw/master/csl-citation.json"}</w:instrText>
      </w:r>
      <w:r w:rsidRPr="00F5334D">
        <w:fldChar w:fldCharType="separate"/>
      </w:r>
      <w:r w:rsidR="00332932" w:rsidRPr="00332932">
        <w:rPr>
          <w:noProof/>
        </w:rPr>
        <w:t>[33]</w:t>
      </w:r>
      <w:r w:rsidRPr="00F5334D">
        <w:fldChar w:fldCharType="end"/>
      </w:r>
      <w:r w:rsidRPr="00F5334D">
        <w:t>.</w:t>
      </w:r>
    </w:p>
    <w:p w14:paraId="7730250B" w14:textId="6B2DA7E8"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332932">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7]","plainTextFormattedCitation":"[27]","previouslyFormattedCitation":"[26]"},"properties":{"noteIndex":0},"schema":"https://github.com/citation-style-language/schema/raw/master/csl-citation.json"}</w:instrText>
      </w:r>
      <w:r w:rsidRPr="00F5334D">
        <w:fldChar w:fldCharType="separate"/>
      </w:r>
      <w:r w:rsidR="00332932" w:rsidRPr="00332932">
        <w:rPr>
          <w:noProof/>
        </w:rPr>
        <w:t>[27]</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106" w:name="_Toc521961215"/>
      <w:bookmarkStart w:id="107" w:name="_Toc529736740"/>
      <w:r w:rsidRPr="00E06CED">
        <w:rPr>
          <w:b/>
          <w:sz w:val="28"/>
        </w:rPr>
        <w:t>Proceso de SLR</w:t>
      </w:r>
      <w:bookmarkEnd w:id="106"/>
      <w:bookmarkEnd w:id="107"/>
    </w:p>
    <w:p w14:paraId="55938395" w14:textId="420869F2"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332932">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30]","plainTextFormattedCitation":"[30]","previouslyFormattedCitation":"[29]"},"properties":{"noteIndex":0},"schema":"https://github.com/citation-style-language/schema/raw/master/csl-citation.json"}</w:instrText>
      </w:r>
      <w:r w:rsidRPr="00BE158D">
        <w:fldChar w:fldCharType="separate"/>
      </w:r>
      <w:r w:rsidR="00332932" w:rsidRPr="00332932">
        <w:rPr>
          <w:noProof/>
        </w:rPr>
        <w:t>[30]</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108" w:name="_Toc521961216"/>
      <w:bookmarkStart w:id="109" w:name="_Toc529736741"/>
      <w:r w:rsidRPr="00E06CED">
        <w:rPr>
          <w:b/>
          <w:sz w:val="28"/>
        </w:rPr>
        <w:t>Objetivo de la SLR</w:t>
      </w:r>
      <w:bookmarkEnd w:id="108"/>
      <w:bookmarkEnd w:id="109"/>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110" w:name="_Toc521961217"/>
      <w:bookmarkStart w:id="111" w:name="_Toc529736742"/>
      <w:r w:rsidRPr="00E06CED">
        <w:rPr>
          <w:b/>
          <w:sz w:val="28"/>
        </w:rPr>
        <w:t>Pregunta de la SLR</w:t>
      </w:r>
      <w:bookmarkEnd w:id="110"/>
      <w:bookmarkEnd w:id="111"/>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112"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113"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112"/>
      <w:bookmarkEnd w:id="113"/>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114" w:name="_Toc521961219"/>
      <w:bookmarkStart w:id="115" w:name="_Toc529736744"/>
      <w:r w:rsidRPr="00591D27">
        <w:rPr>
          <w:b/>
          <w:sz w:val="28"/>
        </w:rPr>
        <w:t>Fuentes bibliográficas seleccionadas.</w:t>
      </w:r>
      <w:bookmarkEnd w:id="114"/>
      <w:bookmarkEnd w:id="115"/>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5"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6"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116" w:name="_Toc521961220"/>
      <w:bookmarkStart w:id="117" w:name="_Toc529736745"/>
      <w:r w:rsidRPr="00E06CED">
        <w:rPr>
          <w:b/>
          <w:sz w:val="28"/>
        </w:rPr>
        <w:t>Cadenas de búsqueda</w:t>
      </w:r>
      <w:bookmarkEnd w:id="116"/>
      <w:bookmarkEnd w:id="117"/>
    </w:p>
    <w:p w14:paraId="03298623" w14:textId="6C6654E5" w:rsidR="0053653C" w:rsidRPr="00DF58D3" w:rsidRDefault="0053653C" w:rsidP="00686DC4">
      <w:pPr>
        <w:pStyle w:val="CuerpoTesis"/>
        <w:rPr>
          <w:lang w:eastAsia="es-EC"/>
        </w:rPr>
      </w:pPr>
      <w:r>
        <w:rPr>
          <w:lang w:eastAsia="es-EC"/>
        </w:rPr>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556FB195" w:rsidR="00E7451D" w:rsidRDefault="00E7451D" w:rsidP="00F2607D">
      <w:pPr>
        <w:pStyle w:val="Caption"/>
      </w:pPr>
      <w:bookmarkStart w:id="118" w:name="_Ref530638527"/>
      <w:bookmarkStart w:id="119" w:name="_Toc53124281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V</w:t>
      </w:r>
      <w:r w:rsidR="002F0F85">
        <w:rPr>
          <w:noProof/>
        </w:rPr>
        <w:fldChar w:fldCharType="end"/>
      </w:r>
      <w:bookmarkEnd w:id="118"/>
      <w:r>
        <w:t>.</w:t>
      </w:r>
      <w:r>
        <w:br/>
      </w:r>
      <w:r w:rsidRPr="009E4BD7">
        <w:t>CADENAS DE BÚSQUEDA</w:t>
      </w:r>
      <w:bookmarkEnd w:id="119"/>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2530DB"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2530DB"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2530DB"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F2607D">
      <w:pPr>
        <w:pStyle w:val="Caption"/>
        <w:rPr>
          <w:lang w:val="es-EC"/>
        </w:rPr>
      </w:pPr>
      <w:bookmarkStart w:id="120" w:name="_Toc521961221"/>
    </w:p>
    <w:p w14:paraId="14EB2EC1" w14:textId="77777777" w:rsidR="0053653C" w:rsidRPr="007B5434" w:rsidRDefault="0053653C" w:rsidP="007B5434">
      <w:pPr>
        <w:pStyle w:val="CuerpoTesis"/>
        <w:rPr>
          <w:b/>
          <w:sz w:val="28"/>
        </w:rPr>
      </w:pPr>
      <w:bookmarkStart w:id="121" w:name="_Toc529736746"/>
      <w:r w:rsidRPr="007B5434">
        <w:rPr>
          <w:b/>
          <w:sz w:val="28"/>
        </w:rPr>
        <w:t>Criterios de Inclusión</w:t>
      </w:r>
      <w:bookmarkEnd w:id="120"/>
      <w:bookmarkEnd w:id="121"/>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122" w:name="_Toc521961222"/>
      <w:bookmarkStart w:id="123" w:name="_Toc529736747"/>
      <w:r w:rsidRPr="007B5434">
        <w:rPr>
          <w:b/>
          <w:sz w:val="28"/>
        </w:rPr>
        <w:t>Criterios de Exclusión</w:t>
      </w:r>
      <w:bookmarkEnd w:id="122"/>
      <w:bookmarkEnd w:id="123"/>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24" w:name="_Toc521961223"/>
      <w:bookmarkStart w:id="125" w:name="_Toc529736748"/>
      <w:r w:rsidRPr="007B5434">
        <w:rPr>
          <w:b/>
          <w:sz w:val="28"/>
        </w:rPr>
        <w:t>Ejecución de la SLR</w:t>
      </w:r>
      <w:bookmarkEnd w:id="124"/>
      <w:bookmarkEnd w:id="125"/>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26" w:name="_Toc521961224"/>
      <w:bookmarkStart w:id="127"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26"/>
      <w:bookmarkEnd w:id="127"/>
    </w:p>
    <w:p w14:paraId="499A17B7" w14:textId="76CB6B3C" w:rsidR="0053653C" w:rsidRDefault="0053653C" w:rsidP="009079D4">
      <w:pPr>
        <w:pStyle w:val="CuerpoTesis"/>
        <w:rPr>
          <w:rFonts w:cs="Times New Roman"/>
          <w:szCs w:val="24"/>
        </w:rPr>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74DDCBC3" w14:textId="5096FEB6" w:rsidR="004127E6" w:rsidRDefault="00B14F5C" w:rsidP="009079D4">
      <w:pPr>
        <w:pStyle w:val="CuerpoTesis"/>
      </w:pPr>
      <w:r>
        <w:rPr>
          <w:noProof/>
        </w:rPr>
        <w:drawing>
          <wp:anchor distT="0" distB="0" distL="114300" distR="114300" simplePos="0" relativeHeight="251667456" behindDoc="0" locked="0" layoutInCell="1" allowOverlap="1" wp14:anchorId="26243E37" wp14:editId="750C33ED">
            <wp:simplePos x="0" y="0"/>
            <wp:positionH relativeFrom="column">
              <wp:posOffset>596092</wp:posOffset>
            </wp:positionH>
            <wp:positionV relativeFrom="paragraph">
              <wp:posOffset>0</wp:posOffset>
            </wp:positionV>
            <wp:extent cx="4044950" cy="3622675"/>
            <wp:effectExtent l="0" t="0" r="0"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044950" cy="3622675"/>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DE10563" wp14:editId="5CBF26B5">
                <wp:simplePos x="0" y="0"/>
                <wp:positionH relativeFrom="column">
                  <wp:posOffset>499110</wp:posOffset>
                </wp:positionH>
                <wp:positionV relativeFrom="paragraph">
                  <wp:posOffset>3679825</wp:posOffset>
                </wp:positionV>
                <wp:extent cx="4044950"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044950" cy="635"/>
                        </a:xfrm>
                        <a:prstGeom prst="rect">
                          <a:avLst/>
                        </a:prstGeom>
                        <a:solidFill>
                          <a:prstClr val="white"/>
                        </a:solidFill>
                        <a:ln>
                          <a:noFill/>
                        </a:ln>
                      </wps:spPr>
                      <wps:txbx>
                        <w:txbxContent>
                          <w:p w14:paraId="14708B65" w14:textId="4C648989" w:rsidR="006C10A8" w:rsidRPr="006950D9" w:rsidRDefault="006C10A8"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E10563" id="Text Box 9" o:spid="_x0000_s1090" type="#_x0000_t202" style="position:absolute;left:0;text-align:left;margin-left:39.3pt;margin-top:289.75pt;width:31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" stroked="f">
                <v:textbox style="mso-fit-shape-to-text:t" inset="0,0,0,0">
                  <w:txbxContent>
                    <w:p w14:paraId="14708B65" w14:textId="4C648989" w:rsidR="006C10A8" w:rsidRPr="006950D9" w:rsidRDefault="006C10A8" w:rsidP="00B14F5C">
                      <w:pPr>
                        <w:pStyle w:val="Caption"/>
                        <w:rPr>
                          <w:noProof/>
                        </w:rPr>
                      </w:pPr>
                      <w:r>
                        <w:t xml:space="preserve">Figura </w:t>
                      </w:r>
                      <w:r>
                        <w:rPr>
                          <w:noProof/>
                        </w:rPr>
                        <w:fldChar w:fldCharType="begin"/>
                      </w:r>
                      <w:r>
                        <w:rPr>
                          <w:noProof/>
                        </w:rPr>
                        <w:instrText xml:space="preserve"> SEQ Figura \* ARABIC </w:instrText>
                      </w:r>
                      <w:r>
                        <w:rPr>
                          <w:noProof/>
                        </w:rPr>
                        <w:fldChar w:fldCharType="separate"/>
                      </w:r>
                      <w:r>
                        <w:rPr>
                          <w:noProof/>
                        </w:rPr>
                        <w:t>6</w:t>
                      </w:r>
                      <w:r>
                        <w:rPr>
                          <w:noProof/>
                        </w:rPr>
                        <w:fldChar w:fldCharType="end"/>
                      </w:r>
                      <w:r>
                        <w:t>. Diagrama de estudios seleccionados SLR</w:t>
                      </w:r>
                    </w:p>
                  </w:txbxContent>
                </v:textbox>
                <w10:wrap type="topAndBottom"/>
              </v:shape>
            </w:pict>
          </mc:Fallback>
        </mc:AlternateContent>
      </w:r>
    </w:p>
    <w:p w14:paraId="201EFBE9" w14:textId="77319129" w:rsidR="004127E6" w:rsidRDefault="004127E6" w:rsidP="009079D4">
      <w:pPr>
        <w:pStyle w:val="CuerpoTesis"/>
      </w:pPr>
    </w:p>
    <w:p w14:paraId="378CA8D0" w14:textId="02EF4A63" w:rsidR="0053653C" w:rsidRPr="007B5434" w:rsidRDefault="0053653C" w:rsidP="007B5434">
      <w:pPr>
        <w:pStyle w:val="CuerpoTesis"/>
        <w:rPr>
          <w:b/>
          <w:sz w:val="28"/>
        </w:rPr>
      </w:pPr>
      <w:bookmarkStart w:id="128" w:name="_Toc521961225"/>
      <w:bookmarkStart w:id="129" w:name="_Toc529736750"/>
      <w:r w:rsidRPr="007B5434">
        <w:rPr>
          <w:b/>
          <w:sz w:val="28"/>
        </w:rPr>
        <w:t>Estudios en base a los criterios de inclusión y exclusión</w:t>
      </w:r>
      <w:bookmarkEnd w:id="128"/>
      <w:bookmarkEnd w:id="129"/>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7C1CAF66" w:rsidR="00E7451D" w:rsidRDefault="00E7451D" w:rsidP="00F2607D">
      <w:pPr>
        <w:pStyle w:val="Caption"/>
      </w:pPr>
      <w:bookmarkStart w:id="130" w:name="_Ref530638543"/>
      <w:bookmarkStart w:id="131" w:name="_Toc531242815"/>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w:t>
      </w:r>
      <w:r w:rsidR="002F0F85">
        <w:rPr>
          <w:noProof/>
        </w:rPr>
        <w:fldChar w:fldCharType="end"/>
      </w:r>
      <w:bookmarkEnd w:id="130"/>
      <w:r>
        <w:t>.</w:t>
      </w:r>
      <w:r>
        <w:br/>
      </w:r>
      <w:r w:rsidRPr="000D1CB2">
        <w:t>DETALLE DE LOS ARTÍCULOS ANALIZADOS</w:t>
      </w:r>
      <w:bookmarkEnd w:id="131"/>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3EB089C6" w:rsidR="00E7451D" w:rsidRDefault="00E7451D" w:rsidP="00F2607D">
      <w:pPr>
        <w:pStyle w:val="Caption"/>
      </w:pPr>
      <w:bookmarkStart w:id="132" w:name="_Ref530638495"/>
      <w:bookmarkStart w:id="133" w:name="_Toc531242816"/>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w:t>
      </w:r>
      <w:r w:rsidR="002F0F85">
        <w:rPr>
          <w:noProof/>
        </w:rPr>
        <w:fldChar w:fldCharType="end"/>
      </w:r>
      <w:bookmarkEnd w:id="132"/>
      <w:r>
        <w:t>.</w:t>
      </w:r>
      <w:r>
        <w:br/>
      </w:r>
      <w:r w:rsidRPr="00A62BC7">
        <w:t>ESTUDIOS SELECCIONADOS</w:t>
      </w:r>
      <w:bookmarkEnd w:id="133"/>
    </w:p>
    <w:tbl>
      <w:tblPr>
        <w:tblStyle w:val="GridTable4-Accent5"/>
        <w:tblW w:w="0" w:type="auto"/>
        <w:jc w:val="center"/>
        <w:tblLook w:val="04A0" w:firstRow="1" w:lastRow="0" w:firstColumn="1" w:lastColumn="0" w:noHBand="0" w:noVBand="1"/>
      </w:tblPr>
      <w:tblGrid>
        <w:gridCol w:w="755"/>
        <w:gridCol w:w="3938"/>
        <w:gridCol w:w="2492"/>
        <w:gridCol w:w="1643"/>
      </w:tblGrid>
      <w:tr w:rsidR="0053653C" w:rsidRPr="00A25A01" w14:paraId="0AE50D89" w14:textId="77777777" w:rsidTr="005729A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71FCD63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332932">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38]","plainTextFormattedCitation":"[38]","previouslyFormattedCitation":"[37]"},"properties":{"noteIndex":0},"schema":"https://github.com/citation-style-language/schema/raw/master/csl-citation.json"}</w:instrText>
            </w:r>
            <w:r w:rsidRPr="00A25A01">
              <w:fldChar w:fldCharType="separate"/>
            </w:r>
            <w:r w:rsidR="00332932" w:rsidRPr="00332932">
              <w:rPr>
                <w:noProof/>
              </w:rPr>
              <w:t>[38]</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824C4CD"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332932">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39]","plainTextFormattedCitation":"[39]","previouslyFormattedCitation":"[38]"},"properties":{"noteIndex":0},"schema":"https://github.com/citation-style-language/schema/raw/master/csl-citation.json"}</w:instrText>
            </w:r>
            <w:r w:rsidRPr="00A25A01">
              <w:rPr>
                <w:shd w:val="clear" w:color="auto" w:fill="FFFFFF"/>
              </w:rPr>
              <w:fldChar w:fldCharType="separate"/>
            </w:r>
            <w:r w:rsidR="00332932" w:rsidRPr="00332932">
              <w:rPr>
                <w:noProof/>
                <w:shd w:val="clear" w:color="auto" w:fill="FFFFFF"/>
              </w:rPr>
              <w:t>[39]</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5E6200EB"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332932">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44]","plainTextFormattedCitation":"[44]","previouslyFormattedCitation":"[43]"},"properties":{"noteIndex":0},"schema":"https://github.com/citation-style-language/schema/raw/master/csl-citation.json"}</w:instrText>
            </w:r>
            <w:r w:rsidRPr="00A25A01">
              <w:fldChar w:fldCharType="separate"/>
            </w:r>
            <w:r w:rsidR="00332932" w:rsidRPr="00332932">
              <w:rPr>
                <w:noProof/>
              </w:rPr>
              <w:t>[44]</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t>ES4</w:t>
            </w:r>
          </w:p>
        </w:tc>
        <w:tc>
          <w:tcPr>
            <w:tcW w:w="0" w:type="auto"/>
            <w:vAlign w:val="center"/>
          </w:tcPr>
          <w:p w14:paraId="76A7B23F" w14:textId="05418FFB"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332932">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45]","plainTextFormattedCitation":"[45]","previouslyFormattedCitation":"[44]"},"properties":{"noteIndex":0},"schema":"https://github.com/citation-style-language/schema/raw/master/csl-citation.json"}</w:instrText>
            </w:r>
            <w:r w:rsidRPr="00A25A01">
              <w:rPr>
                <w:lang w:val="en-US"/>
              </w:rPr>
              <w:fldChar w:fldCharType="separate"/>
            </w:r>
            <w:r w:rsidR="00332932" w:rsidRPr="00332932">
              <w:rPr>
                <w:noProof/>
                <w:lang w:val="en-US"/>
              </w:rPr>
              <w:t>[45]</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4521F8C4"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332932">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40]","plainTextFormattedCitation":"[40]","previouslyFormattedCitation":"[39]"},"properties":{"noteIndex":0},"schema":"https://github.com/citation-style-language/schema/raw/master/csl-citation.json"}</w:instrText>
            </w:r>
            <w:r w:rsidRPr="00A25A01">
              <w:rPr>
                <w:lang w:val="en-US"/>
              </w:rPr>
              <w:fldChar w:fldCharType="separate"/>
            </w:r>
            <w:r w:rsidR="00332932" w:rsidRPr="00332932">
              <w:rPr>
                <w:noProof/>
                <w:lang w:val="en-US"/>
              </w:rPr>
              <w:t>[40]</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52833D59"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332932">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46]","plainTextFormattedCitation":"[46]","previouslyFormattedCitation":"[45]"},"properties":{"noteIndex":0},"schema":"https://github.com/citation-style-language/schema/raw/master/csl-citation.json"}</w:instrText>
            </w:r>
            <w:r w:rsidRPr="00A25A01">
              <w:fldChar w:fldCharType="separate"/>
            </w:r>
            <w:r w:rsidR="00332932" w:rsidRPr="00332932">
              <w:rPr>
                <w:noProof/>
              </w:rPr>
              <w:t>[46]</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194DBAD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332932">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47]","plainTextFormattedCitation":"[47]","previouslyFormattedCitation":"[46]"},"properties":{"noteIndex":0},"schema":"https://github.com/citation-style-language/schema/raw/master/csl-citation.json"}</w:instrText>
            </w:r>
            <w:r w:rsidRPr="00A25A01">
              <w:fldChar w:fldCharType="separate"/>
            </w:r>
            <w:r w:rsidR="00332932" w:rsidRPr="00332932">
              <w:rPr>
                <w:noProof/>
              </w:rPr>
              <w:t>[47]</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3519FB43"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332932">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41]","plainTextFormattedCitation":"[41]","previouslyFormattedCitation":"[40]"},"properties":{"noteIndex":0},"schema":"https://github.com/citation-style-language/schema/raw/master/csl-citation.json"}</w:instrText>
            </w:r>
            <w:r w:rsidRPr="00A25A01">
              <w:rPr>
                <w:lang w:val="en-US"/>
              </w:rPr>
              <w:fldChar w:fldCharType="separate"/>
            </w:r>
            <w:r w:rsidR="00332932" w:rsidRPr="00332932">
              <w:rPr>
                <w:noProof/>
                <w:lang w:val="en-US"/>
              </w:rPr>
              <w:t>[41]</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5729A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65FB6F5D"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332932">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42]","plainTextFormattedCitation":"[42]","previouslyFormattedCitation":"[41]"},"properties":{"noteIndex":0},"schema":"https://github.com/citation-style-language/schema/raw/master/csl-citation.json"}</w:instrText>
            </w:r>
            <w:r w:rsidRPr="00A25A01">
              <w:fldChar w:fldCharType="separate"/>
            </w:r>
            <w:r w:rsidR="00332932" w:rsidRPr="00332932">
              <w:rPr>
                <w:noProof/>
              </w:rPr>
              <w:t>[42]</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RRAAE</w:t>
            </w:r>
          </w:p>
        </w:tc>
      </w:tr>
      <w:tr w:rsidR="0053653C" w:rsidRPr="00A25A01" w14:paraId="34D5787B" w14:textId="77777777" w:rsidTr="005729A0">
        <w:trPr>
          <w:jc w:val="center"/>
        </w:trPr>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1C8ACD3C"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332932">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43]","plainTextFormattedCitation":"[43]","previouslyFormattedCitation":"[42]"},"properties":{"noteIndex":0},"schema":"https://github.com/citation-style-language/schema/raw/master/csl-citation.json"}</w:instrText>
            </w:r>
            <w:r w:rsidRPr="00A25A01">
              <w:fldChar w:fldCharType="separate"/>
            </w:r>
            <w:r w:rsidR="00332932" w:rsidRPr="00332932">
              <w:rPr>
                <w:noProof/>
              </w:rPr>
              <w:t>[43]</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F2607D">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34" w:name="_Toc521961226"/>
      <w:bookmarkStart w:id="135" w:name="_Toc529736751"/>
      <w:r w:rsidRPr="007B5434">
        <w:rPr>
          <w:b/>
          <w:sz w:val="28"/>
        </w:rPr>
        <w:t>Hallazgo de los estudios seleccionados</w:t>
      </w:r>
      <w:bookmarkEnd w:id="134"/>
      <w:bookmarkEnd w:id="135"/>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12"/>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36" w:name="_Toc529736752"/>
      <w:r w:rsidRPr="007B5434">
        <w:rPr>
          <w:b/>
          <w:sz w:val="28"/>
          <w:lang w:val="en-US"/>
        </w:rPr>
        <w:t>CONCLUSIONES</w:t>
      </w:r>
      <w:bookmarkEnd w:id="136"/>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13"/>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03C37D04" w:rsidR="00013D6C" w:rsidRDefault="0053653C" w:rsidP="00D755A7">
      <w:pPr>
        <w:pStyle w:val="CuerpoTesis"/>
        <w:numPr>
          <w:ilvl w:val="0"/>
          <w:numId w:val="6"/>
        </w:numPr>
        <w:ind w:left="360"/>
        <w:rPr>
          <w:rFonts w:eastAsia="Times New Roman"/>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D9FA956" w14:textId="77777777" w:rsidR="00013D6C" w:rsidRDefault="00013D6C">
      <w:pPr>
        <w:rPr>
          <w:rFonts w:ascii="Arial" w:eastAsia="Times New Roman" w:hAnsi="Arial"/>
          <w:color w:val="000000" w:themeColor="text1"/>
          <w:lang w:val="es-EC" w:eastAsia="es-EC"/>
        </w:rPr>
      </w:pPr>
      <w:r>
        <w:rPr>
          <w:rFonts w:eastAsia="Times New Roman"/>
          <w:color w:val="000000" w:themeColor="text1"/>
          <w:lang w:val="es-EC" w:eastAsia="es-EC"/>
        </w:rPr>
        <w:br w:type="page"/>
      </w:r>
    </w:p>
    <w:p w14:paraId="74A89E08" w14:textId="40CD1FE6" w:rsidR="00CB17C7" w:rsidRDefault="00DE10AA" w:rsidP="00CB17C7">
      <w:pPr>
        <w:pStyle w:val="E2Tesis"/>
        <w:rPr>
          <w:lang w:val="es-EC" w:eastAsia="es-EC"/>
        </w:rPr>
      </w:pPr>
      <w:bookmarkStart w:id="137" w:name="_Toc214906"/>
      <w:r>
        <w:rPr>
          <w:noProof/>
        </w:rPr>
        <mc:AlternateContent>
          <mc:Choice Requires="wps">
            <w:drawing>
              <wp:anchor distT="0" distB="0" distL="114300" distR="114300" simplePos="0" relativeHeight="251664384" behindDoc="1" locked="0" layoutInCell="1" allowOverlap="1" wp14:anchorId="4729A1F9" wp14:editId="0B85189B">
                <wp:simplePos x="0" y="0"/>
                <wp:positionH relativeFrom="column">
                  <wp:posOffset>-166370</wp:posOffset>
                </wp:positionH>
                <wp:positionV relativeFrom="paragraph">
                  <wp:posOffset>7564120</wp:posOffset>
                </wp:positionV>
                <wp:extent cx="54089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5408930" cy="635"/>
                        </a:xfrm>
                        <a:prstGeom prst="rect">
                          <a:avLst/>
                        </a:prstGeom>
                        <a:solidFill>
                          <a:prstClr val="white"/>
                        </a:solidFill>
                        <a:ln>
                          <a:noFill/>
                        </a:ln>
                      </wps:spPr>
                      <wps:txbx>
                        <w:txbxContent>
                          <w:p w14:paraId="1A73B17E" w14:textId="005E515F" w:rsidR="006C10A8" w:rsidRPr="00FF6D3B" w:rsidRDefault="006C10A8" w:rsidP="00F2607D">
                            <w:pPr>
                              <w:pStyle w:val="Caption"/>
                              <w:rPr>
                                <w:rFonts w:ascii="Times New Roman" w:hAnsi="Times New Roman" w:cs="Times New Roman"/>
                                <w:b/>
                                <w:noProof/>
                                <w:sz w:val="24"/>
                                <w:lang w:val="en-US"/>
                              </w:rPr>
                            </w:pPr>
                            <w:bookmarkStart w:id="138" w:name="_Ref531241077"/>
                            <w:bookmarkStart w:id="139" w:name="_Toc531241051"/>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38"/>
                            <w:r>
                              <w:t>. Firmas de Médicos Entrevistados</w:t>
                            </w:r>
                            <w:bookmarkEnd w:id="1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29A1F9" id="Text Box 8" o:spid="_x0000_s1091" type="#_x0000_t202" style="position:absolute;left:0;text-align:left;margin-left:-13.1pt;margin-top:595.6pt;width:425.9pt;height:.05pt;z-index:-251652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" stroked="f">
                <v:textbox style="mso-fit-shape-to-text:t" inset="0,0,0,0">
                  <w:txbxContent>
                    <w:p w14:paraId="1A73B17E" w14:textId="005E515F" w:rsidR="006C10A8" w:rsidRPr="00FF6D3B" w:rsidRDefault="006C10A8" w:rsidP="00F2607D">
                      <w:pPr>
                        <w:pStyle w:val="Caption"/>
                        <w:rPr>
                          <w:rFonts w:ascii="Times New Roman" w:hAnsi="Times New Roman" w:cs="Times New Roman"/>
                          <w:b/>
                          <w:noProof/>
                          <w:sz w:val="24"/>
                          <w:lang w:val="en-US"/>
                        </w:rPr>
                      </w:pPr>
                      <w:bookmarkStart w:id="140" w:name="_Ref531241077"/>
                      <w:bookmarkStart w:id="141" w:name="_Toc531241051"/>
                      <w:r>
                        <w:t xml:space="preserve">Figura </w:t>
                      </w:r>
                      <w:r>
                        <w:rPr>
                          <w:noProof/>
                        </w:rPr>
                        <w:fldChar w:fldCharType="begin"/>
                      </w:r>
                      <w:r>
                        <w:rPr>
                          <w:noProof/>
                        </w:rPr>
                        <w:instrText xml:space="preserve"> SEQ Figura \* ARABIC </w:instrText>
                      </w:r>
                      <w:r>
                        <w:rPr>
                          <w:noProof/>
                        </w:rPr>
                        <w:fldChar w:fldCharType="separate"/>
                      </w:r>
                      <w:r>
                        <w:rPr>
                          <w:noProof/>
                        </w:rPr>
                        <w:t>7</w:t>
                      </w:r>
                      <w:r>
                        <w:rPr>
                          <w:noProof/>
                        </w:rPr>
                        <w:fldChar w:fldCharType="end"/>
                      </w:r>
                      <w:bookmarkEnd w:id="140"/>
                      <w:r>
                        <w:t>. Firmas de Médicos Entrevistados</w:t>
                      </w:r>
                      <w:bookmarkEnd w:id="141"/>
                    </w:p>
                  </w:txbxContent>
                </v:textbox>
                <w10:wrap type="tight"/>
              </v:shape>
            </w:pict>
          </mc:Fallback>
        </mc:AlternateContent>
      </w:r>
      <w:r w:rsidR="00013D6C">
        <w:rPr>
          <w:lang w:val="es-EC" w:eastAsia="es-EC"/>
        </w:rPr>
        <w:t>Anexo 2</w:t>
      </w:r>
      <w:bookmarkEnd w:id="137"/>
    </w:p>
    <w:p w14:paraId="184D8F00" w14:textId="1531912C" w:rsidR="00CB17C7" w:rsidRDefault="00CB17C7">
      <w:pPr>
        <w:rPr>
          <w:rFonts w:ascii="Arial" w:eastAsia="Times New Roman" w:hAnsi="Arial"/>
          <w:b/>
          <w:color w:val="000000" w:themeColor="text1"/>
          <w:lang w:val="es-EC" w:eastAsia="es-EC"/>
        </w:rPr>
      </w:pPr>
      <w:r>
        <w:rPr>
          <w:rFonts w:ascii="Times New Roman" w:hAnsi="Times New Roman" w:cs="Times New Roman"/>
          <w:b/>
          <w:noProof/>
          <w:sz w:val="24"/>
          <w:lang w:val="en-US"/>
        </w:rPr>
        <w:drawing>
          <wp:anchor distT="0" distB="0" distL="114300" distR="114300" simplePos="0" relativeHeight="251671552" behindDoc="1" locked="0" layoutInCell="1" allowOverlap="1" wp14:anchorId="299B0832" wp14:editId="3B963D62">
            <wp:simplePos x="0" y="0"/>
            <wp:positionH relativeFrom="column">
              <wp:posOffset>0</wp:posOffset>
            </wp:positionH>
            <wp:positionV relativeFrom="paragraph">
              <wp:posOffset>275590</wp:posOffset>
            </wp:positionV>
            <wp:extent cx="5791835" cy="6915150"/>
            <wp:effectExtent l="0" t="0" r="0" b="0"/>
            <wp:wrapTight wrapText="bothSides">
              <wp:wrapPolygon edited="0">
                <wp:start x="0" y="0"/>
                <wp:lineTo x="0" y="21540"/>
                <wp:lineTo x="21527" y="21540"/>
                <wp:lineTo x="21527" y="0"/>
                <wp:lineTo x="0" y="0"/>
              </wp:wrapPolygon>
            </wp:wrapTight>
            <wp:docPr id="304" name="Picture 304" descr="https://scontent.floh1-1.fna.fbcdn.net/v/t1.15752-9/37098435_1970395989678049_5782757621035433984_n.jpg?_nc_cat=0&amp;oh=994319f8bed85c093115ce5baa85c62b&amp;oe=5BCBBC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scontent.floh1-1.fna.fbcdn.net/v/t1.15752-9/37098435_1970395989678049_5782757621035433984_n.jpg?_nc_cat=0&amp;oh=994319f8bed85c093115ce5baa85c62b&amp;oe=5BCBBC85"/>
                    <pic:cNvPicPr>
                      <a:picLocks noChangeAspect="1" noChangeArrowheads="1"/>
                    </pic:cNvPicPr>
                  </pic:nvPicPr>
                  <pic:blipFill>
                    <a:blip r:embed="rId18" r:link="rId19">
                      <a:extLst>
                        <a:ext uri="{28A0092B-C50C-407E-A947-70E740481C1C}">
                          <a14:useLocalDpi xmlns:a14="http://schemas.microsoft.com/office/drawing/2010/main" val="0"/>
                        </a:ext>
                      </a:extLst>
                    </a:blip>
                    <a:srcRect/>
                    <a:stretch>
                      <a:fillRect/>
                    </a:stretch>
                  </pic:blipFill>
                  <pic:spPr bwMode="auto">
                    <a:xfrm>
                      <a:off x="0" y="0"/>
                      <a:ext cx="5791835" cy="691515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b/>
          <w:color w:val="000000" w:themeColor="text1"/>
          <w:lang w:val="es-EC" w:eastAsia="es-EC"/>
        </w:rPr>
        <w:br w:type="page"/>
      </w:r>
    </w:p>
    <w:p w14:paraId="7F92E0F5" w14:textId="4454C39B" w:rsidR="0053653C" w:rsidRDefault="0053653C" w:rsidP="00013D6C">
      <w:pPr>
        <w:pStyle w:val="CuerpoTesis"/>
        <w:rPr>
          <w:rFonts w:eastAsia="Times New Roman"/>
          <w:b/>
          <w:color w:val="000000" w:themeColor="text1"/>
          <w:lang w:val="es-EC" w:eastAsia="es-EC"/>
        </w:rPr>
      </w:pPr>
    </w:p>
    <w:p w14:paraId="60FD680B" w14:textId="7844E76E" w:rsidR="006E2A77" w:rsidRPr="00C05773" w:rsidRDefault="00CB17C7" w:rsidP="001A1592">
      <w:pPr>
        <w:pStyle w:val="E2Tesis"/>
        <w:rPr>
          <w:noProof/>
          <w:lang w:val="es-EC"/>
        </w:rPr>
      </w:pPr>
      <w:bookmarkStart w:id="142" w:name="_Toc214907"/>
      <w:r w:rsidRPr="00C05773">
        <w:rPr>
          <w:noProof/>
          <w:lang w:val="es-EC"/>
        </w:rPr>
        <w:t xml:space="preserve">Anexo </w:t>
      </w:r>
      <w:r w:rsidR="001A1592" w:rsidRPr="00C05773">
        <w:rPr>
          <w:noProof/>
          <w:lang w:val="es-EC"/>
        </w:rPr>
        <w:t>3: Anteproyecto</w:t>
      </w:r>
      <w:bookmarkEnd w:id="142"/>
    </w:p>
    <w:p w14:paraId="660FC23E" w14:textId="059BA410" w:rsidR="00D93CE5" w:rsidRDefault="00D93CE5" w:rsidP="00EC7F3E">
      <w:pPr>
        <w:pStyle w:val="CuerpoTesis"/>
        <w:rPr>
          <w:lang w:val="es-EC"/>
        </w:rPr>
      </w:pPr>
    </w:p>
    <w:p w14:paraId="633ECAD3" w14:textId="23CFD329" w:rsidR="00D93CE5" w:rsidRDefault="00D93CE5" w:rsidP="001E1F10">
      <w:pPr>
        <w:pStyle w:val="E2Tesis"/>
        <w:rPr>
          <w:lang w:val="es-EC"/>
        </w:rPr>
      </w:pPr>
      <w:bookmarkStart w:id="143" w:name="_Toc214910"/>
      <w:r>
        <w:rPr>
          <w:lang w:val="es-EC"/>
        </w:rPr>
        <w:t xml:space="preserve">Anexo </w:t>
      </w:r>
      <w:r w:rsidR="0050227A">
        <w:rPr>
          <w:lang w:val="es-EC"/>
        </w:rPr>
        <w:t>4</w:t>
      </w:r>
      <w:r>
        <w:rPr>
          <w:lang w:val="es-EC"/>
        </w:rPr>
        <w:t>: Especificación de Requerimientos</w:t>
      </w:r>
      <w:bookmarkEnd w:id="143"/>
    </w:p>
    <w:p w14:paraId="47CF0192" w14:textId="03620D39" w:rsidR="00D93CE5" w:rsidRDefault="00D93CE5" w:rsidP="00D93CE5">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realizarán las pruebas de la aplicación, esta información fue realizada a través de la norma ISO </w:t>
      </w:r>
      <w:r w:rsidRPr="00745C7B">
        <w:rPr>
          <w:lang w:val="es-EC"/>
        </w:rPr>
        <w:t>29148</w:t>
      </w:r>
      <w:r>
        <w:rPr>
          <w:lang w:val="es-EC"/>
        </w:rPr>
        <w:t xml:space="preserve"> </w:t>
      </w:r>
      <w:r>
        <w:rPr>
          <w:lang w:val="es-EC"/>
        </w:rPr>
        <w:fldChar w:fldCharType="begin" w:fldLock="1"/>
      </w:r>
      <w:r w:rsidR="00332932">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36]","plainTextFormattedCitation":"[36]","previouslyFormattedCitation":"[35]"},"properties":{"noteIndex":0},"schema":"https://github.com/citation-style-language/schema/raw/master/csl-citation.json"}</w:instrText>
      </w:r>
      <w:r>
        <w:rPr>
          <w:lang w:val="es-EC"/>
        </w:rPr>
        <w:fldChar w:fldCharType="separate"/>
      </w:r>
      <w:r w:rsidR="00332932" w:rsidRPr="00332932">
        <w:rPr>
          <w:noProof/>
          <w:lang w:val="es-EC"/>
        </w:rPr>
        <w:t>[36]</w:t>
      </w:r>
      <w:r>
        <w:rPr>
          <w:lang w:val="es-EC"/>
        </w:rPr>
        <w:fldChar w:fldCharType="end"/>
      </w:r>
      <w:r>
        <w:rPr>
          <w:lang w:val="es-EC"/>
        </w:rPr>
        <w:t xml:space="preserve">, en el presente apartado se detalla los Requerimientos Funcionales y Requerimientos No Funcionales. </w:t>
      </w:r>
    </w:p>
    <w:p w14:paraId="6B7C22D1" w14:textId="77777777" w:rsidR="00D93CE5" w:rsidRDefault="00D93CE5" w:rsidP="00D93CE5">
      <w:pPr>
        <w:pStyle w:val="CuerpoTesis"/>
        <w:rPr>
          <w:lang w:val="es-EC"/>
        </w:rPr>
      </w:pPr>
      <w:r>
        <w:rPr>
          <w:lang w:val="es-EC"/>
        </w:rPr>
        <w:tab/>
      </w:r>
    </w:p>
    <w:p w14:paraId="14509188" w14:textId="59444057" w:rsidR="00D93CE5" w:rsidRDefault="00D93CE5" w:rsidP="00D93CE5">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w:t>
      </w:r>
      <w:r w:rsidR="002F0F85">
        <w:rPr>
          <w:noProof/>
        </w:rPr>
        <w:fldChar w:fldCharType="end"/>
      </w:r>
      <w:r>
        <w:t>. TABLA DE REQUERIMIENTOS</w:t>
      </w:r>
    </w:p>
    <w:tbl>
      <w:tblPr>
        <w:tblStyle w:val="TableGrid"/>
        <w:tblW w:w="0" w:type="auto"/>
        <w:tblLook w:val="04A0" w:firstRow="1" w:lastRow="0" w:firstColumn="1" w:lastColumn="0" w:noHBand="0" w:noVBand="1"/>
      </w:tblPr>
      <w:tblGrid>
        <w:gridCol w:w="558"/>
        <w:gridCol w:w="4570"/>
        <w:gridCol w:w="1793"/>
        <w:gridCol w:w="1567"/>
      </w:tblGrid>
      <w:tr w:rsidR="00D93CE5" w14:paraId="40A2776C" w14:textId="77777777" w:rsidTr="002A68CA">
        <w:tc>
          <w:tcPr>
            <w:tcW w:w="562" w:type="dxa"/>
            <w:vAlign w:val="center"/>
          </w:tcPr>
          <w:p w14:paraId="71EBCD91" w14:textId="77777777" w:rsidR="00D93CE5" w:rsidRPr="00631DD4" w:rsidRDefault="00D93CE5" w:rsidP="002A68CA">
            <w:pPr>
              <w:pStyle w:val="CuerpoTesis"/>
              <w:jc w:val="center"/>
              <w:rPr>
                <w:b/>
                <w:lang w:val="es-EC"/>
              </w:rPr>
            </w:pPr>
            <w:r w:rsidRPr="00631DD4">
              <w:rPr>
                <w:b/>
                <w:lang w:val="es-EC"/>
              </w:rPr>
              <w:t>N.-</w:t>
            </w:r>
          </w:p>
        </w:tc>
        <w:tc>
          <w:tcPr>
            <w:tcW w:w="4820" w:type="dxa"/>
            <w:vAlign w:val="center"/>
          </w:tcPr>
          <w:p w14:paraId="7E3A3898" w14:textId="77777777" w:rsidR="00D93CE5" w:rsidRPr="00631DD4" w:rsidRDefault="00D93CE5" w:rsidP="002A68CA">
            <w:pPr>
              <w:pStyle w:val="CuerpoTesis"/>
              <w:jc w:val="center"/>
              <w:rPr>
                <w:b/>
                <w:lang w:val="es-EC"/>
              </w:rPr>
            </w:pPr>
            <w:r w:rsidRPr="00631DD4">
              <w:rPr>
                <w:b/>
                <w:lang w:val="es-EC"/>
              </w:rPr>
              <w:t>Requisitos</w:t>
            </w:r>
          </w:p>
        </w:tc>
        <w:tc>
          <w:tcPr>
            <w:tcW w:w="1843" w:type="dxa"/>
            <w:vAlign w:val="center"/>
          </w:tcPr>
          <w:p w14:paraId="1A9A286A" w14:textId="77777777" w:rsidR="00D93CE5" w:rsidRPr="00631DD4" w:rsidRDefault="00D93CE5" w:rsidP="002A68CA">
            <w:pPr>
              <w:pStyle w:val="CuerpoTesis"/>
              <w:jc w:val="center"/>
              <w:rPr>
                <w:b/>
                <w:lang w:val="es-EC"/>
              </w:rPr>
            </w:pPr>
            <w:r w:rsidRPr="00631DD4">
              <w:rPr>
                <w:b/>
                <w:lang w:val="es-EC"/>
              </w:rPr>
              <w:t>Funcional</w:t>
            </w:r>
          </w:p>
        </w:tc>
        <w:tc>
          <w:tcPr>
            <w:tcW w:w="1603" w:type="dxa"/>
            <w:vAlign w:val="center"/>
          </w:tcPr>
          <w:p w14:paraId="270D3477" w14:textId="77777777" w:rsidR="00D93CE5" w:rsidRPr="00631DD4" w:rsidRDefault="00D93CE5" w:rsidP="002A68CA">
            <w:pPr>
              <w:pStyle w:val="CuerpoTesis"/>
              <w:jc w:val="center"/>
              <w:rPr>
                <w:b/>
                <w:lang w:val="es-EC"/>
              </w:rPr>
            </w:pPr>
            <w:r w:rsidRPr="00631DD4">
              <w:rPr>
                <w:b/>
                <w:lang w:val="es-EC"/>
              </w:rPr>
              <w:t>Prioridad</w:t>
            </w:r>
          </w:p>
        </w:tc>
      </w:tr>
      <w:tr w:rsidR="00D93CE5" w14:paraId="44B4E458" w14:textId="77777777" w:rsidTr="002A68CA">
        <w:tc>
          <w:tcPr>
            <w:tcW w:w="562" w:type="dxa"/>
            <w:vAlign w:val="center"/>
          </w:tcPr>
          <w:p w14:paraId="33CC3AEF" w14:textId="77777777" w:rsidR="00D93CE5" w:rsidRDefault="00D93CE5" w:rsidP="002A68CA">
            <w:pPr>
              <w:pStyle w:val="CuerpoTesis"/>
              <w:jc w:val="center"/>
              <w:rPr>
                <w:lang w:val="es-EC"/>
              </w:rPr>
            </w:pPr>
            <w:r>
              <w:rPr>
                <w:lang w:val="es-EC"/>
              </w:rPr>
              <w:t>1</w:t>
            </w:r>
          </w:p>
        </w:tc>
        <w:tc>
          <w:tcPr>
            <w:tcW w:w="4820" w:type="dxa"/>
            <w:vAlign w:val="center"/>
          </w:tcPr>
          <w:p w14:paraId="3CFDAE5A" w14:textId="77777777" w:rsidR="00D93CE5" w:rsidRDefault="00D93CE5" w:rsidP="002A68CA">
            <w:pPr>
              <w:pStyle w:val="CuerpoTesis"/>
              <w:rPr>
                <w:lang w:val="es-EC"/>
              </w:rPr>
            </w:pPr>
            <w:r>
              <w:rPr>
                <w:lang w:val="es-EC"/>
              </w:rPr>
              <w:t xml:space="preserve">El sistema permite el validar usuarios a través de un </w:t>
            </w:r>
            <w:proofErr w:type="spellStart"/>
            <w:r>
              <w:rPr>
                <w:lang w:val="es-EC"/>
              </w:rPr>
              <w:t>modulo</w:t>
            </w:r>
            <w:proofErr w:type="spellEnd"/>
            <w:r>
              <w:rPr>
                <w:lang w:val="es-EC"/>
              </w:rPr>
              <w:t xml:space="preserve"> de administrador, el cual obtendrá la información de los usuarios que se encuentren registrados, permitiendo al administrador dar de baja a un usuario.</w:t>
            </w:r>
          </w:p>
        </w:tc>
        <w:tc>
          <w:tcPr>
            <w:tcW w:w="1843" w:type="dxa"/>
            <w:vAlign w:val="center"/>
          </w:tcPr>
          <w:p w14:paraId="6B169021" w14:textId="77777777" w:rsidR="00D93CE5" w:rsidRDefault="00D93CE5" w:rsidP="002A68CA">
            <w:pPr>
              <w:pStyle w:val="CuerpoTesis"/>
              <w:jc w:val="center"/>
              <w:rPr>
                <w:lang w:val="es-EC"/>
              </w:rPr>
            </w:pPr>
            <w:r>
              <w:rPr>
                <w:lang w:val="es-EC"/>
              </w:rPr>
              <w:t>RF</w:t>
            </w:r>
          </w:p>
        </w:tc>
        <w:tc>
          <w:tcPr>
            <w:tcW w:w="1603" w:type="dxa"/>
            <w:vAlign w:val="center"/>
          </w:tcPr>
          <w:p w14:paraId="5BA42F3B" w14:textId="77777777" w:rsidR="00D93CE5" w:rsidRDefault="00D93CE5" w:rsidP="002A68CA">
            <w:pPr>
              <w:pStyle w:val="CuerpoTesis"/>
              <w:jc w:val="center"/>
              <w:rPr>
                <w:lang w:val="es-EC"/>
              </w:rPr>
            </w:pPr>
            <w:r>
              <w:rPr>
                <w:lang w:val="es-EC"/>
              </w:rPr>
              <w:t>Alta</w:t>
            </w:r>
          </w:p>
        </w:tc>
      </w:tr>
      <w:tr w:rsidR="00D93CE5" w14:paraId="7164EDD7" w14:textId="77777777" w:rsidTr="002A68CA">
        <w:tc>
          <w:tcPr>
            <w:tcW w:w="562" w:type="dxa"/>
            <w:vAlign w:val="center"/>
          </w:tcPr>
          <w:p w14:paraId="6AA8CBBF" w14:textId="77777777" w:rsidR="00D93CE5" w:rsidRDefault="00D93CE5" w:rsidP="002A68CA">
            <w:pPr>
              <w:pStyle w:val="CuerpoTesis"/>
              <w:jc w:val="center"/>
              <w:rPr>
                <w:lang w:val="es-EC"/>
              </w:rPr>
            </w:pPr>
            <w:r>
              <w:rPr>
                <w:lang w:val="es-EC"/>
              </w:rPr>
              <w:t>2</w:t>
            </w:r>
          </w:p>
        </w:tc>
        <w:tc>
          <w:tcPr>
            <w:tcW w:w="4820" w:type="dxa"/>
            <w:vAlign w:val="center"/>
          </w:tcPr>
          <w:p w14:paraId="689D5F09" w14:textId="77777777" w:rsidR="00D93CE5" w:rsidRDefault="00D93CE5" w:rsidP="002A68CA">
            <w:pPr>
              <w:pStyle w:val="CuerpoTesis"/>
              <w:rPr>
                <w:lang w:val="es-EC"/>
              </w:rPr>
            </w:pPr>
            <w:r>
              <w:rPr>
                <w:lang w:val="es-EC"/>
              </w:rPr>
              <w:t>El sistema permite el registro de usuarios a través un formulario base, el sistema valida el registro de una dirección de correo único para su respectiva utilización.</w:t>
            </w:r>
          </w:p>
        </w:tc>
        <w:tc>
          <w:tcPr>
            <w:tcW w:w="1843" w:type="dxa"/>
            <w:vAlign w:val="center"/>
          </w:tcPr>
          <w:p w14:paraId="7853D7C0" w14:textId="77777777" w:rsidR="00D93CE5" w:rsidRDefault="00D93CE5" w:rsidP="002A68CA">
            <w:pPr>
              <w:pStyle w:val="CuerpoTesis"/>
              <w:jc w:val="center"/>
              <w:rPr>
                <w:lang w:val="es-EC"/>
              </w:rPr>
            </w:pPr>
            <w:r>
              <w:rPr>
                <w:lang w:val="es-EC"/>
              </w:rPr>
              <w:t>RF</w:t>
            </w:r>
          </w:p>
        </w:tc>
        <w:tc>
          <w:tcPr>
            <w:tcW w:w="1603" w:type="dxa"/>
            <w:vAlign w:val="center"/>
          </w:tcPr>
          <w:p w14:paraId="4388C7C7" w14:textId="77777777" w:rsidR="00D93CE5" w:rsidRDefault="00D93CE5" w:rsidP="002A68CA">
            <w:pPr>
              <w:pStyle w:val="CuerpoTesis"/>
              <w:jc w:val="center"/>
              <w:rPr>
                <w:lang w:val="es-EC"/>
              </w:rPr>
            </w:pPr>
            <w:r>
              <w:rPr>
                <w:lang w:val="es-EC"/>
              </w:rPr>
              <w:t>Alta</w:t>
            </w:r>
          </w:p>
        </w:tc>
      </w:tr>
      <w:tr w:rsidR="00D93CE5" w14:paraId="0D7DEF7E" w14:textId="77777777" w:rsidTr="002A68CA">
        <w:tc>
          <w:tcPr>
            <w:tcW w:w="562" w:type="dxa"/>
            <w:vAlign w:val="center"/>
          </w:tcPr>
          <w:p w14:paraId="4805350F" w14:textId="77777777" w:rsidR="00D93CE5" w:rsidRDefault="00D93CE5" w:rsidP="002A68CA">
            <w:pPr>
              <w:pStyle w:val="CuerpoTesis"/>
              <w:jc w:val="center"/>
              <w:rPr>
                <w:lang w:val="es-EC"/>
              </w:rPr>
            </w:pPr>
            <w:r>
              <w:rPr>
                <w:lang w:val="es-EC"/>
              </w:rPr>
              <w:t>3</w:t>
            </w:r>
          </w:p>
        </w:tc>
        <w:tc>
          <w:tcPr>
            <w:tcW w:w="4820" w:type="dxa"/>
            <w:vAlign w:val="center"/>
          </w:tcPr>
          <w:p w14:paraId="0AD16648" w14:textId="77777777" w:rsidR="00D93CE5" w:rsidRDefault="00D93CE5" w:rsidP="002A68CA">
            <w:pPr>
              <w:pStyle w:val="CuerpoTesis"/>
              <w:rPr>
                <w:lang w:val="es-EC"/>
              </w:rPr>
            </w:pPr>
            <w:r>
              <w:rPr>
                <w:lang w:val="es-EC"/>
              </w:rPr>
              <w:t>El sistema permite al usuario que haya ingresado con su correo y contraseña respectivamente, el poder modificar su información a través de un formulario.</w:t>
            </w:r>
          </w:p>
        </w:tc>
        <w:tc>
          <w:tcPr>
            <w:tcW w:w="1843" w:type="dxa"/>
            <w:vAlign w:val="center"/>
          </w:tcPr>
          <w:p w14:paraId="1E4D85DD" w14:textId="77777777" w:rsidR="00D93CE5" w:rsidRDefault="00D93CE5" w:rsidP="002A68CA">
            <w:pPr>
              <w:pStyle w:val="CuerpoTesis"/>
              <w:jc w:val="center"/>
              <w:rPr>
                <w:lang w:val="es-EC"/>
              </w:rPr>
            </w:pPr>
            <w:r>
              <w:rPr>
                <w:lang w:val="es-EC"/>
              </w:rPr>
              <w:t>RF</w:t>
            </w:r>
          </w:p>
        </w:tc>
        <w:tc>
          <w:tcPr>
            <w:tcW w:w="1603" w:type="dxa"/>
            <w:vAlign w:val="center"/>
          </w:tcPr>
          <w:p w14:paraId="1F15417C" w14:textId="77777777" w:rsidR="00D93CE5" w:rsidRDefault="00D93CE5" w:rsidP="002A68CA">
            <w:pPr>
              <w:pStyle w:val="CuerpoTesis"/>
              <w:jc w:val="center"/>
              <w:rPr>
                <w:lang w:val="es-EC"/>
              </w:rPr>
            </w:pPr>
            <w:r>
              <w:rPr>
                <w:lang w:val="es-EC"/>
              </w:rPr>
              <w:t>Alta</w:t>
            </w:r>
          </w:p>
        </w:tc>
      </w:tr>
      <w:tr w:rsidR="00D93CE5" w14:paraId="73AC9C9D" w14:textId="77777777" w:rsidTr="002A68CA">
        <w:tc>
          <w:tcPr>
            <w:tcW w:w="562" w:type="dxa"/>
            <w:vAlign w:val="center"/>
          </w:tcPr>
          <w:p w14:paraId="33596627" w14:textId="77777777" w:rsidR="00D93CE5" w:rsidRDefault="00D93CE5" w:rsidP="002A68CA">
            <w:pPr>
              <w:pStyle w:val="CuerpoTesis"/>
              <w:jc w:val="center"/>
              <w:rPr>
                <w:lang w:val="es-EC"/>
              </w:rPr>
            </w:pPr>
            <w:r>
              <w:rPr>
                <w:lang w:val="es-EC"/>
              </w:rPr>
              <w:t>4</w:t>
            </w:r>
          </w:p>
        </w:tc>
        <w:tc>
          <w:tcPr>
            <w:tcW w:w="4820" w:type="dxa"/>
            <w:vAlign w:val="center"/>
          </w:tcPr>
          <w:p w14:paraId="07B0B48C" w14:textId="77777777" w:rsidR="00D93CE5" w:rsidRDefault="00D93CE5" w:rsidP="002A68CA">
            <w:pPr>
              <w:pStyle w:val="CuerpoTesis"/>
              <w:rPr>
                <w:lang w:val="es-EC"/>
              </w:rPr>
            </w:pPr>
            <w:r>
              <w:rPr>
                <w:lang w:val="es-EC"/>
              </w:rPr>
              <w:t xml:space="preserve">El sistema permite la creación de pacientes, la modificación de sus datos base y el listar los pacientes que sean registrador por el médico.  </w:t>
            </w:r>
          </w:p>
        </w:tc>
        <w:tc>
          <w:tcPr>
            <w:tcW w:w="1843" w:type="dxa"/>
            <w:vAlign w:val="center"/>
          </w:tcPr>
          <w:p w14:paraId="210B1230" w14:textId="77777777" w:rsidR="00D93CE5" w:rsidRDefault="00D93CE5" w:rsidP="002A68CA">
            <w:pPr>
              <w:pStyle w:val="CuerpoTesis"/>
              <w:jc w:val="center"/>
              <w:rPr>
                <w:lang w:val="es-EC"/>
              </w:rPr>
            </w:pPr>
            <w:r>
              <w:rPr>
                <w:lang w:val="es-EC"/>
              </w:rPr>
              <w:t>RF</w:t>
            </w:r>
          </w:p>
        </w:tc>
        <w:tc>
          <w:tcPr>
            <w:tcW w:w="1603" w:type="dxa"/>
            <w:vAlign w:val="center"/>
          </w:tcPr>
          <w:p w14:paraId="40C57F2C" w14:textId="77777777" w:rsidR="00D93CE5" w:rsidRDefault="00D93CE5" w:rsidP="002A68CA">
            <w:pPr>
              <w:pStyle w:val="CuerpoTesis"/>
              <w:jc w:val="center"/>
              <w:rPr>
                <w:lang w:val="es-EC"/>
              </w:rPr>
            </w:pPr>
            <w:r>
              <w:rPr>
                <w:lang w:val="es-EC"/>
              </w:rPr>
              <w:t>Alta</w:t>
            </w:r>
          </w:p>
        </w:tc>
      </w:tr>
      <w:tr w:rsidR="00D93CE5" w14:paraId="5BFA7F05" w14:textId="77777777" w:rsidTr="002A68CA">
        <w:tc>
          <w:tcPr>
            <w:tcW w:w="562" w:type="dxa"/>
            <w:vAlign w:val="center"/>
          </w:tcPr>
          <w:p w14:paraId="400126E0" w14:textId="77777777" w:rsidR="00D93CE5" w:rsidRDefault="00D93CE5" w:rsidP="002A68CA">
            <w:pPr>
              <w:pStyle w:val="CuerpoTesis"/>
              <w:jc w:val="center"/>
              <w:rPr>
                <w:lang w:val="es-EC"/>
              </w:rPr>
            </w:pPr>
            <w:r>
              <w:rPr>
                <w:lang w:val="es-EC"/>
              </w:rPr>
              <w:t>5</w:t>
            </w:r>
          </w:p>
        </w:tc>
        <w:tc>
          <w:tcPr>
            <w:tcW w:w="4820" w:type="dxa"/>
            <w:vAlign w:val="center"/>
          </w:tcPr>
          <w:p w14:paraId="073D3253" w14:textId="77777777" w:rsidR="00D93CE5" w:rsidRDefault="00D93CE5" w:rsidP="002A68CA">
            <w:pPr>
              <w:pStyle w:val="CuerpoTesis"/>
              <w:rPr>
                <w:lang w:val="es-EC"/>
              </w:rPr>
            </w:pPr>
            <w:r>
              <w:rPr>
                <w:lang w:val="es-EC"/>
              </w:rPr>
              <w:t xml:space="preserve">El sistema permite la creación de citas médicas, su modificación, eliminación y el listar </w:t>
            </w:r>
            <w:proofErr w:type="gramStart"/>
            <w:r>
              <w:rPr>
                <w:lang w:val="es-EC"/>
              </w:rPr>
              <w:t>los las</w:t>
            </w:r>
            <w:proofErr w:type="gramEnd"/>
            <w:r>
              <w:rPr>
                <w:lang w:val="es-EC"/>
              </w:rPr>
              <w:t xml:space="preserve"> citas </w:t>
            </w:r>
            <w:proofErr w:type="spellStart"/>
            <w:r>
              <w:rPr>
                <w:lang w:val="es-EC"/>
              </w:rPr>
              <w:t>medicas</w:t>
            </w:r>
            <w:proofErr w:type="spellEnd"/>
            <w:r>
              <w:rPr>
                <w:lang w:val="es-EC"/>
              </w:rPr>
              <w:t xml:space="preserve"> que sean registrador por el médico.  </w:t>
            </w:r>
          </w:p>
        </w:tc>
        <w:tc>
          <w:tcPr>
            <w:tcW w:w="1843" w:type="dxa"/>
            <w:vAlign w:val="center"/>
          </w:tcPr>
          <w:p w14:paraId="51C0508D" w14:textId="77777777" w:rsidR="00D93CE5" w:rsidRDefault="00D93CE5" w:rsidP="002A68CA">
            <w:pPr>
              <w:pStyle w:val="CuerpoTesis"/>
              <w:jc w:val="center"/>
              <w:rPr>
                <w:lang w:val="es-EC"/>
              </w:rPr>
            </w:pPr>
            <w:r>
              <w:rPr>
                <w:lang w:val="es-EC"/>
              </w:rPr>
              <w:t>RF</w:t>
            </w:r>
          </w:p>
        </w:tc>
        <w:tc>
          <w:tcPr>
            <w:tcW w:w="1603" w:type="dxa"/>
            <w:vAlign w:val="center"/>
          </w:tcPr>
          <w:p w14:paraId="59DF061D" w14:textId="77777777" w:rsidR="00D93CE5" w:rsidRDefault="00D93CE5" w:rsidP="002A68CA">
            <w:pPr>
              <w:pStyle w:val="CuerpoTesis"/>
              <w:jc w:val="center"/>
              <w:rPr>
                <w:lang w:val="es-EC"/>
              </w:rPr>
            </w:pPr>
            <w:r>
              <w:rPr>
                <w:lang w:val="es-EC"/>
              </w:rPr>
              <w:t>Alta</w:t>
            </w:r>
          </w:p>
        </w:tc>
      </w:tr>
      <w:tr w:rsidR="00D93CE5" w14:paraId="6F8E929C" w14:textId="77777777" w:rsidTr="002A68CA">
        <w:tc>
          <w:tcPr>
            <w:tcW w:w="562" w:type="dxa"/>
            <w:vAlign w:val="center"/>
          </w:tcPr>
          <w:p w14:paraId="33E7BFA7" w14:textId="77777777" w:rsidR="00D93CE5" w:rsidRDefault="00D93CE5" w:rsidP="002A68CA">
            <w:pPr>
              <w:pStyle w:val="CuerpoTesis"/>
              <w:jc w:val="center"/>
              <w:rPr>
                <w:lang w:val="es-EC"/>
              </w:rPr>
            </w:pPr>
            <w:r>
              <w:rPr>
                <w:lang w:val="es-EC"/>
              </w:rPr>
              <w:t>6</w:t>
            </w:r>
          </w:p>
        </w:tc>
        <w:tc>
          <w:tcPr>
            <w:tcW w:w="4820" w:type="dxa"/>
            <w:vAlign w:val="center"/>
          </w:tcPr>
          <w:p w14:paraId="5CB04587" w14:textId="77777777" w:rsidR="00D93CE5" w:rsidRDefault="00D93CE5" w:rsidP="002A68CA">
            <w:pPr>
              <w:pStyle w:val="CuerpoTesis"/>
              <w:rPr>
                <w:lang w:val="es-EC"/>
              </w:rPr>
            </w:pPr>
            <w:r>
              <w:rPr>
                <w:lang w:val="es-EC"/>
              </w:rPr>
              <w:t>El sistema permite el registro único de Historia Clínica que son creadas por pacientes, y el registro de información requerida en cada una de las consultas.</w:t>
            </w:r>
          </w:p>
        </w:tc>
        <w:tc>
          <w:tcPr>
            <w:tcW w:w="1843" w:type="dxa"/>
            <w:vAlign w:val="center"/>
          </w:tcPr>
          <w:p w14:paraId="71684067" w14:textId="77777777" w:rsidR="00D93CE5" w:rsidRDefault="00D93CE5" w:rsidP="002A68CA">
            <w:pPr>
              <w:pStyle w:val="CuerpoTesis"/>
              <w:jc w:val="center"/>
              <w:rPr>
                <w:lang w:val="es-EC"/>
              </w:rPr>
            </w:pPr>
            <w:r>
              <w:rPr>
                <w:lang w:val="es-EC"/>
              </w:rPr>
              <w:t>RF</w:t>
            </w:r>
          </w:p>
        </w:tc>
        <w:tc>
          <w:tcPr>
            <w:tcW w:w="1603" w:type="dxa"/>
            <w:vAlign w:val="center"/>
          </w:tcPr>
          <w:p w14:paraId="477BB2FE" w14:textId="77777777" w:rsidR="00D93CE5" w:rsidRDefault="00D93CE5" w:rsidP="002A68CA">
            <w:pPr>
              <w:pStyle w:val="CuerpoTesis"/>
              <w:jc w:val="center"/>
              <w:rPr>
                <w:lang w:val="es-EC"/>
              </w:rPr>
            </w:pPr>
            <w:r>
              <w:rPr>
                <w:lang w:val="es-EC"/>
              </w:rPr>
              <w:t>Alta</w:t>
            </w:r>
          </w:p>
        </w:tc>
      </w:tr>
      <w:tr w:rsidR="00D93CE5" w14:paraId="4071C621" w14:textId="77777777" w:rsidTr="002A68CA">
        <w:tc>
          <w:tcPr>
            <w:tcW w:w="562" w:type="dxa"/>
            <w:vAlign w:val="center"/>
          </w:tcPr>
          <w:p w14:paraId="4B9B70CB" w14:textId="77777777" w:rsidR="00D93CE5" w:rsidRDefault="00D93CE5" w:rsidP="002A68CA">
            <w:pPr>
              <w:pStyle w:val="CuerpoTesis"/>
              <w:jc w:val="center"/>
              <w:rPr>
                <w:lang w:val="es-EC"/>
              </w:rPr>
            </w:pPr>
            <w:r>
              <w:rPr>
                <w:lang w:val="es-EC"/>
              </w:rPr>
              <w:t>7</w:t>
            </w:r>
          </w:p>
        </w:tc>
        <w:tc>
          <w:tcPr>
            <w:tcW w:w="4820" w:type="dxa"/>
            <w:vAlign w:val="center"/>
          </w:tcPr>
          <w:p w14:paraId="2542FAFB" w14:textId="77777777" w:rsidR="00D93CE5" w:rsidRDefault="00D93CE5" w:rsidP="002A68CA">
            <w:pPr>
              <w:pStyle w:val="CuerpoTesis"/>
              <w:rPr>
                <w:lang w:val="es-EC"/>
              </w:rPr>
            </w:pPr>
            <w:r>
              <w:rPr>
                <w:lang w:val="es-EC"/>
              </w:rPr>
              <w:t xml:space="preserve">El sistema permite el registro del </w:t>
            </w:r>
            <w:proofErr w:type="spellStart"/>
            <w:r>
              <w:rPr>
                <w:lang w:val="es-EC"/>
              </w:rPr>
              <w:t>diagnostico</w:t>
            </w:r>
            <w:proofErr w:type="spellEnd"/>
            <w:r>
              <w:rPr>
                <w:lang w:val="es-EC"/>
              </w:rPr>
              <w:t xml:space="preserve"> inicial que tiene cada paciente, consultar la información requerida en cada uno de ellos.</w:t>
            </w:r>
          </w:p>
        </w:tc>
        <w:tc>
          <w:tcPr>
            <w:tcW w:w="1843" w:type="dxa"/>
            <w:vAlign w:val="center"/>
          </w:tcPr>
          <w:p w14:paraId="15A343DB" w14:textId="77777777" w:rsidR="00D93CE5" w:rsidRDefault="00D93CE5" w:rsidP="002A68CA">
            <w:pPr>
              <w:pStyle w:val="CuerpoTesis"/>
              <w:jc w:val="center"/>
              <w:rPr>
                <w:lang w:val="es-EC"/>
              </w:rPr>
            </w:pPr>
            <w:r>
              <w:rPr>
                <w:lang w:val="es-EC"/>
              </w:rPr>
              <w:t>RF</w:t>
            </w:r>
          </w:p>
        </w:tc>
        <w:tc>
          <w:tcPr>
            <w:tcW w:w="1603" w:type="dxa"/>
            <w:vAlign w:val="center"/>
          </w:tcPr>
          <w:p w14:paraId="336EE5C7" w14:textId="77777777" w:rsidR="00D93CE5" w:rsidRDefault="00D93CE5" w:rsidP="002A68CA">
            <w:pPr>
              <w:pStyle w:val="CuerpoTesis"/>
              <w:jc w:val="center"/>
              <w:rPr>
                <w:lang w:val="es-EC"/>
              </w:rPr>
            </w:pPr>
            <w:r>
              <w:rPr>
                <w:lang w:val="es-EC"/>
              </w:rPr>
              <w:t xml:space="preserve">Alta </w:t>
            </w:r>
          </w:p>
        </w:tc>
      </w:tr>
      <w:tr w:rsidR="00D93CE5" w14:paraId="41A46934" w14:textId="77777777" w:rsidTr="002A68CA">
        <w:tc>
          <w:tcPr>
            <w:tcW w:w="562" w:type="dxa"/>
            <w:vAlign w:val="center"/>
          </w:tcPr>
          <w:p w14:paraId="67CABAB9" w14:textId="77777777" w:rsidR="00D93CE5" w:rsidRDefault="00D93CE5" w:rsidP="002A68CA">
            <w:pPr>
              <w:pStyle w:val="CuerpoTesis"/>
              <w:jc w:val="center"/>
              <w:rPr>
                <w:lang w:val="es-EC"/>
              </w:rPr>
            </w:pPr>
            <w:r>
              <w:rPr>
                <w:lang w:val="es-EC"/>
              </w:rPr>
              <w:t>8</w:t>
            </w:r>
          </w:p>
        </w:tc>
        <w:tc>
          <w:tcPr>
            <w:tcW w:w="4820" w:type="dxa"/>
            <w:vAlign w:val="center"/>
          </w:tcPr>
          <w:p w14:paraId="676A4A22" w14:textId="77777777" w:rsidR="00D93CE5" w:rsidRDefault="00D93CE5" w:rsidP="002A68CA">
            <w:pPr>
              <w:pStyle w:val="CuerpoTesis"/>
              <w:rPr>
                <w:lang w:val="es-EC"/>
              </w:rPr>
            </w:pPr>
            <w:r>
              <w:rPr>
                <w:lang w:val="es-EC"/>
              </w:rPr>
              <w:t>El sistema permite el registro, modificación y la visualización de los tratamientos que se han realizado, esta información podrá ser visualizada por el médico que registra esta información.</w:t>
            </w:r>
          </w:p>
        </w:tc>
        <w:tc>
          <w:tcPr>
            <w:tcW w:w="1843" w:type="dxa"/>
            <w:vAlign w:val="center"/>
          </w:tcPr>
          <w:p w14:paraId="73AAEF03" w14:textId="77777777" w:rsidR="00D93CE5" w:rsidRDefault="00D93CE5" w:rsidP="002A68CA">
            <w:pPr>
              <w:pStyle w:val="CuerpoTesis"/>
              <w:jc w:val="center"/>
              <w:rPr>
                <w:lang w:val="es-EC"/>
              </w:rPr>
            </w:pPr>
            <w:r>
              <w:rPr>
                <w:lang w:val="es-EC"/>
              </w:rPr>
              <w:t>RF</w:t>
            </w:r>
          </w:p>
        </w:tc>
        <w:tc>
          <w:tcPr>
            <w:tcW w:w="1603" w:type="dxa"/>
            <w:vAlign w:val="center"/>
          </w:tcPr>
          <w:p w14:paraId="7FA03F2C" w14:textId="77777777" w:rsidR="00D93CE5" w:rsidRDefault="00D93CE5" w:rsidP="002A68CA">
            <w:pPr>
              <w:pStyle w:val="CuerpoTesis"/>
              <w:jc w:val="center"/>
              <w:rPr>
                <w:lang w:val="es-EC"/>
              </w:rPr>
            </w:pPr>
            <w:r>
              <w:rPr>
                <w:lang w:val="es-EC"/>
              </w:rPr>
              <w:t>Alta</w:t>
            </w:r>
          </w:p>
        </w:tc>
      </w:tr>
      <w:tr w:rsidR="00D93CE5" w14:paraId="7E7B5E43" w14:textId="77777777" w:rsidTr="002A68CA">
        <w:tc>
          <w:tcPr>
            <w:tcW w:w="562" w:type="dxa"/>
            <w:vAlign w:val="center"/>
          </w:tcPr>
          <w:p w14:paraId="5B64D139" w14:textId="77777777" w:rsidR="00D93CE5" w:rsidRDefault="00D93CE5" w:rsidP="002A68CA">
            <w:pPr>
              <w:pStyle w:val="CuerpoTesis"/>
              <w:jc w:val="center"/>
              <w:rPr>
                <w:lang w:val="es-EC"/>
              </w:rPr>
            </w:pPr>
            <w:r>
              <w:rPr>
                <w:lang w:val="es-EC"/>
              </w:rPr>
              <w:t>9</w:t>
            </w:r>
          </w:p>
        </w:tc>
        <w:tc>
          <w:tcPr>
            <w:tcW w:w="4820" w:type="dxa"/>
            <w:vAlign w:val="center"/>
          </w:tcPr>
          <w:p w14:paraId="45BB4FAC" w14:textId="77777777" w:rsidR="00D93CE5" w:rsidRDefault="00D93CE5" w:rsidP="002A68CA">
            <w:pPr>
              <w:pStyle w:val="CuerpoTesis"/>
              <w:rPr>
                <w:lang w:val="es-EC"/>
              </w:rPr>
            </w:pPr>
            <w:r>
              <w:rPr>
                <w:lang w:val="es-EC"/>
              </w:rPr>
              <w:t xml:space="preserve">El sistema </w:t>
            </w:r>
            <w:proofErr w:type="spellStart"/>
            <w:r>
              <w:rPr>
                <w:lang w:val="es-EC"/>
              </w:rPr>
              <w:t>esta</w:t>
            </w:r>
            <w:proofErr w:type="spellEnd"/>
            <w:r>
              <w:rPr>
                <w:lang w:val="es-EC"/>
              </w:rPr>
              <w:t xml:space="preserve"> desarrollado como una aplicación Web, que funciona exclusivamente a través de internet.</w:t>
            </w:r>
          </w:p>
        </w:tc>
        <w:tc>
          <w:tcPr>
            <w:tcW w:w="1843" w:type="dxa"/>
            <w:vAlign w:val="center"/>
          </w:tcPr>
          <w:p w14:paraId="3DEC5CC4" w14:textId="77777777" w:rsidR="00D93CE5" w:rsidRDefault="00D93CE5" w:rsidP="002A68CA">
            <w:pPr>
              <w:pStyle w:val="CuerpoTesis"/>
              <w:jc w:val="center"/>
              <w:rPr>
                <w:lang w:val="es-EC"/>
              </w:rPr>
            </w:pPr>
            <w:r>
              <w:rPr>
                <w:lang w:val="es-EC"/>
              </w:rPr>
              <w:t>RNF</w:t>
            </w:r>
          </w:p>
        </w:tc>
        <w:tc>
          <w:tcPr>
            <w:tcW w:w="1603" w:type="dxa"/>
            <w:vAlign w:val="center"/>
          </w:tcPr>
          <w:p w14:paraId="2FAF9888" w14:textId="77777777" w:rsidR="00D93CE5" w:rsidRDefault="00D93CE5" w:rsidP="002A68CA">
            <w:pPr>
              <w:pStyle w:val="CuerpoTesis"/>
              <w:jc w:val="center"/>
              <w:rPr>
                <w:lang w:val="es-EC"/>
              </w:rPr>
            </w:pPr>
            <w:r>
              <w:rPr>
                <w:lang w:val="es-EC"/>
              </w:rPr>
              <w:t>Alta</w:t>
            </w:r>
          </w:p>
        </w:tc>
      </w:tr>
      <w:tr w:rsidR="00D93CE5" w14:paraId="48D95CEE" w14:textId="77777777" w:rsidTr="002A68CA">
        <w:tc>
          <w:tcPr>
            <w:tcW w:w="562" w:type="dxa"/>
            <w:vAlign w:val="center"/>
          </w:tcPr>
          <w:p w14:paraId="5DDC2DC5" w14:textId="77777777" w:rsidR="00D93CE5" w:rsidRDefault="00D93CE5" w:rsidP="002A68CA">
            <w:pPr>
              <w:pStyle w:val="CuerpoTesis"/>
              <w:jc w:val="center"/>
              <w:rPr>
                <w:lang w:val="es-EC"/>
              </w:rPr>
            </w:pPr>
            <w:r>
              <w:rPr>
                <w:lang w:val="es-EC"/>
              </w:rPr>
              <w:t>10</w:t>
            </w:r>
          </w:p>
        </w:tc>
        <w:tc>
          <w:tcPr>
            <w:tcW w:w="4820" w:type="dxa"/>
            <w:vAlign w:val="center"/>
          </w:tcPr>
          <w:p w14:paraId="62D4BB1A" w14:textId="77777777" w:rsidR="00D93CE5" w:rsidRDefault="00D93CE5" w:rsidP="002A68CA">
            <w:pPr>
              <w:pStyle w:val="CuerpoTesis"/>
              <w:rPr>
                <w:lang w:val="es-EC"/>
              </w:rPr>
            </w:pPr>
            <w:r>
              <w:rPr>
                <w:lang w:val="es-EC"/>
              </w:rPr>
              <w:t>El sistema debe ser intuitivo y amigable para la correcta utilización de los usuarios.</w:t>
            </w:r>
          </w:p>
        </w:tc>
        <w:tc>
          <w:tcPr>
            <w:tcW w:w="1843" w:type="dxa"/>
            <w:vAlign w:val="center"/>
          </w:tcPr>
          <w:p w14:paraId="161ABACD" w14:textId="77777777" w:rsidR="00D93CE5" w:rsidRDefault="00D93CE5" w:rsidP="002A68CA">
            <w:pPr>
              <w:pStyle w:val="CuerpoTesis"/>
              <w:jc w:val="center"/>
              <w:rPr>
                <w:lang w:val="es-EC"/>
              </w:rPr>
            </w:pPr>
            <w:r>
              <w:rPr>
                <w:lang w:val="es-EC"/>
              </w:rPr>
              <w:t>RNF</w:t>
            </w:r>
          </w:p>
        </w:tc>
        <w:tc>
          <w:tcPr>
            <w:tcW w:w="1603" w:type="dxa"/>
            <w:vAlign w:val="center"/>
          </w:tcPr>
          <w:p w14:paraId="1A7D0299" w14:textId="77777777" w:rsidR="00D93CE5" w:rsidRDefault="00D93CE5" w:rsidP="002A68CA">
            <w:pPr>
              <w:pStyle w:val="CuerpoTesis"/>
              <w:jc w:val="center"/>
              <w:rPr>
                <w:lang w:val="es-EC"/>
              </w:rPr>
            </w:pPr>
            <w:r>
              <w:rPr>
                <w:lang w:val="es-EC"/>
              </w:rPr>
              <w:t>Media</w:t>
            </w:r>
          </w:p>
        </w:tc>
      </w:tr>
      <w:tr w:rsidR="00D93CE5" w14:paraId="32A2DA0E" w14:textId="77777777" w:rsidTr="002A68CA">
        <w:tc>
          <w:tcPr>
            <w:tcW w:w="562" w:type="dxa"/>
            <w:vAlign w:val="center"/>
          </w:tcPr>
          <w:p w14:paraId="55CEFCE3" w14:textId="77777777" w:rsidR="00D93CE5" w:rsidRDefault="00D93CE5" w:rsidP="002A68CA">
            <w:pPr>
              <w:pStyle w:val="CuerpoTesis"/>
              <w:jc w:val="center"/>
              <w:rPr>
                <w:lang w:val="es-EC"/>
              </w:rPr>
            </w:pPr>
            <w:r>
              <w:rPr>
                <w:lang w:val="es-EC"/>
              </w:rPr>
              <w:t>11</w:t>
            </w:r>
          </w:p>
        </w:tc>
        <w:tc>
          <w:tcPr>
            <w:tcW w:w="4820" w:type="dxa"/>
            <w:vAlign w:val="center"/>
          </w:tcPr>
          <w:p w14:paraId="00C875EC" w14:textId="77777777" w:rsidR="00D93CE5" w:rsidRDefault="00D93CE5" w:rsidP="002A68CA">
            <w:pPr>
              <w:pStyle w:val="CuerpoTesis"/>
              <w:rPr>
                <w:lang w:val="es-EC"/>
              </w:rPr>
            </w:pPr>
            <w:r>
              <w:rPr>
                <w:lang w:val="es-EC"/>
              </w:rPr>
              <w:t>El sistema debe cumplir con los requisitos solicitados por la clínica odontológica.</w:t>
            </w:r>
          </w:p>
        </w:tc>
        <w:tc>
          <w:tcPr>
            <w:tcW w:w="1843" w:type="dxa"/>
            <w:vAlign w:val="center"/>
          </w:tcPr>
          <w:p w14:paraId="25608FF7" w14:textId="77777777" w:rsidR="00D93CE5" w:rsidRDefault="00D93CE5" w:rsidP="002A68CA">
            <w:pPr>
              <w:pStyle w:val="CuerpoTesis"/>
              <w:jc w:val="center"/>
              <w:rPr>
                <w:lang w:val="es-EC"/>
              </w:rPr>
            </w:pPr>
            <w:r>
              <w:rPr>
                <w:lang w:val="es-EC"/>
              </w:rPr>
              <w:t>RNF</w:t>
            </w:r>
          </w:p>
        </w:tc>
        <w:tc>
          <w:tcPr>
            <w:tcW w:w="1603" w:type="dxa"/>
            <w:vAlign w:val="center"/>
          </w:tcPr>
          <w:p w14:paraId="047FB72D" w14:textId="77777777" w:rsidR="00D93CE5" w:rsidRDefault="00D93CE5" w:rsidP="002A68CA">
            <w:pPr>
              <w:pStyle w:val="CuerpoTesis"/>
              <w:jc w:val="center"/>
              <w:rPr>
                <w:lang w:val="es-EC"/>
              </w:rPr>
            </w:pPr>
            <w:r>
              <w:rPr>
                <w:lang w:val="es-EC"/>
              </w:rPr>
              <w:t>Alta</w:t>
            </w:r>
          </w:p>
        </w:tc>
      </w:tr>
      <w:tr w:rsidR="00D93CE5" w14:paraId="16744059" w14:textId="77777777" w:rsidTr="002A68CA">
        <w:tc>
          <w:tcPr>
            <w:tcW w:w="562" w:type="dxa"/>
            <w:vAlign w:val="center"/>
          </w:tcPr>
          <w:p w14:paraId="2C941CB9" w14:textId="77777777" w:rsidR="00D93CE5" w:rsidRDefault="00D93CE5" w:rsidP="002A68CA">
            <w:pPr>
              <w:pStyle w:val="CuerpoTesis"/>
              <w:jc w:val="center"/>
              <w:rPr>
                <w:lang w:val="es-EC"/>
              </w:rPr>
            </w:pPr>
            <w:r>
              <w:rPr>
                <w:lang w:val="es-EC"/>
              </w:rPr>
              <w:t>12</w:t>
            </w:r>
          </w:p>
        </w:tc>
        <w:tc>
          <w:tcPr>
            <w:tcW w:w="4820" w:type="dxa"/>
            <w:vAlign w:val="center"/>
          </w:tcPr>
          <w:p w14:paraId="491EA7EE" w14:textId="77777777" w:rsidR="00D93CE5" w:rsidRDefault="00D93CE5" w:rsidP="002A68CA">
            <w:pPr>
              <w:pStyle w:val="CuerpoTesis"/>
              <w:rPr>
                <w:lang w:val="es-EC"/>
              </w:rPr>
            </w:pPr>
            <w:r w:rsidRPr="00102E7C">
              <w:rPr>
                <w:lang w:val="es-EC"/>
              </w:rPr>
              <w:t>Toda la información que se registre en la aplicación web será administrada únicamente por los usuarios</w:t>
            </w:r>
            <w:r>
              <w:rPr>
                <w:lang w:val="es-EC"/>
              </w:rPr>
              <w:t>.</w:t>
            </w:r>
          </w:p>
        </w:tc>
        <w:tc>
          <w:tcPr>
            <w:tcW w:w="1843" w:type="dxa"/>
            <w:vAlign w:val="center"/>
          </w:tcPr>
          <w:p w14:paraId="381D38EE" w14:textId="77777777" w:rsidR="00D93CE5" w:rsidRDefault="00D93CE5" w:rsidP="002A68CA">
            <w:pPr>
              <w:pStyle w:val="CuerpoTesis"/>
              <w:jc w:val="center"/>
              <w:rPr>
                <w:lang w:val="es-EC"/>
              </w:rPr>
            </w:pPr>
            <w:r>
              <w:rPr>
                <w:lang w:val="es-EC"/>
              </w:rPr>
              <w:t>RF</w:t>
            </w:r>
          </w:p>
        </w:tc>
        <w:tc>
          <w:tcPr>
            <w:tcW w:w="1603" w:type="dxa"/>
            <w:vAlign w:val="center"/>
          </w:tcPr>
          <w:p w14:paraId="541DCDFD" w14:textId="77777777" w:rsidR="00D93CE5" w:rsidRDefault="00D93CE5" w:rsidP="002A68CA">
            <w:pPr>
              <w:pStyle w:val="CuerpoTesis"/>
              <w:jc w:val="center"/>
              <w:rPr>
                <w:lang w:val="es-EC"/>
              </w:rPr>
            </w:pPr>
            <w:r>
              <w:rPr>
                <w:lang w:val="es-EC"/>
              </w:rPr>
              <w:t>Alta</w:t>
            </w:r>
          </w:p>
        </w:tc>
      </w:tr>
    </w:tbl>
    <w:p w14:paraId="04D55D38" w14:textId="77777777" w:rsidR="00D93CE5" w:rsidRDefault="00D93CE5" w:rsidP="00D93CE5">
      <w:pPr>
        <w:pStyle w:val="CuerpoTesis"/>
        <w:rPr>
          <w:lang w:val="es-EC"/>
        </w:rPr>
      </w:pPr>
    </w:p>
    <w:p w14:paraId="0865DA61" w14:textId="77777777" w:rsidR="00D93CE5" w:rsidRDefault="00D93CE5" w:rsidP="00D93CE5">
      <w:pPr>
        <w:pStyle w:val="CuerpoTesis"/>
        <w:rPr>
          <w:lang w:val="es-EC"/>
        </w:rPr>
      </w:pPr>
    </w:p>
    <w:p w14:paraId="46777515" w14:textId="2380B25C" w:rsidR="00D93CE5" w:rsidRDefault="00D93CE5" w:rsidP="00D93CE5">
      <w:pPr>
        <w:pStyle w:val="Caption"/>
      </w:pPr>
      <w:bookmarkStart w:id="144" w:name="_Toc531242811"/>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VIII</w:t>
      </w:r>
      <w:r w:rsidR="002F0F85">
        <w:rPr>
          <w:noProof/>
        </w:rPr>
        <w:fldChar w:fldCharType="end"/>
      </w:r>
      <w:r>
        <w:t xml:space="preserve">. </w:t>
      </w:r>
      <w:r>
        <w:br/>
        <w:t>REQUERIMIENTOS FUNCIONALES</w:t>
      </w:r>
      <w:bookmarkEnd w:id="144"/>
    </w:p>
    <w:tbl>
      <w:tblPr>
        <w:tblStyle w:val="TableGrid"/>
        <w:tblW w:w="0" w:type="auto"/>
        <w:tblLook w:val="04A0" w:firstRow="1" w:lastRow="0" w:firstColumn="1" w:lastColumn="0" w:noHBand="0" w:noVBand="1"/>
      </w:tblPr>
      <w:tblGrid>
        <w:gridCol w:w="4218"/>
        <w:gridCol w:w="4270"/>
      </w:tblGrid>
      <w:tr w:rsidR="00D93CE5" w14:paraId="2141BE44" w14:textId="77777777" w:rsidTr="002A68CA">
        <w:tc>
          <w:tcPr>
            <w:tcW w:w="8828" w:type="dxa"/>
            <w:gridSpan w:val="2"/>
            <w:vAlign w:val="center"/>
          </w:tcPr>
          <w:p w14:paraId="6FD38928" w14:textId="77777777" w:rsidR="00D93CE5" w:rsidRPr="00FB7EA9" w:rsidRDefault="00D93CE5" w:rsidP="002A68CA">
            <w:pPr>
              <w:pStyle w:val="CuerpoTesis"/>
              <w:jc w:val="center"/>
              <w:rPr>
                <w:b/>
                <w:lang w:val="es-EC"/>
              </w:rPr>
            </w:pPr>
            <w:r w:rsidRPr="00FB7EA9">
              <w:rPr>
                <w:b/>
                <w:lang w:val="es-EC"/>
              </w:rPr>
              <w:t>Requerimientos Funcionales</w:t>
            </w:r>
          </w:p>
        </w:tc>
      </w:tr>
      <w:tr w:rsidR="00D93CE5" w14:paraId="6D1EE366" w14:textId="77777777" w:rsidTr="002A68CA">
        <w:tc>
          <w:tcPr>
            <w:tcW w:w="4414" w:type="dxa"/>
            <w:vAlign w:val="center"/>
          </w:tcPr>
          <w:p w14:paraId="722CFE8E"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32E9535"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14:paraId="5974004A" w14:textId="77777777" w:rsidTr="002A68CA">
        <w:tc>
          <w:tcPr>
            <w:tcW w:w="4414" w:type="dxa"/>
            <w:vAlign w:val="center"/>
          </w:tcPr>
          <w:p w14:paraId="5506B564" w14:textId="77777777" w:rsidR="00D93CE5" w:rsidRPr="009D2B9B" w:rsidRDefault="00D93CE5" w:rsidP="002A68CA">
            <w:pPr>
              <w:pStyle w:val="CuerpoTesis"/>
              <w:jc w:val="center"/>
              <w:rPr>
                <w:lang w:val="es-EC"/>
              </w:rPr>
            </w:pPr>
            <w:r>
              <w:rPr>
                <w:lang w:val="es-EC"/>
              </w:rPr>
              <w:t>RF001</w:t>
            </w:r>
          </w:p>
        </w:tc>
        <w:tc>
          <w:tcPr>
            <w:tcW w:w="4414" w:type="dxa"/>
            <w:vAlign w:val="center"/>
          </w:tcPr>
          <w:p w14:paraId="7D69A88C" w14:textId="77777777" w:rsidR="00D93CE5" w:rsidRPr="009D2B9B" w:rsidRDefault="00D93CE5" w:rsidP="002A68CA">
            <w:pPr>
              <w:pStyle w:val="CuerpoTesis"/>
              <w:jc w:val="center"/>
              <w:rPr>
                <w:lang w:val="es-EC"/>
              </w:rPr>
            </w:pPr>
            <w:r>
              <w:rPr>
                <w:lang w:val="es-EC"/>
              </w:rPr>
              <w:t>Validar Usuarios</w:t>
            </w:r>
          </w:p>
        </w:tc>
      </w:tr>
      <w:tr w:rsidR="00D93CE5" w14:paraId="608B0731" w14:textId="77777777" w:rsidTr="002A68CA">
        <w:tc>
          <w:tcPr>
            <w:tcW w:w="4414" w:type="dxa"/>
            <w:vAlign w:val="center"/>
          </w:tcPr>
          <w:p w14:paraId="523BF36B" w14:textId="77777777" w:rsidR="00D93CE5" w:rsidRPr="000961F5" w:rsidRDefault="00D93CE5" w:rsidP="002A68CA">
            <w:pPr>
              <w:pStyle w:val="CuerpoTesis"/>
              <w:jc w:val="center"/>
              <w:rPr>
                <w:lang w:val="en-US"/>
              </w:rPr>
            </w:pPr>
            <w:r>
              <w:rPr>
                <w:lang w:val="es-EC"/>
              </w:rPr>
              <w:t>RF002</w:t>
            </w:r>
          </w:p>
        </w:tc>
        <w:tc>
          <w:tcPr>
            <w:tcW w:w="4414" w:type="dxa"/>
            <w:vAlign w:val="center"/>
          </w:tcPr>
          <w:p w14:paraId="60F63639" w14:textId="77777777" w:rsidR="00D93CE5" w:rsidRDefault="00D93CE5" w:rsidP="002A68CA">
            <w:pPr>
              <w:pStyle w:val="CuerpoTesis"/>
              <w:jc w:val="center"/>
              <w:rPr>
                <w:lang w:val="es-EC"/>
              </w:rPr>
            </w:pPr>
            <w:r>
              <w:rPr>
                <w:lang w:val="es-EC"/>
              </w:rPr>
              <w:t>Registrar Usuarios</w:t>
            </w:r>
          </w:p>
        </w:tc>
      </w:tr>
      <w:tr w:rsidR="00D93CE5" w14:paraId="48C114E8" w14:textId="77777777" w:rsidTr="002A68CA">
        <w:tc>
          <w:tcPr>
            <w:tcW w:w="4414" w:type="dxa"/>
            <w:vAlign w:val="center"/>
          </w:tcPr>
          <w:p w14:paraId="509FBE83" w14:textId="77777777" w:rsidR="00D93CE5" w:rsidRDefault="00D93CE5" w:rsidP="002A68CA">
            <w:pPr>
              <w:pStyle w:val="CuerpoTesis"/>
              <w:jc w:val="center"/>
              <w:rPr>
                <w:lang w:val="es-EC"/>
              </w:rPr>
            </w:pPr>
            <w:r>
              <w:rPr>
                <w:lang w:val="es-EC"/>
              </w:rPr>
              <w:t>RF003</w:t>
            </w:r>
          </w:p>
        </w:tc>
        <w:tc>
          <w:tcPr>
            <w:tcW w:w="4414" w:type="dxa"/>
            <w:vAlign w:val="center"/>
          </w:tcPr>
          <w:p w14:paraId="1B5C8E05" w14:textId="77777777" w:rsidR="00D93CE5" w:rsidRDefault="00D93CE5" w:rsidP="002A68CA">
            <w:pPr>
              <w:pStyle w:val="CuerpoTesis"/>
              <w:jc w:val="center"/>
              <w:rPr>
                <w:lang w:val="es-EC"/>
              </w:rPr>
            </w:pPr>
            <w:r>
              <w:rPr>
                <w:lang w:val="es-EC"/>
              </w:rPr>
              <w:t>Editar información del Usuario</w:t>
            </w:r>
          </w:p>
        </w:tc>
      </w:tr>
      <w:tr w:rsidR="00D93CE5" w14:paraId="3D3A917F" w14:textId="77777777" w:rsidTr="002A68CA">
        <w:tc>
          <w:tcPr>
            <w:tcW w:w="4414" w:type="dxa"/>
            <w:vAlign w:val="center"/>
          </w:tcPr>
          <w:p w14:paraId="324BDFE0" w14:textId="77777777" w:rsidR="00D93CE5" w:rsidRDefault="00D93CE5" w:rsidP="002A68CA">
            <w:pPr>
              <w:pStyle w:val="CuerpoTesis"/>
              <w:jc w:val="center"/>
              <w:rPr>
                <w:lang w:val="es-EC"/>
              </w:rPr>
            </w:pPr>
            <w:r>
              <w:rPr>
                <w:lang w:val="es-EC"/>
              </w:rPr>
              <w:t>RF004</w:t>
            </w:r>
          </w:p>
        </w:tc>
        <w:tc>
          <w:tcPr>
            <w:tcW w:w="4414" w:type="dxa"/>
            <w:vAlign w:val="center"/>
          </w:tcPr>
          <w:p w14:paraId="23D854D1" w14:textId="77777777" w:rsidR="00D93CE5" w:rsidRDefault="00D93CE5" w:rsidP="002A68CA">
            <w:pPr>
              <w:pStyle w:val="CuerpoTesis"/>
              <w:jc w:val="center"/>
              <w:rPr>
                <w:lang w:val="es-EC"/>
              </w:rPr>
            </w:pPr>
            <w:r>
              <w:rPr>
                <w:lang w:val="es-EC"/>
              </w:rPr>
              <w:t>Registrar, Editar, Listar Pacientes</w:t>
            </w:r>
          </w:p>
        </w:tc>
      </w:tr>
      <w:tr w:rsidR="00D93CE5" w14:paraId="3BC13883" w14:textId="77777777" w:rsidTr="002A68CA">
        <w:tc>
          <w:tcPr>
            <w:tcW w:w="4414" w:type="dxa"/>
            <w:vAlign w:val="center"/>
          </w:tcPr>
          <w:p w14:paraId="0AEC7820" w14:textId="77777777" w:rsidR="00D93CE5" w:rsidRDefault="00D93CE5" w:rsidP="002A68CA">
            <w:pPr>
              <w:pStyle w:val="CuerpoTesis"/>
              <w:jc w:val="center"/>
              <w:rPr>
                <w:lang w:val="es-EC"/>
              </w:rPr>
            </w:pPr>
            <w:r>
              <w:rPr>
                <w:lang w:val="es-EC"/>
              </w:rPr>
              <w:t>RF005</w:t>
            </w:r>
          </w:p>
        </w:tc>
        <w:tc>
          <w:tcPr>
            <w:tcW w:w="4414" w:type="dxa"/>
            <w:vAlign w:val="center"/>
          </w:tcPr>
          <w:p w14:paraId="2CC925F0" w14:textId="77777777" w:rsidR="00D93CE5" w:rsidRDefault="00D93CE5" w:rsidP="002A68CA">
            <w:pPr>
              <w:pStyle w:val="CuerpoTesis"/>
              <w:jc w:val="center"/>
              <w:rPr>
                <w:lang w:val="es-EC"/>
              </w:rPr>
            </w:pPr>
            <w:r>
              <w:rPr>
                <w:lang w:val="es-EC"/>
              </w:rPr>
              <w:t>Registrar, Editar, Eliminar Citas Médicas</w:t>
            </w:r>
          </w:p>
        </w:tc>
      </w:tr>
      <w:tr w:rsidR="00D93CE5" w14:paraId="19723423" w14:textId="77777777" w:rsidTr="002A68CA">
        <w:tc>
          <w:tcPr>
            <w:tcW w:w="4414" w:type="dxa"/>
            <w:vAlign w:val="center"/>
          </w:tcPr>
          <w:p w14:paraId="7EA1C8A3" w14:textId="77777777" w:rsidR="00D93CE5" w:rsidRDefault="00D93CE5" w:rsidP="002A68CA">
            <w:pPr>
              <w:pStyle w:val="CuerpoTesis"/>
              <w:jc w:val="center"/>
              <w:rPr>
                <w:lang w:val="es-EC"/>
              </w:rPr>
            </w:pPr>
            <w:r>
              <w:rPr>
                <w:lang w:val="es-EC"/>
              </w:rPr>
              <w:t>RF006</w:t>
            </w:r>
          </w:p>
        </w:tc>
        <w:tc>
          <w:tcPr>
            <w:tcW w:w="4414" w:type="dxa"/>
            <w:vAlign w:val="center"/>
          </w:tcPr>
          <w:p w14:paraId="1F9B0742" w14:textId="77777777" w:rsidR="00D93CE5" w:rsidRDefault="00D93CE5" w:rsidP="002A68CA">
            <w:pPr>
              <w:pStyle w:val="CuerpoTesis"/>
              <w:jc w:val="center"/>
              <w:rPr>
                <w:lang w:val="es-EC"/>
              </w:rPr>
            </w:pPr>
            <w:r>
              <w:rPr>
                <w:lang w:val="es-EC"/>
              </w:rPr>
              <w:t>Registrar, Editar Historias Clínicas</w:t>
            </w:r>
          </w:p>
        </w:tc>
      </w:tr>
      <w:tr w:rsidR="00D93CE5" w14:paraId="604877B8" w14:textId="77777777" w:rsidTr="002A68CA">
        <w:tc>
          <w:tcPr>
            <w:tcW w:w="4414" w:type="dxa"/>
            <w:vAlign w:val="center"/>
          </w:tcPr>
          <w:p w14:paraId="4D46EF4B" w14:textId="77777777" w:rsidR="00D93CE5" w:rsidRDefault="00D93CE5" w:rsidP="002A68CA">
            <w:pPr>
              <w:pStyle w:val="CuerpoTesis"/>
              <w:jc w:val="center"/>
              <w:rPr>
                <w:lang w:val="es-EC"/>
              </w:rPr>
            </w:pPr>
            <w:r>
              <w:rPr>
                <w:lang w:val="es-EC"/>
              </w:rPr>
              <w:t>RF007</w:t>
            </w:r>
          </w:p>
        </w:tc>
        <w:tc>
          <w:tcPr>
            <w:tcW w:w="4414" w:type="dxa"/>
            <w:vAlign w:val="center"/>
          </w:tcPr>
          <w:p w14:paraId="3556DC26" w14:textId="77777777" w:rsidR="00D93CE5" w:rsidRDefault="00D93CE5" w:rsidP="002A68CA">
            <w:pPr>
              <w:pStyle w:val="CuerpoTesis"/>
              <w:jc w:val="center"/>
              <w:rPr>
                <w:lang w:val="es-EC"/>
              </w:rPr>
            </w:pPr>
            <w:r>
              <w:rPr>
                <w:lang w:val="es-EC"/>
              </w:rPr>
              <w:t>Ingresar Diagnostico Dental</w:t>
            </w:r>
          </w:p>
        </w:tc>
      </w:tr>
      <w:tr w:rsidR="00D93CE5" w14:paraId="315BCA07" w14:textId="77777777" w:rsidTr="002A68CA">
        <w:tc>
          <w:tcPr>
            <w:tcW w:w="4414" w:type="dxa"/>
            <w:vAlign w:val="center"/>
          </w:tcPr>
          <w:p w14:paraId="5725A67C" w14:textId="77777777" w:rsidR="00D93CE5" w:rsidRDefault="00D93CE5" w:rsidP="002A68CA">
            <w:pPr>
              <w:pStyle w:val="CuerpoTesis"/>
              <w:jc w:val="center"/>
              <w:rPr>
                <w:lang w:val="es-EC"/>
              </w:rPr>
            </w:pPr>
            <w:r>
              <w:rPr>
                <w:lang w:val="es-EC"/>
              </w:rPr>
              <w:t>RF008</w:t>
            </w:r>
          </w:p>
        </w:tc>
        <w:tc>
          <w:tcPr>
            <w:tcW w:w="4414" w:type="dxa"/>
            <w:vAlign w:val="center"/>
          </w:tcPr>
          <w:p w14:paraId="5A70B850" w14:textId="77777777" w:rsidR="00D93CE5" w:rsidRDefault="00D93CE5" w:rsidP="002A68CA">
            <w:pPr>
              <w:pStyle w:val="CuerpoTesis"/>
              <w:jc w:val="center"/>
              <w:rPr>
                <w:lang w:val="es-EC"/>
              </w:rPr>
            </w:pPr>
            <w:r>
              <w:rPr>
                <w:lang w:val="es-EC"/>
              </w:rPr>
              <w:t>Consultar Diagnostico Dental</w:t>
            </w:r>
          </w:p>
        </w:tc>
      </w:tr>
      <w:tr w:rsidR="00D93CE5" w14:paraId="13EA8784" w14:textId="77777777" w:rsidTr="002A68CA">
        <w:tc>
          <w:tcPr>
            <w:tcW w:w="4414" w:type="dxa"/>
            <w:vAlign w:val="center"/>
          </w:tcPr>
          <w:p w14:paraId="296236C7" w14:textId="77777777" w:rsidR="00D93CE5" w:rsidRDefault="00D93CE5" w:rsidP="002A68CA">
            <w:pPr>
              <w:pStyle w:val="CuerpoTesis"/>
              <w:jc w:val="center"/>
              <w:rPr>
                <w:lang w:val="es-EC"/>
              </w:rPr>
            </w:pPr>
            <w:r>
              <w:rPr>
                <w:lang w:val="es-EC"/>
              </w:rPr>
              <w:t>RF009</w:t>
            </w:r>
          </w:p>
        </w:tc>
        <w:tc>
          <w:tcPr>
            <w:tcW w:w="4414" w:type="dxa"/>
            <w:vAlign w:val="center"/>
          </w:tcPr>
          <w:p w14:paraId="37DC27AA" w14:textId="77777777" w:rsidR="00D93CE5" w:rsidRDefault="00D93CE5" w:rsidP="002A68CA">
            <w:pPr>
              <w:pStyle w:val="CuerpoTesis"/>
              <w:jc w:val="center"/>
              <w:rPr>
                <w:lang w:val="es-EC"/>
              </w:rPr>
            </w:pPr>
            <w:r>
              <w:rPr>
                <w:lang w:val="es-EC"/>
              </w:rPr>
              <w:t>Registrar Tratamiento de los Pacientes</w:t>
            </w:r>
          </w:p>
        </w:tc>
      </w:tr>
      <w:tr w:rsidR="00D93CE5" w14:paraId="793D84B7" w14:textId="77777777" w:rsidTr="002A68CA">
        <w:tc>
          <w:tcPr>
            <w:tcW w:w="4414" w:type="dxa"/>
            <w:vAlign w:val="center"/>
          </w:tcPr>
          <w:p w14:paraId="275D95DE" w14:textId="77777777" w:rsidR="00D93CE5" w:rsidRDefault="00D93CE5" w:rsidP="002A68CA">
            <w:pPr>
              <w:pStyle w:val="CuerpoTesis"/>
              <w:jc w:val="center"/>
              <w:rPr>
                <w:lang w:val="es-EC"/>
              </w:rPr>
            </w:pPr>
            <w:r>
              <w:rPr>
                <w:lang w:val="es-EC"/>
              </w:rPr>
              <w:t>RF010</w:t>
            </w:r>
          </w:p>
        </w:tc>
        <w:tc>
          <w:tcPr>
            <w:tcW w:w="4414" w:type="dxa"/>
            <w:vAlign w:val="center"/>
          </w:tcPr>
          <w:p w14:paraId="4C4B20FE" w14:textId="77777777" w:rsidR="00D93CE5" w:rsidRDefault="00D93CE5" w:rsidP="002A68CA">
            <w:pPr>
              <w:pStyle w:val="CuerpoTesis"/>
              <w:jc w:val="center"/>
              <w:rPr>
                <w:lang w:val="es-EC"/>
              </w:rPr>
            </w:pPr>
            <w:r>
              <w:rPr>
                <w:lang w:val="es-EC"/>
              </w:rPr>
              <w:t>Modificar Tratamiento de los Pacientes</w:t>
            </w:r>
          </w:p>
        </w:tc>
      </w:tr>
      <w:tr w:rsidR="00D93CE5" w14:paraId="0CBDC750" w14:textId="77777777" w:rsidTr="002A68CA">
        <w:tc>
          <w:tcPr>
            <w:tcW w:w="4414" w:type="dxa"/>
            <w:vAlign w:val="center"/>
          </w:tcPr>
          <w:p w14:paraId="48195585" w14:textId="77777777" w:rsidR="00D93CE5" w:rsidRDefault="00D93CE5" w:rsidP="002A68CA">
            <w:pPr>
              <w:pStyle w:val="CuerpoTesis"/>
              <w:jc w:val="center"/>
              <w:rPr>
                <w:lang w:val="es-EC"/>
              </w:rPr>
            </w:pPr>
            <w:r>
              <w:rPr>
                <w:lang w:val="es-EC"/>
              </w:rPr>
              <w:t>RF011</w:t>
            </w:r>
          </w:p>
        </w:tc>
        <w:tc>
          <w:tcPr>
            <w:tcW w:w="4414" w:type="dxa"/>
            <w:vAlign w:val="center"/>
          </w:tcPr>
          <w:p w14:paraId="0EF29EAB" w14:textId="77777777" w:rsidR="00D93CE5" w:rsidRDefault="00D93CE5" w:rsidP="002A68CA">
            <w:pPr>
              <w:pStyle w:val="CuerpoTesis"/>
              <w:jc w:val="center"/>
              <w:rPr>
                <w:lang w:val="es-EC"/>
              </w:rPr>
            </w:pPr>
            <w:r>
              <w:rPr>
                <w:lang w:val="es-EC"/>
              </w:rPr>
              <w:t>Consultar Tratamientos de los Pacientes</w:t>
            </w:r>
          </w:p>
        </w:tc>
      </w:tr>
      <w:tr w:rsidR="00D93CE5" w14:paraId="4F89B8B2" w14:textId="77777777" w:rsidTr="002A68CA">
        <w:tc>
          <w:tcPr>
            <w:tcW w:w="4414" w:type="dxa"/>
            <w:vAlign w:val="center"/>
          </w:tcPr>
          <w:p w14:paraId="6793FC96" w14:textId="77777777" w:rsidR="00D93CE5" w:rsidRDefault="00D93CE5" w:rsidP="002A68CA">
            <w:pPr>
              <w:pStyle w:val="CuerpoTesis"/>
              <w:jc w:val="center"/>
              <w:rPr>
                <w:lang w:val="es-EC"/>
              </w:rPr>
            </w:pPr>
            <w:r>
              <w:rPr>
                <w:lang w:val="es-EC"/>
              </w:rPr>
              <w:t>RF012</w:t>
            </w:r>
          </w:p>
        </w:tc>
        <w:tc>
          <w:tcPr>
            <w:tcW w:w="4414" w:type="dxa"/>
            <w:vAlign w:val="center"/>
          </w:tcPr>
          <w:p w14:paraId="334DECFF" w14:textId="77777777" w:rsidR="00D93CE5" w:rsidRDefault="00D93CE5" w:rsidP="002A68CA">
            <w:pPr>
              <w:pStyle w:val="CuerpoTesis"/>
              <w:jc w:val="center"/>
              <w:rPr>
                <w:lang w:val="es-EC"/>
              </w:rPr>
            </w:pPr>
            <w:r>
              <w:rPr>
                <w:lang w:val="es-EC"/>
              </w:rPr>
              <w:t>Listar Pacientes Atendidos</w:t>
            </w:r>
          </w:p>
        </w:tc>
      </w:tr>
      <w:tr w:rsidR="00D93CE5" w14:paraId="6578D487" w14:textId="77777777" w:rsidTr="002A68CA">
        <w:tc>
          <w:tcPr>
            <w:tcW w:w="4414" w:type="dxa"/>
            <w:vAlign w:val="center"/>
          </w:tcPr>
          <w:p w14:paraId="717F5822" w14:textId="77777777" w:rsidR="00D93CE5" w:rsidRDefault="00D93CE5" w:rsidP="002A68CA">
            <w:pPr>
              <w:pStyle w:val="CuerpoTesis"/>
              <w:jc w:val="center"/>
              <w:rPr>
                <w:lang w:val="es-EC"/>
              </w:rPr>
            </w:pPr>
            <w:r>
              <w:rPr>
                <w:lang w:val="es-EC"/>
              </w:rPr>
              <w:t>RF013</w:t>
            </w:r>
          </w:p>
        </w:tc>
        <w:tc>
          <w:tcPr>
            <w:tcW w:w="4414" w:type="dxa"/>
            <w:vAlign w:val="center"/>
          </w:tcPr>
          <w:p w14:paraId="3D64F787" w14:textId="77777777" w:rsidR="00D93CE5" w:rsidRDefault="00D93CE5" w:rsidP="002A68CA">
            <w:pPr>
              <w:pStyle w:val="CuerpoTesis"/>
              <w:jc w:val="center"/>
              <w:rPr>
                <w:lang w:val="es-EC"/>
              </w:rPr>
            </w:pPr>
            <w:r>
              <w:rPr>
                <w:lang w:val="es-EC"/>
              </w:rPr>
              <w:t>Listar Citas Médicas de los Pacientes</w:t>
            </w:r>
          </w:p>
        </w:tc>
      </w:tr>
    </w:tbl>
    <w:p w14:paraId="677E1AC1" w14:textId="77777777" w:rsidR="00D93CE5" w:rsidRDefault="00D93CE5" w:rsidP="00D93CE5">
      <w:pPr>
        <w:pStyle w:val="CuerpoTesis"/>
        <w:rPr>
          <w:lang w:val="es-EC"/>
        </w:rPr>
      </w:pPr>
    </w:p>
    <w:p w14:paraId="6BD5448A" w14:textId="77777777" w:rsidR="00D93CE5" w:rsidRDefault="00D93CE5" w:rsidP="00D93CE5">
      <w:pPr>
        <w:pStyle w:val="CuerpoTesis"/>
        <w:rPr>
          <w:lang w:val="es-EC"/>
        </w:rPr>
      </w:pPr>
    </w:p>
    <w:p w14:paraId="6FB34795" w14:textId="77777777" w:rsidR="00D93CE5" w:rsidRDefault="00D93CE5" w:rsidP="00D93CE5">
      <w:pPr>
        <w:pStyle w:val="CuerpoTesis"/>
        <w:rPr>
          <w:lang w:val="es-EC"/>
        </w:rPr>
      </w:pPr>
    </w:p>
    <w:p w14:paraId="4BCE1D3C" w14:textId="6D569774" w:rsidR="00D93CE5" w:rsidRDefault="00D93CE5" w:rsidP="00D93CE5">
      <w:pPr>
        <w:pStyle w:val="Caption"/>
      </w:pPr>
      <w:bookmarkStart w:id="145" w:name="_Toc531242812"/>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IX</w:t>
      </w:r>
      <w:r w:rsidR="002F0F85">
        <w:rPr>
          <w:noProof/>
        </w:rPr>
        <w:fldChar w:fldCharType="end"/>
      </w:r>
      <w:r>
        <w:t>.</w:t>
      </w:r>
      <w:r>
        <w:br/>
        <w:t xml:space="preserve"> REQUERIMIENTOS NO FUNCIONALES</w:t>
      </w:r>
      <w:bookmarkEnd w:id="145"/>
    </w:p>
    <w:tbl>
      <w:tblPr>
        <w:tblStyle w:val="TableGrid"/>
        <w:tblW w:w="0" w:type="auto"/>
        <w:tblLook w:val="04A0" w:firstRow="1" w:lastRow="0" w:firstColumn="1" w:lastColumn="0" w:noHBand="0" w:noVBand="1"/>
      </w:tblPr>
      <w:tblGrid>
        <w:gridCol w:w="4220"/>
        <w:gridCol w:w="4268"/>
      </w:tblGrid>
      <w:tr w:rsidR="00D93CE5" w:rsidRPr="00FB7EA9" w14:paraId="0187328C" w14:textId="77777777" w:rsidTr="002A68CA">
        <w:tc>
          <w:tcPr>
            <w:tcW w:w="8828" w:type="dxa"/>
            <w:gridSpan w:val="2"/>
            <w:vAlign w:val="center"/>
          </w:tcPr>
          <w:p w14:paraId="3D44553F" w14:textId="77777777" w:rsidR="00D93CE5" w:rsidRPr="00FB7EA9" w:rsidRDefault="00D93CE5" w:rsidP="002A68CA">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3CE5" w:rsidRPr="00FB7EA9" w14:paraId="6668F426" w14:textId="77777777" w:rsidTr="002A68CA">
        <w:tc>
          <w:tcPr>
            <w:tcW w:w="4414" w:type="dxa"/>
            <w:vAlign w:val="center"/>
          </w:tcPr>
          <w:p w14:paraId="3AAAE479" w14:textId="77777777" w:rsidR="00D93CE5" w:rsidRPr="00FB7EA9" w:rsidRDefault="00D93CE5" w:rsidP="002A68CA">
            <w:pPr>
              <w:pStyle w:val="CuerpoTesis"/>
              <w:jc w:val="center"/>
              <w:rPr>
                <w:b/>
                <w:lang w:val="es-EC"/>
              </w:rPr>
            </w:pPr>
            <w:r w:rsidRPr="00FB7EA9">
              <w:rPr>
                <w:b/>
                <w:lang w:val="es-EC"/>
              </w:rPr>
              <w:t>Código</w:t>
            </w:r>
          </w:p>
        </w:tc>
        <w:tc>
          <w:tcPr>
            <w:tcW w:w="4414" w:type="dxa"/>
            <w:vAlign w:val="center"/>
          </w:tcPr>
          <w:p w14:paraId="490BD7F7" w14:textId="77777777" w:rsidR="00D93CE5" w:rsidRPr="00FB7EA9" w:rsidRDefault="00D93CE5" w:rsidP="002A68CA">
            <w:pPr>
              <w:pStyle w:val="CuerpoTesis"/>
              <w:jc w:val="center"/>
              <w:rPr>
                <w:b/>
                <w:lang w:val="es-EC"/>
              </w:rPr>
            </w:pPr>
            <w:r w:rsidRPr="00FB7EA9">
              <w:rPr>
                <w:b/>
                <w:lang w:val="es-EC"/>
              </w:rPr>
              <w:t>Descripción de Requerimientos</w:t>
            </w:r>
          </w:p>
        </w:tc>
      </w:tr>
      <w:tr w:rsidR="00D93CE5" w:rsidRPr="00FB7EA9" w14:paraId="4E2BAA7D" w14:textId="77777777" w:rsidTr="002A68CA">
        <w:tc>
          <w:tcPr>
            <w:tcW w:w="4414" w:type="dxa"/>
            <w:vAlign w:val="center"/>
          </w:tcPr>
          <w:p w14:paraId="636B3257" w14:textId="77777777" w:rsidR="00D93CE5" w:rsidRPr="002C2914" w:rsidRDefault="00D93CE5" w:rsidP="002A68CA">
            <w:pPr>
              <w:pStyle w:val="CuerpoTesis"/>
              <w:jc w:val="center"/>
              <w:rPr>
                <w:lang w:val="es-EC"/>
              </w:rPr>
            </w:pPr>
            <w:r>
              <w:rPr>
                <w:lang w:val="es-EC"/>
              </w:rPr>
              <w:t>RNF001</w:t>
            </w:r>
          </w:p>
        </w:tc>
        <w:tc>
          <w:tcPr>
            <w:tcW w:w="4414" w:type="dxa"/>
            <w:vAlign w:val="center"/>
          </w:tcPr>
          <w:p w14:paraId="227719F6" w14:textId="77777777" w:rsidR="00D93CE5" w:rsidRPr="002C2914" w:rsidRDefault="00D93CE5" w:rsidP="002A68CA">
            <w:pPr>
              <w:pStyle w:val="CuerpoTesis"/>
              <w:jc w:val="center"/>
              <w:rPr>
                <w:lang w:val="es-EC"/>
              </w:rPr>
            </w:pPr>
            <w:r>
              <w:rPr>
                <w:lang w:val="es-EC"/>
              </w:rPr>
              <w:t>Tiempo de Respuesta Eficiente</w:t>
            </w:r>
          </w:p>
        </w:tc>
      </w:tr>
      <w:tr w:rsidR="00D93CE5" w:rsidRPr="00FB7EA9" w14:paraId="141BA578" w14:textId="77777777" w:rsidTr="002A68CA">
        <w:tc>
          <w:tcPr>
            <w:tcW w:w="4414" w:type="dxa"/>
            <w:vAlign w:val="center"/>
          </w:tcPr>
          <w:p w14:paraId="7C38591E" w14:textId="77777777" w:rsidR="00D93CE5" w:rsidRDefault="00D93CE5" w:rsidP="002A68CA">
            <w:pPr>
              <w:pStyle w:val="CuerpoTesis"/>
              <w:jc w:val="center"/>
              <w:rPr>
                <w:lang w:val="es-EC"/>
              </w:rPr>
            </w:pPr>
            <w:r>
              <w:rPr>
                <w:lang w:val="es-EC"/>
              </w:rPr>
              <w:t>RNF002</w:t>
            </w:r>
          </w:p>
        </w:tc>
        <w:tc>
          <w:tcPr>
            <w:tcW w:w="4414" w:type="dxa"/>
            <w:vAlign w:val="center"/>
          </w:tcPr>
          <w:p w14:paraId="18BFE0B1" w14:textId="77777777" w:rsidR="00D93CE5" w:rsidRDefault="00D93CE5" w:rsidP="002A68CA">
            <w:pPr>
              <w:pStyle w:val="CuerpoTesis"/>
              <w:jc w:val="center"/>
              <w:rPr>
                <w:lang w:val="es-EC"/>
              </w:rPr>
            </w:pPr>
            <w:r>
              <w:rPr>
                <w:lang w:val="es-EC"/>
              </w:rPr>
              <w:t xml:space="preserve">Funcionamiento en el navegador (Chrome, Edge) </w:t>
            </w:r>
          </w:p>
        </w:tc>
      </w:tr>
      <w:tr w:rsidR="00D93CE5" w:rsidRPr="00FB7EA9" w14:paraId="6060941E" w14:textId="77777777" w:rsidTr="002A68CA">
        <w:tc>
          <w:tcPr>
            <w:tcW w:w="4414" w:type="dxa"/>
            <w:vAlign w:val="center"/>
          </w:tcPr>
          <w:p w14:paraId="03A7A4CB" w14:textId="77777777" w:rsidR="00D93CE5" w:rsidRDefault="00D93CE5" w:rsidP="002A68CA">
            <w:pPr>
              <w:pStyle w:val="CuerpoTesis"/>
              <w:jc w:val="center"/>
              <w:rPr>
                <w:lang w:val="es-EC"/>
              </w:rPr>
            </w:pPr>
            <w:r>
              <w:rPr>
                <w:lang w:val="es-EC"/>
              </w:rPr>
              <w:t>RNF003</w:t>
            </w:r>
          </w:p>
        </w:tc>
        <w:tc>
          <w:tcPr>
            <w:tcW w:w="4414" w:type="dxa"/>
            <w:vAlign w:val="center"/>
          </w:tcPr>
          <w:p w14:paraId="5169BC10" w14:textId="77777777" w:rsidR="00D93CE5" w:rsidRDefault="00D93CE5" w:rsidP="002A68CA">
            <w:pPr>
              <w:pStyle w:val="CuerpoTesis"/>
              <w:jc w:val="center"/>
              <w:rPr>
                <w:lang w:val="es-EC"/>
              </w:rPr>
            </w:pPr>
            <w:r>
              <w:rPr>
                <w:lang w:val="es-EC"/>
              </w:rPr>
              <w:t>Interfaz amigable al usuario</w:t>
            </w:r>
          </w:p>
        </w:tc>
      </w:tr>
      <w:tr w:rsidR="00D93CE5" w:rsidRPr="00FB7EA9" w14:paraId="087ED4EE" w14:textId="77777777" w:rsidTr="002A68CA">
        <w:tc>
          <w:tcPr>
            <w:tcW w:w="4414" w:type="dxa"/>
            <w:vAlign w:val="center"/>
          </w:tcPr>
          <w:p w14:paraId="741F28B9" w14:textId="77777777" w:rsidR="00D93CE5" w:rsidRDefault="00D93CE5" w:rsidP="002A68CA">
            <w:pPr>
              <w:pStyle w:val="CuerpoTesis"/>
              <w:jc w:val="center"/>
              <w:rPr>
                <w:lang w:val="es-EC"/>
              </w:rPr>
            </w:pPr>
            <w:r>
              <w:rPr>
                <w:lang w:val="es-EC"/>
              </w:rPr>
              <w:t>RNF004</w:t>
            </w:r>
          </w:p>
        </w:tc>
        <w:tc>
          <w:tcPr>
            <w:tcW w:w="4414" w:type="dxa"/>
            <w:vAlign w:val="center"/>
          </w:tcPr>
          <w:p w14:paraId="6A6A3BA3" w14:textId="77777777" w:rsidR="00D93CE5" w:rsidRDefault="00D93CE5" w:rsidP="002A68CA">
            <w:pPr>
              <w:pStyle w:val="CuerpoTesis"/>
              <w:jc w:val="center"/>
              <w:rPr>
                <w:lang w:val="es-EC"/>
              </w:rPr>
            </w:pPr>
            <w:r>
              <w:rPr>
                <w:lang w:val="es-EC"/>
              </w:rPr>
              <w:t xml:space="preserve">Seguridad de la información  </w:t>
            </w:r>
          </w:p>
        </w:tc>
      </w:tr>
      <w:tr w:rsidR="00D93CE5" w:rsidRPr="00FB7EA9" w14:paraId="033CCD6B" w14:textId="77777777" w:rsidTr="002A68CA">
        <w:tc>
          <w:tcPr>
            <w:tcW w:w="4414" w:type="dxa"/>
            <w:vAlign w:val="center"/>
          </w:tcPr>
          <w:p w14:paraId="04BB537B" w14:textId="77777777" w:rsidR="00D93CE5" w:rsidRDefault="00D93CE5" w:rsidP="002A68CA">
            <w:pPr>
              <w:pStyle w:val="CuerpoTesis"/>
              <w:jc w:val="center"/>
              <w:rPr>
                <w:lang w:val="es-EC"/>
              </w:rPr>
            </w:pPr>
            <w:r>
              <w:rPr>
                <w:lang w:val="es-EC"/>
              </w:rPr>
              <w:t>RNF005</w:t>
            </w:r>
          </w:p>
        </w:tc>
        <w:tc>
          <w:tcPr>
            <w:tcW w:w="4414" w:type="dxa"/>
            <w:vAlign w:val="center"/>
          </w:tcPr>
          <w:p w14:paraId="217E3ED2" w14:textId="77777777" w:rsidR="00D93CE5" w:rsidRDefault="00D93CE5" w:rsidP="002A68CA">
            <w:pPr>
              <w:pStyle w:val="CuerpoTesis"/>
              <w:jc w:val="center"/>
              <w:rPr>
                <w:lang w:val="es-EC"/>
              </w:rPr>
            </w:pPr>
            <w:r>
              <w:rPr>
                <w:lang w:val="es-EC"/>
              </w:rPr>
              <w:t>Confidencialidad de Información</w:t>
            </w:r>
          </w:p>
        </w:tc>
      </w:tr>
      <w:tr w:rsidR="00D93CE5" w:rsidRPr="00FB7EA9" w14:paraId="46C98641" w14:textId="77777777" w:rsidTr="002A68CA">
        <w:tc>
          <w:tcPr>
            <w:tcW w:w="4414" w:type="dxa"/>
            <w:vAlign w:val="center"/>
          </w:tcPr>
          <w:p w14:paraId="4EA12E27" w14:textId="77777777" w:rsidR="00D93CE5" w:rsidRDefault="00D93CE5" w:rsidP="002A68CA">
            <w:pPr>
              <w:pStyle w:val="CuerpoTesis"/>
              <w:jc w:val="center"/>
              <w:rPr>
                <w:lang w:val="es-EC"/>
              </w:rPr>
            </w:pPr>
            <w:r>
              <w:rPr>
                <w:lang w:val="es-EC"/>
              </w:rPr>
              <w:t>RNF006</w:t>
            </w:r>
          </w:p>
        </w:tc>
        <w:tc>
          <w:tcPr>
            <w:tcW w:w="4414" w:type="dxa"/>
            <w:vAlign w:val="center"/>
          </w:tcPr>
          <w:p w14:paraId="1874756D" w14:textId="77777777" w:rsidR="00D93CE5" w:rsidRDefault="00D93CE5" w:rsidP="002A68CA">
            <w:pPr>
              <w:pStyle w:val="CuerpoTesis"/>
              <w:jc w:val="center"/>
              <w:rPr>
                <w:lang w:val="es-EC"/>
              </w:rPr>
            </w:pPr>
            <w:r>
              <w:rPr>
                <w:lang w:val="es-EC"/>
              </w:rPr>
              <w:t xml:space="preserve">Disponibilidad de Información </w:t>
            </w:r>
          </w:p>
        </w:tc>
      </w:tr>
    </w:tbl>
    <w:p w14:paraId="053E7304" w14:textId="684A943E" w:rsidR="00D93CE5" w:rsidRDefault="00D93CE5" w:rsidP="00EC7F3E">
      <w:pPr>
        <w:pStyle w:val="CuerpoTesis"/>
        <w:rPr>
          <w:lang w:val="es-EC"/>
        </w:rPr>
      </w:pPr>
    </w:p>
    <w:p w14:paraId="1025F507" w14:textId="1B35D39A" w:rsidR="001E1F10" w:rsidRDefault="001E1F10">
      <w:pPr>
        <w:rPr>
          <w:rFonts w:ascii="Arial" w:hAnsi="Arial"/>
          <w:lang w:val="es-EC"/>
        </w:rPr>
      </w:pPr>
      <w:r>
        <w:rPr>
          <w:lang w:val="es-EC"/>
        </w:rPr>
        <w:br w:type="page"/>
      </w:r>
    </w:p>
    <w:p w14:paraId="4CA5619B" w14:textId="77777777" w:rsidR="002A19C3" w:rsidRDefault="002A19C3" w:rsidP="002A19C3">
      <w:pPr>
        <w:pStyle w:val="E3Tesis"/>
        <w:rPr>
          <w:lang w:val="es-EC"/>
        </w:rPr>
      </w:pPr>
      <w:bookmarkStart w:id="146" w:name="_Toc214911"/>
      <w:r>
        <w:rPr>
          <w:lang w:val="es-EC"/>
        </w:rPr>
        <w:t>Módulos de la aplicación</w:t>
      </w:r>
      <w:bookmarkEnd w:id="146"/>
    </w:p>
    <w:p w14:paraId="7F9E4468" w14:textId="77777777" w:rsidR="002A19C3" w:rsidRPr="00CB10EE" w:rsidRDefault="002A19C3" w:rsidP="002A19C3">
      <w:pPr>
        <w:pStyle w:val="CuerpoTesis"/>
        <w:rPr>
          <w:b/>
          <w:lang w:val="es-EC"/>
        </w:rPr>
      </w:pPr>
      <w:r w:rsidRPr="00CB10EE">
        <w:rPr>
          <w:b/>
          <w:lang w:val="es-EC"/>
        </w:rPr>
        <w:t>Modulo N.1 Gestión de Usuarios</w:t>
      </w:r>
    </w:p>
    <w:p w14:paraId="75B34675" w14:textId="77777777" w:rsidR="002A19C3" w:rsidRDefault="002A19C3" w:rsidP="00ED43E3">
      <w:pPr>
        <w:pStyle w:val="CuerpoTesis"/>
        <w:numPr>
          <w:ilvl w:val="0"/>
          <w:numId w:val="20"/>
        </w:numPr>
        <w:rPr>
          <w:lang w:val="es-EC"/>
        </w:rPr>
      </w:pPr>
      <w:r>
        <w:rPr>
          <w:lang w:val="es-EC"/>
        </w:rPr>
        <w:t>Registrar Usuarios</w:t>
      </w:r>
    </w:p>
    <w:p w14:paraId="79A3004B" w14:textId="77777777" w:rsidR="002A19C3" w:rsidRDefault="002A19C3" w:rsidP="00ED43E3">
      <w:pPr>
        <w:pStyle w:val="CuerpoTesis"/>
        <w:numPr>
          <w:ilvl w:val="0"/>
          <w:numId w:val="20"/>
        </w:numPr>
        <w:rPr>
          <w:lang w:val="es-EC"/>
        </w:rPr>
      </w:pPr>
      <w:r>
        <w:rPr>
          <w:lang w:val="es-EC"/>
        </w:rPr>
        <w:t>Modificar Usuarios</w:t>
      </w:r>
    </w:p>
    <w:p w14:paraId="7D4F3EF2" w14:textId="77777777" w:rsidR="002A19C3" w:rsidRDefault="002A19C3" w:rsidP="00ED43E3">
      <w:pPr>
        <w:pStyle w:val="CuerpoTesis"/>
        <w:numPr>
          <w:ilvl w:val="0"/>
          <w:numId w:val="20"/>
        </w:numPr>
        <w:rPr>
          <w:lang w:val="es-EC"/>
        </w:rPr>
      </w:pPr>
      <w:r>
        <w:rPr>
          <w:lang w:val="es-EC"/>
        </w:rPr>
        <w:t>Visualizar Usuario</w:t>
      </w:r>
    </w:p>
    <w:p w14:paraId="642EB3F0" w14:textId="77777777" w:rsidR="002A19C3" w:rsidRPr="00B4016A" w:rsidRDefault="002A19C3" w:rsidP="002A19C3">
      <w:pPr>
        <w:pStyle w:val="CuerpoTesis"/>
        <w:rPr>
          <w:b/>
          <w:lang w:val="es-EC"/>
        </w:rPr>
      </w:pPr>
      <w:r w:rsidRPr="00B4016A">
        <w:rPr>
          <w:b/>
          <w:lang w:val="es-EC"/>
        </w:rPr>
        <w:t>Modulo N.2 Gestión de Pacientes</w:t>
      </w:r>
    </w:p>
    <w:p w14:paraId="6EB9D8EC" w14:textId="77777777" w:rsidR="002A19C3" w:rsidRDefault="002A19C3" w:rsidP="00ED43E3">
      <w:pPr>
        <w:pStyle w:val="CuerpoTesis"/>
        <w:numPr>
          <w:ilvl w:val="0"/>
          <w:numId w:val="21"/>
        </w:numPr>
        <w:rPr>
          <w:lang w:val="es-EC"/>
        </w:rPr>
      </w:pPr>
      <w:r>
        <w:rPr>
          <w:lang w:val="es-EC"/>
        </w:rPr>
        <w:t>Registrar Pacientes</w:t>
      </w:r>
    </w:p>
    <w:p w14:paraId="6AC3D4A9" w14:textId="77777777" w:rsidR="002A19C3" w:rsidRDefault="002A19C3" w:rsidP="00ED43E3">
      <w:pPr>
        <w:pStyle w:val="CuerpoTesis"/>
        <w:numPr>
          <w:ilvl w:val="0"/>
          <w:numId w:val="21"/>
        </w:numPr>
        <w:rPr>
          <w:lang w:val="es-EC"/>
        </w:rPr>
      </w:pPr>
      <w:r>
        <w:rPr>
          <w:lang w:val="es-EC"/>
        </w:rPr>
        <w:t>Modificar Pacientes</w:t>
      </w:r>
    </w:p>
    <w:p w14:paraId="75C24C34" w14:textId="77777777" w:rsidR="002A19C3" w:rsidRDefault="002A19C3" w:rsidP="00ED43E3">
      <w:pPr>
        <w:pStyle w:val="CuerpoTesis"/>
        <w:numPr>
          <w:ilvl w:val="0"/>
          <w:numId w:val="21"/>
        </w:numPr>
        <w:rPr>
          <w:lang w:val="es-EC"/>
        </w:rPr>
      </w:pPr>
      <w:r>
        <w:rPr>
          <w:lang w:val="es-EC"/>
        </w:rPr>
        <w:t>Eliminar Pacientes</w:t>
      </w:r>
    </w:p>
    <w:p w14:paraId="39F26DEA" w14:textId="77777777" w:rsidR="002A19C3" w:rsidRDefault="002A19C3" w:rsidP="002A19C3">
      <w:pPr>
        <w:pStyle w:val="CuerpoTesis"/>
        <w:rPr>
          <w:b/>
          <w:lang w:val="es-EC"/>
        </w:rPr>
      </w:pPr>
      <w:r w:rsidRPr="002D04B7">
        <w:rPr>
          <w:b/>
          <w:lang w:val="es-EC"/>
        </w:rPr>
        <w:t>Modulo N.3 Gestión de Citas M</w:t>
      </w:r>
      <w:r>
        <w:rPr>
          <w:b/>
          <w:lang w:val="es-EC"/>
        </w:rPr>
        <w:t>é</w:t>
      </w:r>
      <w:r w:rsidRPr="002D04B7">
        <w:rPr>
          <w:b/>
          <w:lang w:val="es-EC"/>
        </w:rPr>
        <w:t>dicas</w:t>
      </w:r>
    </w:p>
    <w:p w14:paraId="246F69C6" w14:textId="77777777" w:rsidR="002A19C3" w:rsidRPr="00F01CDC" w:rsidRDefault="002A19C3" w:rsidP="00F01CDC">
      <w:pPr>
        <w:pStyle w:val="CuerpoTesis"/>
        <w:numPr>
          <w:ilvl w:val="1"/>
          <w:numId w:val="17"/>
        </w:numPr>
      </w:pPr>
      <w:r w:rsidRPr="00F01CDC">
        <w:t>Registrar Cita Médica</w:t>
      </w:r>
    </w:p>
    <w:p w14:paraId="61399A82" w14:textId="77777777" w:rsidR="002A19C3" w:rsidRPr="00F01CDC" w:rsidRDefault="002A19C3" w:rsidP="00F01CDC">
      <w:pPr>
        <w:pStyle w:val="CuerpoTesis"/>
        <w:numPr>
          <w:ilvl w:val="1"/>
          <w:numId w:val="17"/>
        </w:numPr>
      </w:pPr>
      <w:r w:rsidRPr="00F01CDC">
        <w:t>Modificar Cita Médica</w:t>
      </w:r>
    </w:p>
    <w:p w14:paraId="79E9554C" w14:textId="77777777" w:rsidR="002A19C3" w:rsidRPr="00F01CDC" w:rsidRDefault="002A19C3" w:rsidP="00F01CDC">
      <w:pPr>
        <w:pStyle w:val="CuerpoTesis"/>
        <w:numPr>
          <w:ilvl w:val="1"/>
          <w:numId w:val="17"/>
        </w:numPr>
      </w:pPr>
      <w:r w:rsidRPr="00F01CDC">
        <w:t xml:space="preserve">Eliminar Cita Médica </w:t>
      </w:r>
    </w:p>
    <w:p w14:paraId="077A5048" w14:textId="77777777" w:rsidR="002A19C3" w:rsidRDefault="002A19C3" w:rsidP="002A19C3">
      <w:pPr>
        <w:pStyle w:val="CuerpoTesis"/>
        <w:rPr>
          <w:b/>
          <w:lang w:val="es-EC"/>
        </w:rPr>
      </w:pPr>
      <w:r>
        <w:rPr>
          <w:b/>
          <w:lang w:val="es-EC"/>
        </w:rPr>
        <w:t xml:space="preserve">Modulo N.4 Gestión de Historias Clínicas </w:t>
      </w:r>
    </w:p>
    <w:p w14:paraId="7A667D72" w14:textId="77777777" w:rsidR="002A19C3" w:rsidRPr="00F01CDC" w:rsidRDefault="002A19C3" w:rsidP="00ED43E3">
      <w:pPr>
        <w:pStyle w:val="CuerpoTesis"/>
        <w:numPr>
          <w:ilvl w:val="0"/>
          <w:numId w:val="29"/>
        </w:numPr>
      </w:pPr>
      <w:r w:rsidRPr="00F01CDC">
        <w:t>Registrar Historia Clínica</w:t>
      </w:r>
    </w:p>
    <w:p w14:paraId="48E76D75" w14:textId="77777777" w:rsidR="002A19C3" w:rsidRPr="00F01CDC" w:rsidRDefault="002A19C3" w:rsidP="00ED43E3">
      <w:pPr>
        <w:pStyle w:val="CuerpoTesis"/>
        <w:numPr>
          <w:ilvl w:val="0"/>
          <w:numId w:val="29"/>
        </w:numPr>
      </w:pPr>
      <w:r w:rsidRPr="00F01CDC">
        <w:t>Modificar Historia Clínica</w:t>
      </w:r>
    </w:p>
    <w:p w14:paraId="715F02D5" w14:textId="77777777" w:rsidR="002A19C3" w:rsidRPr="00F01CDC" w:rsidRDefault="002A19C3" w:rsidP="00ED43E3">
      <w:pPr>
        <w:pStyle w:val="CuerpoTesis"/>
        <w:numPr>
          <w:ilvl w:val="0"/>
          <w:numId w:val="29"/>
        </w:numPr>
      </w:pPr>
      <w:r w:rsidRPr="00F01CDC">
        <w:t>Eliminar Historia Clínica</w:t>
      </w:r>
    </w:p>
    <w:p w14:paraId="7F49C8B2" w14:textId="77777777" w:rsidR="002A19C3" w:rsidRDefault="002A19C3" w:rsidP="001E1F10">
      <w:pPr>
        <w:pStyle w:val="E2Tesis"/>
        <w:rPr>
          <w:lang w:val="es-EC"/>
        </w:rPr>
      </w:pPr>
    </w:p>
    <w:p w14:paraId="7B038E6A" w14:textId="3A1EECD8" w:rsidR="001E1F10" w:rsidRDefault="001E1F10" w:rsidP="001E1F10">
      <w:pPr>
        <w:pStyle w:val="E2Tesis"/>
        <w:rPr>
          <w:lang w:val="es-EC"/>
        </w:rPr>
      </w:pPr>
      <w:bookmarkStart w:id="147" w:name="_Toc214912"/>
      <w:r>
        <w:rPr>
          <w:lang w:val="es-EC"/>
        </w:rPr>
        <w:t xml:space="preserve">Anexo </w:t>
      </w:r>
      <w:r w:rsidR="0050227A">
        <w:rPr>
          <w:lang w:val="es-EC"/>
        </w:rPr>
        <w:t>5</w:t>
      </w:r>
      <w:r>
        <w:rPr>
          <w:lang w:val="es-EC"/>
        </w:rPr>
        <w:t>: Historias de Usuarios</w:t>
      </w:r>
      <w:bookmarkEnd w:id="147"/>
    </w:p>
    <w:p w14:paraId="4A092D73" w14:textId="00937EA6" w:rsidR="001E1F10" w:rsidRPr="008E10FD" w:rsidRDefault="001E1F10" w:rsidP="001E1F10">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comprensible y delimitada para que los programadores puedan implementarla en unas semanas </w:t>
      </w:r>
      <w:r>
        <w:fldChar w:fldCharType="begin" w:fldLock="1"/>
      </w:r>
      <w:r w:rsidR="0033293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10]","plainTextFormattedCitation":"[10]","previouslyFormattedCitation":"[9]"},"properties":{"noteIndex":0},"schema":"https://github.com/citation-style-language/schema/raw/master/csl-citation.json"}</w:instrText>
      </w:r>
      <w:r>
        <w:fldChar w:fldCharType="separate"/>
      </w:r>
      <w:r w:rsidR="00332932" w:rsidRPr="00332932">
        <w:rPr>
          <w:noProof/>
        </w:rPr>
        <w:t>[10]</w:t>
      </w:r>
      <w:r>
        <w:fldChar w:fldCharType="end"/>
      </w:r>
      <w:r>
        <w:t xml:space="preserve">. </w:t>
      </w:r>
      <w:r>
        <w:tab/>
      </w:r>
    </w:p>
    <w:p w14:paraId="5D217668" w14:textId="151E7CC5" w:rsidR="001E1F10" w:rsidRDefault="001E1F10" w:rsidP="001E1F10">
      <w:pPr>
        <w:pStyle w:val="CuerpoTesis"/>
        <w:rPr>
          <w:lang w:val="es-EC"/>
        </w:rPr>
      </w:pPr>
      <w:r>
        <w:rPr>
          <w:lang w:val="es-EC"/>
        </w:rPr>
        <w:t xml:space="preserve">La metodología XP propone la utilización de tablas para las historias de usuario, las cuales se basan en </w:t>
      </w:r>
      <w:r>
        <w:rPr>
          <w:lang w:val="es-EC"/>
        </w:rPr>
        <w:fldChar w:fldCharType="begin" w:fldLock="1"/>
      </w:r>
      <w:r w:rsidR="00332932">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37]","plainTextFormattedCitation":"[37]","previouslyFormattedCitation":"[36]"},"properties":{"noteIndex":0},"schema":"https://github.com/citation-style-language/schema/raw/master/csl-citation.json"}</w:instrText>
      </w:r>
      <w:r>
        <w:rPr>
          <w:lang w:val="es-EC"/>
        </w:rPr>
        <w:fldChar w:fldCharType="separate"/>
      </w:r>
      <w:r w:rsidR="00332932" w:rsidRPr="00332932">
        <w:rPr>
          <w:noProof/>
          <w:lang w:val="es-EC"/>
        </w:rPr>
        <w:t>[37]</w:t>
      </w:r>
      <w:r>
        <w:rPr>
          <w:lang w:val="es-EC"/>
        </w:rPr>
        <w:fldChar w:fldCharType="end"/>
      </w:r>
      <w:r>
        <w:rPr>
          <w:lang w:val="es-EC"/>
        </w:rPr>
        <w:t xml:space="preserve">, con el siguiente diseño (Ver  </w:t>
      </w:r>
      <w:r>
        <w:rPr>
          <w:lang w:val="es-EC"/>
        </w:rPr>
        <w:fldChar w:fldCharType="begin"/>
      </w:r>
      <w:r>
        <w:rPr>
          <w:lang w:val="es-EC"/>
        </w:rPr>
        <w:instrText xml:space="preserve"> REF _Ref536365624 \h </w:instrText>
      </w:r>
      <w:r>
        <w:rPr>
          <w:lang w:val="es-EC"/>
        </w:rPr>
      </w:r>
      <w:r>
        <w:rPr>
          <w:lang w:val="es-EC"/>
        </w:rPr>
        <w:fldChar w:fldCharType="separate"/>
      </w:r>
      <w:r>
        <w:t xml:space="preserve">Tabla </w:t>
      </w:r>
      <w:r>
        <w:rPr>
          <w:noProof/>
        </w:rPr>
        <w:t>VII</w:t>
      </w:r>
      <w:r>
        <w:t xml:space="preserve">. </w:t>
      </w:r>
      <w:r w:rsidRPr="00951EC4">
        <w:t>MODELO DE HISTORIA DE USUARIO</w:t>
      </w:r>
      <w:r>
        <w:rPr>
          <w:lang w:val="es-EC"/>
        </w:rPr>
        <w:fldChar w:fldCharType="end"/>
      </w:r>
      <w:r>
        <w:rPr>
          <w:lang w:val="es-EC"/>
        </w:rPr>
        <w:t>):</w:t>
      </w:r>
    </w:p>
    <w:p w14:paraId="67C8679E" w14:textId="138B8E7B" w:rsidR="001E1F10" w:rsidRDefault="001E1F10" w:rsidP="001E1F10">
      <w:pPr>
        <w:pStyle w:val="Caption"/>
      </w:pPr>
      <w:bookmarkStart w:id="148" w:name="_Ref536365624"/>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w:t>
      </w:r>
      <w:r w:rsidR="002F0F85">
        <w:rPr>
          <w:noProof/>
        </w:rPr>
        <w:fldChar w:fldCharType="end"/>
      </w:r>
      <w:r>
        <w:t xml:space="preserve">. </w:t>
      </w:r>
      <w:r w:rsidRPr="00951EC4">
        <w:t>MODELO DE HISTORIA DE USUARIO</w:t>
      </w:r>
      <w:bookmarkEnd w:id="148"/>
    </w:p>
    <w:tbl>
      <w:tblPr>
        <w:tblStyle w:val="TableGrid"/>
        <w:tblW w:w="8642" w:type="dxa"/>
        <w:tblLook w:val="04A0" w:firstRow="1" w:lastRow="0" w:firstColumn="1" w:lastColumn="0" w:noHBand="0" w:noVBand="1"/>
      </w:tblPr>
      <w:tblGrid>
        <w:gridCol w:w="2736"/>
        <w:gridCol w:w="5906"/>
      </w:tblGrid>
      <w:tr w:rsidR="001E1F10" w14:paraId="317A69C6" w14:textId="77777777" w:rsidTr="002A68CA">
        <w:trPr>
          <w:trHeight w:val="313"/>
        </w:trPr>
        <w:tc>
          <w:tcPr>
            <w:tcW w:w="8642" w:type="dxa"/>
            <w:gridSpan w:val="2"/>
            <w:vAlign w:val="center"/>
          </w:tcPr>
          <w:p w14:paraId="0E3C1190" w14:textId="77777777" w:rsidR="001E1F10" w:rsidRPr="00583464" w:rsidRDefault="001E1F10" w:rsidP="002A68CA">
            <w:pPr>
              <w:pStyle w:val="CuerpoTesis"/>
              <w:jc w:val="center"/>
            </w:pPr>
            <w:bookmarkStart w:id="149" w:name="_Hlk524732714"/>
            <w:r>
              <w:t>Historia de Usuario</w:t>
            </w:r>
          </w:p>
        </w:tc>
      </w:tr>
      <w:tr w:rsidR="001E1F10" w14:paraId="4E7B45BD" w14:textId="77777777" w:rsidTr="002A68CA">
        <w:trPr>
          <w:trHeight w:val="371"/>
        </w:trPr>
        <w:tc>
          <w:tcPr>
            <w:tcW w:w="2736" w:type="dxa"/>
          </w:tcPr>
          <w:p w14:paraId="4038AE11" w14:textId="77777777" w:rsidR="001E1F10" w:rsidRDefault="001E1F10" w:rsidP="002A68CA">
            <w:pPr>
              <w:pStyle w:val="CuerpoTesis"/>
            </w:pPr>
            <w:r w:rsidRPr="00583464">
              <w:t>Número</w:t>
            </w:r>
            <w:r>
              <w:t xml:space="preserve">: </w:t>
            </w:r>
          </w:p>
        </w:tc>
        <w:tc>
          <w:tcPr>
            <w:tcW w:w="5906" w:type="dxa"/>
          </w:tcPr>
          <w:p w14:paraId="597A938C" w14:textId="77777777" w:rsidR="001E1F10" w:rsidRPr="0008735E" w:rsidRDefault="001E1F10" w:rsidP="002A68CA">
            <w:pPr>
              <w:pStyle w:val="CuerpoTesis"/>
            </w:pPr>
            <w:r>
              <w:t>Nombre Historia de Usuario:</w:t>
            </w:r>
          </w:p>
        </w:tc>
      </w:tr>
      <w:tr w:rsidR="001E1F10" w14:paraId="321200C4" w14:textId="77777777" w:rsidTr="002A68CA">
        <w:trPr>
          <w:trHeight w:val="418"/>
        </w:trPr>
        <w:tc>
          <w:tcPr>
            <w:tcW w:w="8642" w:type="dxa"/>
            <w:gridSpan w:val="2"/>
          </w:tcPr>
          <w:p w14:paraId="6A2F425E" w14:textId="77777777" w:rsidR="001E1F10" w:rsidRPr="0008735E" w:rsidRDefault="001E1F10" w:rsidP="002A68CA">
            <w:pPr>
              <w:pStyle w:val="CuerpoTesis"/>
            </w:pPr>
            <w:r w:rsidRPr="00583464">
              <w:t>Usuario:</w:t>
            </w:r>
            <w:r>
              <w:t xml:space="preserve"> </w:t>
            </w:r>
          </w:p>
        </w:tc>
      </w:tr>
      <w:tr w:rsidR="001E1F10" w14:paraId="717AB341" w14:textId="77777777" w:rsidTr="002A68CA">
        <w:trPr>
          <w:trHeight w:val="425"/>
        </w:trPr>
        <w:tc>
          <w:tcPr>
            <w:tcW w:w="2736" w:type="dxa"/>
          </w:tcPr>
          <w:p w14:paraId="77B43944" w14:textId="77777777" w:rsidR="001E1F10" w:rsidRPr="00583464" w:rsidRDefault="001E1F10" w:rsidP="002A68CA">
            <w:pPr>
              <w:pStyle w:val="CuerpoTesis"/>
            </w:pPr>
            <w:r w:rsidRPr="00583464">
              <w:t>Modificación de Historia Número:</w:t>
            </w:r>
          </w:p>
        </w:tc>
        <w:tc>
          <w:tcPr>
            <w:tcW w:w="5906" w:type="dxa"/>
          </w:tcPr>
          <w:p w14:paraId="5805CC47" w14:textId="77777777" w:rsidR="001E1F10" w:rsidRPr="00583464" w:rsidRDefault="001E1F10" w:rsidP="002A68CA">
            <w:pPr>
              <w:pStyle w:val="CuerpoTesis"/>
            </w:pPr>
            <w:r w:rsidRPr="00583464">
              <w:t>Interacción Asignada:</w:t>
            </w:r>
          </w:p>
        </w:tc>
      </w:tr>
      <w:tr w:rsidR="001E1F10" w14:paraId="7611F11B" w14:textId="77777777" w:rsidTr="002A68CA">
        <w:trPr>
          <w:trHeight w:val="333"/>
        </w:trPr>
        <w:tc>
          <w:tcPr>
            <w:tcW w:w="2736" w:type="dxa"/>
          </w:tcPr>
          <w:p w14:paraId="0B3BC14C" w14:textId="77777777" w:rsidR="001E1F10" w:rsidRDefault="001E1F10" w:rsidP="002A68CA">
            <w:pPr>
              <w:pStyle w:val="CuerpoTesis"/>
            </w:pPr>
            <w:r w:rsidRPr="00583464">
              <w:t>Prioridad en el negocio:(Alta/Media/Baja)</w:t>
            </w:r>
            <w:r>
              <w:t xml:space="preserve"> </w:t>
            </w:r>
          </w:p>
        </w:tc>
        <w:tc>
          <w:tcPr>
            <w:tcW w:w="5906" w:type="dxa"/>
          </w:tcPr>
          <w:p w14:paraId="0E733DAE" w14:textId="77777777" w:rsidR="001E1F10" w:rsidRPr="00CD0A5A" w:rsidRDefault="001E1F10" w:rsidP="002A68CA">
            <w:pPr>
              <w:pStyle w:val="CuerpoTesis"/>
            </w:pPr>
            <w:r w:rsidRPr="00DD6F9F">
              <w:t>Puntos estimados:</w:t>
            </w:r>
            <w:r>
              <w:t xml:space="preserve"> </w:t>
            </w:r>
          </w:p>
        </w:tc>
      </w:tr>
      <w:tr w:rsidR="001E1F10" w14:paraId="34853DC3" w14:textId="77777777" w:rsidTr="002A68CA">
        <w:trPr>
          <w:trHeight w:val="202"/>
        </w:trPr>
        <w:tc>
          <w:tcPr>
            <w:tcW w:w="2736" w:type="dxa"/>
          </w:tcPr>
          <w:p w14:paraId="295BA227" w14:textId="77777777" w:rsidR="001E1F10" w:rsidRPr="00583464" w:rsidRDefault="001E1F10" w:rsidP="002A68CA">
            <w:pPr>
              <w:pStyle w:val="CuerpoTesis"/>
            </w:pPr>
            <w:r w:rsidRPr="00583464">
              <w:t>Riesgo en el desarrollo:</w:t>
            </w:r>
            <w:r>
              <w:t xml:space="preserve"> </w:t>
            </w:r>
            <w:r w:rsidRPr="00583464">
              <w:t>(Alta/Media/Baja)</w:t>
            </w:r>
          </w:p>
        </w:tc>
        <w:tc>
          <w:tcPr>
            <w:tcW w:w="5906" w:type="dxa"/>
          </w:tcPr>
          <w:p w14:paraId="3B688A0F" w14:textId="77777777" w:rsidR="001E1F10" w:rsidRPr="00DD6F9F" w:rsidRDefault="001E1F10" w:rsidP="002A68CA">
            <w:pPr>
              <w:pStyle w:val="CuerpoTesis"/>
            </w:pPr>
            <w:r w:rsidRPr="00DD6F9F">
              <w:t>Puntos reales:</w:t>
            </w:r>
          </w:p>
        </w:tc>
      </w:tr>
      <w:tr w:rsidR="001E1F10" w14:paraId="547F625E" w14:textId="77777777" w:rsidTr="002A68CA">
        <w:trPr>
          <w:trHeight w:val="117"/>
        </w:trPr>
        <w:tc>
          <w:tcPr>
            <w:tcW w:w="8642" w:type="dxa"/>
            <w:gridSpan w:val="2"/>
          </w:tcPr>
          <w:p w14:paraId="769F3349" w14:textId="77777777" w:rsidR="001E1F10" w:rsidRPr="00D94945" w:rsidRDefault="001E1F10" w:rsidP="002A68CA">
            <w:pPr>
              <w:pStyle w:val="CuerpoTesis"/>
            </w:pPr>
            <w:r w:rsidRPr="00583464">
              <w:t>Descripción:</w:t>
            </w:r>
          </w:p>
        </w:tc>
      </w:tr>
      <w:tr w:rsidR="001E1F10" w14:paraId="74F5FF07" w14:textId="77777777" w:rsidTr="002A68CA">
        <w:trPr>
          <w:trHeight w:val="293"/>
        </w:trPr>
        <w:tc>
          <w:tcPr>
            <w:tcW w:w="8642" w:type="dxa"/>
            <w:gridSpan w:val="2"/>
          </w:tcPr>
          <w:p w14:paraId="35ED8AE3" w14:textId="77777777" w:rsidR="001E1F10" w:rsidRPr="00583464" w:rsidRDefault="001E1F10" w:rsidP="002A68CA">
            <w:pPr>
              <w:pStyle w:val="CuerpoTesis"/>
            </w:pPr>
            <w:r w:rsidRPr="00583464">
              <w:t>Observaciones:</w:t>
            </w:r>
          </w:p>
        </w:tc>
      </w:tr>
      <w:bookmarkEnd w:id="149"/>
    </w:tbl>
    <w:p w14:paraId="1C45A435" w14:textId="77777777" w:rsidR="001E1F10" w:rsidRDefault="001E1F10" w:rsidP="001E1F10">
      <w:pPr>
        <w:pStyle w:val="CuerpoTesis"/>
        <w:rPr>
          <w:b/>
          <w:lang w:val="es-EC"/>
        </w:rPr>
      </w:pPr>
    </w:p>
    <w:p w14:paraId="36B9580D" w14:textId="77777777" w:rsidR="001E1F10" w:rsidRDefault="001E1F10" w:rsidP="001E1F10">
      <w:pPr>
        <w:pStyle w:val="CuerpoTesis"/>
        <w:rPr>
          <w:b/>
          <w:lang w:val="es-EC"/>
        </w:rPr>
      </w:pPr>
    </w:p>
    <w:p w14:paraId="7F73B98B" w14:textId="77777777" w:rsidR="001E1F10" w:rsidRPr="00C70C34" w:rsidRDefault="001E1F10" w:rsidP="001E1F10">
      <w:pPr>
        <w:pStyle w:val="CuerpoTesis"/>
        <w:rPr>
          <w:b/>
          <w:lang w:val="es-EC"/>
        </w:rPr>
      </w:pPr>
    </w:p>
    <w:p w14:paraId="15A20D00" w14:textId="77777777" w:rsidR="001E1F10" w:rsidRDefault="001E1F10" w:rsidP="001E1F10">
      <w:pPr>
        <w:pStyle w:val="CuerpoTesis"/>
        <w:rPr>
          <w:lang w:val="es-EC"/>
        </w:rPr>
      </w:pPr>
      <w:r>
        <w:rPr>
          <w:lang w:val="es-EC"/>
        </w:rPr>
        <w:t xml:space="preserve">Los campos de historias de usuario se describen en: </w:t>
      </w:r>
    </w:p>
    <w:p w14:paraId="04D96416" w14:textId="77777777" w:rsidR="001E1F10" w:rsidRDefault="001E1F10" w:rsidP="001E1F10">
      <w:pPr>
        <w:pStyle w:val="CuerpoTesis"/>
        <w:numPr>
          <w:ilvl w:val="4"/>
          <w:numId w:val="1"/>
        </w:numPr>
        <w:rPr>
          <w:lang w:val="es-EC"/>
        </w:rPr>
      </w:pPr>
      <w:r w:rsidRPr="0063612B">
        <w:rPr>
          <w:b/>
          <w:lang w:val="es-EC"/>
        </w:rPr>
        <w:t>Número</w:t>
      </w:r>
      <w:r>
        <w:rPr>
          <w:lang w:val="es-EC"/>
        </w:rPr>
        <w:t>: Es la asignación de un número para cada Historia de Usuario.</w:t>
      </w:r>
    </w:p>
    <w:p w14:paraId="22E1647B" w14:textId="77777777" w:rsidR="001E1F10" w:rsidRDefault="001E1F10" w:rsidP="001E1F10">
      <w:pPr>
        <w:pStyle w:val="CuerpoTesis"/>
        <w:numPr>
          <w:ilvl w:val="4"/>
          <w:numId w:val="1"/>
        </w:numPr>
        <w:rPr>
          <w:lang w:val="es-EC"/>
        </w:rPr>
      </w:pPr>
      <w:r w:rsidRPr="0063612B">
        <w:rPr>
          <w:b/>
          <w:lang w:val="es-EC"/>
        </w:rPr>
        <w:t>Nombre de la historia de usuario</w:t>
      </w:r>
      <w:r>
        <w:rPr>
          <w:lang w:val="es-EC"/>
        </w:rPr>
        <w:t>: Es un identificativo descriptivo corto de la HU.</w:t>
      </w:r>
    </w:p>
    <w:p w14:paraId="3BD876E9" w14:textId="77777777" w:rsidR="001E1F10" w:rsidRPr="0005155F" w:rsidRDefault="001E1F10" w:rsidP="001E1F10">
      <w:pPr>
        <w:pStyle w:val="CuerpoTesis"/>
        <w:numPr>
          <w:ilvl w:val="4"/>
          <w:numId w:val="1"/>
        </w:numPr>
        <w:rPr>
          <w:lang w:val="es-EC"/>
        </w:rPr>
      </w:pPr>
      <w:r w:rsidRPr="0063612B">
        <w:rPr>
          <w:b/>
        </w:rPr>
        <w:t>Usuario</w:t>
      </w:r>
      <w:r>
        <w:t>: Nombre del responsable en la actividad descrita de la HU.</w:t>
      </w:r>
    </w:p>
    <w:p w14:paraId="7A569345" w14:textId="77777777" w:rsidR="001E1F10" w:rsidRDefault="001E1F10" w:rsidP="001E1F10">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665CBAF8" w14:textId="77777777" w:rsidR="001E1F10" w:rsidRPr="000001DB" w:rsidRDefault="001E1F10" w:rsidP="001E1F10">
      <w:pPr>
        <w:pStyle w:val="CuerpoTesis"/>
        <w:numPr>
          <w:ilvl w:val="4"/>
          <w:numId w:val="1"/>
        </w:numPr>
        <w:rPr>
          <w:lang w:val="es-EC"/>
        </w:rPr>
      </w:pPr>
      <w:r w:rsidRPr="0063612B">
        <w:rPr>
          <w:b/>
        </w:rPr>
        <w:t>Prioridad en el negocio</w:t>
      </w:r>
      <w:r>
        <w:t>: Se asigna acorde a la importancia que tiene la actividad.</w:t>
      </w:r>
    </w:p>
    <w:p w14:paraId="0E7DB482" w14:textId="77777777" w:rsidR="001E1F10" w:rsidRDefault="001E1F10" w:rsidP="001E1F10">
      <w:pPr>
        <w:pStyle w:val="CuerpoTesis"/>
        <w:numPr>
          <w:ilvl w:val="4"/>
          <w:numId w:val="1"/>
        </w:numPr>
        <w:rPr>
          <w:lang w:val="es-EC"/>
        </w:rPr>
      </w:pPr>
      <w:r w:rsidRPr="0063612B">
        <w:rPr>
          <w:b/>
          <w:lang w:val="es-EC"/>
        </w:rPr>
        <w:t>Riesgo en el desarrollo</w:t>
      </w:r>
      <w:r>
        <w:rPr>
          <w:lang w:val="es-EC"/>
        </w:rPr>
        <w:t>: Complejidad de desarrollo de la actividad.</w:t>
      </w:r>
    </w:p>
    <w:p w14:paraId="07828EBC" w14:textId="77777777" w:rsidR="001E1F10" w:rsidRDefault="001E1F10" w:rsidP="001E1F10">
      <w:pPr>
        <w:pStyle w:val="CuerpoTesis"/>
        <w:numPr>
          <w:ilvl w:val="4"/>
          <w:numId w:val="1"/>
        </w:numPr>
        <w:rPr>
          <w:lang w:val="es-EC"/>
        </w:rPr>
      </w:pPr>
      <w:r w:rsidRPr="0063612B">
        <w:rPr>
          <w:b/>
          <w:lang w:val="es-EC"/>
        </w:rPr>
        <w:t>Interacción Asignada</w:t>
      </w:r>
      <w:r w:rsidRPr="002744F0">
        <w:rPr>
          <w:lang w:val="es-EC"/>
        </w:rPr>
        <w:t>:</w:t>
      </w:r>
      <w:r>
        <w:rPr>
          <w:lang w:val="es-EC"/>
        </w:rPr>
        <w:t xml:space="preserve"> Número de interacción asignadas a la actividad.</w:t>
      </w:r>
    </w:p>
    <w:p w14:paraId="36AA7BEB" w14:textId="77777777" w:rsidR="001E1F10" w:rsidRDefault="001E1F10" w:rsidP="001E1F10">
      <w:pPr>
        <w:pStyle w:val="CuerpoTesis"/>
        <w:numPr>
          <w:ilvl w:val="4"/>
          <w:numId w:val="1"/>
        </w:numPr>
        <w:rPr>
          <w:lang w:val="es-EC"/>
        </w:rPr>
      </w:pPr>
      <w:r w:rsidRPr="0063612B">
        <w:rPr>
          <w:b/>
          <w:lang w:val="es-EC"/>
        </w:rPr>
        <w:t>Puntos estimados</w:t>
      </w:r>
      <w:r w:rsidRPr="00E900A9">
        <w:rPr>
          <w:lang w:val="es-EC"/>
        </w:rPr>
        <w:t>:</w:t>
      </w:r>
      <w:r>
        <w:rPr>
          <w:lang w:val="es-EC"/>
        </w:rPr>
        <w:t xml:space="preserve"> Cada punto estimado hace referencia a cada semana efectiva de desarrollo.</w:t>
      </w:r>
    </w:p>
    <w:p w14:paraId="4560B3FF" w14:textId="77777777" w:rsidR="001E1F10" w:rsidRPr="000952FC" w:rsidRDefault="001E1F10" w:rsidP="001E1F10">
      <w:pPr>
        <w:pStyle w:val="CuerpoTesis"/>
        <w:numPr>
          <w:ilvl w:val="4"/>
          <w:numId w:val="1"/>
        </w:numPr>
        <w:rPr>
          <w:lang w:val="es-EC"/>
        </w:rPr>
      </w:pPr>
      <w:r w:rsidRPr="0063612B">
        <w:rPr>
          <w:b/>
        </w:rPr>
        <w:t>Puntos reales</w:t>
      </w:r>
      <w:r>
        <w:t>: Puntos reales utilizados en la actividad.</w:t>
      </w:r>
    </w:p>
    <w:p w14:paraId="29E61E5F" w14:textId="77777777" w:rsidR="001E1F10" w:rsidRPr="000952FC" w:rsidRDefault="001E1F10" w:rsidP="001E1F10">
      <w:pPr>
        <w:pStyle w:val="CuerpoTesis"/>
        <w:numPr>
          <w:ilvl w:val="4"/>
          <w:numId w:val="1"/>
        </w:numPr>
        <w:rPr>
          <w:lang w:val="es-EC"/>
        </w:rPr>
      </w:pPr>
      <w:r w:rsidRPr="0063612B">
        <w:rPr>
          <w:b/>
        </w:rPr>
        <w:t>Descripción</w:t>
      </w:r>
      <w:r>
        <w:t>: Detalle de las actividades en las Historias de Usuario.</w:t>
      </w:r>
    </w:p>
    <w:p w14:paraId="7C27E917" w14:textId="77777777" w:rsidR="001E1F10" w:rsidRPr="007E2FB6" w:rsidRDefault="001E1F10" w:rsidP="001E1F10">
      <w:pPr>
        <w:pStyle w:val="CuerpoTesis"/>
        <w:numPr>
          <w:ilvl w:val="4"/>
          <w:numId w:val="1"/>
        </w:numPr>
        <w:rPr>
          <w:lang w:val="es-EC"/>
        </w:rPr>
      </w:pPr>
      <w:r w:rsidRPr="0063612B">
        <w:rPr>
          <w:b/>
        </w:rPr>
        <w:t>Observaciones</w:t>
      </w:r>
      <w:r>
        <w:t>: Aspectos importantes en cada Historias de Usuarios.</w:t>
      </w:r>
    </w:p>
    <w:p w14:paraId="22261B9B" w14:textId="77777777" w:rsidR="001E1F10" w:rsidRDefault="001E1F10" w:rsidP="001E1F10">
      <w:pPr>
        <w:pStyle w:val="CuerpoTesis"/>
        <w:rPr>
          <w:lang w:val="es-EC"/>
        </w:rPr>
      </w:pPr>
    </w:p>
    <w:p w14:paraId="2AFDD3B7" w14:textId="77777777" w:rsidR="001E1F10" w:rsidRDefault="001E1F10" w:rsidP="001E1F10">
      <w:pPr>
        <w:pStyle w:val="CuerpoTesis"/>
        <w:rPr>
          <w:lang w:val="es-EC"/>
        </w:rPr>
      </w:pPr>
      <w:r>
        <w:rPr>
          <w:lang w:val="es-EC"/>
        </w:rPr>
        <w:t xml:space="preserve">Una vez detallados los campos de la historia de usuario se procede a sus respectivas especificaciones: </w:t>
      </w:r>
    </w:p>
    <w:p w14:paraId="66AFD51E" w14:textId="77777777" w:rsidR="001E1F10" w:rsidRDefault="001E1F10" w:rsidP="001E1F10">
      <w:pPr>
        <w:rPr>
          <w:rFonts w:ascii="Arial" w:hAnsi="Arial"/>
          <w:lang w:val="es-EC"/>
        </w:rPr>
      </w:pPr>
      <w:r>
        <w:rPr>
          <w:lang w:val="es-EC"/>
        </w:rPr>
        <w:br w:type="page"/>
      </w:r>
    </w:p>
    <w:tbl>
      <w:tblPr>
        <w:tblStyle w:val="TableGrid"/>
        <w:tblpPr w:leftFromText="141" w:rightFromText="141" w:horzAnchor="page" w:tblpX="1605" w:tblpY="491"/>
        <w:tblW w:w="10110" w:type="dxa"/>
        <w:tblLook w:val="04A0" w:firstRow="1" w:lastRow="0" w:firstColumn="1" w:lastColumn="0" w:noHBand="0" w:noVBand="1"/>
      </w:tblPr>
      <w:tblGrid>
        <w:gridCol w:w="4815"/>
        <w:gridCol w:w="5295"/>
      </w:tblGrid>
      <w:tr w:rsidR="001E1F10" w14:paraId="5F81D192" w14:textId="77777777" w:rsidTr="002A68CA">
        <w:trPr>
          <w:trHeight w:val="313"/>
        </w:trPr>
        <w:tc>
          <w:tcPr>
            <w:tcW w:w="10110" w:type="dxa"/>
            <w:gridSpan w:val="2"/>
            <w:vAlign w:val="center"/>
          </w:tcPr>
          <w:p w14:paraId="028FBE3D" w14:textId="77777777" w:rsidR="001E1F10" w:rsidRPr="00583464" w:rsidRDefault="001E1F10" w:rsidP="002A68CA">
            <w:pPr>
              <w:pStyle w:val="CuerpoTesis"/>
              <w:jc w:val="center"/>
            </w:pPr>
            <w:r>
              <w:t>Historia de Usuario</w:t>
            </w:r>
          </w:p>
        </w:tc>
      </w:tr>
      <w:tr w:rsidR="001E1F10" w14:paraId="6AAAEF6F" w14:textId="77777777" w:rsidTr="002A68CA">
        <w:trPr>
          <w:trHeight w:val="371"/>
        </w:trPr>
        <w:tc>
          <w:tcPr>
            <w:tcW w:w="4815" w:type="dxa"/>
          </w:tcPr>
          <w:p w14:paraId="1251BCB7" w14:textId="77777777" w:rsidR="001E1F10" w:rsidRPr="001037E2" w:rsidRDefault="001E1F10" w:rsidP="002A68CA">
            <w:pPr>
              <w:pStyle w:val="CuerpoTesis"/>
            </w:pPr>
            <w:r w:rsidRPr="00B51328">
              <w:rPr>
                <w:b/>
              </w:rPr>
              <w:t xml:space="preserve">Número: </w:t>
            </w:r>
            <w:r>
              <w:rPr>
                <w:b/>
              </w:rPr>
              <w:t xml:space="preserve"> </w:t>
            </w:r>
            <w:r>
              <w:t>001</w:t>
            </w:r>
          </w:p>
        </w:tc>
        <w:tc>
          <w:tcPr>
            <w:tcW w:w="5295" w:type="dxa"/>
          </w:tcPr>
          <w:p w14:paraId="64C167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Validar Usuarios</w:t>
            </w:r>
          </w:p>
        </w:tc>
      </w:tr>
      <w:tr w:rsidR="001E1F10" w14:paraId="1B57F339" w14:textId="77777777" w:rsidTr="002A68CA">
        <w:trPr>
          <w:trHeight w:val="418"/>
        </w:trPr>
        <w:tc>
          <w:tcPr>
            <w:tcW w:w="10110" w:type="dxa"/>
            <w:gridSpan w:val="2"/>
          </w:tcPr>
          <w:p w14:paraId="3AB05FCC" w14:textId="77777777" w:rsidR="001E1F10" w:rsidRPr="00367E99" w:rsidRDefault="001E1F10" w:rsidP="002A68CA">
            <w:pPr>
              <w:pStyle w:val="CuerpoTesis"/>
            </w:pPr>
            <w:r w:rsidRPr="00B51328">
              <w:rPr>
                <w:b/>
              </w:rPr>
              <w:t xml:space="preserve">Usuario: </w:t>
            </w:r>
            <w:r>
              <w:rPr>
                <w:b/>
              </w:rPr>
              <w:t xml:space="preserve"> </w:t>
            </w:r>
            <w:r>
              <w:t>Administrador</w:t>
            </w:r>
          </w:p>
        </w:tc>
      </w:tr>
      <w:tr w:rsidR="001E1F10" w14:paraId="6DF21C1D" w14:textId="77777777" w:rsidTr="002A68CA">
        <w:trPr>
          <w:trHeight w:val="425"/>
        </w:trPr>
        <w:tc>
          <w:tcPr>
            <w:tcW w:w="4815" w:type="dxa"/>
          </w:tcPr>
          <w:p w14:paraId="181A8A95" w14:textId="77777777" w:rsidR="001E1F10" w:rsidRDefault="001E1F10" w:rsidP="002A68CA">
            <w:pPr>
              <w:pStyle w:val="CuerpoTesis"/>
              <w:rPr>
                <w:b/>
              </w:rPr>
            </w:pPr>
            <w:r w:rsidRPr="00B51328">
              <w:rPr>
                <w:b/>
              </w:rPr>
              <w:t>Modificación de Historia Número:</w:t>
            </w:r>
          </w:p>
          <w:p w14:paraId="4D43246F" w14:textId="77777777" w:rsidR="001E1F10" w:rsidRPr="00765D70" w:rsidRDefault="001E1F10" w:rsidP="002A68CA">
            <w:pPr>
              <w:pStyle w:val="CuerpoTesis"/>
            </w:pPr>
            <w:r w:rsidRPr="00765D70">
              <w:t>1</w:t>
            </w:r>
          </w:p>
        </w:tc>
        <w:tc>
          <w:tcPr>
            <w:tcW w:w="5295" w:type="dxa"/>
          </w:tcPr>
          <w:p w14:paraId="23D999E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C688790" w14:textId="77777777" w:rsidTr="002A68CA">
        <w:trPr>
          <w:trHeight w:val="333"/>
        </w:trPr>
        <w:tc>
          <w:tcPr>
            <w:tcW w:w="4815" w:type="dxa"/>
          </w:tcPr>
          <w:p w14:paraId="7C2D85A2" w14:textId="77777777" w:rsidR="001E1F10" w:rsidRDefault="001E1F10" w:rsidP="002A68CA">
            <w:pPr>
              <w:pStyle w:val="CuerpoTesis"/>
              <w:rPr>
                <w:b/>
              </w:rPr>
            </w:pPr>
            <w:r w:rsidRPr="00B51328">
              <w:rPr>
                <w:b/>
              </w:rPr>
              <w:t>Prioridad en el negocio:(Alta/Media/Baja):</w:t>
            </w:r>
          </w:p>
          <w:p w14:paraId="796C96DA" w14:textId="77777777" w:rsidR="001E1F10" w:rsidRPr="00765D70" w:rsidRDefault="001E1F10" w:rsidP="002A68CA">
            <w:pPr>
              <w:pStyle w:val="CuerpoTesis"/>
            </w:pPr>
            <w:r w:rsidRPr="00765D70">
              <w:t>Alta</w:t>
            </w:r>
          </w:p>
        </w:tc>
        <w:tc>
          <w:tcPr>
            <w:tcW w:w="5295" w:type="dxa"/>
          </w:tcPr>
          <w:p w14:paraId="55E424E7" w14:textId="77777777" w:rsidR="001E1F10" w:rsidRPr="00B51328" w:rsidRDefault="001E1F10" w:rsidP="002A68CA">
            <w:pPr>
              <w:pStyle w:val="CuerpoTesis"/>
              <w:rPr>
                <w:b/>
              </w:rPr>
            </w:pPr>
            <w:r w:rsidRPr="00B51328">
              <w:rPr>
                <w:b/>
              </w:rPr>
              <w:t xml:space="preserve">Puntos estimados: </w:t>
            </w:r>
            <w:r>
              <w:rPr>
                <w:b/>
              </w:rPr>
              <w:t xml:space="preserve"> </w:t>
            </w:r>
            <w:r>
              <w:t>1</w:t>
            </w:r>
          </w:p>
        </w:tc>
      </w:tr>
      <w:tr w:rsidR="001E1F10" w14:paraId="07FA596C" w14:textId="77777777" w:rsidTr="002A68CA">
        <w:trPr>
          <w:trHeight w:val="202"/>
        </w:trPr>
        <w:tc>
          <w:tcPr>
            <w:tcW w:w="4815" w:type="dxa"/>
          </w:tcPr>
          <w:p w14:paraId="41256A64" w14:textId="77777777" w:rsidR="001E1F10" w:rsidRDefault="001E1F10" w:rsidP="002A68CA">
            <w:pPr>
              <w:pStyle w:val="CuerpoTesis"/>
              <w:rPr>
                <w:b/>
              </w:rPr>
            </w:pPr>
            <w:r w:rsidRPr="00B51328">
              <w:rPr>
                <w:b/>
              </w:rPr>
              <w:t>Riesgo en el desarrollo: (Alta/Media/Baja)</w:t>
            </w:r>
            <w:r>
              <w:rPr>
                <w:b/>
              </w:rPr>
              <w:t>:</w:t>
            </w:r>
          </w:p>
          <w:p w14:paraId="536F5851" w14:textId="77777777" w:rsidR="001E1F10" w:rsidRPr="00B51328" w:rsidRDefault="001E1F10" w:rsidP="002A68CA">
            <w:pPr>
              <w:pStyle w:val="CuerpoTesis"/>
              <w:rPr>
                <w:b/>
              </w:rPr>
            </w:pPr>
            <w:r w:rsidRPr="00765D70">
              <w:t>Alta</w:t>
            </w:r>
          </w:p>
        </w:tc>
        <w:tc>
          <w:tcPr>
            <w:tcW w:w="5295" w:type="dxa"/>
          </w:tcPr>
          <w:p w14:paraId="719BFB08" w14:textId="77777777" w:rsidR="001E1F10" w:rsidRPr="00B51328" w:rsidRDefault="001E1F10" w:rsidP="002A68CA">
            <w:pPr>
              <w:pStyle w:val="CuerpoTesis"/>
              <w:rPr>
                <w:b/>
              </w:rPr>
            </w:pPr>
            <w:r w:rsidRPr="00B51328">
              <w:rPr>
                <w:b/>
              </w:rPr>
              <w:t>Puntos reales:</w:t>
            </w:r>
          </w:p>
        </w:tc>
      </w:tr>
      <w:tr w:rsidR="001E1F10" w14:paraId="3AD9256A" w14:textId="77777777" w:rsidTr="002A68CA">
        <w:trPr>
          <w:trHeight w:val="117"/>
        </w:trPr>
        <w:tc>
          <w:tcPr>
            <w:tcW w:w="10110" w:type="dxa"/>
            <w:gridSpan w:val="2"/>
          </w:tcPr>
          <w:p w14:paraId="2A452CEC" w14:textId="77777777" w:rsidR="001E1F10" w:rsidRPr="00F95FED" w:rsidRDefault="001E1F10" w:rsidP="002A68CA">
            <w:pPr>
              <w:pStyle w:val="CuerpoTesis"/>
            </w:pPr>
            <w:r w:rsidRPr="00B51328">
              <w:rPr>
                <w:b/>
              </w:rPr>
              <w:t>Descripción:</w:t>
            </w:r>
            <w:r>
              <w:rPr>
                <w:b/>
              </w:rPr>
              <w:t xml:space="preserve"> </w:t>
            </w:r>
            <w:r>
              <w:t>El sistema permitirá al administrador validar el registro de usuarios, aprobando su utilización en el sistema, caso contrario si el registro de información del usuario se encuentra inconclusa o incompleta, el administrador se comunicará con el usuario para que realice el correcto ingreso de información al sistema.</w:t>
            </w:r>
          </w:p>
        </w:tc>
      </w:tr>
      <w:tr w:rsidR="001E1F10" w14:paraId="552264F5" w14:textId="77777777" w:rsidTr="002A68CA">
        <w:trPr>
          <w:trHeight w:val="293"/>
        </w:trPr>
        <w:tc>
          <w:tcPr>
            <w:tcW w:w="10110" w:type="dxa"/>
            <w:gridSpan w:val="2"/>
          </w:tcPr>
          <w:p w14:paraId="377D1885"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2387DF27" w14:textId="71CB9157"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w:t>
      </w:r>
      <w:r w:rsidR="002F0F85">
        <w:rPr>
          <w:noProof/>
        </w:rPr>
        <w:fldChar w:fldCharType="end"/>
      </w:r>
      <w:r>
        <w:t xml:space="preserve">. </w:t>
      </w:r>
      <w:r w:rsidRPr="00D85EA3">
        <w:t>VALIDACIÓN DE USUARIOS</w:t>
      </w:r>
    </w:p>
    <w:p w14:paraId="2E888DF9" w14:textId="77777777" w:rsidR="001E1F10" w:rsidRDefault="001E1F10" w:rsidP="001E1F10">
      <w:pPr>
        <w:pStyle w:val="Caption"/>
      </w:pPr>
    </w:p>
    <w:p w14:paraId="47BB42C7" w14:textId="77777777" w:rsidR="001E1F10" w:rsidRDefault="001E1F10" w:rsidP="001E1F10">
      <w:pPr>
        <w:pStyle w:val="Caption"/>
      </w:pPr>
    </w:p>
    <w:p w14:paraId="75FDA468" w14:textId="77777777" w:rsidR="001E1F10" w:rsidRDefault="001E1F10" w:rsidP="001E1F10">
      <w:pPr>
        <w:pStyle w:val="Caption"/>
      </w:pPr>
    </w:p>
    <w:p w14:paraId="1E991B00" w14:textId="48517FA5"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w:t>
      </w:r>
      <w:r w:rsidR="002F0F85">
        <w:rPr>
          <w:noProof/>
        </w:rPr>
        <w:fldChar w:fldCharType="end"/>
      </w:r>
      <w:r>
        <w:t>. REGISTRAR USUARIOS</w:t>
      </w:r>
    </w:p>
    <w:tbl>
      <w:tblPr>
        <w:tblStyle w:val="TableGrid"/>
        <w:tblW w:w="10110" w:type="dxa"/>
        <w:jc w:val="center"/>
        <w:tblLook w:val="04A0" w:firstRow="1" w:lastRow="0" w:firstColumn="1" w:lastColumn="0" w:noHBand="0" w:noVBand="1"/>
      </w:tblPr>
      <w:tblGrid>
        <w:gridCol w:w="4815"/>
        <w:gridCol w:w="5295"/>
      </w:tblGrid>
      <w:tr w:rsidR="001E1F10" w14:paraId="0819B57A" w14:textId="77777777" w:rsidTr="002A68CA">
        <w:trPr>
          <w:trHeight w:val="313"/>
          <w:jc w:val="center"/>
        </w:trPr>
        <w:tc>
          <w:tcPr>
            <w:tcW w:w="10110" w:type="dxa"/>
            <w:gridSpan w:val="2"/>
            <w:vAlign w:val="center"/>
          </w:tcPr>
          <w:p w14:paraId="72AD9428" w14:textId="77777777" w:rsidR="001E1F10" w:rsidRPr="00583464" w:rsidRDefault="001E1F10" w:rsidP="002A68CA">
            <w:pPr>
              <w:pStyle w:val="CuerpoTesis"/>
              <w:jc w:val="center"/>
            </w:pPr>
            <w:r>
              <w:t>Historia de Usuario</w:t>
            </w:r>
          </w:p>
        </w:tc>
      </w:tr>
      <w:tr w:rsidR="001E1F10" w14:paraId="048E492B" w14:textId="77777777" w:rsidTr="002A68CA">
        <w:trPr>
          <w:trHeight w:val="371"/>
          <w:jc w:val="center"/>
        </w:trPr>
        <w:tc>
          <w:tcPr>
            <w:tcW w:w="4815" w:type="dxa"/>
          </w:tcPr>
          <w:p w14:paraId="5D53AF02" w14:textId="77777777" w:rsidR="001E1F10" w:rsidRPr="001037E2" w:rsidRDefault="001E1F10" w:rsidP="002A68CA">
            <w:pPr>
              <w:pStyle w:val="CuerpoTesis"/>
            </w:pPr>
            <w:r w:rsidRPr="00B51328">
              <w:rPr>
                <w:b/>
              </w:rPr>
              <w:t xml:space="preserve">Número: </w:t>
            </w:r>
            <w:r>
              <w:rPr>
                <w:b/>
              </w:rPr>
              <w:t xml:space="preserve"> </w:t>
            </w:r>
            <w:r>
              <w:t>002</w:t>
            </w:r>
          </w:p>
        </w:tc>
        <w:tc>
          <w:tcPr>
            <w:tcW w:w="5295" w:type="dxa"/>
          </w:tcPr>
          <w:p w14:paraId="6E6DC793"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Registrar Usuarios</w:t>
            </w:r>
          </w:p>
        </w:tc>
      </w:tr>
      <w:tr w:rsidR="001E1F10" w14:paraId="5E8F9938" w14:textId="77777777" w:rsidTr="002A68CA">
        <w:trPr>
          <w:trHeight w:val="418"/>
          <w:jc w:val="center"/>
        </w:trPr>
        <w:tc>
          <w:tcPr>
            <w:tcW w:w="10110" w:type="dxa"/>
            <w:gridSpan w:val="2"/>
          </w:tcPr>
          <w:p w14:paraId="6199A659"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638DB8D3" w14:textId="77777777" w:rsidTr="002A68CA">
        <w:trPr>
          <w:trHeight w:val="425"/>
          <w:jc w:val="center"/>
        </w:trPr>
        <w:tc>
          <w:tcPr>
            <w:tcW w:w="4815" w:type="dxa"/>
          </w:tcPr>
          <w:p w14:paraId="45F5E0F8" w14:textId="77777777" w:rsidR="001E1F10" w:rsidRDefault="001E1F10" w:rsidP="002A68CA">
            <w:pPr>
              <w:pStyle w:val="CuerpoTesis"/>
              <w:rPr>
                <w:b/>
              </w:rPr>
            </w:pPr>
            <w:r w:rsidRPr="00B51328">
              <w:rPr>
                <w:b/>
              </w:rPr>
              <w:t>Modificación de Historia Número:</w:t>
            </w:r>
          </w:p>
          <w:p w14:paraId="04C46BF4" w14:textId="77777777" w:rsidR="001E1F10" w:rsidRPr="00765D70" w:rsidRDefault="001E1F10" w:rsidP="002A68CA">
            <w:pPr>
              <w:pStyle w:val="CuerpoTesis"/>
            </w:pPr>
            <w:r w:rsidRPr="00765D70">
              <w:t>1</w:t>
            </w:r>
          </w:p>
        </w:tc>
        <w:tc>
          <w:tcPr>
            <w:tcW w:w="5295" w:type="dxa"/>
          </w:tcPr>
          <w:p w14:paraId="7E6E2BA8"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50A4B1E" w14:textId="77777777" w:rsidTr="002A68CA">
        <w:trPr>
          <w:trHeight w:val="333"/>
          <w:jc w:val="center"/>
        </w:trPr>
        <w:tc>
          <w:tcPr>
            <w:tcW w:w="4815" w:type="dxa"/>
          </w:tcPr>
          <w:p w14:paraId="4EF86CF7" w14:textId="77777777" w:rsidR="001E1F10" w:rsidRDefault="001E1F10" w:rsidP="002A68CA">
            <w:pPr>
              <w:pStyle w:val="CuerpoTesis"/>
              <w:rPr>
                <w:b/>
              </w:rPr>
            </w:pPr>
            <w:r w:rsidRPr="00B51328">
              <w:rPr>
                <w:b/>
              </w:rPr>
              <w:t>Prioridad en el negocio:(Alta/Media/Baja):</w:t>
            </w:r>
          </w:p>
          <w:p w14:paraId="2B79124E" w14:textId="77777777" w:rsidR="001E1F10" w:rsidRPr="00765D70" w:rsidRDefault="001E1F10" w:rsidP="002A68CA">
            <w:pPr>
              <w:pStyle w:val="CuerpoTesis"/>
            </w:pPr>
            <w:r w:rsidRPr="00765D70">
              <w:t>Alta</w:t>
            </w:r>
          </w:p>
        </w:tc>
        <w:tc>
          <w:tcPr>
            <w:tcW w:w="5295" w:type="dxa"/>
          </w:tcPr>
          <w:p w14:paraId="5EBFF44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D701856" w14:textId="77777777" w:rsidTr="002A68CA">
        <w:trPr>
          <w:trHeight w:val="202"/>
          <w:jc w:val="center"/>
        </w:trPr>
        <w:tc>
          <w:tcPr>
            <w:tcW w:w="4815" w:type="dxa"/>
          </w:tcPr>
          <w:p w14:paraId="76F067C8" w14:textId="77777777" w:rsidR="001E1F10" w:rsidRDefault="001E1F10" w:rsidP="002A68CA">
            <w:pPr>
              <w:pStyle w:val="CuerpoTesis"/>
              <w:rPr>
                <w:b/>
              </w:rPr>
            </w:pPr>
            <w:r w:rsidRPr="00B51328">
              <w:rPr>
                <w:b/>
              </w:rPr>
              <w:t>Riesgo en el desarrollo: (Alta/Media/Baja)</w:t>
            </w:r>
            <w:r>
              <w:rPr>
                <w:b/>
              </w:rPr>
              <w:t>:</w:t>
            </w:r>
          </w:p>
          <w:p w14:paraId="7FCA5219" w14:textId="77777777" w:rsidR="001E1F10" w:rsidRPr="00B51328" w:rsidRDefault="001E1F10" w:rsidP="002A68CA">
            <w:pPr>
              <w:pStyle w:val="CuerpoTesis"/>
              <w:rPr>
                <w:b/>
              </w:rPr>
            </w:pPr>
            <w:r w:rsidRPr="00765D70">
              <w:t>Alta</w:t>
            </w:r>
          </w:p>
        </w:tc>
        <w:tc>
          <w:tcPr>
            <w:tcW w:w="5295" w:type="dxa"/>
          </w:tcPr>
          <w:p w14:paraId="0FBC7F66" w14:textId="77777777" w:rsidR="001E1F10" w:rsidRPr="00B51328" w:rsidRDefault="001E1F10" w:rsidP="002A68CA">
            <w:pPr>
              <w:pStyle w:val="CuerpoTesis"/>
              <w:rPr>
                <w:b/>
              </w:rPr>
            </w:pPr>
            <w:r w:rsidRPr="00B51328">
              <w:rPr>
                <w:b/>
              </w:rPr>
              <w:t>Puntos reales:</w:t>
            </w:r>
          </w:p>
        </w:tc>
      </w:tr>
      <w:tr w:rsidR="001E1F10" w14:paraId="3E350127" w14:textId="77777777" w:rsidTr="002A68CA">
        <w:trPr>
          <w:trHeight w:val="117"/>
          <w:jc w:val="center"/>
        </w:trPr>
        <w:tc>
          <w:tcPr>
            <w:tcW w:w="10110" w:type="dxa"/>
            <w:gridSpan w:val="2"/>
          </w:tcPr>
          <w:p w14:paraId="6062827E" w14:textId="77777777" w:rsidR="001E1F10" w:rsidRPr="00F95FED" w:rsidRDefault="001E1F10" w:rsidP="002A68CA">
            <w:pPr>
              <w:pStyle w:val="CuerpoTesis"/>
            </w:pPr>
            <w:r w:rsidRPr="00B51328">
              <w:rPr>
                <w:b/>
              </w:rPr>
              <w:t>Descripción:</w:t>
            </w:r>
            <w:r>
              <w:rPr>
                <w:b/>
              </w:rPr>
              <w:t xml:space="preserve"> </w:t>
            </w:r>
            <w:r>
              <w:t>Los odontólogos se podrán registrar en el sistema a través de un formulario de validación, los datos ingresados serán validados por un administrador que confirmará la información.</w:t>
            </w:r>
          </w:p>
        </w:tc>
      </w:tr>
      <w:tr w:rsidR="001E1F10" w14:paraId="6E3D014E" w14:textId="77777777" w:rsidTr="002A68CA">
        <w:trPr>
          <w:trHeight w:val="293"/>
          <w:jc w:val="center"/>
        </w:trPr>
        <w:tc>
          <w:tcPr>
            <w:tcW w:w="10110" w:type="dxa"/>
            <w:gridSpan w:val="2"/>
          </w:tcPr>
          <w:p w14:paraId="127A05CB" w14:textId="77777777" w:rsidR="001E1F10" w:rsidRPr="00AE126D" w:rsidRDefault="001E1F10" w:rsidP="002A68CA">
            <w:pPr>
              <w:pStyle w:val="CuerpoTesis"/>
            </w:pPr>
            <w:r w:rsidRPr="00B51328">
              <w:rPr>
                <w:b/>
              </w:rPr>
              <w:t>Observaciones:</w:t>
            </w:r>
            <w:r>
              <w:rPr>
                <w:b/>
              </w:rPr>
              <w:t xml:space="preserve"> </w:t>
            </w:r>
            <w:r>
              <w:t>La validación del registro de los usuarios se debe utilizar en un máximo de dos días.</w:t>
            </w:r>
          </w:p>
        </w:tc>
      </w:tr>
    </w:tbl>
    <w:p w14:paraId="3567EEE5" w14:textId="77777777" w:rsidR="001E1F10" w:rsidRPr="00891229" w:rsidRDefault="001E1F10" w:rsidP="001E1F10">
      <w:pPr>
        <w:pStyle w:val="CuerpoTesis"/>
        <w:rPr>
          <w:lang w:val="es-EC"/>
        </w:rPr>
      </w:pPr>
    </w:p>
    <w:tbl>
      <w:tblPr>
        <w:tblStyle w:val="TableGrid"/>
        <w:tblpPr w:leftFromText="141" w:rightFromText="141" w:vertAnchor="page" w:horzAnchor="page" w:tblpX="1605" w:tblpY="3110"/>
        <w:tblW w:w="10110" w:type="dxa"/>
        <w:tblLook w:val="04A0" w:firstRow="1" w:lastRow="0" w:firstColumn="1" w:lastColumn="0" w:noHBand="0" w:noVBand="1"/>
      </w:tblPr>
      <w:tblGrid>
        <w:gridCol w:w="4815"/>
        <w:gridCol w:w="5295"/>
      </w:tblGrid>
      <w:tr w:rsidR="001E1F10" w14:paraId="3402A2B0" w14:textId="77777777" w:rsidTr="002A68CA">
        <w:trPr>
          <w:trHeight w:val="313"/>
        </w:trPr>
        <w:tc>
          <w:tcPr>
            <w:tcW w:w="10110" w:type="dxa"/>
            <w:gridSpan w:val="2"/>
            <w:vAlign w:val="center"/>
          </w:tcPr>
          <w:p w14:paraId="6F448DD9" w14:textId="77777777" w:rsidR="001E1F10" w:rsidRPr="00583464" w:rsidRDefault="001E1F10" w:rsidP="002A68CA">
            <w:pPr>
              <w:pStyle w:val="CuerpoTesis"/>
              <w:jc w:val="center"/>
            </w:pPr>
            <w:r>
              <w:t>Historia de Usuario</w:t>
            </w:r>
          </w:p>
        </w:tc>
      </w:tr>
      <w:tr w:rsidR="001E1F10" w14:paraId="34DB738C" w14:textId="77777777" w:rsidTr="002A68CA">
        <w:trPr>
          <w:trHeight w:val="371"/>
        </w:trPr>
        <w:tc>
          <w:tcPr>
            <w:tcW w:w="4815" w:type="dxa"/>
          </w:tcPr>
          <w:p w14:paraId="6428004B" w14:textId="77777777" w:rsidR="001E1F10" w:rsidRPr="001037E2" w:rsidRDefault="001E1F10" w:rsidP="002A68CA">
            <w:pPr>
              <w:pStyle w:val="CuerpoTesis"/>
            </w:pPr>
            <w:r w:rsidRPr="00B51328">
              <w:rPr>
                <w:b/>
              </w:rPr>
              <w:t xml:space="preserve">Número: </w:t>
            </w:r>
            <w:r>
              <w:rPr>
                <w:b/>
              </w:rPr>
              <w:t xml:space="preserve"> </w:t>
            </w:r>
            <w:r>
              <w:t>003</w:t>
            </w:r>
          </w:p>
        </w:tc>
        <w:tc>
          <w:tcPr>
            <w:tcW w:w="5295" w:type="dxa"/>
          </w:tcPr>
          <w:p w14:paraId="6DA02C96"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Editar información del Usuario</w:t>
            </w:r>
          </w:p>
        </w:tc>
      </w:tr>
      <w:tr w:rsidR="001E1F10" w14:paraId="4E09A918" w14:textId="77777777" w:rsidTr="002A68CA">
        <w:trPr>
          <w:trHeight w:val="418"/>
        </w:trPr>
        <w:tc>
          <w:tcPr>
            <w:tcW w:w="10110" w:type="dxa"/>
            <w:gridSpan w:val="2"/>
          </w:tcPr>
          <w:p w14:paraId="61ECA1D7"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3F2AFC0C" w14:textId="77777777" w:rsidTr="002A68CA">
        <w:trPr>
          <w:trHeight w:val="425"/>
        </w:trPr>
        <w:tc>
          <w:tcPr>
            <w:tcW w:w="4815" w:type="dxa"/>
          </w:tcPr>
          <w:p w14:paraId="63A8DE73" w14:textId="77777777" w:rsidR="001E1F10" w:rsidRDefault="001E1F10" w:rsidP="002A68CA">
            <w:pPr>
              <w:pStyle w:val="CuerpoTesis"/>
              <w:rPr>
                <w:b/>
              </w:rPr>
            </w:pPr>
            <w:r w:rsidRPr="00B51328">
              <w:rPr>
                <w:b/>
              </w:rPr>
              <w:t>Modificación de Historia Número:</w:t>
            </w:r>
          </w:p>
          <w:p w14:paraId="606ACEB9" w14:textId="77777777" w:rsidR="001E1F10" w:rsidRPr="00765D70" w:rsidRDefault="001E1F10" w:rsidP="002A68CA">
            <w:pPr>
              <w:pStyle w:val="CuerpoTesis"/>
            </w:pPr>
            <w:r w:rsidRPr="00765D70">
              <w:t>1</w:t>
            </w:r>
          </w:p>
        </w:tc>
        <w:tc>
          <w:tcPr>
            <w:tcW w:w="5295" w:type="dxa"/>
          </w:tcPr>
          <w:p w14:paraId="7C896D1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976E1E1" w14:textId="77777777" w:rsidTr="002A68CA">
        <w:trPr>
          <w:trHeight w:val="333"/>
        </w:trPr>
        <w:tc>
          <w:tcPr>
            <w:tcW w:w="4815" w:type="dxa"/>
          </w:tcPr>
          <w:p w14:paraId="6F143964" w14:textId="77777777" w:rsidR="001E1F10" w:rsidRDefault="001E1F10" w:rsidP="002A68CA">
            <w:pPr>
              <w:pStyle w:val="CuerpoTesis"/>
              <w:rPr>
                <w:b/>
              </w:rPr>
            </w:pPr>
            <w:r w:rsidRPr="00B51328">
              <w:rPr>
                <w:b/>
              </w:rPr>
              <w:t>Prioridad en el negocio:(Alta/Media/Baja):</w:t>
            </w:r>
          </w:p>
          <w:p w14:paraId="75EA93C8" w14:textId="77777777" w:rsidR="001E1F10" w:rsidRPr="00765D70" w:rsidRDefault="001E1F10" w:rsidP="002A68CA">
            <w:pPr>
              <w:pStyle w:val="CuerpoTesis"/>
            </w:pPr>
            <w:r>
              <w:t>Media</w:t>
            </w:r>
          </w:p>
        </w:tc>
        <w:tc>
          <w:tcPr>
            <w:tcW w:w="5295" w:type="dxa"/>
          </w:tcPr>
          <w:p w14:paraId="43345392"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1E43" w14:textId="77777777" w:rsidTr="002A68CA">
        <w:trPr>
          <w:trHeight w:val="202"/>
        </w:trPr>
        <w:tc>
          <w:tcPr>
            <w:tcW w:w="4815" w:type="dxa"/>
          </w:tcPr>
          <w:p w14:paraId="70C44668" w14:textId="77777777" w:rsidR="001E1F10" w:rsidRDefault="001E1F10" w:rsidP="002A68CA">
            <w:pPr>
              <w:pStyle w:val="CuerpoTesis"/>
              <w:rPr>
                <w:b/>
              </w:rPr>
            </w:pPr>
            <w:r w:rsidRPr="00B51328">
              <w:rPr>
                <w:b/>
              </w:rPr>
              <w:t>Riesgo en el desarrollo: (Alta/Media/Baja)</w:t>
            </w:r>
            <w:r>
              <w:rPr>
                <w:b/>
              </w:rPr>
              <w:t>:</w:t>
            </w:r>
          </w:p>
          <w:p w14:paraId="34CE0389" w14:textId="77777777" w:rsidR="001E1F10" w:rsidRPr="00B51328" w:rsidRDefault="001E1F10" w:rsidP="002A68CA">
            <w:pPr>
              <w:pStyle w:val="CuerpoTesis"/>
              <w:rPr>
                <w:b/>
              </w:rPr>
            </w:pPr>
            <w:r w:rsidRPr="00765D70">
              <w:t>Alta</w:t>
            </w:r>
          </w:p>
        </w:tc>
        <w:tc>
          <w:tcPr>
            <w:tcW w:w="5295" w:type="dxa"/>
          </w:tcPr>
          <w:p w14:paraId="5E6A6D11" w14:textId="77777777" w:rsidR="001E1F10" w:rsidRPr="00B51328" w:rsidRDefault="001E1F10" w:rsidP="002A68CA">
            <w:pPr>
              <w:pStyle w:val="CuerpoTesis"/>
              <w:rPr>
                <w:b/>
              </w:rPr>
            </w:pPr>
            <w:r w:rsidRPr="00B51328">
              <w:rPr>
                <w:b/>
              </w:rPr>
              <w:t>Puntos reales:</w:t>
            </w:r>
          </w:p>
        </w:tc>
      </w:tr>
      <w:tr w:rsidR="001E1F10" w14:paraId="1085FB3C" w14:textId="77777777" w:rsidTr="002A68CA">
        <w:trPr>
          <w:trHeight w:val="117"/>
        </w:trPr>
        <w:tc>
          <w:tcPr>
            <w:tcW w:w="10110" w:type="dxa"/>
            <w:gridSpan w:val="2"/>
          </w:tcPr>
          <w:p w14:paraId="4480B832" w14:textId="77777777" w:rsidR="001E1F10" w:rsidRDefault="001E1F10" w:rsidP="002A68CA">
            <w:pPr>
              <w:pStyle w:val="CuerpoTesis"/>
            </w:pPr>
            <w:r w:rsidRPr="00B51328">
              <w:rPr>
                <w:b/>
              </w:rPr>
              <w:t>Descripción:</w:t>
            </w:r>
            <w:r>
              <w:rPr>
                <w:b/>
              </w:rPr>
              <w:t xml:space="preserve"> </w:t>
            </w:r>
            <w:r>
              <w:t>Los odontólogos en la página web podrán modificar su información personal, tendrán la opción de ingresarán en el sistema a un formulario a través de un botón “modificar datos personales”, una vez seleccionado el botón, el sistema presentará una vista con la información de los datos almacenados anteriormente, permitiendo editar todos los campos, exceptuando el campo de correo electrónico y la institución a la que pertenece.</w:t>
            </w:r>
          </w:p>
          <w:p w14:paraId="1927376C" w14:textId="77777777" w:rsidR="001E1F10" w:rsidRPr="00DB058B" w:rsidRDefault="001E1F10" w:rsidP="002A68CA">
            <w:pPr>
              <w:pStyle w:val="CuerpoTesis"/>
            </w:pPr>
            <w:r>
              <w:t>Los datos que permite el sistema modificar son: Nick, Nombres, Apellidos, Teléfono, Dirección y Cédula.</w:t>
            </w:r>
          </w:p>
        </w:tc>
      </w:tr>
      <w:tr w:rsidR="001E1F10" w14:paraId="54C7F7B1" w14:textId="77777777" w:rsidTr="002A68CA">
        <w:trPr>
          <w:trHeight w:val="293"/>
        </w:trPr>
        <w:tc>
          <w:tcPr>
            <w:tcW w:w="10110" w:type="dxa"/>
            <w:gridSpan w:val="2"/>
          </w:tcPr>
          <w:p w14:paraId="7F03EDD5" w14:textId="77777777" w:rsidR="001E1F10" w:rsidRPr="00AE126D" w:rsidRDefault="001E1F10" w:rsidP="002A68CA">
            <w:pPr>
              <w:pStyle w:val="CuerpoTesis"/>
            </w:pPr>
            <w:r w:rsidRPr="00B51328">
              <w:rPr>
                <w:b/>
              </w:rPr>
              <w:t>Observaciones:</w:t>
            </w:r>
            <w:r>
              <w:rPr>
                <w:b/>
              </w:rPr>
              <w:t xml:space="preserve"> </w:t>
            </w:r>
            <w:r>
              <w:t>Para poder realizar estos cambios el odontólogo previamente debe haber iniciado sesión en el sistema.</w:t>
            </w:r>
          </w:p>
        </w:tc>
      </w:tr>
    </w:tbl>
    <w:p w14:paraId="1676301F" w14:textId="77777777" w:rsidR="001E1F10" w:rsidRDefault="001E1F10" w:rsidP="001E1F10">
      <w:pPr>
        <w:pStyle w:val="CuerpoTesis"/>
      </w:pPr>
    </w:p>
    <w:p w14:paraId="4F20E18A" w14:textId="5BEF89B5" w:rsidR="001E1F10" w:rsidRPr="0009141E" w:rsidRDefault="001E1F10" w:rsidP="001E1F10">
      <w:pPr>
        <w:pStyle w:val="CuerpoTesis"/>
        <w:jc w:val="center"/>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II</w:t>
      </w:r>
      <w:r w:rsidR="002F0F85">
        <w:rPr>
          <w:noProof/>
        </w:rPr>
        <w:fldChar w:fldCharType="end"/>
      </w:r>
      <w:r>
        <w:t>. EDITAR INFORMACIÓN DE USUARIOS</w:t>
      </w:r>
    </w:p>
    <w:p w14:paraId="3B794187" w14:textId="77777777" w:rsidR="001E1F10" w:rsidRDefault="001E1F10" w:rsidP="001E1F10">
      <w:pPr>
        <w:pStyle w:val="CuerpoTesis"/>
        <w:rPr>
          <w:lang w:val="es-EC"/>
        </w:rPr>
      </w:pPr>
    </w:p>
    <w:p w14:paraId="35D39C14" w14:textId="77777777" w:rsidR="001E1F10" w:rsidRPr="00F76DFE" w:rsidRDefault="001E1F10" w:rsidP="001E1F10">
      <w:pPr>
        <w:pStyle w:val="CuerpoTesis"/>
        <w:rPr>
          <w:b/>
        </w:rPr>
      </w:pPr>
    </w:p>
    <w:p w14:paraId="12178269" w14:textId="557EA12D"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V</w:t>
      </w:r>
      <w:r w:rsidR="002F0F85">
        <w:rPr>
          <w:noProof/>
        </w:rPr>
        <w:fldChar w:fldCharType="end"/>
      </w:r>
      <w:r>
        <w:t>.GESTINAR PACIENTES</w:t>
      </w:r>
    </w:p>
    <w:tbl>
      <w:tblPr>
        <w:tblStyle w:val="TableGrid"/>
        <w:tblW w:w="10110" w:type="dxa"/>
        <w:jc w:val="center"/>
        <w:tblLook w:val="04A0" w:firstRow="1" w:lastRow="0" w:firstColumn="1" w:lastColumn="0" w:noHBand="0" w:noVBand="1"/>
      </w:tblPr>
      <w:tblGrid>
        <w:gridCol w:w="4815"/>
        <w:gridCol w:w="5295"/>
      </w:tblGrid>
      <w:tr w:rsidR="001E1F10" w14:paraId="3BCF1A02" w14:textId="77777777" w:rsidTr="002A68CA">
        <w:trPr>
          <w:trHeight w:val="313"/>
          <w:jc w:val="center"/>
        </w:trPr>
        <w:tc>
          <w:tcPr>
            <w:tcW w:w="10110" w:type="dxa"/>
            <w:gridSpan w:val="2"/>
            <w:vAlign w:val="center"/>
          </w:tcPr>
          <w:p w14:paraId="2AF2B323" w14:textId="77777777" w:rsidR="001E1F10" w:rsidRPr="00583464" w:rsidRDefault="001E1F10" w:rsidP="002A68CA">
            <w:pPr>
              <w:pStyle w:val="CuerpoTesis"/>
              <w:jc w:val="center"/>
            </w:pPr>
            <w:r>
              <w:t>Historia de Usuario</w:t>
            </w:r>
          </w:p>
        </w:tc>
      </w:tr>
      <w:tr w:rsidR="001E1F10" w14:paraId="07DA9A5F" w14:textId="77777777" w:rsidTr="002A68CA">
        <w:trPr>
          <w:trHeight w:val="371"/>
          <w:jc w:val="center"/>
        </w:trPr>
        <w:tc>
          <w:tcPr>
            <w:tcW w:w="4815" w:type="dxa"/>
          </w:tcPr>
          <w:p w14:paraId="1325A5D5" w14:textId="77777777" w:rsidR="001E1F10" w:rsidRPr="001037E2" w:rsidRDefault="001E1F10" w:rsidP="002A68CA">
            <w:pPr>
              <w:pStyle w:val="CuerpoTesis"/>
            </w:pPr>
            <w:r w:rsidRPr="00B51328">
              <w:rPr>
                <w:b/>
              </w:rPr>
              <w:t xml:space="preserve">Número: </w:t>
            </w:r>
            <w:r>
              <w:rPr>
                <w:b/>
              </w:rPr>
              <w:t xml:space="preserve"> </w:t>
            </w:r>
            <w:r>
              <w:t>004</w:t>
            </w:r>
          </w:p>
        </w:tc>
        <w:tc>
          <w:tcPr>
            <w:tcW w:w="5295" w:type="dxa"/>
          </w:tcPr>
          <w:p w14:paraId="26578D75" w14:textId="77777777" w:rsidR="001E1F10" w:rsidRPr="00B51328" w:rsidRDefault="001E1F10" w:rsidP="002A68CA">
            <w:pPr>
              <w:pStyle w:val="CuerpoTesis"/>
              <w:rPr>
                <w:b/>
              </w:rPr>
            </w:pPr>
            <w:r w:rsidRPr="00B51328">
              <w:rPr>
                <w:b/>
              </w:rPr>
              <w:t>Nombre Historia de Usuario:</w:t>
            </w:r>
            <w:r>
              <w:rPr>
                <w:b/>
              </w:rPr>
              <w:t xml:space="preserve"> </w:t>
            </w:r>
            <w:r>
              <w:rPr>
                <w:lang w:val="es-EC"/>
              </w:rPr>
              <w:t xml:space="preserve">   Gestionar Pacientes</w:t>
            </w:r>
          </w:p>
        </w:tc>
      </w:tr>
      <w:tr w:rsidR="001E1F10" w14:paraId="6A3D1C63" w14:textId="77777777" w:rsidTr="002A68CA">
        <w:trPr>
          <w:trHeight w:val="418"/>
          <w:jc w:val="center"/>
        </w:trPr>
        <w:tc>
          <w:tcPr>
            <w:tcW w:w="10110" w:type="dxa"/>
            <w:gridSpan w:val="2"/>
          </w:tcPr>
          <w:p w14:paraId="6860F252"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30DF1E9" w14:textId="77777777" w:rsidTr="002A68CA">
        <w:trPr>
          <w:trHeight w:val="425"/>
          <w:jc w:val="center"/>
        </w:trPr>
        <w:tc>
          <w:tcPr>
            <w:tcW w:w="4815" w:type="dxa"/>
          </w:tcPr>
          <w:p w14:paraId="4576F1AF" w14:textId="77777777" w:rsidR="001E1F10" w:rsidRDefault="001E1F10" w:rsidP="002A68CA">
            <w:pPr>
              <w:pStyle w:val="CuerpoTesis"/>
              <w:rPr>
                <w:b/>
              </w:rPr>
            </w:pPr>
            <w:r w:rsidRPr="00B51328">
              <w:rPr>
                <w:b/>
              </w:rPr>
              <w:t>Modificación de Historia Número:</w:t>
            </w:r>
          </w:p>
          <w:p w14:paraId="7F2299BE" w14:textId="77777777" w:rsidR="001E1F10" w:rsidRPr="00765D70" w:rsidRDefault="001E1F10" w:rsidP="002A68CA">
            <w:pPr>
              <w:pStyle w:val="CuerpoTesis"/>
            </w:pPr>
            <w:r w:rsidRPr="00765D70">
              <w:t>1</w:t>
            </w:r>
          </w:p>
        </w:tc>
        <w:tc>
          <w:tcPr>
            <w:tcW w:w="5295" w:type="dxa"/>
          </w:tcPr>
          <w:p w14:paraId="6D70FFB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47532C6C" w14:textId="77777777" w:rsidTr="002A68CA">
        <w:trPr>
          <w:trHeight w:val="333"/>
          <w:jc w:val="center"/>
        </w:trPr>
        <w:tc>
          <w:tcPr>
            <w:tcW w:w="4815" w:type="dxa"/>
          </w:tcPr>
          <w:p w14:paraId="69062B91" w14:textId="77777777" w:rsidR="001E1F10" w:rsidRDefault="001E1F10" w:rsidP="002A68CA">
            <w:pPr>
              <w:pStyle w:val="CuerpoTesis"/>
              <w:rPr>
                <w:b/>
              </w:rPr>
            </w:pPr>
            <w:r w:rsidRPr="00B51328">
              <w:rPr>
                <w:b/>
              </w:rPr>
              <w:t>Prioridad en el negocio:(Alta/Media/Baja):</w:t>
            </w:r>
          </w:p>
          <w:p w14:paraId="2CC25529" w14:textId="77777777" w:rsidR="001E1F10" w:rsidRPr="00765D70" w:rsidRDefault="001E1F10" w:rsidP="002A68CA">
            <w:pPr>
              <w:pStyle w:val="CuerpoTesis"/>
            </w:pPr>
            <w:r>
              <w:t>Alta</w:t>
            </w:r>
          </w:p>
        </w:tc>
        <w:tc>
          <w:tcPr>
            <w:tcW w:w="5295" w:type="dxa"/>
          </w:tcPr>
          <w:p w14:paraId="3649C68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79E557E" w14:textId="77777777" w:rsidTr="002A68CA">
        <w:trPr>
          <w:trHeight w:val="202"/>
          <w:jc w:val="center"/>
        </w:trPr>
        <w:tc>
          <w:tcPr>
            <w:tcW w:w="4815" w:type="dxa"/>
          </w:tcPr>
          <w:p w14:paraId="5CDC0838" w14:textId="77777777" w:rsidR="001E1F10" w:rsidRDefault="001E1F10" w:rsidP="002A68CA">
            <w:pPr>
              <w:pStyle w:val="CuerpoTesis"/>
              <w:rPr>
                <w:b/>
              </w:rPr>
            </w:pPr>
            <w:r w:rsidRPr="00B51328">
              <w:rPr>
                <w:b/>
              </w:rPr>
              <w:t>Riesgo en el desarrollo: (Alta/Media/Baja)</w:t>
            </w:r>
            <w:r>
              <w:rPr>
                <w:b/>
              </w:rPr>
              <w:t>:</w:t>
            </w:r>
          </w:p>
          <w:p w14:paraId="00343626" w14:textId="77777777" w:rsidR="001E1F10" w:rsidRPr="00B51328" w:rsidRDefault="001E1F10" w:rsidP="002A68CA">
            <w:pPr>
              <w:pStyle w:val="CuerpoTesis"/>
              <w:rPr>
                <w:b/>
              </w:rPr>
            </w:pPr>
            <w:r w:rsidRPr="00765D70">
              <w:t>Alta</w:t>
            </w:r>
          </w:p>
        </w:tc>
        <w:tc>
          <w:tcPr>
            <w:tcW w:w="5295" w:type="dxa"/>
          </w:tcPr>
          <w:p w14:paraId="6E0DEF32" w14:textId="77777777" w:rsidR="001E1F10" w:rsidRPr="00B51328" w:rsidRDefault="001E1F10" w:rsidP="002A68CA">
            <w:pPr>
              <w:pStyle w:val="CuerpoTesis"/>
              <w:rPr>
                <w:b/>
              </w:rPr>
            </w:pPr>
            <w:r w:rsidRPr="00B51328">
              <w:rPr>
                <w:b/>
              </w:rPr>
              <w:t>Puntos reales:</w:t>
            </w:r>
          </w:p>
        </w:tc>
      </w:tr>
      <w:tr w:rsidR="001E1F10" w14:paraId="2E84E899" w14:textId="77777777" w:rsidTr="002A68CA">
        <w:trPr>
          <w:trHeight w:val="117"/>
          <w:jc w:val="center"/>
        </w:trPr>
        <w:tc>
          <w:tcPr>
            <w:tcW w:w="10110" w:type="dxa"/>
            <w:gridSpan w:val="2"/>
          </w:tcPr>
          <w:p w14:paraId="00427C19" w14:textId="77777777" w:rsidR="001E1F10" w:rsidRDefault="001E1F10" w:rsidP="002A68CA">
            <w:pPr>
              <w:pStyle w:val="CuerpoTesis"/>
              <w:rPr>
                <w:lang w:val="es-EC"/>
              </w:rPr>
            </w:pPr>
            <w:r w:rsidRPr="00B51328">
              <w:rPr>
                <w:b/>
              </w:rPr>
              <w:t>Descripción:</w:t>
            </w:r>
            <w:r>
              <w:rPr>
                <w:b/>
              </w:rPr>
              <w:t xml:space="preserve"> </w:t>
            </w:r>
            <w:r>
              <w:t xml:space="preserve">Los odontólogos en la página web tendrán un apartado que permita la gestión de Pacientes, una vez ingresa a la sección, los odontólogos podrán </w:t>
            </w:r>
            <w:r>
              <w:rPr>
                <w:lang w:val="es-EC"/>
              </w:rPr>
              <w:t xml:space="preserve">registrar, editar y listar pacientes, la sección de Registrar presenta un formulario que permite almacenar los datos de un nuevo paciente, la sección de Editar carga los datos del pacientes anteriormente almacenados en un formulario y permite a través de un botón se actualiza la información, en la vista principal  de la sección se genera una lista de los pacientes que se han almacenados, cada paciente listado, tendrá las opciones de iniciar una consulta, ver su ficha médica, y editar su información. </w:t>
            </w:r>
          </w:p>
          <w:p w14:paraId="119F7CD6" w14:textId="77777777" w:rsidR="001E1F10" w:rsidRPr="00DB058B" w:rsidRDefault="001E1F10" w:rsidP="002A68CA">
            <w:pPr>
              <w:pStyle w:val="CuerpoTesis"/>
            </w:pPr>
            <w:proofErr w:type="gramStart"/>
            <w:r>
              <w:t>Los datos permite</w:t>
            </w:r>
            <w:proofErr w:type="gramEnd"/>
            <w:r>
              <w:t xml:space="preserve"> el sistema crear y modificar son: nombres, apellidos, fecha de nacimiento, sexo, dirección, estado civil, profesión, teléfono y cedula.</w:t>
            </w:r>
          </w:p>
        </w:tc>
      </w:tr>
      <w:tr w:rsidR="001E1F10" w14:paraId="035366F4" w14:textId="77777777" w:rsidTr="002A68CA">
        <w:trPr>
          <w:trHeight w:val="293"/>
          <w:jc w:val="center"/>
        </w:trPr>
        <w:tc>
          <w:tcPr>
            <w:tcW w:w="10110" w:type="dxa"/>
            <w:gridSpan w:val="2"/>
          </w:tcPr>
          <w:p w14:paraId="3BDC090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31A15976" w14:textId="77777777" w:rsidR="001E1F10" w:rsidRDefault="001E1F10" w:rsidP="001E1F10">
      <w:pPr>
        <w:rPr>
          <w:b/>
          <w:lang w:val="es-EC"/>
        </w:rPr>
      </w:pPr>
    </w:p>
    <w:p w14:paraId="15F1CDE7" w14:textId="77777777" w:rsidR="001E1F10" w:rsidRDefault="001E1F10" w:rsidP="001E1F10">
      <w:pPr>
        <w:rPr>
          <w:b/>
          <w:lang w:val="es-EC"/>
        </w:rPr>
      </w:pPr>
    </w:p>
    <w:p w14:paraId="7874CCB7" w14:textId="1DF912B3"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w:t>
      </w:r>
      <w:r w:rsidR="002F0F85">
        <w:rPr>
          <w:noProof/>
        </w:rPr>
        <w:fldChar w:fldCharType="end"/>
      </w:r>
      <w:r>
        <w:t>. GESTIAR CITAS MÉDICAS</w:t>
      </w:r>
    </w:p>
    <w:tbl>
      <w:tblPr>
        <w:tblStyle w:val="TableGrid"/>
        <w:tblW w:w="10110" w:type="dxa"/>
        <w:jc w:val="center"/>
        <w:tblLook w:val="04A0" w:firstRow="1" w:lastRow="0" w:firstColumn="1" w:lastColumn="0" w:noHBand="0" w:noVBand="1"/>
      </w:tblPr>
      <w:tblGrid>
        <w:gridCol w:w="4815"/>
        <w:gridCol w:w="5295"/>
      </w:tblGrid>
      <w:tr w:rsidR="001E1F10" w14:paraId="77D5D9DB" w14:textId="77777777" w:rsidTr="002A68CA">
        <w:trPr>
          <w:trHeight w:val="313"/>
          <w:jc w:val="center"/>
        </w:trPr>
        <w:tc>
          <w:tcPr>
            <w:tcW w:w="10110" w:type="dxa"/>
            <w:gridSpan w:val="2"/>
            <w:vAlign w:val="center"/>
          </w:tcPr>
          <w:p w14:paraId="33DE725B" w14:textId="77777777" w:rsidR="001E1F10" w:rsidRPr="00583464" w:rsidRDefault="001E1F10" w:rsidP="002A68CA">
            <w:pPr>
              <w:pStyle w:val="CuerpoTesis"/>
              <w:jc w:val="center"/>
            </w:pPr>
            <w:r>
              <w:t>Historia de Usuario</w:t>
            </w:r>
          </w:p>
        </w:tc>
      </w:tr>
      <w:tr w:rsidR="001E1F10" w14:paraId="2371EAD0" w14:textId="77777777" w:rsidTr="002A68CA">
        <w:trPr>
          <w:trHeight w:val="371"/>
          <w:jc w:val="center"/>
        </w:trPr>
        <w:tc>
          <w:tcPr>
            <w:tcW w:w="4815" w:type="dxa"/>
          </w:tcPr>
          <w:p w14:paraId="6213ADBA" w14:textId="77777777" w:rsidR="001E1F10" w:rsidRPr="001037E2" w:rsidRDefault="001E1F10" w:rsidP="002A68CA">
            <w:pPr>
              <w:pStyle w:val="CuerpoTesis"/>
            </w:pPr>
            <w:r w:rsidRPr="00B51328">
              <w:rPr>
                <w:b/>
              </w:rPr>
              <w:t xml:space="preserve">Número: </w:t>
            </w:r>
            <w:r>
              <w:rPr>
                <w:b/>
              </w:rPr>
              <w:t xml:space="preserve"> </w:t>
            </w:r>
            <w:r>
              <w:t>005</w:t>
            </w:r>
          </w:p>
        </w:tc>
        <w:tc>
          <w:tcPr>
            <w:tcW w:w="5295" w:type="dxa"/>
          </w:tcPr>
          <w:p w14:paraId="27FCAC7C" w14:textId="77777777" w:rsidR="001E1F10" w:rsidRPr="00B51328" w:rsidRDefault="001E1F10" w:rsidP="002A68CA">
            <w:pPr>
              <w:pStyle w:val="CuerpoTesis"/>
              <w:rPr>
                <w:b/>
              </w:rPr>
            </w:pPr>
            <w:r w:rsidRPr="00B51328">
              <w:rPr>
                <w:b/>
              </w:rPr>
              <w:t>Nombre Historia de Usuario</w:t>
            </w:r>
            <w:r>
              <w:rPr>
                <w:b/>
              </w:rPr>
              <w:t>:</w:t>
            </w:r>
            <w:r>
              <w:rPr>
                <w:lang w:val="es-EC"/>
              </w:rPr>
              <w:t xml:space="preserve"> Gestión de Citas Médicas</w:t>
            </w:r>
          </w:p>
        </w:tc>
      </w:tr>
      <w:tr w:rsidR="001E1F10" w14:paraId="04C62638" w14:textId="77777777" w:rsidTr="002A68CA">
        <w:trPr>
          <w:trHeight w:val="418"/>
          <w:jc w:val="center"/>
        </w:trPr>
        <w:tc>
          <w:tcPr>
            <w:tcW w:w="10110" w:type="dxa"/>
            <w:gridSpan w:val="2"/>
          </w:tcPr>
          <w:p w14:paraId="6449F844"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1A5A856" w14:textId="77777777" w:rsidTr="002A68CA">
        <w:trPr>
          <w:trHeight w:val="425"/>
          <w:jc w:val="center"/>
        </w:trPr>
        <w:tc>
          <w:tcPr>
            <w:tcW w:w="4815" w:type="dxa"/>
          </w:tcPr>
          <w:p w14:paraId="40B4D9D5" w14:textId="77777777" w:rsidR="001E1F10" w:rsidRDefault="001E1F10" w:rsidP="002A68CA">
            <w:pPr>
              <w:pStyle w:val="CuerpoTesis"/>
              <w:rPr>
                <w:b/>
              </w:rPr>
            </w:pPr>
            <w:r w:rsidRPr="00B51328">
              <w:rPr>
                <w:b/>
              </w:rPr>
              <w:t>Modificación de Historia Número:</w:t>
            </w:r>
          </w:p>
          <w:p w14:paraId="75158FA6" w14:textId="77777777" w:rsidR="001E1F10" w:rsidRPr="00765D70" w:rsidRDefault="001E1F10" w:rsidP="002A68CA">
            <w:pPr>
              <w:pStyle w:val="CuerpoTesis"/>
            </w:pPr>
            <w:r w:rsidRPr="00765D70">
              <w:t>1</w:t>
            </w:r>
          </w:p>
        </w:tc>
        <w:tc>
          <w:tcPr>
            <w:tcW w:w="5295" w:type="dxa"/>
          </w:tcPr>
          <w:p w14:paraId="5734DA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238A792D" w14:textId="77777777" w:rsidTr="002A68CA">
        <w:trPr>
          <w:trHeight w:val="333"/>
          <w:jc w:val="center"/>
        </w:trPr>
        <w:tc>
          <w:tcPr>
            <w:tcW w:w="4815" w:type="dxa"/>
          </w:tcPr>
          <w:p w14:paraId="6B37B1F9" w14:textId="77777777" w:rsidR="001E1F10" w:rsidRDefault="001E1F10" w:rsidP="002A68CA">
            <w:pPr>
              <w:pStyle w:val="CuerpoTesis"/>
              <w:rPr>
                <w:b/>
              </w:rPr>
            </w:pPr>
            <w:r w:rsidRPr="00B51328">
              <w:rPr>
                <w:b/>
              </w:rPr>
              <w:t>Prioridad en el negocio:(Alta/Media/Baja):</w:t>
            </w:r>
          </w:p>
          <w:p w14:paraId="52B38947" w14:textId="77777777" w:rsidR="001E1F10" w:rsidRPr="00765D70" w:rsidRDefault="001E1F10" w:rsidP="002A68CA">
            <w:pPr>
              <w:pStyle w:val="CuerpoTesis"/>
            </w:pPr>
            <w:r>
              <w:t>Media</w:t>
            </w:r>
          </w:p>
        </w:tc>
        <w:tc>
          <w:tcPr>
            <w:tcW w:w="5295" w:type="dxa"/>
          </w:tcPr>
          <w:p w14:paraId="4CA6515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469DD6A5" w14:textId="77777777" w:rsidTr="002A68CA">
        <w:trPr>
          <w:trHeight w:val="202"/>
          <w:jc w:val="center"/>
        </w:trPr>
        <w:tc>
          <w:tcPr>
            <w:tcW w:w="4815" w:type="dxa"/>
          </w:tcPr>
          <w:p w14:paraId="12578AA4" w14:textId="77777777" w:rsidR="001E1F10" w:rsidRDefault="001E1F10" w:rsidP="002A68CA">
            <w:pPr>
              <w:pStyle w:val="CuerpoTesis"/>
              <w:rPr>
                <w:b/>
              </w:rPr>
            </w:pPr>
            <w:r w:rsidRPr="00B51328">
              <w:rPr>
                <w:b/>
              </w:rPr>
              <w:t>Riesgo en el desarrollo: (Alta/Media/Baja)</w:t>
            </w:r>
            <w:r>
              <w:rPr>
                <w:b/>
              </w:rPr>
              <w:t>:</w:t>
            </w:r>
          </w:p>
          <w:p w14:paraId="436E8082" w14:textId="77777777" w:rsidR="001E1F10" w:rsidRPr="00B51328" w:rsidRDefault="001E1F10" w:rsidP="002A68CA">
            <w:pPr>
              <w:pStyle w:val="CuerpoTesis"/>
              <w:rPr>
                <w:b/>
              </w:rPr>
            </w:pPr>
            <w:r>
              <w:t>Media</w:t>
            </w:r>
          </w:p>
        </w:tc>
        <w:tc>
          <w:tcPr>
            <w:tcW w:w="5295" w:type="dxa"/>
          </w:tcPr>
          <w:p w14:paraId="0144C748" w14:textId="77777777" w:rsidR="001E1F10" w:rsidRPr="00B51328" w:rsidRDefault="001E1F10" w:rsidP="002A68CA">
            <w:pPr>
              <w:pStyle w:val="CuerpoTesis"/>
              <w:rPr>
                <w:b/>
              </w:rPr>
            </w:pPr>
            <w:r w:rsidRPr="00B51328">
              <w:rPr>
                <w:b/>
              </w:rPr>
              <w:t>Puntos reales:</w:t>
            </w:r>
          </w:p>
        </w:tc>
      </w:tr>
      <w:tr w:rsidR="001E1F10" w14:paraId="2D241317" w14:textId="77777777" w:rsidTr="002A68CA">
        <w:trPr>
          <w:trHeight w:val="117"/>
          <w:jc w:val="center"/>
        </w:trPr>
        <w:tc>
          <w:tcPr>
            <w:tcW w:w="10110" w:type="dxa"/>
            <w:gridSpan w:val="2"/>
          </w:tcPr>
          <w:p w14:paraId="3040485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alizar la gestión de citas médicas a través de una vista, podrán registrar hora y fecha de atención a un paciente, si se produce un cambio en la cita médica el odontólogo podrá modificar la cita médica, y </w:t>
            </w:r>
            <w:proofErr w:type="gramStart"/>
            <w:r>
              <w:t>en caso que</w:t>
            </w:r>
            <w:proofErr w:type="gramEnd"/>
            <w:r>
              <w:t xml:space="preserve"> la cita sea cancelada, el odontólogo puede eliminar la cita registrada.</w:t>
            </w:r>
          </w:p>
        </w:tc>
      </w:tr>
      <w:tr w:rsidR="001E1F10" w14:paraId="17B0E43B" w14:textId="77777777" w:rsidTr="002A68CA">
        <w:trPr>
          <w:trHeight w:val="293"/>
          <w:jc w:val="center"/>
        </w:trPr>
        <w:tc>
          <w:tcPr>
            <w:tcW w:w="10110" w:type="dxa"/>
            <w:gridSpan w:val="2"/>
          </w:tcPr>
          <w:p w14:paraId="5BFD18E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8307981" w14:textId="77777777" w:rsidR="001E1F10" w:rsidRDefault="001E1F10" w:rsidP="001E1F10">
      <w:pPr>
        <w:rPr>
          <w:rFonts w:ascii="Arial" w:hAnsi="Arial"/>
          <w:b/>
          <w:lang w:val="es-EC"/>
        </w:rPr>
      </w:pPr>
      <w:r>
        <w:rPr>
          <w:b/>
          <w:lang w:val="es-EC"/>
        </w:rPr>
        <w:t xml:space="preserve"> </w:t>
      </w:r>
    </w:p>
    <w:tbl>
      <w:tblPr>
        <w:tblStyle w:val="TableGrid"/>
        <w:tblpPr w:leftFromText="141" w:rightFromText="141" w:horzAnchor="page" w:tblpX="1561" w:tblpY="699"/>
        <w:tblW w:w="10110" w:type="dxa"/>
        <w:tblLook w:val="04A0" w:firstRow="1" w:lastRow="0" w:firstColumn="1" w:lastColumn="0" w:noHBand="0" w:noVBand="1"/>
      </w:tblPr>
      <w:tblGrid>
        <w:gridCol w:w="4815"/>
        <w:gridCol w:w="5295"/>
      </w:tblGrid>
      <w:tr w:rsidR="001E1F10" w14:paraId="325CEE14" w14:textId="77777777" w:rsidTr="002A68CA">
        <w:trPr>
          <w:trHeight w:val="313"/>
        </w:trPr>
        <w:tc>
          <w:tcPr>
            <w:tcW w:w="10110" w:type="dxa"/>
            <w:gridSpan w:val="2"/>
            <w:vAlign w:val="center"/>
          </w:tcPr>
          <w:p w14:paraId="76B25467" w14:textId="77777777" w:rsidR="001E1F10" w:rsidRPr="00583464" w:rsidRDefault="001E1F10" w:rsidP="002A68CA">
            <w:pPr>
              <w:pStyle w:val="CuerpoTesis"/>
              <w:jc w:val="center"/>
            </w:pPr>
            <w:r>
              <w:t>Historia de Usuario</w:t>
            </w:r>
          </w:p>
        </w:tc>
      </w:tr>
      <w:tr w:rsidR="001E1F10" w14:paraId="2A967098" w14:textId="77777777" w:rsidTr="002A68CA">
        <w:trPr>
          <w:trHeight w:val="371"/>
        </w:trPr>
        <w:tc>
          <w:tcPr>
            <w:tcW w:w="4815" w:type="dxa"/>
          </w:tcPr>
          <w:p w14:paraId="32263614" w14:textId="77777777" w:rsidR="001E1F10" w:rsidRPr="001037E2" w:rsidRDefault="001E1F10" w:rsidP="002A68CA">
            <w:pPr>
              <w:pStyle w:val="CuerpoTesis"/>
            </w:pPr>
            <w:r w:rsidRPr="00B51328">
              <w:rPr>
                <w:b/>
              </w:rPr>
              <w:t xml:space="preserve">Número: </w:t>
            </w:r>
            <w:r>
              <w:rPr>
                <w:b/>
              </w:rPr>
              <w:t xml:space="preserve"> </w:t>
            </w:r>
            <w:r>
              <w:t>006</w:t>
            </w:r>
          </w:p>
        </w:tc>
        <w:tc>
          <w:tcPr>
            <w:tcW w:w="5295" w:type="dxa"/>
          </w:tcPr>
          <w:p w14:paraId="7EF57BAC"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Historias Clínicas</w:t>
            </w:r>
          </w:p>
        </w:tc>
      </w:tr>
      <w:tr w:rsidR="001E1F10" w14:paraId="4E78A35E" w14:textId="77777777" w:rsidTr="002A68CA">
        <w:trPr>
          <w:trHeight w:val="418"/>
        </w:trPr>
        <w:tc>
          <w:tcPr>
            <w:tcW w:w="10110" w:type="dxa"/>
            <w:gridSpan w:val="2"/>
          </w:tcPr>
          <w:p w14:paraId="686A3B7A"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0F76BED7" w14:textId="77777777" w:rsidTr="002A68CA">
        <w:trPr>
          <w:trHeight w:val="425"/>
        </w:trPr>
        <w:tc>
          <w:tcPr>
            <w:tcW w:w="4815" w:type="dxa"/>
          </w:tcPr>
          <w:p w14:paraId="05202425" w14:textId="77777777" w:rsidR="001E1F10" w:rsidRDefault="001E1F10" w:rsidP="002A68CA">
            <w:pPr>
              <w:pStyle w:val="CuerpoTesis"/>
              <w:rPr>
                <w:b/>
              </w:rPr>
            </w:pPr>
            <w:r w:rsidRPr="00B51328">
              <w:rPr>
                <w:b/>
              </w:rPr>
              <w:t>Modificación de Historia Número:</w:t>
            </w:r>
          </w:p>
          <w:p w14:paraId="3D174E7F" w14:textId="77777777" w:rsidR="001E1F10" w:rsidRPr="00765D70" w:rsidRDefault="001E1F10" w:rsidP="002A68CA">
            <w:pPr>
              <w:pStyle w:val="CuerpoTesis"/>
            </w:pPr>
            <w:r w:rsidRPr="00765D70">
              <w:t>1</w:t>
            </w:r>
          </w:p>
        </w:tc>
        <w:tc>
          <w:tcPr>
            <w:tcW w:w="5295" w:type="dxa"/>
          </w:tcPr>
          <w:p w14:paraId="422B3AAC"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10C7C816" w14:textId="77777777" w:rsidTr="002A68CA">
        <w:trPr>
          <w:trHeight w:val="333"/>
        </w:trPr>
        <w:tc>
          <w:tcPr>
            <w:tcW w:w="4815" w:type="dxa"/>
          </w:tcPr>
          <w:p w14:paraId="5983F63A" w14:textId="77777777" w:rsidR="001E1F10" w:rsidRDefault="001E1F10" w:rsidP="002A68CA">
            <w:pPr>
              <w:pStyle w:val="CuerpoTesis"/>
              <w:rPr>
                <w:b/>
              </w:rPr>
            </w:pPr>
            <w:r w:rsidRPr="00B51328">
              <w:rPr>
                <w:b/>
              </w:rPr>
              <w:t>Prioridad en el negocio:(Alta/Media/Baja):</w:t>
            </w:r>
          </w:p>
          <w:p w14:paraId="3689EAC9" w14:textId="77777777" w:rsidR="001E1F10" w:rsidRPr="00765D70" w:rsidRDefault="001E1F10" w:rsidP="002A68CA">
            <w:pPr>
              <w:pStyle w:val="CuerpoTesis"/>
            </w:pPr>
            <w:r>
              <w:t>Alta</w:t>
            </w:r>
          </w:p>
        </w:tc>
        <w:tc>
          <w:tcPr>
            <w:tcW w:w="5295" w:type="dxa"/>
          </w:tcPr>
          <w:p w14:paraId="6400E115"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E9BDADC" w14:textId="77777777" w:rsidTr="002A68CA">
        <w:trPr>
          <w:trHeight w:val="202"/>
        </w:trPr>
        <w:tc>
          <w:tcPr>
            <w:tcW w:w="4815" w:type="dxa"/>
          </w:tcPr>
          <w:p w14:paraId="5B53A538" w14:textId="77777777" w:rsidR="001E1F10" w:rsidRDefault="001E1F10" w:rsidP="002A68CA">
            <w:pPr>
              <w:pStyle w:val="CuerpoTesis"/>
              <w:rPr>
                <w:b/>
              </w:rPr>
            </w:pPr>
            <w:r w:rsidRPr="00B51328">
              <w:rPr>
                <w:b/>
              </w:rPr>
              <w:t>Riesgo en el desarrollo: (Alta/Media/Baja)</w:t>
            </w:r>
            <w:r>
              <w:rPr>
                <w:b/>
              </w:rPr>
              <w:t>:</w:t>
            </w:r>
          </w:p>
          <w:p w14:paraId="32F63C26" w14:textId="77777777" w:rsidR="001E1F10" w:rsidRPr="00B51328" w:rsidRDefault="001E1F10" w:rsidP="002A68CA">
            <w:pPr>
              <w:pStyle w:val="CuerpoTesis"/>
              <w:rPr>
                <w:b/>
              </w:rPr>
            </w:pPr>
            <w:r>
              <w:t>Alta</w:t>
            </w:r>
          </w:p>
        </w:tc>
        <w:tc>
          <w:tcPr>
            <w:tcW w:w="5295" w:type="dxa"/>
          </w:tcPr>
          <w:p w14:paraId="2B6E3960" w14:textId="77777777" w:rsidR="001E1F10" w:rsidRPr="00B51328" w:rsidRDefault="001E1F10" w:rsidP="002A68CA">
            <w:pPr>
              <w:pStyle w:val="CuerpoTesis"/>
              <w:rPr>
                <w:b/>
              </w:rPr>
            </w:pPr>
            <w:r w:rsidRPr="00B51328">
              <w:rPr>
                <w:b/>
              </w:rPr>
              <w:t>Puntos reales:</w:t>
            </w:r>
          </w:p>
        </w:tc>
      </w:tr>
      <w:tr w:rsidR="001E1F10" w14:paraId="285E47E8" w14:textId="77777777" w:rsidTr="002A68CA">
        <w:trPr>
          <w:trHeight w:val="117"/>
        </w:trPr>
        <w:tc>
          <w:tcPr>
            <w:tcW w:w="10110" w:type="dxa"/>
            <w:gridSpan w:val="2"/>
          </w:tcPr>
          <w:p w14:paraId="7C281298"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registrar la información de la historia clínica por paciente, en la cual registrarán información básica de un examen fisión por paciente (peso, altura, signos vitales, </w:t>
            </w:r>
            <w:proofErr w:type="spellStart"/>
            <w:r>
              <w:t>etc</w:t>
            </w:r>
            <w:proofErr w:type="spellEnd"/>
            <w:r>
              <w:t>) entre otros.</w:t>
            </w:r>
          </w:p>
        </w:tc>
      </w:tr>
      <w:tr w:rsidR="001E1F10" w14:paraId="50A4AE8E" w14:textId="77777777" w:rsidTr="002A68CA">
        <w:trPr>
          <w:trHeight w:val="293"/>
        </w:trPr>
        <w:tc>
          <w:tcPr>
            <w:tcW w:w="10110" w:type="dxa"/>
            <w:gridSpan w:val="2"/>
          </w:tcPr>
          <w:p w14:paraId="43F95E55"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58C968F5" w14:textId="3A818EEF" w:rsidR="001E1F10" w:rsidRDefault="001E1F10" w:rsidP="001E1F10">
      <w:pPr>
        <w:pStyle w:val="Caption"/>
      </w:pPr>
      <w:r>
        <w:t xml:space="preserve"> 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w:t>
      </w:r>
      <w:r w:rsidR="002F0F85">
        <w:rPr>
          <w:noProof/>
        </w:rPr>
        <w:fldChar w:fldCharType="end"/>
      </w:r>
      <w:r>
        <w:t>. REGISTRAR HISTORIAS CLÍNICAS</w:t>
      </w:r>
    </w:p>
    <w:p w14:paraId="41CC6402" w14:textId="77777777" w:rsidR="001E1F10" w:rsidRDefault="001E1F10" w:rsidP="001E1F10">
      <w:pPr>
        <w:pStyle w:val="Caption"/>
      </w:pPr>
    </w:p>
    <w:p w14:paraId="592574DF" w14:textId="77777777" w:rsidR="001E1F10" w:rsidRDefault="001E1F10" w:rsidP="001E1F10">
      <w:pPr>
        <w:pStyle w:val="Caption"/>
      </w:pPr>
    </w:p>
    <w:p w14:paraId="0D01682E" w14:textId="77777777" w:rsidR="001E1F10" w:rsidRDefault="001E1F10" w:rsidP="001E1F10">
      <w:pPr>
        <w:pStyle w:val="Caption"/>
      </w:pPr>
    </w:p>
    <w:p w14:paraId="0A066609" w14:textId="5FD6334E"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w:t>
      </w:r>
      <w:r w:rsidR="002F0F85">
        <w:rPr>
          <w:noProof/>
        </w:rPr>
        <w:fldChar w:fldCharType="end"/>
      </w:r>
      <w:r>
        <w:t>. INGRESO DE DIAGNOSTICO DENTAL</w:t>
      </w:r>
    </w:p>
    <w:tbl>
      <w:tblPr>
        <w:tblStyle w:val="TableGrid"/>
        <w:tblW w:w="10110" w:type="dxa"/>
        <w:jc w:val="center"/>
        <w:tblLook w:val="04A0" w:firstRow="1" w:lastRow="0" w:firstColumn="1" w:lastColumn="0" w:noHBand="0" w:noVBand="1"/>
      </w:tblPr>
      <w:tblGrid>
        <w:gridCol w:w="4815"/>
        <w:gridCol w:w="5295"/>
      </w:tblGrid>
      <w:tr w:rsidR="001E1F10" w14:paraId="371DC609" w14:textId="77777777" w:rsidTr="002A68CA">
        <w:trPr>
          <w:trHeight w:val="313"/>
          <w:jc w:val="center"/>
        </w:trPr>
        <w:tc>
          <w:tcPr>
            <w:tcW w:w="10110" w:type="dxa"/>
            <w:gridSpan w:val="2"/>
            <w:vAlign w:val="center"/>
          </w:tcPr>
          <w:p w14:paraId="32851906" w14:textId="77777777" w:rsidR="001E1F10" w:rsidRPr="00583464" w:rsidRDefault="001E1F10" w:rsidP="002A68CA">
            <w:pPr>
              <w:pStyle w:val="CuerpoTesis"/>
              <w:jc w:val="center"/>
            </w:pPr>
            <w:r>
              <w:t>Historia de Usuario</w:t>
            </w:r>
          </w:p>
        </w:tc>
      </w:tr>
      <w:tr w:rsidR="001E1F10" w14:paraId="73AEA424" w14:textId="77777777" w:rsidTr="002A68CA">
        <w:trPr>
          <w:trHeight w:val="371"/>
          <w:jc w:val="center"/>
        </w:trPr>
        <w:tc>
          <w:tcPr>
            <w:tcW w:w="4815" w:type="dxa"/>
          </w:tcPr>
          <w:p w14:paraId="0C430C5B" w14:textId="77777777" w:rsidR="001E1F10" w:rsidRPr="001037E2" w:rsidRDefault="001E1F10" w:rsidP="002A68CA">
            <w:pPr>
              <w:pStyle w:val="CuerpoTesis"/>
            </w:pPr>
            <w:r w:rsidRPr="00B51328">
              <w:rPr>
                <w:b/>
              </w:rPr>
              <w:t xml:space="preserve">Número: </w:t>
            </w:r>
            <w:r>
              <w:rPr>
                <w:b/>
              </w:rPr>
              <w:t xml:space="preserve"> </w:t>
            </w:r>
            <w:r>
              <w:t>007</w:t>
            </w:r>
          </w:p>
        </w:tc>
        <w:tc>
          <w:tcPr>
            <w:tcW w:w="5295" w:type="dxa"/>
          </w:tcPr>
          <w:p w14:paraId="033DC4AC" w14:textId="77777777" w:rsidR="001E1F10" w:rsidRPr="00B51328" w:rsidRDefault="001E1F10" w:rsidP="002A68CA">
            <w:pPr>
              <w:pStyle w:val="CuerpoTesis"/>
              <w:rPr>
                <w:b/>
              </w:rPr>
            </w:pPr>
            <w:r w:rsidRPr="00B51328">
              <w:rPr>
                <w:b/>
              </w:rPr>
              <w:t>Nombre Historia de Usuario</w:t>
            </w:r>
            <w:r>
              <w:rPr>
                <w:b/>
              </w:rPr>
              <w:t>:</w:t>
            </w:r>
            <w:r>
              <w:rPr>
                <w:lang w:val="es-EC"/>
              </w:rPr>
              <w:t xml:space="preserve">  Ingresar Diagnostico Dental</w:t>
            </w:r>
          </w:p>
        </w:tc>
      </w:tr>
      <w:tr w:rsidR="001E1F10" w14:paraId="4AEBA859" w14:textId="77777777" w:rsidTr="002A68CA">
        <w:trPr>
          <w:trHeight w:val="418"/>
          <w:jc w:val="center"/>
        </w:trPr>
        <w:tc>
          <w:tcPr>
            <w:tcW w:w="10110" w:type="dxa"/>
            <w:gridSpan w:val="2"/>
          </w:tcPr>
          <w:p w14:paraId="0DDBF8FD"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454BD777" w14:textId="77777777" w:rsidTr="002A68CA">
        <w:trPr>
          <w:trHeight w:val="425"/>
          <w:jc w:val="center"/>
        </w:trPr>
        <w:tc>
          <w:tcPr>
            <w:tcW w:w="4815" w:type="dxa"/>
          </w:tcPr>
          <w:p w14:paraId="4DA63F24" w14:textId="77777777" w:rsidR="001E1F10" w:rsidRDefault="001E1F10" w:rsidP="002A68CA">
            <w:pPr>
              <w:pStyle w:val="CuerpoTesis"/>
              <w:rPr>
                <w:b/>
              </w:rPr>
            </w:pPr>
            <w:r w:rsidRPr="00B51328">
              <w:rPr>
                <w:b/>
              </w:rPr>
              <w:t>Modificación de Historia Número:</w:t>
            </w:r>
          </w:p>
          <w:p w14:paraId="7DD115A0" w14:textId="77777777" w:rsidR="001E1F10" w:rsidRPr="00765D70" w:rsidRDefault="001E1F10" w:rsidP="002A68CA">
            <w:pPr>
              <w:pStyle w:val="CuerpoTesis"/>
            </w:pPr>
            <w:r w:rsidRPr="00765D70">
              <w:t>1</w:t>
            </w:r>
          </w:p>
        </w:tc>
        <w:tc>
          <w:tcPr>
            <w:tcW w:w="5295" w:type="dxa"/>
          </w:tcPr>
          <w:p w14:paraId="59379B40"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7DBDD99" w14:textId="77777777" w:rsidTr="002A68CA">
        <w:trPr>
          <w:trHeight w:val="333"/>
          <w:jc w:val="center"/>
        </w:trPr>
        <w:tc>
          <w:tcPr>
            <w:tcW w:w="4815" w:type="dxa"/>
          </w:tcPr>
          <w:p w14:paraId="0995DBAE" w14:textId="77777777" w:rsidR="001E1F10" w:rsidRDefault="001E1F10" w:rsidP="002A68CA">
            <w:pPr>
              <w:pStyle w:val="CuerpoTesis"/>
              <w:rPr>
                <w:b/>
              </w:rPr>
            </w:pPr>
            <w:r w:rsidRPr="00B51328">
              <w:rPr>
                <w:b/>
              </w:rPr>
              <w:t>Prioridad en el negocio:(Alta/Media/Baja):</w:t>
            </w:r>
          </w:p>
          <w:p w14:paraId="551967D2" w14:textId="77777777" w:rsidR="001E1F10" w:rsidRPr="00765D70" w:rsidRDefault="001E1F10" w:rsidP="002A68CA">
            <w:pPr>
              <w:pStyle w:val="CuerpoTesis"/>
            </w:pPr>
            <w:r>
              <w:t>Alta</w:t>
            </w:r>
          </w:p>
        </w:tc>
        <w:tc>
          <w:tcPr>
            <w:tcW w:w="5295" w:type="dxa"/>
          </w:tcPr>
          <w:p w14:paraId="4AB0B35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0B85DF99" w14:textId="77777777" w:rsidTr="002A68CA">
        <w:trPr>
          <w:trHeight w:val="202"/>
          <w:jc w:val="center"/>
        </w:trPr>
        <w:tc>
          <w:tcPr>
            <w:tcW w:w="4815" w:type="dxa"/>
          </w:tcPr>
          <w:p w14:paraId="48D1391B" w14:textId="77777777" w:rsidR="001E1F10" w:rsidRDefault="001E1F10" w:rsidP="002A68CA">
            <w:pPr>
              <w:pStyle w:val="CuerpoTesis"/>
              <w:rPr>
                <w:b/>
              </w:rPr>
            </w:pPr>
            <w:r w:rsidRPr="00B51328">
              <w:rPr>
                <w:b/>
              </w:rPr>
              <w:t>Riesgo en el desarrollo: (Alta/Media/Baja)</w:t>
            </w:r>
            <w:r>
              <w:rPr>
                <w:b/>
              </w:rPr>
              <w:t>:</w:t>
            </w:r>
          </w:p>
          <w:p w14:paraId="1D88AAD6" w14:textId="77777777" w:rsidR="001E1F10" w:rsidRPr="00B51328" w:rsidRDefault="001E1F10" w:rsidP="002A68CA">
            <w:pPr>
              <w:pStyle w:val="CuerpoTesis"/>
              <w:rPr>
                <w:b/>
              </w:rPr>
            </w:pPr>
            <w:r>
              <w:t>Alta</w:t>
            </w:r>
          </w:p>
        </w:tc>
        <w:tc>
          <w:tcPr>
            <w:tcW w:w="5295" w:type="dxa"/>
          </w:tcPr>
          <w:p w14:paraId="1F0E880B" w14:textId="77777777" w:rsidR="001E1F10" w:rsidRPr="00B51328" w:rsidRDefault="001E1F10" w:rsidP="002A68CA">
            <w:pPr>
              <w:pStyle w:val="CuerpoTesis"/>
              <w:rPr>
                <w:b/>
              </w:rPr>
            </w:pPr>
            <w:r w:rsidRPr="00B51328">
              <w:rPr>
                <w:b/>
              </w:rPr>
              <w:t>Puntos reales:</w:t>
            </w:r>
          </w:p>
        </w:tc>
      </w:tr>
      <w:tr w:rsidR="001E1F10" w14:paraId="028911EE" w14:textId="77777777" w:rsidTr="002A68CA">
        <w:trPr>
          <w:trHeight w:val="117"/>
          <w:jc w:val="center"/>
        </w:trPr>
        <w:tc>
          <w:tcPr>
            <w:tcW w:w="10110" w:type="dxa"/>
            <w:gridSpan w:val="2"/>
          </w:tcPr>
          <w:p w14:paraId="29DF9CA4" w14:textId="77777777" w:rsidR="001E1F10" w:rsidRPr="00DB058B" w:rsidRDefault="001E1F10" w:rsidP="002A68CA">
            <w:pPr>
              <w:pStyle w:val="CuerpoTesis"/>
            </w:pPr>
            <w:r w:rsidRPr="00B51328">
              <w:rPr>
                <w:b/>
              </w:rPr>
              <w:t>Descripción:</w:t>
            </w:r>
            <w:r>
              <w:rPr>
                <w:b/>
              </w:rPr>
              <w:t xml:space="preserve"> </w:t>
            </w:r>
            <w:r>
              <w:t>Los odontólogos en la página web podrán ingresar el diagnóstico de los procedimientos odontológicos que se han realizados en los pacientes.</w:t>
            </w:r>
          </w:p>
        </w:tc>
      </w:tr>
      <w:tr w:rsidR="001E1F10" w14:paraId="059123D3" w14:textId="77777777" w:rsidTr="002A68CA">
        <w:trPr>
          <w:trHeight w:val="293"/>
          <w:jc w:val="center"/>
        </w:trPr>
        <w:tc>
          <w:tcPr>
            <w:tcW w:w="10110" w:type="dxa"/>
            <w:gridSpan w:val="2"/>
          </w:tcPr>
          <w:p w14:paraId="5F817C79"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2C18156B" w14:textId="77777777" w:rsidR="001E1F10" w:rsidRDefault="001E1F10" w:rsidP="001E1F10">
      <w:pPr>
        <w:rPr>
          <w:b/>
          <w:lang w:val="es-EC"/>
        </w:rPr>
      </w:pPr>
    </w:p>
    <w:p w14:paraId="32FA7374" w14:textId="6DE259F5"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VIII</w:t>
      </w:r>
      <w:r w:rsidR="002F0F85">
        <w:rPr>
          <w:noProof/>
        </w:rPr>
        <w:fldChar w:fldCharType="end"/>
      </w:r>
      <w:r>
        <w:t>. CONSULTA DIAGNOSTICO DENTAL</w:t>
      </w:r>
    </w:p>
    <w:tbl>
      <w:tblPr>
        <w:tblStyle w:val="TableGrid"/>
        <w:tblW w:w="10110" w:type="dxa"/>
        <w:jc w:val="center"/>
        <w:tblLook w:val="04A0" w:firstRow="1" w:lastRow="0" w:firstColumn="1" w:lastColumn="0" w:noHBand="0" w:noVBand="1"/>
      </w:tblPr>
      <w:tblGrid>
        <w:gridCol w:w="4815"/>
        <w:gridCol w:w="5295"/>
      </w:tblGrid>
      <w:tr w:rsidR="001E1F10" w14:paraId="28DD9280" w14:textId="77777777" w:rsidTr="002A68CA">
        <w:trPr>
          <w:trHeight w:val="313"/>
          <w:jc w:val="center"/>
        </w:trPr>
        <w:tc>
          <w:tcPr>
            <w:tcW w:w="10110" w:type="dxa"/>
            <w:gridSpan w:val="2"/>
            <w:vAlign w:val="center"/>
          </w:tcPr>
          <w:p w14:paraId="4D2BEADA" w14:textId="77777777" w:rsidR="001E1F10" w:rsidRPr="00583464" w:rsidRDefault="001E1F10" w:rsidP="002A68CA">
            <w:pPr>
              <w:pStyle w:val="CuerpoTesis"/>
              <w:jc w:val="center"/>
            </w:pPr>
            <w:r>
              <w:t>Historia de Usuario</w:t>
            </w:r>
          </w:p>
        </w:tc>
      </w:tr>
      <w:tr w:rsidR="001E1F10" w14:paraId="6506D5CC" w14:textId="77777777" w:rsidTr="002A68CA">
        <w:trPr>
          <w:trHeight w:val="371"/>
          <w:jc w:val="center"/>
        </w:trPr>
        <w:tc>
          <w:tcPr>
            <w:tcW w:w="4815" w:type="dxa"/>
          </w:tcPr>
          <w:p w14:paraId="574A0227" w14:textId="77777777" w:rsidR="001E1F10" w:rsidRPr="001037E2" w:rsidRDefault="001E1F10" w:rsidP="002A68CA">
            <w:pPr>
              <w:pStyle w:val="CuerpoTesis"/>
            </w:pPr>
            <w:r w:rsidRPr="00B51328">
              <w:rPr>
                <w:b/>
              </w:rPr>
              <w:t xml:space="preserve">Número: </w:t>
            </w:r>
            <w:r>
              <w:rPr>
                <w:b/>
              </w:rPr>
              <w:t xml:space="preserve"> </w:t>
            </w:r>
            <w:r>
              <w:t>008</w:t>
            </w:r>
          </w:p>
        </w:tc>
        <w:tc>
          <w:tcPr>
            <w:tcW w:w="5295" w:type="dxa"/>
          </w:tcPr>
          <w:p w14:paraId="4D418136" w14:textId="77777777" w:rsidR="001E1F10" w:rsidRPr="00B51328" w:rsidRDefault="001E1F10" w:rsidP="002A68CA">
            <w:pPr>
              <w:pStyle w:val="CuerpoTesis"/>
              <w:rPr>
                <w:b/>
              </w:rPr>
            </w:pPr>
            <w:r w:rsidRPr="00B51328">
              <w:rPr>
                <w:b/>
              </w:rPr>
              <w:t>Nombre Historia de Usuario</w:t>
            </w:r>
            <w:r>
              <w:rPr>
                <w:b/>
              </w:rPr>
              <w:t>:</w:t>
            </w:r>
            <w:r>
              <w:rPr>
                <w:lang w:val="es-EC"/>
              </w:rPr>
              <w:t xml:space="preserve">   Consultar Diagnostico Dental</w:t>
            </w:r>
          </w:p>
        </w:tc>
      </w:tr>
      <w:tr w:rsidR="001E1F10" w14:paraId="37D89106" w14:textId="77777777" w:rsidTr="002A68CA">
        <w:trPr>
          <w:trHeight w:val="418"/>
          <w:jc w:val="center"/>
        </w:trPr>
        <w:tc>
          <w:tcPr>
            <w:tcW w:w="10110" w:type="dxa"/>
            <w:gridSpan w:val="2"/>
          </w:tcPr>
          <w:p w14:paraId="5244E380"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2DF6D0CF" w14:textId="77777777" w:rsidTr="002A68CA">
        <w:trPr>
          <w:trHeight w:val="425"/>
          <w:jc w:val="center"/>
        </w:trPr>
        <w:tc>
          <w:tcPr>
            <w:tcW w:w="4815" w:type="dxa"/>
          </w:tcPr>
          <w:p w14:paraId="0A405FC3" w14:textId="77777777" w:rsidR="001E1F10" w:rsidRDefault="001E1F10" w:rsidP="002A68CA">
            <w:pPr>
              <w:pStyle w:val="CuerpoTesis"/>
              <w:rPr>
                <w:b/>
              </w:rPr>
            </w:pPr>
            <w:r w:rsidRPr="00B51328">
              <w:rPr>
                <w:b/>
              </w:rPr>
              <w:t>Modificación de Historia Número:</w:t>
            </w:r>
          </w:p>
          <w:p w14:paraId="62A66161" w14:textId="77777777" w:rsidR="001E1F10" w:rsidRPr="00765D70" w:rsidRDefault="001E1F10" w:rsidP="002A68CA">
            <w:pPr>
              <w:pStyle w:val="CuerpoTesis"/>
            </w:pPr>
            <w:r w:rsidRPr="00765D70">
              <w:t>1</w:t>
            </w:r>
          </w:p>
        </w:tc>
        <w:tc>
          <w:tcPr>
            <w:tcW w:w="5295" w:type="dxa"/>
          </w:tcPr>
          <w:p w14:paraId="23F2A027"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7C89FA5E" w14:textId="77777777" w:rsidTr="002A68CA">
        <w:trPr>
          <w:trHeight w:val="333"/>
          <w:jc w:val="center"/>
        </w:trPr>
        <w:tc>
          <w:tcPr>
            <w:tcW w:w="4815" w:type="dxa"/>
          </w:tcPr>
          <w:p w14:paraId="70B56A77" w14:textId="77777777" w:rsidR="001E1F10" w:rsidRDefault="001E1F10" w:rsidP="002A68CA">
            <w:pPr>
              <w:pStyle w:val="CuerpoTesis"/>
              <w:rPr>
                <w:b/>
              </w:rPr>
            </w:pPr>
            <w:r w:rsidRPr="00B51328">
              <w:rPr>
                <w:b/>
              </w:rPr>
              <w:t>Prioridad en el negocio:(Alta/Media/Baja):</w:t>
            </w:r>
          </w:p>
          <w:p w14:paraId="7AC24C31" w14:textId="77777777" w:rsidR="001E1F10" w:rsidRPr="00765D70" w:rsidRDefault="001E1F10" w:rsidP="002A68CA">
            <w:pPr>
              <w:pStyle w:val="CuerpoTesis"/>
            </w:pPr>
            <w:r>
              <w:t>Alta</w:t>
            </w:r>
          </w:p>
        </w:tc>
        <w:tc>
          <w:tcPr>
            <w:tcW w:w="5295" w:type="dxa"/>
          </w:tcPr>
          <w:p w14:paraId="0AF1E279"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21614532" w14:textId="77777777" w:rsidTr="002A68CA">
        <w:trPr>
          <w:trHeight w:val="202"/>
          <w:jc w:val="center"/>
        </w:trPr>
        <w:tc>
          <w:tcPr>
            <w:tcW w:w="4815" w:type="dxa"/>
          </w:tcPr>
          <w:p w14:paraId="5456F41D" w14:textId="77777777" w:rsidR="001E1F10" w:rsidRDefault="001E1F10" w:rsidP="002A68CA">
            <w:pPr>
              <w:pStyle w:val="CuerpoTesis"/>
              <w:rPr>
                <w:b/>
              </w:rPr>
            </w:pPr>
            <w:r w:rsidRPr="00B51328">
              <w:rPr>
                <w:b/>
              </w:rPr>
              <w:t>Riesgo en el desarrollo: (Alta/Media/Baja)</w:t>
            </w:r>
            <w:r>
              <w:rPr>
                <w:b/>
              </w:rPr>
              <w:t>:</w:t>
            </w:r>
          </w:p>
          <w:p w14:paraId="26DFE211" w14:textId="77777777" w:rsidR="001E1F10" w:rsidRPr="00B51328" w:rsidRDefault="001E1F10" w:rsidP="002A68CA">
            <w:pPr>
              <w:pStyle w:val="CuerpoTesis"/>
              <w:rPr>
                <w:b/>
              </w:rPr>
            </w:pPr>
            <w:r>
              <w:t>Alta</w:t>
            </w:r>
          </w:p>
        </w:tc>
        <w:tc>
          <w:tcPr>
            <w:tcW w:w="5295" w:type="dxa"/>
          </w:tcPr>
          <w:p w14:paraId="75F05E5E" w14:textId="77777777" w:rsidR="001E1F10" w:rsidRPr="00B51328" w:rsidRDefault="001E1F10" w:rsidP="002A68CA">
            <w:pPr>
              <w:pStyle w:val="CuerpoTesis"/>
              <w:rPr>
                <w:b/>
              </w:rPr>
            </w:pPr>
            <w:r w:rsidRPr="00B51328">
              <w:rPr>
                <w:b/>
              </w:rPr>
              <w:t>Puntos reales:</w:t>
            </w:r>
          </w:p>
        </w:tc>
      </w:tr>
      <w:tr w:rsidR="001E1F10" w14:paraId="72591081" w14:textId="77777777" w:rsidTr="002A68CA">
        <w:trPr>
          <w:trHeight w:val="117"/>
          <w:jc w:val="center"/>
        </w:trPr>
        <w:tc>
          <w:tcPr>
            <w:tcW w:w="10110" w:type="dxa"/>
            <w:gridSpan w:val="2"/>
          </w:tcPr>
          <w:p w14:paraId="2BA84B2F" w14:textId="77777777" w:rsidR="001E1F10" w:rsidRPr="00DB058B" w:rsidRDefault="001E1F10" w:rsidP="002A68CA">
            <w:pPr>
              <w:pStyle w:val="CuerpoTesis"/>
            </w:pPr>
            <w:r w:rsidRPr="00B51328">
              <w:rPr>
                <w:b/>
              </w:rPr>
              <w:t>Descripción:</w:t>
            </w:r>
            <w:r>
              <w:rPr>
                <w:b/>
              </w:rPr>
              <w:t xml:space="preserve"> </w:t>
            </w:r>
            <w:r>
              <w:t>Los odontólogos en la página web podrán ver los procedimientos que se han realizado anteriormente los pacientes</w:t>
            </w:r>
            <w:proofErr w:type="gramStart"/>
            <w:r>
              <w:t>, .</w:t>
            </w:r>
            <w:proofErr w:type="gramEnd"/>
          </w:p>
        </w:tc>
      </w:tr>
      <w:tr w:rsidR="001E1F10" w14:paraId="39AE5FFF" w14:textId="77777777" w:rsidTr="002A68CA">
        <w:trPr>
          <w:trHeight w:val="293"/>
          <w:jc w:val="center"/>
        </w:trPr>
        <w:tc>
          <w:tcPr>
            <w:tcW w:w="10110" w:type="dxa"/>
            <w:gridSpan w:val="2"/>
          </w:tcPr>
          <w:p w14:paraId="5DDB1B2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71A57A86" w14:textId="77777777" w:rsidR="001E1F10" w:rsidRDefault="001E1F10" w:rsidP="001E1F10">
      <w:pPr>
        <w:rPr>
          <w:rFonts w:ascii="Arial" w:hAnsi="Arial"/>
          <w:b/>
          <w:lang w:val="es-EC"/>
        </w:rPr>
      </w:pPr>
      <w:r>
        <w:rPr>
          <w:b/>
          <w:lang w:val="es-EC"/>
        </w:rPr>
        <w:t xml:space="preserve"> </w:t>
      </w:r>
      <w:r>
        <w:rPr>
          <w:b/>
          <w:lang w:val="es-EC"/>
        </w:rPr>
        <w:br w:type="page"/>
      </w:r>
    </w:p>
    <w:p w14:paraId="745A4C0E" w14:textId="5F2D50F0"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IX</w:t>
      </w:r>
      <w:r w:rsidR="002F0F85">
        <w:rPr>
          <w:noProof/>
        </w:rPr>
        <w:fldChar w:fldCharType="end"/>
      </w:r>
      <w:r>
        <w:t>. GESTIÓN TRATAMIENTO DE LOS PACIENTES</w:t>
      </w:r>
    </w:p>
    <w:tbl>
      <w:tblPr>
        <w:tblStyle w:val="TableGrid"/>
        <w:tblW w:w="10110" w:type="dxa"/>
        <w:jc w:val="center"/>
        <w:tblLook w:val="04A0" w:firstRow="1" w:lastRow="0" w:firstColumn="1" w:lastColumn="0" w:noHBand="0" w:noVBand="1"/>
      </w:tblPr>
      <w:tblGrid>
        <w:gridCol w:w="4815"/>
        <w:gridCol w:w="5295"/>
      </w:tblGrid>
      <w:tr w:rsidR="001E1F10" w14:paraId="64ECF968" w14:textId="77777777" w:rsidTr="002A68CA">
        <w:trPr>
          <w:trHeight w:val="313"/>
          <w:jc w:val="center"/>
        </w:trPr>
        <w:tc>
          <w:tcPr>
            <w:tcW w:w="10110" w:type="dxa"/>
            <w:gridSpan w:val="2"/>
            <w:vAlign w:val="center"/>
          </w:tcPr>
          <w:p w14:paraId="4724AC26" w14:textId="77777777" w:rsidR="001E1F10" w:rsidRPr="00583464" w:rsidRDefault="001E1F10" w:rsidP="002A68CA">
            <w:pPr>
              <w:pStyle w:val="CuerpoTesis"/>
              <w:jc w:val="center"/>
            </w:pPr>
            <w:r>
              <w:t>Historia de Usuario</w:t>
            </w:r>
          </w:p>
        </w:tc>
      </w:tr>
      <w:tr w:rsidR="001E1F10" w14:paraId="1322C360" w14:textId="77777777" w:rsidTr="002A68CA">
        <w:trPr>
          <w:trHeight w:val="371"/>
          <w:jc w:val="center"/>
        </w:trPr>
        <w:tc>
          <w:tcPr>
            <w:tcW w:w="4815" w:type="dxa"/>
          </w:tcPr>
          <w:p w14:paraId="7228EF2F" w14:textId="77777777" w:rsidR="001E1F10" w:rsidRPr="001037E2" w:rsidRDefault="001E1F10" w:rsidP="002A68CA">
            <w:pPr>
              <w:pStyle w:val="CuerpoTesis"/>
            </w:pPr>
            <w:r w:rsidRPr="00B51328">
              <w:rPr>
                <w:b/>
              </w:rPr>
              <w:t xml:space="preserve">Número: </w:t>
            </w:r>
            <w:r>
              <w:rPr>
                <w:b/>
              </w:rPr>
              <w:t xml:space="preserve"> </w:t>
            </w:r>
            <w:r>
              <w:t>009</w:t>
            </w:r>
          </w:p>
        </w:tc>
        <w:tc>
          <w:tcPr>
            <w:tcW w:w="5295" w:type="dxa"/>
          </w:tcPr>
          <w:p w14:paraId="276CC733" w14:textId="77777777" w:rsidR="001E1F10" w:rsidRPr="00B51328" w:rsidRDefault="001E1F10" w:rsidP="002A68CA">
            <w:pPr>
              <w:pStyle w:val="CuerpoTesis"/>
              <w:rPr>
                <w:b/>
              </w:rPr>
            </w:pPr>
            <w:r w:rsidRPr="00B51328">
              <w:rPr>
                <w:b/>
              </w:rPr>
              <w:t>Nombre Historia de Usuario</w:t>
            </w:r>
            <w:r>
              <w:rPr>
                <w:b/>
              </w:rPr>
              <w:t>:</w:t>
            </w:r>
            <w:r>
              <w:rPr>
                <w:lang w:val="es-EC"/>
              </w:rPr>
              <w:t xml:space="preserve">   Registrar, Actualizar y Consultar el Tratamiento de los Pacientes</w:t>
            </w:r>
          </w:p>
        </w:tc>
      </w:tr>
      <w:tr w:rsidR="001E1F10" w14:paraId="27EFF66D" w14:textId="77777777" w:rsidTr="002A68CA">
        <w:trPr>
          <w:trHeight w:val="418"/>
          <w:jc w:val="center"/>
        </w:trPr>
        <w:tc>
          <w:tcPr>
            <w:tcW w:w="10110" w:type="dxa"/>
            <w:gridSpan w:val="2"/>
          </w:tcPr>
          <w:p w14:paraId="37ADF72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2F0611" w14:textId="77777777" w:rsidTr="002A68CA">
        <w:trPr>
          <w:trHeight w:val="425"/>
          <w:jc w:val="center"/>
        </w:trPr>
        <w:tc>
          <w:tcPr>
            <w:tcW w:w="4815" w:type="dxa"/>
          </w:tcPr>
          <w:p w14:paraId="3BCD8A37" w14:textId="77777777" w:rsidR="001E1F10" w:rsidRDefault="001E1F10" w:rsidP="002A68CA">
            <w:pPr>
              <w:pStyle w:val="CuerpoTesis"/>
              <w:rPr>
                <w:b/>
              </w:rPr>
            </w:pPr>
            <w:r w:rsidRPr="00B51328">
              <w:rPr>
                <w:b/>
              </w:rPr>
              <w:t>Modificación de Historia Número:</w:t>
            </w:r>
          </w:p>
          <w:p w14:paraId="573C38EB" w14:textId="77777777" w:rsidR="001E1F10" w:rsidRPr="00765D70" w:rsidRDefault="001E1F10" w:rsidP="002A68CA">
            <w:pPr>
              <w:pStyle w:val="CuerpoTesis"/>
            </w:pPr>
            <w:r w:rsidRPr="00765D70">
              <w:t>1</w:t>
            </w:r>
          </w:p>
        </w:tc>
        <w:tc>
          <w:tcPr>
            <w:tcW w:w="5295" w:type="dxa"/>
          </w:tcPr>
          <w:p w14:paraId="3C608083"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3CD32BC5" w14:textId="77777777" w:rsidTr="002A68CA">
        <w:trPr>
          <w:trHeight w:val="333"/>
          <w:jc w:val="center"/>
        </w:trPr>
        <w:tc>
          <w:tcPr>
            <w:tcW w:w="4815" w:type="dxa"/>
          </w:tcPr>
          <w:p w14:paraId="7008AA44" w14:textId="77777777" w:rsidR="001E1F10" w:rsidRDefault="001E1F10" w:rsidP="002A68CA">
            <w:pPr>
              <w:pStyle w:val="CuerpoTesis"/>
              <w:rPr>
                <w:b/>
              </w:rPr>
            </w:pPr>
            <w:r w:rsidRPr="00B51328">
              <w:rPr>
                <w:b/>
              </w:rPr>
              <w:t>Prioridad en el negocio:(Alta/Media/Baja):</w:t>
            </w:r>
          </w:p>
          <w:p w14:paraId="1778E8B8" w14:textId="77777777" w:rsidR="001E1F10" w:rsidRPr="00765D70" w:rsidRDefault="001E1F10" w:rsidP="002A68CA">
            <w:pPr>
              <w:pStyle w:val="CuerpoTesis"/>
            </w:pPr>
            <w:r>
              <w:t>Alta</w:t>
            </w:r>
          </w:p>
        </w:tc>
        <w:tc>
          <w:tcPr>
            <w:tcW w:w="5295" w:type="dxa"/>
          </w:tcPr>
          <w:p w14:paraId="1484919F"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33E76ECE" w14:textId="77777777" w:rsidTr="002A68CA">
        <w:trPr>
          <w:trHeight w:val="202"/>
          <w:jc w:val="center"/>
        </w:trPr>
        <w:tc>
          <w:tcPr>
            <w:tcW w:w="4815" w:type="dxa"/>
          </w:tcPr>
          <w:p w14:paraId="0C430873" w14:textId="77777777" w:rsidR="001E1F10" w:rsidRDefault="001E1F10" w:rsidP="002A68CA">
            <w:pPr>
              <w:pStyle w:val="CuerpoTesis"/>
              <w:rPr>
                <w:b/>
              </w:rPr>
            </w:pPr>
            <w:r w:rsidRPr="00B51328">
              <w:rPr>
                <w:b/>
              </w:rPr>
              <w:t>Riesgo en el desarrollo: (Alta/Media/Baja)</w:t>
            </w:r>
            <w:r>
              <w:rPr>
                <w:b/>
              </w:rPr>
              <w:t>:</w:t>
            </w:r>
          </w:p>
          <w:p w14:paraId="02A7DC21" w14:textId="77777777" w:rsidR="001E1F10" w:rsidRPr="00B51328" w:rsidRDefault="001E1F10" w:rsidP="002A68CA">
            <w:pPr>
              <w:pStyle w:val="CuerpoTesis"/>
              <w:rPr>
                <w:b/>
              </w:rPr>
            </w:pPr>
            <w:r>
              <w:t>Alta</w:t>
            </w:r>
          </w:p>
        </w:tc>
        <w:tc>
          <w:tcPr>
            <w:tcW w:w="5295" w:type="dxa"/>
          </w:tcPr>
          <w:p w14:paraId="7CB481E0" w14:textId="77777777" w:rsidR="001E1F10" w:rsidRPr="00B51328" w:rsidRDefault="001E1F10" w:rsidP="002A68CA">
            <w:pPr>
              <w:pStyle w:val="CuerpoTesis"/>
              <w:rPr>
                <w:b/>
              </w:rPr>
            </w:pPr>
            <w:r w:rsidRPr="00B51328">
              <w:rPr>
                <w:b/>
              </w:rPr>
              <w:t>Puntos reales:</w:t>
            </w:r>
          </w:p>
        </w:tc>
      </w:tr>
      <w:tr w:rsidR="001E1F10" w14:paraId="25E238EB" w14:textId="77777777" w:rsidTr="002A68CA">
        <w:trPr>
          <w:trHeight w:val="117"/>
          <w:jc w:val="center"/>
        </w:trPr>
        <w:tc>
          <w:tcPr>
            <w:tcW w:w="10110" w:type="dxa"/>
            <w:gridSpan w:val="2"/>
          </w:tcPr>
          <w:p w14:paraId="5092AC20"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una </w:t>
            </w:r>
            <w:proofErr w:type="spellStart"/>
            <w:r>
              <w:t>seccion</w:t>
            </w:r>
            <w:proofErr w:type="spellEnd"/>
            <w:r>
              <w:t xml:space="preserve"> </w:t>
            </w:r>
            <w:proofErr w:type="gramStart"/>
            <w:r>
              <w:t>de  tratamientos</w:t>
            </w:r>
            <w:proofErr w:type="gramEnd"/>
            <w:r>
              <w:t xml:space="preserve"> a los pacientes, la presente sección contaran con el registro de caries, endodoncia, curaciones, entre otros procedimientos que serán realizados, los tratamientos podrán ser actualizados acorde a cada cita </w:t>
            </w:r>
            <w:proofErr w:type="spellStart"/>
            <w:r>
              <w:t>medica</w:t>
            </w:r>
            <w:proofErr w:type="spellEnd"/>
            <w:r>
              <w:t xml:space="preserve"> que se ha tenido con el paciente, los tratamientos podrán ser consultados en cualquier momento, para poder identificar la cantidad de tratamientos que se han llevado a cabo por paciente. </w:t>
            </w:r>
          </w:p>
        </w:tc>
      </w:tr>
      <w:tr w:rsidR="001E1F10" w14:paraId="25F62616" w14:textId="77777777" w:rsidTr="002A68CA">
        <w:trPr>
          <w:trHeight w:val="293"/>
          <w:jc w:val="center"/>
        </w:trPr>
        <w:tc>
          <w:tcPr>
            <w:tcW w:w="10110" w:type="dxa"/>
            <w:gridSpan w:val="2"/>
          </w:tcPr>
          <w:p w14:paraId="72AE5B6C" w14:textId="77777777" w:rsidR="001E1F10" w:rsidRPr="00AE126D" w:rsidRDefault="001E1F10" w:rsidP="002A68CA">
            <w:pPr>
              <w:pStyle w:val="CuerpoTesis"/>
            </w:pPr>
            <w:r w:rsidRPr="00B51328">
              <w:rPr>
                <w:b/>
              </w:rPr>
              <w:t>Observaciones:</w:t>
            </w:r>
            <w:r>
              <w:rPr>
                <w:b/>
              </w:rPr>
              <w:t xml:space="preserve"> </w:t>
            </w:r>
            <w:r>
              <w:t xml:space="preserve"> Para poder ingresar esta sección el odontólogo previamente debe haber iniciado sesión en el sistema.</w:t>
            </w:r>
          </w:p>
        </w:tc>
      </w:tr>
    </w:tbl>
    <w:p w14:paraId="6F1FEA8A" w14:textId="77777777" w:rsidR="001E1F10" w:rsidRDefault="001E1F10" w:rsidP="001E1F10">
      <w:pPr>
        <w:rPr>
          <w:b/>
          <w:lang w:val="es-EC"/>
        </w:rPr>
      </w:pPr>
    </w:p>
    <w:p w14:paraId="36759417" w14:textId="77777777" w:rsidR="001E1F10" w:rsidRDefault="001E1F10" w:rsidP="001E1F10">
      <w:pPr>
        <w:rPr>
          <w:b/>
          <w:lang w:val="es-EC"/>
        </w:rPr>
      </w:pPr>
      <w:r>
        <w:rPr>
          <w:b/>
          <w:lang w:val="es-EC"/>
        </w:rPr>
        <w:br w:type="page"/>
      </w:r>
    </w:p>
    <w:tbl>
      <w:tblPr>
        <w:tblStyle w:val="TableGrid"/>
        <w:tblpPr w:leftFromText="141" w:rightFromText="141" w:horzAnchor="page" w:tblpX="1605" w:tblpY="404"/>
        <w:tblW w:w="10110" w:type="dxa"/>
        <w:tblLook w:val="04A0" w:firstRow="1" w:lastRow="0" w:firstColumn="1" w:lastColumn="0" w:noHBand="0" w:noVBand="1"/>
      </w:tblPr>
      <w:tblGrid>
        <w:gridCol w:w="4815"/>
        <w:gridCol w:w="5295"/>
      </w:tblGrid>
      <w:tr w:rsidR="001E1F10" w14:paraId="53E94D5C" w14:textId="77777777" w:rsidTr="002A68CA">
        <w:trPr>
          <w:trHeight w:val="313"/>
        </w:trPr>
        <w:tc>
          <w:tcPr>
            <w:tcW w:w="10110" w:type="dxa"/>
            <w:gridSpan w:val="2"/>
            <w:vAlign w:val="center"/>
          </w:tcPr>
          <w:p w14:paraId="57BEF5D2" w14:textId="77777777" w:rsidR="001E1F10" w:rsidRPr="00583464" w:rsidRDefault="001E1F10" w:rsidP="002A68CA">
            <w:pPr>
              <w:pStyle w:val="CuerpoTesis"/>
              <w:jc w:val="center"/>
            </w:pPr>
            <w:r>
              <w:t>Historia de Usuario</w:t>
            </w:r>
          </w:p>
        </w:tc>
      </w:tr>
      <w:tr w:rsidR="001E1F10" w14:paraId="54EC83A1" w14:textId="77777777" w:rsidTr="002A68CA">
        <w:trPr>
          <w:trHeight w:val="371"/>
        </w:trPr>
        <w:tc>
          <w:tcPr>
            <w:tcW w:w="4815" w:type="dxa"/>
          </w:tcPr>
          <w:p w14:paraId="3849949E" w14:textId="77777777" w:rsidR="001E1F10" w:rsidRPr="001037E2" w:rsidRDefault="001E1F10" w:rsidP="002A68CA">
            <w:pPr>
              <w:pStyle w:val="CuerpoTesis"/>
            </w:pPr>
            <w:r w:rsidRPr="00B51328">
              <w:rPr>
                <w:b/>
              </w:rPr>
              <w:t xml:space="preserve">Número: </w:t>
            </w:r>
            <w:r>
              <w:rPr>
                <w:b/>
              </w:rPr>
              <w:t xml:space="preserve"> </w:t>
            </w:r>
            <w:r>
              <w:t>010</w:t>
            </w:r>
          </w:p>
        </w:tc>
        <w:tc>
          <w:tcPr>
            <w:tcW w:w="5295" w:type="dxa"/>
          </w:tcPr>
          <w:p w14:paraId="79D75533"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Pacientes Atendidos</w:t>
            </w:r>
          </w:p>
        </w:tc>
      </w:tr>
      <w:tr w:rsidR="001E1F10" w14:paraId="0018E6A2" w14:textId="77777777" w:rsidTr="002A68CA">
        <w:trPr>
          <w:trHeight w:val="418"/>
        </w:trPr>
        <w:tc>
          <w:tcPr>
            <w:tcW w:w="10110" w:type="dxa"/>
            <w:gridSpan w:val="2"/>
          </w:tcPr>
          <w:p w14:paraId="1082AC4E"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75E76E8C" w14:textId="77777777" w:rsidTr="002A68CA">
        <w:trPr>
          <w:trHeight w:val="425"/>
        </w:trPr>
        <w:tc>
          <w:tcPr>
            <w:tcW w:w="4815" w:type="dxa"/>
          </w:tcPr>
          <w:p w14:paraId="56549477" w14:textId="77777777" w:rsidR="001E1F10" w:rsidRDefault="001E1F10" w:rsidP="002A68CA">
            <w:pPr>
              <w:pStyle w:val="CuerpoTesis"/>
              <w:rPr>
                <w:b/>
              </w:rPr>
            </w:pPr>
            <w:r w:rsidRPr="00B51328">
              <w:rPr>
                <w:b/>
              </w:rPr>
              <w:t>Modificación de Historia Número:</w:t>
            </w:r>
          </w:p>
          <w:p w14:paraId="05D07B3E" w14:textId="77777777" w:rsidR="001E1F10" w:rsidRPr="00765D70" w:rsidRDefault="001E1F10" w:rsidP="002A68CA">
            <w:pPr>
              <w:pStyle w:val="CuerpoTesis"/>
            </w:pPr>
            <w:r w:rsidRPr="00765D70">
              <w:t>1</w:t>
            </w:r>
          </w:p>
        </w:tc>
        <w:tc>
          <w:tcPr>
            <w:tcW w:w="5295" w:type="dxa"/>
          </w:tcPr>
          <w:p w14:paraId="2A14AAC1"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09D6B0B5" w14:textId="77777777" w:rsidTr="002A68CA">
        <w:trPr>
          <w:trHeight w:val="333"/>
        </w:trPr>
        <w:tc>
          <w:tcPr>
            <w:tcW w:w="4815" w:type="dxa"/>
          </w:tcPr>
          <w:p w14:paraId="4A88F927" w14:textId="77777777" w:rsidR="001E1F10" w:rsidRDefault="001E1F10" w:rsidP="002A68CA">
            <w:pPr>
              <w:pStyle w:val="CuerpoTesis"/>
              <w:rPr>
                <w:b/>
              </w:rPr>
            </w:pPr>
            <w:r w:rsidRPr="00B51328">
              <w:rPr>
                <w:b/>
              </w:rPr>
              <w:t>Prioridad en el negocio:(Alta/Media/Baja):</w:t>
            </w:r>
          </w:p>
          <w:p w14:paraId="03CB3699" w14:textId="77777777" w:rsidR="001E1F10" w:rsidRPr="00765D70" w:rsidRDefault="001E1F10" w:rsidP="002A68CA">
            <w:pPr>
              <w:pStyle w:val="CuerpoTesis"/>
            </w:pPr>
            <w:r>
              <w:t>Media</w:t>
            </w:r>
          </w:p>
        </w:tc>
        <w:tc>
          <w:tcPr>
            <w:tcW w:w="5295" w:type="dxa"/>
          </w:tcPr>
          <w:p w14:paraId="25FA2E80"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419791" w14:textId="77777777" w:rsidTr="002A68CA">
        <w:trPr>
          <w:trHeight w:val="202"/>
        </w:trPr>
        <w:tc>
          <w:tcPr>
            <w:tcW w:w="4815" w:type="dxa"/>
          </w:tcPr>
          <w:p w14:paraId="0C45B8D1" w14:textId="77777777" w:rsidR="001E1F10" w:rsidRDefault="001E1F10" w:rsidP="002A68CA">
            <w:pPr>
              <w:pStyle w:val="CuerpoTesis"/>
              <w:rPr>
                <w:b/>
              </w:rPr>
            </w:pPr>
            <w:r w:rsidRPr="00B51328">
              <w:rPr>
                <w:b/>
              </w:rPr>
              <w:t>Riesgo en el desarrollo: (Alta/Media/Baja)</w:t>
            </w:r>
            <w:r>
              <w:rPr>
                <w:b/>
              </w:rPr>
              <w:t>:</w:t>
            </w:r>
          </w:p>
          <w:p w14:paraId="69CFF214" w14:textId="77777777" w:rsidR="001E1F10" w:rsidRPr="00B51328" w:rsidRDefault="001E1F10" w:rsidP="002A68CA">
            <w:pPr>
              <w:pStyle w:val="CuerpoTesis"/>
              <w:rPr>
                <w:b/>
              </w:rPr>
            </w:pPr>
            <w:r>
              <w:t>Baja</w:t>
            </w:r>
          </w:p>
        </w:tc>
        <w:tc>
          <w:tcPr>
            <w:tcW w:w="5295" w:type="dxa"/>
          </w:tcPr>
          <w:p w14:paraId="6986E665" w14:textId="77777777" w:rsidR="001E1F10" w:rsidRPr="00B51328" w:rsidRDefault="001E1F10" w:rsidP="002A68CA">
            <w:pPr>
              <w:pStyle w:val="CuerpoTesis"/>
              <w:rPr>
                <w:b/>
              </w:rPr>
            </w:pPr>
            <w:r w:rsidRPr="00B51328">
              <w:rPr>
                <w:b/>
              </w:rPr>
              <w:t>Puntos reales:</w:t>
            </w:r>
          </w:p>
        </w:tc>
      </w:tr>
      <w:tr w:rsidR="001E1F10" w14:paraId="52E4B2A1" w14:textId="77777777" w:rsidTr="002A68CA">
        <w:trPr>
          <w:trHeight w:val="117"/>
        </w:trPr>
        <w:tc>
          <w:tcPr>
            <w:tcW w:w="10110" w:type="dxa"/>
            <w:gridSpan w:val="2"/>
          </w:tcPr>
          <w:p w14:paraId="2A607E94" w14:textId="77777777" w:rsidR="001E1F10" w:rsidRPr="00DB058B" w:rsidRDefault="001E1F10" w:rsidP="002A68CA">
            <w:pPr>
              <w:pStyle w:val="CuerpoTesis"/>
            </w:pPr>
            <w:r w:rsidRPr="00B51328">
              <w:rPr>
                <w:b/>
              </w:rPr>
              <w:t>Descripción:</w:t>
            </w:r>
            <w:r>
              <w:rPr>
                <w:b/>
              </w:rPr>
              <w:t xml:space="preserve"> </w:t>
            </w:r>
            <w:r>
              <w:t>Los odontólogos en la página web podrán ver los pacientes que se han atendido diariamente y el registro historial de los mismos.</w:t>
            </w:r>
          </w:p>
        </w:tc>
      </w:tr>
      <w:tr w:rsidR="001E1F10" w14:paraId="31E581EF" w14:textId="77777777" w:rsidTr="002A68CA">
        <w:trPr>
          <w:trHeight w:val="293"/>
        </w:trPr>
        <w:tc>
          <w:tcPr>
            <w:tcW w:w="10110" w:type="dxa"/>
            <w:gridSpan w:val="2"/>
          </w:tcPr>
          <w:p w14:paraId="2AA5B38A"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4CB68EA2" w14:textId="413072BF" w:rsidR="001E1F10" w:rsidRDefault="001E1F10" w:rsidP="001E1F10">
      <w:pPr>
        <w:pStyle w:val="Caption"/>
      </w:pPr>
      <w:r>
        <w:t xml:space="preserve"> 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w:t>
      </w:r>
      <w:r w:rsidR="002F0F85">
        <w:rPr>
          <w:noProof/>
        </w:rPr>
        <w:fldChar w:fldCharType="end"/>
      </w:r>
      <w:r>
        <w:t>. LISTAR PACIENTES ATENDIDOS</w:t>
      </w:r>
    </w:p>
    <w:p w14:paraId="128AAA68" w14:textId="77777777" w:rsidR="001E1F10" w:rsidRDefault="001E1F10" w:rsidP="001E1F10">
      <w:pPr>
        <w:rPr>
          <w:b/>
          <w:lang w:val="es-EC"/>
        </w:rPr>
      </w:pPr>
    </w:p>
    <w:p w14:paraId="6CB80B2E" w14:textId="344E38C9"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w:t>
      </w:r>
      <w:r w:rsidR="002F0F85">
        <w:rPr>
          <w:noProof/>
        </w:rPr>
        <w:fldChar w:fldCharType="end"/>
      </w:r>
      <w:r>
        <w:t>. LISTAR CITAS MEDICAS</w:t>
      </w:r>
    </w:p>
    <w:tbl>
      <w:tblPr>
        <w:tblStyle w:val="TableGrid"/>
        <w:tblpPr w:leftFromText="141" w:rightFromText="141" w:vertAnchor="page" w:horzAnchor="page" w:tblpX="1572" w:tblpY="8935"/>
        <w:tblW w:w="10110" w:type="dxa"/>
        <w:tblLook w:val="04A0" w:firstRow="1" w:lastRow="0" w:firstColumn="1" w:lastColumn="0" w:noHBand="0" w:noVBand="1"/>
      </w:tblPr>
      <w:tblGrid>
        <w:gridCol w:w="4815"/>
        <w:gridCol w:w="5295"/>
      </w:tblGrid>
      <w:tr w:rsidR="001E1F10" w14:paraId="549CB3E1" w14:textId="77777777" w:rsidTr="002A68CA">
        <w:trPr>
          <w:trHeight w:val="313"/>
        </w:trPr>
        <w:tc>
          <w:tcPr>
            <w:tcW w:w="10110" w:type="dxa"/>
            <w:gridSpan w:val="2"/>
            <w:vAlign w:val="center"/>
          </w:tcPr>
          <w:p w14:paraId="6B91D4C7" w14:textId="77777777" w:rsidR="001E1F10" w:rsidRPr="00583464" w:rsidRDefault="001E1F10" w:rsidP="002A68CA">
            <w:pPr>
              <w:pStyle w:val="CuerpoTesis"/>
              <w:jc w:val="center"/>
            </w:pPr>
            <w:r>
              <w:t>Historia de Usuario</w:t>
            </w:r>
          </w:p>
        </w:tc>
      </w:tr>
      <w:tr w:rsidR="001E1F10" w14:paraId="3E0B504B" w14:textId="77777777" w:rsidTr="002A68CA">
        <w:trPr>
          <w:trHeight w:val="371"/>
        </w:trPr>
        <w:tc>
          <w:tcPr>
            <w:tcW w:w="4815" w:type="dxa"/>
          </w:tcPr>
          <w:p w14:paraId="1AAD93A2" w14:textId="77777777" w:rsidR="001E1F10" w:rsidRPr="001037E2" w:rsidRDefault="001E1F10" w:rsidP="002A68CA">
            <w:pPr>
              <w:pStyle w:val="CuerpoTesis"/>
            </w:pPr>
            <w:r w:rsidRPr="00B51328">
              <w:rPr>
                <w:b/>
              </w:rPr>
              <w:t xml:space="preserve">Número: </w:t>
            </w:r>
            <w:r>
              <w:rPr>
                <w:b/>
              </w:rPr>
              <w:t xml:space="preserve"> </w:t>
            </w:r>
            <w:r>
              <w:t>011</w:t>
            </w:r>
          </w:p>
        </w:tc>
        <w:tc>
          <w:tcPr>
            <w:tcW w:w="5295" w:type="dxa"/>
          </w:tcPr>
          <w:p w14:paraId="10057FFA" w14:textId="77777777" w:rsidR="001E1F10" w:rsidRPr="00B51328" w:rsidRDefault="001E1F10" w:rsidP="002A68CA">
            <w:pPr>
              <w:pStyle w:val="CuerpoTesis"/>
              <w:rPr>
                <w:b/>
              </w:rPr>
            </w:pPr>
            <w:r w:rsidRPr="00B51328">
              <w:rPr>
                <w:b/>
              </w:rPr>
              <w:t>Nombre Historia de Usuario</w:t>
            </w:r>
            <w:r>
              <w:rPr>
                <w:b/>
              </w:rPr>
              <w:t>:</w:t>
            </w:r>
            <w:r>
              <w:rPr>
                <w:lang w:val="es-EC"/>
              </w:rPr>
              <w:t xml:space="preserve">     Listar Citas Médicas de los Pacientes</w:t>
            </w:r>
          </w:p>
        </w:tc>
      </w:tr>
      <w:tr w:rsidR="001E1F10" w14:paraId="4779E52C" w14:textId="77777777" w:rsidTr="002A68CA">
        <w:trPr>
          <w:trHeight w:val="418"/>
        </w:trPr>
        <w:tc>
          <w:tcPr>
            <w:tcW w:w="10110" w:type="dxa"/>
            <w:gridSpan w:val="2"/>
          </w:tcPr>
          <w:p w14:paraId="5314291B" w14:textId="77777777" w:rsidR="001E1F10" w:rsidRPr="0009141E" w:rsidRDefault="001E1F10" w:rsidP="002A68CA">
            <w:pPr>
              <w:pStyle w:val="CuerpoTesis"/>
            </w:pPr>
            <w:r w:rsidRPr="00B51328">
              <w:rPr>
                <w:b/>
              </w:rPr>
              <w:t xml:space="preserve">Usuario: </w:t>
            </w:r>
            <w:r>
              <w:rPr>
                <w:b/>
              </w:rPr>
              <w:t xml:space="preserve"> </w:t>
            </w:r>
            <w:r>
              <w:t xml:space="preserve">Odontólogo </w:t>
            </w:r>
          </w:p>
        </w:tc>
      </w:tr>
      <w:tr w:rsidR="001E1F10" w14:paraId="5D755AD8" w14:textId="77777777" w:rsidTr="002A68CA">
        <w:trPr>
          <w:trHeight w:val="425"/>
        </w:trPr>
        <w:tc>
          <w:tcPr>
            <w:tcW w:w="4815" w:type="dxa"/>
          </w:tcPr>
          <w:p w14:paraId="2A59A632" w14:textId="77777777" w:rsidR="001E1F10" w:rsidRDefault="001E1F10" w:rsidP="002A68CA">
            <w:pPr>
              <w:pStyle w:val="CuerpoTesis"/>
              <w:rPr>
                <w:b/>
              </w:rPr>
            </w:pPr>
            <w:r w:rsidRPr="00B51328">
              <w:rPr>
                <w:b/>
              </w:rPr>
              <w:t>Modificación de Historia Número:</w:t>
            </w:r>
          </w:p>
          <w:p w14:paraId="4C49A481" w14:textId="77777777" w:rsidR="001E1F10" w:rsidRPr="00765D70" w:rsidRDefault="001E1F10" w:rsidP="002A68CA">
            <w:pPr>
              <w:pStyle w:val="CuerpoTesis"/>
            </w:pPr>
            <w:r w:rsidRPr="00765D70">
              <w:t>1</w:t>
            </w:r>
          </w:p>
        </w:tc>
        <w:tc>
          <w:tcPr>
            <w:tcW w:w="5295" w:type="dxa"/>
          </w:tcPr>
          <w:p w14:paraId="4038C89F" w14:textId="77777777" w:rsidR="001E1F10" w:rsidRPr="00B51328" w:rsidRDefault="001E1F10" w:rsidP="002A68CA">
            <w:pPr>
              <w:pStyle w:val="CuerpoTesis"/>
              <w:rPr>
                <w:b/>
              </w:rPr>
            </w:pPr>
            <w:r w:rsidRPr="00B51328">
              <w:rPr>
                <w:b/>
              </w:rPr>
              <w:t>Interacción Asignada:</w:t>
            </w:r>
            <w:r>
              <w:rPr>
                <w:b/>
              </w:rPr>
              <w:t xml:space="preserve"> </w:t>
            </w:r>
            <w:r w:rsidRPr="00765D70">
              <w:t>1</w:t>
            </w:r>
          </w:p>
        </w:tc>
      </w:tr>
      <w:tr w:rsidR="001E1F10" w14:paraId="62CDEB1F" w14:textId="77777777" w:rsidTr="002A68CA">
        <w:trPr>
          <w:trHeight w:val="333"/>
        </w:trPr>
        <w:tc>
          <w:tcPr>
            <w:tcW w:w="4815" w:type="dxa"/>
          </w:tcPr>
          <w:p w14:paraId="7A2AFD90" w14:textId="77777777" w:rsidR="001E1F10" w:rsidRDefault="001E1F10" w:rsidP="002A68CA">
            <w:pPr>
              <w:pStyle w:val="CuerpoTesis"/>
              <w:rPr>
                <w:b/>
              </w:rPr>
            </w:pPr>
            <w:r w:rsidRPr="00B51328">
              <w:rPr>
                <w:b/>
              </w:rPr>
              <w:t>Prioridad en el negocio:(Alta/Media/Baja):</w:t>
            </w:r>
          </w:p>
          <w:p w14:paraId="5E4E6922" w14:textId="77777777" w:rsidR="001E1F10" w:rsidRPr="00765D70" w:rsidRDefault="001E1F10" w:rsidP="002A68CA">
            <w:pPr>
              <w:pStyle w:val="CuerpoTesis"/>
            </w:pPr>
            <w:r>
              <w:t>Media</w:t>
            </w:r>
          </w:p>
        </w:tc>
        <w:tc>
          <w:tcPr>
            <w:tcW w:w="5295" w:type="dxa"/>
          </w:tcPr>
          <w:p w14:paraId="012425E1" w14:textId="77777777" w:rsidR="001E1F10" w:rsidRPr="00B51328" w:rsidRDefault="001E1F10" w:rsidP="002A68CA">
            <w:pPr>
              <w:pStyle w:val="CuerpoTesis"/>
              <w:rPr>
                <w:b/>
              </w:rPr>
            </w:pPr>
            <w:r w:rsidRPr="00B51328">
              <w:rPr>
                <w:b/>
              </w:rPr>
              <w:t xml:space="preserve">Puntos estimados: </w:t>
            </w:r>
            <w:r>
              <w:rPr>
                <w:b/>
              </w:rPr>
              <w:t xml:space="preserve"> </w:t>
            </w:r>
            <w:r w:rsidRPr="00765D70">
              <w:t>2</w:t>
            </w:r>
          </w:p>
        </w:tc>
      </w:tr>
      <w:tr w:rsidR="001E1F10" w14:paraId="777BEC4C" w14:textId="77777777" w:rsidTr="002A68CA">
        <w:trPr>
          <w:trHeight w:val="202"/>
        </w:trPr>
        <w:tc>
          <w:tcPr>
            <w:tcW w:w="4815" w:type="dxa"/>
          </w:tcPr>
          <w:p w14:paraId="10C201EC" w14:textId="77777777" w:rsidR="001E1F10" w:rsidRDefault="001E1F10" w:rsidP="002A68CA">
            <w:pPr>
              <w:pStyle w:val="CuerpoTesis"/>
              <w:rPr>
                <w:b/>
              </w:rPr>
            </w:pPr>
            <w:r w:rsidRPr="00B51328">
              <w:rPr>
                <w:b/>
              </w:rPr>
              <w:t>Riesgo en el desarrollo: (Alta/Media/Baja)</w:t>
            </w:r>
            <w:r>
              <w:rPr>
                <w:b/>
              </w:rPr>
              <w:t>:</w:t>
            </w:r>
          </w:p>
          <w:p w14:paraId="7DD06AC3" w14:textId="77777777" w:rsidR="001E1F10" w:rsidRPr="00B51328" w:rsidRDefault="001E1F10" w:rsidP="002A68CA">
            <w:pPr>
              <w:pStyle w:val="CuerpoTesis"/>
              <w:rPr>
                <w:b/>
              </w:rPr>
            </w:pPr>
            <w:r>
              <w:t>Baja</w:t>
            </w:r>
          </w:p>
        </w:tc>
        <w:tc>
          <w:tcPr>
            <w:tcW w:w="5295" w:type="dxa"/>
          </w:tcPr>
          <w:p w14:paraId="3F9CA53D" w14:textId="77777777" w:rsidR="001E1F10" w:rsidRPr="00B51328" w:rsidRDefault="001E1F10" w:rsidP="002A68CA">
            <w:pPr>
              <w:pStyle w:val="CuerpoTesis"/>
              <w:rPr>
                <w:b/>
              </w:rPr>
            </w:pPr>
            <w:r w:rsidRPr="00B51328">
              <w:rPr>
                <w:b/>
              </w:rPr>
              <w:t>Puntos reales:</w:t>
            </w:r>
          </w:p>
        </w:tc>
      </w:tr>
      <w:tr w:rsidR="001E1F10" w14:paraId="74AF4FF5" w14:textId="77777777" w:rsidTr="002A68CA">
        <w:trPr>
          <w:trHeight w:val="117"/>
        </w:trPr>
        <w:tc>
          <w:tcPr>
            <w:tcW w:w="10110" w:type="dxa"/>
            <w:gridSpan w:val="2"/>
          </w:tcPr>
          <w:p w14:paraId="68252953" w14:textId="77777777" w:rsidR="001E1F10" w:rsidRPr="00DB058B" w:rsidRDefault="001E1F10" w:rsidP="002A68CA">
            <w:pPr>
              <w:pStyle w:val="CuerpoTesis"/>
            </w:pPr>
            <w:r w:rsidRPr="00B51328">
              <w:rPr>
                <w:b/>
              </w:rPr>
              <w:t>Descripción:</w:t>
            </w:r>
            <w:r>
              <w:rPr>
                <w:b/>
              </w:rPr>
              <w:t xml:space="preserve"> </w:t>
            </w:r>
            <w:r>
              <w:t xml:space="preserve">Los odontólogos en la página web podrán ingresar a la sección de “Agenda” donde podrán visualizar la fecha y hora de consulta de pacientes.   </w:t>
            </w:r>
          </w:p>
        </w:tc>
      </w:tr>
      <w:tr w:rsidR="001E1F10" w14:paraId="5799F858" w14:textId="77777777" w:rsidTr="002A68CA">
        <w:trPr>
          <w:trHeight w:val="293"/>
        </w:trPr>
        <w:tc>
          <w:tcPr>
            <w:tcW w:w="10110" w:type="dxa"/>
            <w:gridSpan w:val="2"/>
          </w:tcPr>
          <w:p w14:paraId="049B5F0C" w14:textId="77777777" w:rsidR="001E1F10" w:rsidRPr="00AE126D" w:rsidRDefault="001E1F10" w:rsidP="002A68CA">
            <w:pPr>
              <w:pStyle w:val="CuerpoTesis"/>
            </w:pPr>
            <w:r w:rsidRPr="00B51328">
              <w:rPr>
                <w:b/>
              </w:rPr>
              <w:t>Observaciones:</w:t>
            </w:r>
            <w:r>
              <w:rPr>
                <w:b/>
              </w:rPr>
              <w:t xml:space="preserve"> </w:t>
            </w:r>
            <w:r>
              <w:t>Para poder ingresar esta sección el odontólogo previamente debe haber iniciado sesión en el sistema.</w:t>
            </w:r>
            <w:r>
              <w:rPr>
                <w:lang w:val="es-EC"/>
              </w:rPr>
              <w:t xml:space="preserve"> </w:t>
            </w:r>
          </w:p>
        </w:tc>
      </w:tr>
    </w:tbl>
    <w:p w14:paraId="5A519C97" w14:textId="77777777" w:rsidR="008A0BA7" w:rsidRDefault="008A0BA7" w:rsidP="001E1F10">
      <w:pPr>
        <w:pStyle w:val="E3Tesis"/>
        <w:rPr>
          <w:lang w:val="es-EC"/>
        </w:rPr>
      </w:pPr>
    </w:p>
    <w:p w14:paraId="4DFB1792" w14:textId="77777777" w:rsidR="008A0BA7" w:rsidRDefault="008A0BA7" w:rsidP="001E1F10">
      <w:pPr>
        <w:pStyle w:val="E3Tesis"/>
        <w:rPr>
          <w:lang w:val="es-EC"/>
        </w:rPr>
      </w:pPr>
    </w:p>
    <w:p w14:paraId="6273DFCE" w14:textId="77777777" w:rsidR="008A0BA7" w:rsidRDefault="008A0BA7" w:rsidP="001E1F10">
      <w:pPr>
        <w:pStyle w:val="E3Tesis"/>
        <w:rPr>
          <w:lang w:val="es-EC"/>
        </w:rPr>
      </w:pPr>
    </w:p>
    <w:p w14:paraId="48D92F85" w14:textId="34C41C06" w:rsidR="001E1F10" w:rsidRDefault="001E1F10" w:rsidP="001E1F10">
      <w:pPr>
        <w:pStyle w:val="E3Tesis"/>
        <w:rPr>
          <w:lang w:val="es-EC"/>
        </w:rPr>
      </w:pPr>
      <w:bookmarkStart w:id="150" w:name="_Toc214913"/>
      <w:r>
        <w:rPr>
          <w:lang w:val="es-EC"/>
        </w:rPr>
        <w:t>Estimación de Historia de Usuario</w:t>
      </w:r>
      <w:bookmarkEnd w:id="150"/>
    </w:p>
    <w:p w14:paraId="4F00DC34" w14:textId="77777777" w:rsidR="001E1F10" w:rsidRDefault="001E1F10" w:rsidP="001E1F10">
      <w:pPr>
        <w:pStyle w:val="CuerpoTesis"/>
        <w:rPr>
          <w:lang w:val="es-EC"/>
        </w:rPr>
      </w:pPr>
      <w:r>
        <w:rPr>
          <w:lang w:val="es-EC"/>
        </w:rPr>
        <w:t>La siguiente tabla presenta el tiempo estimado por cada una de las historias de usuario y el módulo al que pertenece.</w:t>
      </w:r>
    </w:p>
    <w:p w14:paraId="6F0C9D64" w14:textId="77777777" w:rsidR="001E1F10" w:rsidRDefault="001E1F10" w:rsidP="001E1F10">
      <w:pPr>
        <w:pStyle w:val="Caption"/>
      </w:pPr>
    </w:p>
    <w:p w14:paraId="51FEF1C0" w14:textId="2761828E" w:rsidR="001E1F10" w:rsidRDefault="001E1F10" w:rsidP="001E1F10">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w:t>
      </w:r>
      <w:r w:rsidR="002F0F85">
        <w:rPr>
          <w:noProof/>
        </w:rPr>
        <w:fldChar w:fldCharType="end"/>
      </w:r>
      <w:r>
        <w:t>. ESTIMACIÓN DE HISTORIAS DE USUARIO</w:t>
      </w:r>
    </w:p>
    <w:tbl>
      <w:tblPr>
        <w:tblStyle w:val="TableGrid"/>
        <w:tblW w:w="9640" w:type="dxa"/>
        <w:jc w:val="center"/>
        <w:tblLook w:val="04A0" w:firstRow="1" w:lastRow="0" w:firstColumn="1" w:lastColumn="0" w:noHBand="0" w:noVBand="1"/>
      </w:tblPr>
      <w:tblGrid>
        <w:gridCol w:w="2925"/>
        <w:gridCol w:w="656"/>
        <w:gridCol w:w="3076"/>
        <w:gridCol w:w="1226"/>
        <w:gridCol w:w="807"/>
        <w:gridCol w:w="950"/>
      </w:tblGrid>
      <w:tr w:rsidR="001E1F10" w14:paraId="361FCBFB" w14:textId="77777777" w:rsidTr="002A68CA">
        <w:trPr>
          <w:jc w:val="center"/>
        </w:trPr>
        <w:tc>
          <w:tcPr>
            <w:tcW w:w="2925" w:type="dxa"/>
            <w:vMerge w:val="restart"/>
            <w:vAlign w:val="center"/>
          </w:tcPr>
          <w:p w14:paraId="3C8D264C" w14:textId="77777777" w:rsidR="001E1F10" w:rsidRPr="00B970E8" w:rsidRDefault="001E1F10" w:rsidP="002A68CA">
            <w:pPr>
              <w:pStyle w:val="CuerpoTesis"/>
              <w:rPr>
                <w:b/>
                <w:lang w:val="es-EC"/>
              </w:rPr>
            </w:pPr>
            <w:r w:rsidRPr="00B970E8">
              <w:rPr>
                <w:b/>
                <w:lang w:val="es-EC"/>
              </w:rPr>
              <w:t>Modulo</w:t>
            </w:r>
          </w:p>
        </w:tc>
        <w:tc>
          <w:tcPr>
            <w:tcW w:w="656" w:type="dxa"/>
            <w:vMerge w:val="restart"/>
            <w:vAlign w:val="center"/>
          </w:tcPr>
          <w:p w14:paraId="0E02F965" w14:textId="77777777" w:rsidR="001E1F10" w:rsidRPr="00B970E8" w:rsidRDefault="001E1F10" w:rsidP="002A68CA">
            <w:pPr>
              <w:pStyle w:val="CuerpoTesis"/>
              <w:rPr>
                <w:b/>
                <w:lang w:val="es-EC"/>
              </w:rPr>
            </w:pPr>
            <w:r w:rsidRPr="00B970E8">
              <w:rPr>
                <w:b/>
                <w:lang w:val="es-EC"/>
              </w:rPr>
              <w:t>Nro.</w:t>
            </w:r>
          </w:p>
        </w:tc>
        <w:tc>
          <w:tcPr>
            <w:tcW w:w="3076" w:type="dxa"/>
            <w:vMerge w:val="restart"/>
            <w:vAlign w:val="center"/>
          </w:tcPr>
          <w:p w14:paraId="23264B9E" w14:textId="77777777" w:rsidR="001E1F10" w:rsidRPr="00B970E8" w:rsidRDefault="001E1F10" w:rsidP="002A68CA">
            <w:pPr>
              <w:pStyle w:val="CuerpoTesis"/>
              <w:rPr>
                <w:b/>
                <w:lang w:val="es-EC"/>
              </w:rPr>
            </w:pPr>
            <w:r w:rsidRPr="00B970E8">
              <w:rPr>
                <w:b/>
                <w:lang w:val="es-EC"/>
              </w:rPr>
              <w:t>Nombre de historia de usuario</w:t>
            </w:r>
          </w:p>
        </w:tc>
        <w:tc>
          <w:tcPr>
            <w:tcW w:w="2983" w:type="dxa"/>
            <w:gridSpan w:val="3"/>
            <w:vAlign w:val="center"/>
          </w:tcPr>
          <w:p w14:paraId="0F2FC185" w14:textId="77777777" w:rsidR="001E1F10" w:rsidRPr="00B970E8" w:rsidRDefault="001E1F10" w:rsidP="002A68CA">
            <w:pPr>
              <w:pStyle w:val="CuerpoTesis"/>
              <w:rPr>
                <w:b/>
                <w:lang w:val="es-EC"/>
              </w:rPr>
            </w:pPr>
            <w:r w:rsidRPr="00B970E8">
              <w:rPr>
                <w:b/>
                <w:lang w:val="es-EC"/>
              </w:rPr>
              <w:t>Tiempo estimado</w:t>
            </w:r>
          </w:p>
        </w:tc>
      </w:tr>
      <w:tr w:rsidR="001E1F10" w14:paraId="205612C4" w14:textId="77777777" w:rsidTr="002A68CA">
        <w:trPr>
          <w:jc w:val="center"/>
        </w:trPr>
        <w:tc>
          <w:tcPr>
            <w:tcW w:w="2925" w:type="dxa"/>
            <w:vMerge/>
            <w:vAlign w:val="center"/>
          </w:tcPr>
          <w:p w14:paraId="7CE12CA7" w14:textId="77777777" w:rsidR="001E1F10" w:rsidRPr="00B970E8" w:rsidRDefault="001E1F10" w:rsidP="002A68CA">
            <w:pPr>
              <w:pStyle w:val="CuerpoTesis"/>
              <w:rPr>
                <w:b/>
                <w:lang w:val="es-EC"/>
              </w:rPr>
            </w:pPr>
          </w:p>
        </w:tc>
        <w:tc>
          <w:tcPr>
            <w:tcW w:w="656" w:type="dxa"/>
            <w:vMerge/>
            <w:vAlign w:val="center"/>
          </w:tcPr>
          <w:p w14:paraId="657B0604" w14:textId="77777777" w:rsidR="001E1F10" w:rsidRPr="00B970E8" w:rsidRDefault="001E1F10" w:rsidP="002A68CA">
            <w:pPr>
              <w:pStyle w:val="CuerpoTesis"/>
              <w:rPr>
                <w:b/>
                <w:lang w:val="es-EC"/>
              </w:rPr>
            </w:pPr>
          </w:p>
        </w:tc>
        <w:tc>
          <w:tcPr>
            <w:tcW w:w="3076" w:type="dxa"/>
            <w:vMerge/>
            <w:vAlign w:val="center"/>
          </w:tcPr>
          <w:p w14:paraId="3BA2B154" w14:textId="77777777" w:rsidR="001E1F10" w:rsidRPr="00B970E8" w:rsidRDefault="001E1F10" w:rsidP="002A68CA">
            <w:pPr>
              <w:pStyle w:val="CuerpoTesis"/>
              <w:rPr>
                <w:b/>
                <w:lang w:val="es-EC"/>
              </w:rPr>
            </w:pPr>
          </w:p>
        </w:tc>
        <w:tc>
          <w:tcPr>
            <w:tcW w:w="1226" w:type="dxa"/>
            <w:vAlign w:val="center"/>
          </w:tcPr>
          <w:p w14:paraId="6B79B03D" w14:textId="77777777" w:rsidR="001E1F10" w:rsidRPr="00B970E8" w:rsidRDefault="001E1F10" w:rsidP="002A68CA">
            <w:pPr>
              <w:pStyle w:val="CuerpoTesis"/>
              <w:rPr>
                <w:b/>
                <w:lang w:val="es-EC"/>
              </w:rPr>
            </w:pPr>
            <w:r w:rsidRPr="00B970E8">
              <w:rPr>
                <w:b/>
                <w:lang w:val="es-EC"/>
              </w:rPr>
              <w:t>Semanas</w:t>
            </w:r>
          </w:p>
        </w:tc>
        <w:tc>
          <w:tcPr>
            <w:tcW w:w="807" w:type="dxa"/>
            <w:vAlign w:val="center"/>
          </w:tcPr>
          <w:p w14:paraId="366B145D" w14:textId="77777777" w:rsidR="001E1F10" w:rsidRPr="00B970E8" w:rsidRDefault="001E1F10" w:rsidP="002A68CA">
            <w:pPr>
              <w:pStyle w:val="CuerpoTesis"/>
              <w:rPr>
                <w:b/>
                <w:lang w:val="es-EC"/>
              </w:rPr>
            </w:pPr>
            <w:r w:rsidRPr="00B970E8">
              <w:rPr>
                <w:b/>
                <w:lang w:val="es-EC"/>
              </w:rPr>
              <w:t>Días</w:t>
            </w:r>
          </w:p>
        </w:tc>
        <w:tc>
          <w:tcPr>
            <w:tcW w:w="950" w:type="dxa"/>
            <w:vAlign w:val="center"/>
          </w:tcPr>
          <w:p w14:paraId="44F90588" w14:textId="77777777" w:rsidR="001E1F10" w:rsidRPr="00B970E8" w:rsidRDefault="001E1F10" w:rsidP="002A68CA">
            <w:pPr>
              <w:pStyle w:val="CuerpoTesis"/>
              <w:rPr>
                <w:b/>
                <w:lang w:val="es-EC"/>
              </w:rPr>
            </w:pPr>
            <w:r w:rsidRPr="00B970E8">
              <w:rPr>
                <w:b/>
                <w:lang w:val="es-EC"/>
              </w:rPr>
              <w:t>Horas</w:t>
            </w:r>
          </w:p>
        </w:tc>
      </w:tr>
      <w:tr w:rsidR="001E1F10" w14:paraId="479D43C1" w14:textId="77777777" w:rsidTr="002A68CA">
        <w:trPr>
          <w:jc w:val="center"/>
        </w:trPr>
        <w:tc>
          <w:tcPr>
            <w:tcW w:w="2925" w:type="dxa"/>
            <w:vMerge w:val="restart"/>
            <w:vAlign w:val="center"/>
          </w:tcPr>
          <w:p w14:paraId="211AB34F" w14:textId="77777777" w:rsidR="001E1F10" w:rsidRPr="00B970E8" w:rsidRDefault="001E1F10" w:rsidP="002A68CA">
            <w:pPr>
              <w:pStyle w:val="CuerpoTesis"/>
              <w:jc w:val="center"/>
              <w:rPr>
                <w:b/>
                <w:lang w:val="es-EC"/>
              </w:rPr>
            </w:pPr>
            <w:r w:rsidRPr="00B970E8">
              <w:rPr>
                <w:b/>
                <w:lang w:val="es-EC"/>
              </w:rPr>
              <w:t>Gestión de Usuarios</w:t>
            </w:r>
          </w:p>
        </w:tc>
        <w:tc>
          <w:tcPr>
            <w:tcW w:w="656" w:type="dxa"/>
            <w:vAlign w:val="center"/>
          </w:tcPr>
          <w:p w14:paraId="185DA9D4" w14:textId="77777777" w:rsidR="001E1F10" w:rsidRPr="00B970E8" w:rsidRDefault="001E1F10" w:rsidP="002A68CA">
            <w:pPr>
              <w:pStyle w:val="CuerpoTesis"/>
              <w:jc w:val="center"/>
              <w:rPr>
                <w:lang w:val="es-EC"/>
              </w:rPr>
            </w:pPr>
            <w:r w:rsidRPr="00B970E8">
              <w:rPr>
                <w:lang w:val="es-EC"/>
              </w:rPr>
              <w:t>1</w:t>
            </w:r>
          </w:p>
        </w:tc>
        <w:tc>
          <w:tcPr>
            <w:tcW w:w="3076" w:type="dxa"/>
          </w:tcPr>
          <w:p w14:paraId="5C48F278" w14:textId="77777777" w:rsidR="001E1F10" w:rsidRPr="00B970E8" w:rsidRDefault="001E1F10" w:rsidP="002A68CA">
            <w:pPr>
              <w:pStyle w:val="CuerpoTesis"/>
              <w:rPr>
                <w:lang w:val="es-EC"/>
              </w:rPr>
            </w:pPr>
            <w:r w:rsidRPr="00B970E8">
              <w:rPr>
                <w:lang w:val="es-EC"/>
              </w:rPr>
              <w:t>Registrar Usuarios</w:t>
            </w:r>
          </w:p>
        </w:tc>
        <w:tc>
          <w:tcPr>
            <w:tcW w:w="1226" w:type="dxa"/>
            <w:vAlign w:val="center"/>
          </w:tcPr>
          <w:p w14:paraId="758AD83B" w14:textId="77777777" w:rsidR="001E1F10" w:rsidRPr="00D033BE" w:rsidRDefault="001E1F10" w:rsidP="002A68CA">
            <w:pPr>
              <w:pStyle w:val="CuerpoTesis"/>
              <w:jc w:val="center"/>
            </w:pPr>
            <w:r w:rsidRPr="00D033BE">
              <w:t>1</w:t>
            </w:r>
          </w:p>
        </w:tc>
        <w:tc>
          <w:tcPr>
            <w:tcW w:w="807" w:type="dxa"/>
            <w:vAlign w:val="center"/>
          </w:tcPr>
          <w:p w14:paraId="6A964C30" w14:textId="77777777" w:rsidR="001E1F10" w:rsidRPr="00D033BE" w:rsidRDefault="001E1F10" w:rsidP="002A68CA">
            <w:pPr>
              <w:pStyle w:val="CuerpoTesis"/>
              <w:jc w:val="center"/>
            </w:pPr>
            <w:r w:rsidRPr="00D033BE">
              <w:t>3</w:t>
            </w:r>
          </w:p>
        </w:tc>
        <w:tc>
          <w:tcPr>
            <w:tcW w:w="950" w:type="dxa"/>
            <w:vAlign w:val="center"/>
          </w:tcPr>
          <w:p w14:paraId="22F5B7EA" w14:textId="77777777" w:rsidR="001E1F10" w:rsidRPr="00D033BE" w:rsidRDefault="001E1F10" w:rsidP="002A68CA">
            <w:pPr>
              <w:pStyle w:val="CuerpoTesis"/>
              <w:jc w:val="center"/>
            </w:pPr>
            <w:r w:rsidRPr="00D033BE">
              <w:t>12</w:t>
            </w:r>
          </w:p>
        </w:tc>
      </w:tr>
      <w:tr w:rsidR="001E1F10" w14:paraId="0FBF9007" w14:textId="77777777" w:rsidTr="002A68CA">
        <w:trPr>
          <w:jc w:val="center"/>
        </w:trPr>
        <w:tc>
          <w:tcPr>
            <w:tcW w:w="2925" w:type="dxa"/>
            <w:vMerge/>
            <w:vAlign w:val="center"/>
          </w:tcPr>
          <w:p w14:paraId="773D2258" w14:textId="77777777" w:rsidR="001E1F10" w:rsidRPr="00B970E8" w:rsidRDefault="001E1F10" w:rsidP="002A68CA">
            <w:pPr>
              <w:pStyle w:val="CuerpoTesis"/>
              <w:jc w:val="center"/>
              <w:rPr>
                <w:b/>
                <w:lang w:val="es-EC"/>
              </w:rPr>
            </w:pPr>
          </w:p>
        </w:tc>
        <w:tc>
          <w:tcPr>
            <w:tcW w:w="656" w:type="dxa"/>
            <w:vAlign w:val="center"/>
          </w:tcPr>
          <w:p w14:paraId="7F5B84FF" w14:textId="77777777" w:rsidR="001E1F10" w:rsidRPr="00B970E8" w:rsidRDefault="001E1F10" w:rsidP="002A68CA">
            <w:pPr>
              <w:pStyle w:val="CuerpoTesis"/>
              <w:jc w:val="center"/>
              <w:rPr>
                <w:lang w:val="es-EC"/>
              </w:rPr>
            </w:pPr>
            <w:r w:rsidRPr="00B970E8">
              <w:rPr>
                <w:lang w:val="es-EC"/>
              </w:rPr>
              <w:t>2</w:t>
            </w:r>
          </w:p>
        </w:tc>
        <w:tc>
          <w:tcPr>
            <w:tcW w:w="3076" w:type="dxa"/>
          </w:tcPr>
          <w:p w14:paraId="750A34BA" w14:textId="77777777" w:rsidR="001E1F10" w:rsidRPr="00B970E8" w:rsidRDefault="001E1F10" w:rsidP="002A68CA">
            <w:pPr>
              <w:pStyle w:val="CuerpoTesis"/>
              <w:rPr>
                <w:lang w:val="es-EC"/>
              </w:rPr>
            </w:pPr>
            <w:r w:rsidRPr="00B970E8">
              <w:rPr>
                <w:lang w:val="es-EC"/>
              </w:rPr>
              <w:t>Modificar Usuarios</w:t>
            </w:r>
          </w:p>
        </w:tc>
        <w:tc>
          <w:tcPr>
            <w:tcW w:w="1226" w:type="dxa"/>
            <w:vAlign w:val="center"/>
          </w:tcPr>
          <w:p w14:paraId="2395BAC9" w14:textId="77777777" w:rsidR="001E1F10" w:rsidRPr="00D033BE" w:rsidRDefault="001E1F10" w:rsidP="002A68CA">
            <w:pPr>
              <w:pStyle w:val="CuerpoTesis"/>
              <w:jc w:val="center"/>
            </w:pPr>
            <w:r w:rsidRPr="00D033BE">
              <w:t>1</w:t>
            </w:r>
          </w:p>
        </w:tc>
        <w:tc>
          <w:tcPr>
            <w:tcW w:w="807" w:type="dxa"/>
            <w:vAlign w:val="center"/>
          </w:tcPr>
          <w:p w14:paraId="422B6432" w14:textId="77777777" w:rsidR="001E1F10" w:rsidRPr="00D033BE" w:rsidRDefault="001E1F10" w:rsidP="002A68CA">
            <w:pPr>
              <w:pStyle w:val="CuerpoTesis"/>
              <w:jc w:val="center"/>
            </w:pPr>
            <w:r w:rsidRPr="00D033BE">
              <w:t>2</w:t>
            </w:r>
          </w:p>
        </w:tc>
        <w:tc>
          <w:tcPr>
            <w:tcW w:w="950" w:type="dxa"/>
            <w:vAlign w:val="center"/>
          </w:tcPr>
          <w:p w14:paraId="15AFAE54" w14:textId="77777777" w:rsidR="001E1F10" w:rsidRPr="00D033BE" w:rsidRDefault="001E1F10" w:rsidP="002A68CA">
            <w:pPr>
              <w:pStyle w:val="CuerpoTesis"/>
              <w:jc w:val="center"/>
            </w:pPr>
            <w:r w:rsidRPr="00D033BE">
              <w:t>8</w:t>
            </w:r>
          </w:p>
        </w:tc>
      </w:tr>
      <w:tr w:rsidR="001E1F10" w14:paraId="293F9CCA" w14:textId="77777777" w:rsidTr="002A68CA">
        <w:trPr>
          <w:jc w:val="center"/>
        </w:trPr>
        <w:tc>
          <w:tcPr>
            <w:tcW w:w="2925" w:type="dxa"/>
            <w:vMerge/>
            <w:vAlign w:val="center"/>
          </w:tcPr>
          <w:p w14:paraId="43052945" w14:textId="77777777" w:rsidR="001E1F10" w:rsidRPr="00B970E8" w:rsidRDefault="001E1F10" w:rsidP="002A68CA">
            <w:pPr>
              <w:pStyle w:val="CuerpoTesis"/>
              <w:jc w:val="center"/>
              <w:rPr>
                <w:b/>
                <w:lang w:val="es-EC"/>
              </w:rPr>
            </w:pPr>
          </w:p>
        </w:tc>
        <w:tc>
          <w:tcPr>
            <w:tcW w:w="656" w:type="dxa"/>
            <w:vAlign w:val="center"/>
          </w:tcPr>
          <w:p w14:paraId="380D15E8" w14:textId="77777777" w:rsidR="001E1F10" w:rsidRPr="00B970E8" w:rsidRDefault="001E1F10" w:rsidP="002A68CA">
            <w:pPr>
              <w:pStyle w:val="CuerpoTesis"/>
              <w:jc w:val="center"/>
              <w:rPr>
                <w:lang w:val="es-EC"/>
              </w:rPr>
            </w:pPr>
            <w:r w:rsidRPr="00B970E8">
              <w:rPr>
                <w:lang w:val="es-EC"/>
              </w:rPr>
              <w:t>3</w:t>
            </w:r>
          </w:p>
        </w:tc>
        <w:tc>
          <w:tcPr>
            <w:tcW w:w="3076" w:type="dxa"/>
          </w:tcPr>
          <w:p w14:paraId="690E36F3" w14:textId="77777777" w:rsidR="001E1F10" w:rsidRPr="00B970E8" w:rsidRDefault="001E1F10" w:rsidP="002A68CA">
            <w:pPr>
              <w:pStyle w:val="CuerpoTesis"/>
              <w:rPr>
                <w:lang w:val="es-EC"/>
              </w:rPr>
            </w:pPr>
            <w:r w:rsidRPr="00B970E8">
              <w:rPr>
                <w:lang w:val="es-EC"/>
              </w:rPr>
              <w:t>Visualizar Usuario</w:t>
            </w:r>
          </w:p>
        </w:tc>
        <w:tc>
          <w:tcPr>
            <w:tcW w:w="1226" w:type="dxa"/>
            <w:vAlign w:val="center"/>
          </w:tcPr>
          <w:p w14:paraId="615F0807" w14:textId="77777777" w:rsidR="001E1F10" w:rsidRPr="00D033BE" w:rsidRDefault="001E1F10" w:rsidP="002A68CA">
            <w:pPr>
              <w:pStyle w:val="CuerpoTesis"/>
              <w:jc w:val="center"/>
            </w:pPr>
            <w:r w:rsidRPr="00D033BE">
              <w:t>1</w:t>
            </w:r>
          </w:p>
        </w:tc>
        <w:tc>
          <w:tcPr>
            <w:tcW w:w="807" w:type="dxa"/>
            <w:vAlign w:val="center"/>
          </w:tcPr>
          <w:p w14:paraId="15C3E922" w14:textId="77777777" w:rsidR="001E1F10" w:rsidRPr="00D033BE" w:rsidRDefault="001E1F10" w:rsidP="002A68CA">
            <w:pPr>
              <w:pStyle w:val="CuerpoTesis"/>
              <w:jc w:val="center"/>
            </w:pPr>
            <w:r w:rsidRPr="00D033BE">
              <w:t>1</w:t>
            </w:r>
          </w:p>
        </w:tc>
        <w:tc>
          <w:tcPr>
            <w:tcW w:w="950" w:type="dxa"/>
            <w:vAlign w:val="center"/>
          </w:tcPr>
          <w:p w14:paraId="17D3891B" w14:textId="77777777" w:rsidR="001E1F10" w:rsidRPr="00D033BE" w:rsidRDefault="001E1F10" w:rsidP="002A68CA">
            <w:pPr>
              <w:pStyle w:val="CuerpoTesis"/>
              <w:jc w:val="center"/>
            </w:pPr>
            <w:r w:rsidRPr="00D033BE">
              <w:t>3</w:t>
            </w:r>
          </w:p>
        </w:tc>
      </w:tr>
      <w:tr w:rsidR="001E1F10" w14:paraId="690B4407" w14:textId="77777777" w:rsidTr="002A68CA">
        <w:trPr>
          <w:jc w:val="center"/>
        </w:trPr>
        <w:tc>
          <w:tcPr>
            <w:tcW w:w="2925" w:type="dxa"/>
            <w:vMerge w:val="restart"/>
            <w:vAlign w:val="center"/>
          </w:tcPr>
          <w:p w14:paraId="086EABE8" w14:textId="77777777" w:rsidR="001E1F10" w:rsidRPr="00B970E8" w:rsidRDefault="001E1F10" w:rsidP="002A68CA">
            <w:pPr>
              <w:pStyle w:val="CuerpoTesis"/>
              <w:jc w:val="center"/>
              <w:rPr>
                <w:b/>
                <w:lang w:val="es-EC"/>
              </w:rPr>
            </w:pPr>
            <w:r w:rsidRPr="00B970E8">
              <w:rPr>
                <w:b/>
                <w:lang w:val="es-EC"/>
              </w:rPr>
              <w:t>Gestión de Pacientes</w:t>
            </w:r>
          </w:p>
        </w:tc>
        <w:tc>
          <w:tcPr>
            <w:tcW w:w="656" w:type="dxa"/>
            <w:vAlign w:val="center"/>
          </w:tcPr>
          <w:p w14:paraId="18C59171" w14:textId="77777777" w:rsidR="001E1F10" w:rsidRPr="00B970E8" w:rsidRDefault="001E1F10" w:rsidP="002A68CA">
            <w:pPr>
              <w:pStyle w:val="CuerpoTesis"/>
              <w:jc w:val="center"/>
              <w:rPr>
                <w:lang w:val="es-EC"/>
              </w:rPr>
            </w:pPr>
            <w:r>
              <w:rPr>
                <w:lang w:val="es-EC"/>
              </w:rPr>
              <w:t>4</w:t>
            </w:r>
          </w:p>
        </w:tc>
        <w:tc>
          <w:tcPr>
            <w:tcW w:w="3076" w:type="dxa"/>
          </w:tcPr>
          <w:p w14:paraId="6E694B54" w14:textId="77777777" w:rsidR="001E1F10" w:rsidRPr="00B970E8" w:rsidRDefault="001E1F10" w:rsidP="002A68CA">
            <w:pPr>
              <w:pStyle w:val="CuerpoTesis"/>
              <w:rPr>
                <w:lang w:val="es-EC"/>
              </w:rPr>
            </w:pPr>
            <w:r w:rsidRPr="006F2611">
              <w:t>Registrar Pacientes</w:t>
            </w:r>
          </w:p>
        </w:tc>
        <w:tc>
          <w:tcPr>
            <w:tcW w:w="1226" w:type="dxa"/>
            <w:vAlign w:val="center"/>
          </w:tcPr>
          <w:p w14:paraId="587BC6F5" w14:textId="77777777" w:rsidR="001E1F10" w:rsidRPr="00D033BE" w:rsidRDefault="001E1F10" w:rsidP="002A68CA">
            <w:pPr>
              <w:pStyle w:val="CuerpoTesis"/>
              <w:jc w:val="center"/>
            </w:pPr>
            <w:r w:rsidRPr="00D033BE">
              <w:t>1</w:t>
            </w:r>
          </w:p>
        </w:tc>
        <w:tc>
          <w:tcPr>
            <w:tcW w:w="807" w:type="dxa"/>
            <w:vAlign w:val="center"/>
          </w:tcPr>
          <w:p w14:paraId="1F8C7F25" w14:textId="77777777" w:rsidR="001E1F10" w:rsidRPr="00D033BE" w:rsidRDefault="001E1F10" w:rsidP="002A68CA">
            <w:pPr>
              <w:pStyle w:val="CuerpoTesis"/>
              <w:jc w:val="center"/>
            </w:pPr>
            <w:r w:rsidRPr="00D033BE">
              <w:t>3</w:t>
            </w:r>
          </w:p>
        </w:tc>
        <w:tc>
          <w:tcPr>
            <w:tcW w:w="950" w:type="dxa"/>
            <w:vAlign w:val="center"/>
          </w:tcPr>
          <w:p w14:paraId="6BF6759F" w14:textId="77777777" w:rsidR="001E1F10" w:rsidRPr="00D033BE" w:rsidRDefault="001E1F10" w:rsidP="002A68CA">
            <w:pPr>
              <w:pStyle w:val="CuerpoTesis"/>
              <w:jc w:val="center"/>
            </w:pPr>
            <w:r w:rsidRPr="00D033BE">
              <w:t>6</w:t>
            </w:r>
          </w:p>
        </w:tc>
      </w:tr>
      <w:tr w:rsidR="001E1F10" w14:paraId="38D47634" w14:textId="77777777" w:rsidTr="002A68CA">
        <w:trPr>
          <w:jc w:val="center"/>
        </w:trPr>
        <w:tc>
          <w:tcPr>
            <w:tcW w:w="2925" w:type="dxa"/>
            <w:vMerge/>
            <w:vAlign w:val="center"/>
          </w:tcPr>
          <w:p w14:paraId="703DB6B4" w14:textId="77777777" w:rsidR="001E1F10" w:rsidRPr="00B970E8" w:rsidRDefault="001E1F10" w:rsidP="002A68CA">
            <w:pPr>
              <w:pStyle w:val="CuerpoTesis"/>
              <w:jc w:val="center"/>
              <w:rPr>
                <w:b/>
                <w:lang w:val="es-EC"/>
              </w:rPr>
            </w:pPr>
          </w:p>
        </w:tc>
        <w:tc>
          <w:tcPr>
            <w:tcW w:w="656" w:type="dxa"/>
            <w:vAlign w:val="center"/>
          </w:tcPr>
          <w:p w14:paraId="0A970264" w14:textId="77777777" w:rsidR="001E1F10" w:rsidRPr="00B970E8" w:rsidRDefault="001E1F10" w:rsidP="002A68CA">
            <w:pPr>
              <w:pStyle w:val="CuerpoTesis"/>
              <w:jc w:val="center"/>
              <w:rPr>
                <w:lang w:val="es-EC"/>
              </w:rPr>
            </w:pPr>
            <w:r>
              <w:rPr>
                <w:lang w:val="es-EC"/>
              </w:rPr>
              <w:t>5</w:t>
            </w:r>
          </w:p>
        </w:tc>
        <w:tc>
          <w:tcPr>
            <w:tcW w:w="3076" w:type="dxa"/>
          </w:tcPr>
          <w:p w14:paraId="5E43787D" w14:textId="77777777" w:rsidR="001E1F10" w:rsidRPr="00B970E8" w:rsidRDefault="001E1F10" w:rsidP="002A68CA">
            <w:pPr>
              <w:pStyle w:val="CuerpoTesis"/>
              <w:rPr>
                <w:lang w:val="es-EC"/>
              </w:rPr>
            </w:pPr>
            <w:r w:rsidRPr="006F2611">
              <w:t>Modificar Pacientes</w:t>
            </w:r>
          </w:p>
        </w:tc>
        <w:tc>
          <w:tcPr>
            <w:tcW w:w="1226" w:type="dxa"/>
            <w:vAlign w:val="center"/>
          </w:tcPr>
          <w:p w14:paraId="5D723C29" w14:textId="77777777" w:rsidR="001E1F10" w:rsidRPr="00D033BE" w:rsidRDefault="001E1F10" w:rsidP="002A68CA">
            <w:pPr>
              <w:pStyle w:val="CuerpoTesis"/>
              <w:jc w:val="center"/>
            </w:pPr>
            <w:r w:rsidRPr="00D033BE">
              <w:t>1</w:t>
            </w:r>
          </w:p>
        </w:tc>
        <w:tc>
          <w:tcPr>
            <w:tcW w:w="807" w:type="dxa"/>
            <w:vAlign w:val="center"/>
          </w:tcPr>
          <w:p w14:paraId="027AC831" w14:textId="77777777" w:rsidR="001E1F10" w:rsidRPr="00D033BE" w:rsidRDefault="001E1F10" w:rsidP="002A68CA">
            <w:pPr>
              <w:pStyle w:val="CuerpoTesis"/>
              <w:jc w:val="center"/>
            </w:pPr>
            <w:r w:rsidRPr="00D033BE">
              <w:t>2</w:t>
            </w:r>
          </w:p>
        </w:tc>
        <w:tc>
          <w:tcPr>
            <w:tcW w:w="950" w:type="dxa"/>
            <w:vAlign w:val="center"/>
          </w:tcPr>
          <w:p w14:paraId="3B5EA45E" w14:textId="77777777" w:rsidR="001E1F10" w:rsidRPr="00D033BE" w:rsidRDefault="001E1F10" w:rsidP="002A68CA">
            <w:pPr>
              <w:pStyle w:val="CuerpoTesis"/>
              <w:jc w:val="center"/>
            </w:pPr>
            <w:r w:rsidRPr="00D033BE">
              <w:t>5</w:t>
            </w:r>
          </w:p>
        </w:tc>
      </w:tr>
      <w:tr w:rsidR="001E1F10" w14:paraId="1EC7ED62" w14:textId="77777777" w:rsidTr="002A68CA">
        <w:trPr>
          <w:jc w:val="center"/>
        </w:trPr>
        <w:tc>
          <w:tcPr>
            <w:tcW w:w="2925" w:type="dxa"/>
            <w:vMerge/>
            <w:vAlign w:val="center"/>
          </w:tcPr>
          <w:p w14:paraId="49C78161" w14:textId="77777777" w:rsidR="001E1F10" w:rsidRPr="00B970E8" w:rsidRDefault="001E1F10" w:rsidP="002A68CA">
            <w:pPr>
              <w:pStyle w:val="CuerpoTesis"/>
              <w:jc w:val="center"/>
              <w:rPr>
                <w:b/>
                <w:lang w:val="es-EC"/>
              </w:rPr>
            </w:pPr>
          </w:p>
        </w:tc>
        <w:tc>
          <w:tcPr>
            <w:tcW w:w="656" w:type="dxa"/>
            <w:vAlign w:val="center"/>
          </w:tcPr>
          <w:p w14:paraId="05BB53F0" w14:textId="77777777" w:rsidR="001E1F10" w:rsidRPr="00B970E8" w:rsidRDefault="001E1F10" w:rsidP="002A68CA">
            <w:pPr>
              <w:pStyle w:val="CuerpoTesis"/>
              <w:jc w:val="center"/>
              <w:rPr>
                <w:lang w:val="es-EC"/>
              </w:rPr>
            </w:pPr>
            <w:r>
              <w:rPr>
                <w:lang w:val="es-EC"/>
              </w:rPr>
              <w:t>6</w:t>
            </w:r>
          </w:p>
        </w:tc>
        <w:tc>
          <w:tcPr>
            <w:tcW w:w="3076" w:type="dxa"/>
          </w:tcPr>
          <w:p w14:paraId="7E8FCEAA" w14:textId="77777777" w:rsidR="001E1F10" w:rsidRPr="00B970E8" w:rsidRDefault="001E1F10" w:rsidP="002A68CA">
            <w:pPr>
              <w:pStyle w:val="CuerpoTesis"/>
              <w:rPr>
                <w:lang w:val="es-EC"/>
              </w:rPr>
            </w:pPr>
            <w:r w:rsidRPr="006F2611">
              <w:t>Eliminar Pacientes</w:t>
            </w:r>
          </w:p>
        </w:tc>
        <w:tc>
          <w:tcPr>
            <w:tcW w:w="1226" w:type="dxa"/>
            <w:vAlign w:val="center"/>
          </w:tcPr>
          <w:p w14:paraId="6DF83D9A" w14:textId="77777777" w:rsidR="001E1F10" w:rsidRPr="00D033BE" w:rsidRDefault="001E1F10" w:rsidP="002A68CA">
            <w:pPr>
              <w:pStyle w:val="CuerpoTesis"/>
              <w:jc w:val="center"/>
            </w:pPr>
            <w:r w:rsidRPr="00D033BE">
              <w:t>1</w:t>
            </w:r>
          </w:p>
        </w:tc>
        <w:tc>
          <w:tcPr>
            <w:tcW w:w="807" w:type="dxa"/>
            <w:vAlign w:val="center"/>
          </w:tcPr>
          <w:p w14:paraId="676021DF" w14:textId="77777777" w:rsidR="001E1F10" w:rsidRPr="00D033BE" w:rsidRDefault="001E1F10" w:rsidP="002A68CA">
            <w:pPr>
              <w:pStyle w:val="CuerpoTesis"/>
              <w:jc w:val="center"/>
            </w:pPr>
            <w:r w:rsidRPr="00D033BE">
              <w:t>1</w:t>
            </w:r>
          </w:p>
        </w:tc>
        <w:tc>
          <w:tcPr>
            <w:tcW w:w="950" w:type="dxa"/>
            <w:vAlign w:val="center"/>
          </w:tcPr>
          <w:p w14:paraId="6E005BA0" w14:textId="77777777" w:rsidR="001E1F10" w:rsidRPr="00D033BE" w:rsidRDefault="001E1F10" w:rsidP="002A68CA">
            <w:pPr>
              <w:pStyle w:val="CuerpoTesis"/>
              <w:jc w:val="center"/>
            </w:pPr>
            <w:r w:rsidRPr="00D033BE">
              <w:t>2</w:t>
            </w:r>
          </w:p>
        </w:tc>
      </w:tr>
      <w:tr w:rsidR="001E1F10" w14:paraId="5ECE1806" w14:textId="77777777" w:rsidTr="002A68CA">
        <w:trPr>
          <w:jc w:val="center"/>
        </w:trPr>
        <w:tc>
          <w:tcPr>
            <w:tcW w:w="2925" w:type="dxa"/>
            <w:vMerge w:val="restart"/>
            <w:vAlign w:val="center"/>
          </w:tcPr>
          <w:p w14:paraId="76EA7D93" w14:textId="77777777" w:rsidR="001E1F10" w:rsidRPr="00B970E8" w:rsidRDefault="001E1F10" w:rsidP="002A68CA">
            <w:pPr>
              <w:pStyle w:val="CuerpoTesis"/>
              <w:jc w:val="center"/>
              <w:rPr>
                <w:b/>
                <w:lang w:val="es-EC"/>
              </w:rPr>
            </w:pPr>
            <w:r w:rsidRPr="00B970E8">
              <w:rPr>
                <w:b/>
                <w:lang w:val="es-EC"/>
              </w:rPr>
              <w:t>Gestión de Citas Médicas</w:t>
            </w:r>
          </w:p>
        </w:tc>
        <w:tc>
          <w:tcPr>
            <w:tcW w:w="656" w:type="dxa"/>
            <w:vAlign w:val="center"/>
          </w:tcPr>
          <w:p w14:paraId="1CE05A5A" w14:textId="77777777" w:rsidR="001E1F10" w:rsidRPr="00B970E8" w:rsidRDefault="001E1F10" w:rsidP="002A68CA">
            <w:pPr>
              <w:pStyle w:val="CuerpoTesis"/>
              <w:jc w:val="center"/>
              <w:rPr>
                <w:lang w:val="es-EC"/>
              </w:rPr>
            </w:pPr>
            <w:r>
              <w:rPr>
                <w:lang w:val="es-EC"/>
              </w:rPr>
              <w:t>7</w:t>
            </w:r>
          </w:p>
        </w:tc>
        <w:tc>
          <w:tcPr>
            <w:tcW w:w="3076" w:type="dxa"/>
          </w:tcPr>
          <w:p w14:paraId="65F7028A" w14:textId="77777777" w:rsidR="001E1F10" w:rsidRPr="00B970E8" w:rsidRDefault="001E1F10" w:rsidP="002A68CA">
            <w:pPr>
              <w:pStyle w:val="CuerpoTesis"/>
              <w:rPr>
                <w:lang w:val="es-EC"/>
              </w:rPr>
            </w:pPr>
            <w:r w:rsidRPr="002D460E">
              <w:t>Registrar Cita Médica</w:t>
            </w:r>
          </w:p>
        </w:tc>
        <w:tc>
          <w:tcPr>
            <w:tcW w:w="1226" w:type="dxa"/>
            <w:vAlign w:val="center"/>
          </w:tcPr>
          <w:p w14:paraId="50294BC9" w14:textId="77777777" w:rsidR="001E1F10" w:rsidRPr="00D033BE" w:rsidRDefault="001E1F10" w:rsidP="002A68CA">
            <w:pPr>
              <w:pStyle w:val="CuerpoTesis"/>
              <w:jc w:val="center"/>
            </w:pPr>
            <w:r w:rsidRPr="00D033BE">
              <w:t>1</w:t>
            </w:r>
          </w:p>
        </w:tc>
        <w:tc>
          <w:tcPr>
            <w:tcW w:w="807" w:type="dxa"/>
            <w:vAlign w:val="center"/>
          </w:tcPr>
          <w:p w14:paraId="5B4D4E30" w14:textId="77777777" w:rsidR="001E1F10" w:rsidRPr="00D033BE" w:rsidRDefault="001E1F10" w:rsidP="002A68CA">
            <w:pPr>
              <w:pStyle w:val="CuerpoTesis"/>
              <w:jc w:val="center"/>
            </w:pPr>
            <w:r w:rsidRPr="00D033BE">
              <w:t>4</w:t>
            </w:r>
          </w:p>
        </w:tc>
        <w:tc>
          <w:tcPr>
            <w:tcW w:w="950" w:type="dxa"/>
            <w:vAlign w:val="center"/>
          </w:tcPr>
          <w:p w14:paraId="3FBD5E0E" w14:textId="77777777" w:rsidR="001E1F10" w:rsidRPr="00D033BE" w:rsidRDefault="001E1F10" w:rsidP="002A68CA">
            <w:pPr>
              <w:pStyle w:val="CuerpoTesis"/>
              <w:jc w:val="center"/>
            </w:pPr>
            <w:r w:rsidRPr="00D033BE">
              <w:t>10</w:t>
            </w:r>
          </w:p>
        </w:tc>
      </w:tr>
      <w:tr w:rsidR="001E1F10" w14:paraId="21530083" w14:textId="77777777" w:rsidTr="002A68CA">
        <w:trPr>
          <w:jc w:val="center"/>
        </w:trPr>
        <w:tc>
          <w:tcPr>
            <w:tcW w:w="2925" w:type="dxa"/>
            <w:vMerge/>
            <w:vAlign w:val="center"/>
          </w:tcPr>
          <w:p w14:paraId="237C8F53" w14:textId="77777777" w:rsidR="001E1F10" w:rsidRPr="00B970E8" w:rsidRDefault="001E1F10" w:rsidP="002A68CA">
            <w:pPr>
              <w:pStyle w:val="CuerpoTesis"/>
              <w:jc w:val="center"/>
              <w:rPr>
                <w:b/>
                <w:lang w:val="es-EC"/>
              </w:rPr>
            </w:pPr>
          </w:p>
        </w:tc>
        <w:tc>
          <w:tcPr>
            <w:tcW w:w="656" w:type="dxa"/>
            <w:vAlign w:val="center"/>
          </w:tcPr>
          <w:p w14:paraId="7C932144" w14:textId="77777777" w:rsidR="001E1F10" w:rsidRPr="00B970E8" w:rsidRDefault="001E1F10" w:rsidP="002A68CA">
            <w:pPr>
              <w:pStyle w:val="CuerpoTesis"/>
              <w:jc w:val="center"/>
              <w:rPr>
                <w:lang w:val="es-EC"/>
              </w:rPr>
            </w:pPr>
            <w:r>
              <w:rPr>
                <w:lang w:val="es-EC"/>
              </w:rPr>
              <w:t>8</w:t>
            </w:r>
          </w:p>
        </w:tc>
        <w:tc>
          <w:tcPr>
            <w:tcW w:w="3076" w:type="dxa"/>
          </w:tcPr>
          <w:p w14:paraId="33701DCC" w14:textId="77777777" w:rsidR="001E1F10" w:rsidRPr="00B970E8" w:rsidRDefault="001E1F10" w:rsidP="002A68CA">
            <w:pPr>
              <w:pStyle w:val="CuerpoTesis"/>
              <w:rPr>
                <w:lang w:val="es-EC"/>
              </w:rPr>
            </w:pPr>
            <w:r w:rsidRPr="002D460E">
              <w:t>Modificar Cita Médica</w:t>
            </w:r>
          </w:p>
        </w:tc>
        <w:tc>
          <w:tcPr>
            <w:tcW w:w="1226" w:type="dxa"/>
            <w:vAlign w:val="center"/>
          </w:tcPr>
          <w:p w14:paraId="6F33EAC1" w14:textId="77777777" w:rsidR="001E1F10" w:rsidRPr="00D033BE" w:rsidRDefault="001E1F10" w:rsidP="002A68CA">
            <w:pPr>
              <w:pStyle w:val="CuerpoTesis"/>
              <w:jc w:val="center"/>
            </w:pPr>
            <w:r w:rsidRPr="00D033BE">
              <w:t>1</w:t>
            </w:r>
          </w:p>
        </w:tc>
        <w:tc>
          <w:tcPr>
            <w:tcW w:w="807" w:type="dxa"/>
            <w:vAlign w:val="center"/>
          </w:tcPr>
          <w:p w14:paraId="35C1F18A" w14:textId="77777777" w:rsidR="001E1F10" w:rsidRPr="00D033BE" w:rsidRDefault="001E1F10" w:rsidP="002A68CA">
            <w:pPr>
              <w:pStyle w:val="CuerpoTesis"/>
              <w:jc w:val="center"/>
            </w:pPr>
            <w:r w:rsidRPr="00D033BE">
              <w:t>2</w:t>
            </w:r>
          </w:p>
        </w:tc>
        <w:tc>
          <w:tcPr>
            <w:tcW w:w="950" w:type="dxa"/>
            <w:vAlign w:val="center"/>
          </w:tcPr>
          <w:p w14:paraId="6C5C05AF" w14:textId="77777777" w:rsidR="001E1F10" w:rsidRPr="00D033BE" w:rsidRDefault="001E1F10" w:rsidP="002A68CA">
            <w:pPr>
              <w:pStyle w:val="CuerpoTesis"/>
              <w:jc w:val="center"/>
            </w:pPr>
            <w:r w:rsidRPr="00D033BE">
              <w:t>6</w:t>
            </w:r>
          </w:p>
        </w:tc>
      </w:tr>
      <w:tr w:rsidR="001E1F10" w14:paraId="43596E93" w14:textId="77777777" w:rsidTr="002A68CA">
        <w:trPr>
          <w:jc w:val="center"/>
        </w:trPr>
        <w:tc>
          <w:tcPr>
            <w:tcW w:w="2925" w:type="dxa"/>
            <w:vMerge/>
            <w:vAlign w:val="center"/>
          </w:tcPr>
          <w:p w14:paraId="084777D6" w14:textId="77777777" w:rsidR="001E1F10" w:rsidRPr="00B970E8" w:rsidRDefault="001E1F10" w:rsidP="002A68CA">
            <w:pPr>
              <w:pStyle w:val="CuerpoTesis"/>
              <w:jc w:val="center"/>
              <w:rPr>
                <w:b/>
                <w:lang w:val="es-EC"/>
              </w:rPr>
            </w:pPr>
          </w:p>
        </w:tc>
        <w:tc>
          <w:tcPr>
            <w:tcW w:w="656" w:type="dxa"/>
            <w:vAlign w:val="center"/>
          </w:tcPr>
          <w:p w14:paraId="38CD02D7" w14:textId="77777777" w:rsidR="001E1F10" w:rsidRPr="00B970E8" w:rsidRDefault="001E1F10" w:rsidP="002A68CA">
            <w:pPr>
              <w:pStyle w:val="CuerpoTesis"/>
              <w:jc w:val="center"/>
              <w:rPr>
                <w:lang w:val="es-EC"/>
              </w:rPr>
            </w:pPr>
            <w:r>
              <w:rPr>
                <w:lang w:val="es-EC"/>
              </w:rPr>
              <w:t>9</w:t>
            </w:r>
          </w:p>
        </w:tc>
        <w:tc>
          <w:tcPr>
            <w:tcW w:w="3076" w:type="dxa"/>
          </w:tcPr>
          <w:p w14:paraId="2BF2D17E" w14:textId="77777777" w:rsidR="001E1F10" w:rsidRPr="00B970E8" w:rsidRDefault="001E1F10" w:rsidP="002A68CA">
            <w:pPr>
              <w:pStyle w:val="CuerpoTesis"/>
              <w:rPr>
                <w:lang w:val="es-EC"/>
              </w:rPr>
            </w:pPr>
            <w:r w:rsidRPr="002D460E">
              <w:t xml:space="preserve">Eliminar Cita Médica </w:t>
            </w:r>
          </w:p>
        </w:tc>
        <w:tc>
          <w:tcPr>
            <w:tcW w:w="1226" w:type="dxa"/>
            <w:vAlign w:val="center"/>
          </w:tcPr>
          <w:p w14:paraId="1D5B8B05" w14:textId="77777777" w:rsidR="001E1F10" w:rsidRPr="00D033BE" w:rsidRDefault="001E1F10" w:rsidP="002A68CA">
            <w:pPr>
              <w:pStyle w:val="CuerpoTesis"/>
              <w:jc w:val="center"/>
            </w:pPr>
            <w:r w:rsidRPr="00D033BE">
              <w:t>1</w:t>
            </w:r>
          </w:p>
        </w:tc>
        <w:tc>
          <w:tcPr>
            <w:tcW w:w="807" w:type="dxa"/>
            <w:vAlign w:val="center"/>
          </w:tcPr>
          <w:p w14:paraId="5BF0F3CA" w14:textId="77777777" w:rsidR="001E1F10" w:rsidRPr="00D033BE" w:rsidRDefault="001E1F10" w:rsidP="002A68CA">
            <w:pPr>
              <w:pStyle w:val="CuerpoTesis"/>
              <w:jc w:val="center"/>
            </w:pPr>
            <w:r w:rsidRPr="00D033BE">
              <w:t>2</w:t>
            </w:r>
          </w:p>
        </w:tc>
        <w:tc>
          <w:tcPr>
            <w:tcW w:w="950" w:type="dxa"/>
            <w:vAlign w:val="center"/>
          </w:tcPr>
          <w:p w14:paraId="45C57655" w14:textId="77777777" w:rsidR="001E1F10" w:rsidRPr="00D033BE" w:rsidRDefault="001E1F10" w:rsidP="002A68CA">
            <w:pPr>
              <w:pStyle w:val="CuerpoTesis"/>
              <w:jc w:val="center"/>
            </w:pPr>
            <w:r w:rsidRPr="00D033BE">
              <w:t>2</w:t>
            </w:r>
          </w:p>
        </w:tc>
      </w:tr>
      <w:tr w:rsidR="001E1F10" w14:paraId="444624CE" w14:textId="77777777" w:rsidTr="002A68CA">
        <w:trPr>
          <w:jc w:val="center"/>
        </w:trPr>
        <w:tc>
          <w:tcPr>
            <w:tcW w:w="2925" w:type="dxa"/>
            <w:vMerge w:val="restart"/>
            <w:vAlign w:val="center"/>
          </w:tcPr>
          <w:p w14:paraId="58F3D31E" w14:textId="77777777" w:rsidR="001E1F10" w:rsidRPr="00B970E8" w:rsidRDefault="001E1F10" w:rsidP="002A68CA">
            <w:pPr>
              <w:pStyle w:val="CuerpoTesis"/>
              <w:jc w:val="center"/>
              <w:rPr>
                <w:b/>
                <w:lang w:val="es-EC"/>
              </w:rPr>
            </w:pPr>
            <w:r w:rsidRPr="00B970E8">
              <w:rPr>
                <w:b/>
                <w:lang w:val="es-EC"/>
              </w:rPr>
              <w:t>Gestión de Historias Clínicas</w:t>
            </w:r>
          </w:p>
        </w:tc>
        <w:tc>
          <w:tcPr>
            <w:tcW w:w="656" w:type="dxa"/>
            <w:vAlign w:val="center"/>
          </w:tcPr>
          <w:p w14:paraId="1CF71E50" w14:textId="77777777" w:rsidR="001E1F10" w:rsidRPr="00B970E8" w:rsidRDefault="001E1F10" w:rsidP="002A68CA">
            <w:pPr>
              <w:pStyle w:val="CuerpoTesis"/>
              <w:jc w:val="center"/>
              <w:rPr>
                <w:lang w:val="es-EC"/>
              </w:rPr>
            </w:pPr>
            <w:r>
              <w:rPr>
                <w:lang w:val="es-EC"/>
              </w:rPr>
              <w:t>10</w:t>
            </w:r>
          </w:p>
        </w:tc>
        <w:tc>
          <w:tcPr>
            <w:tcW w:w="3076" w:type="dxa"/>
          </w:tcPr>
          <w:p w14:paraId="4F529291" w14:textId="77777777" w:rsidR="001E1F10" w:rsidRPr="00B970E8" w:rsidRDefault="001E1F10" w:rsidP="002A68CA">
            <w:pPr>
              <w:pStyle w:val="CuerpoTesis"/>
              <w:rPr>
                <w:lang w:val="es-EC"/>
              </w:rPr>
            </w:pPr>
            <w:r w:rsidRPr="008D0287">
              <w:rPr>
                <w:lang w:val="es-EC"/>
              </w:rPr>
              <w:t>Registrar Historia Clínica</w:t>
            </w:r>
          </w:p>
        </w:tc>
        <w:tc>
          <w:tcPr>
            <w:tcW w:w="1226" w:type="dxa"/>
            <w:vAlign w:val="center"/>
          </w:tcPr>
          <w:p w14:paraId="2DCDA4A9" w14:textId="77777777" w:rsidR="001E1F10" w:rsidRPr="00D033BE" w:rsidRDefault="001E1F10" w:rsidP="002A68CA">
            <w:pPr>
              <w:pStyle w:val="CuerpoTesis"/>
              <w:jc w:val="center"/>
            </w:pPr>
            <w:r w:rsidRPr="00D033BE">
              <w:t>3</w:t>
            </w:r>
          </w:p>
        </w:tc>
        <w:tc>
          <w:tcPr>
            <w:tcW w:w="807" w:type="dxa"/>
            <w:vAlign w:val="center"/>
          </w:tcPr>
          <w:p w14:paraId="4532B505" w14:textId="77777777" w:rsidR="001E1F10" w:rsidRPr="00D033BE" w:rsidRDefault="001E1F10" w:rsidP="002A68CA">
            <w:pPr>
              <w:pStyle w:val="CuerpoTesis"/>
              <w:jc w:val="center"/>
            </w:pPr>
            <w:r w:rsidRPr="00D033BE">
              <w:t>5</w:t>
            </w:r>
          </w:p>
        </w:tc>
        <w:tc>
          <w:tcPr>
            <w:tcW w:w="950" w:type="dxa"/>
            <w:vAlign w:val="center"/>
          </w:tcPr>
          <w:p w14:paraId="4557618D" w14:textId="77777777" w:rsidR="001E1F10" w:rsidRPr="00D033BE" w:rsidRDefault="001E1F10" w:rsidP="002A68CA">
            <w:pPr>
              <w:pStyle w:val="CuerpoTesis"/>
              <w:jc w:val="center"/>
            </w:pPr>
            <w:r w:rsidRPr="00D033BE">
              <w:t>80</w:t>
            </w:r>
          </w:p>
        </w:tc>
      </w:tr>
      <w:tr w:rsidR="001E1F10" w14:paraId="5C4328FB" w14:textId="77777777" w:rsidTr="002A68CA">
        <w:trPr>
          <w:jc w:val="center"/>
        </w:trPr>
        <w:tc>
          <w:tcPr>
            <w:tcW w:w="2925" w:type="dxa"/>
            <w:vMerge/>
          </w:tcPr>
          <w:p w14:paraId="51FED0B8" w14:textId="77777777" w:rsidR="001E1F10" w:rsidRPr="00B970E8" w:rsidRDefault="001E1F10" w:rsidP="002A68CA">
            <w:pPr>
              <w:pStyle w:val="CuerpoTesis"/>
              <w:rPr>
                <w:b/>
                <w:lang w:val="es-EC"/>
              </w:rPr>
            </w:pPr>
          </w:p>
        </w:tc>
        <w:tc>
          <w:tcPr>
            <w:tcW w:w="656" w:type="dxa"/>
            <w:vAlign w:val="center"/>
          </w:tcPr>
          <w:p w14:paraId="379A1389" w14:textId="77777777" w:rsidR="001E1F10" w:rsidRPr="00B970E8" w:rsidRDefault="001E1F10" w:rsidP="002A68CA">
            <w:pPr>
              <w:pStyle w:val="CuerpoTesis"/>
              <w:jc w:val="center"/>
              <w:rPr>
                <w:lang w:val="es-EC"/>
              </w:rPr>
            </w:pPr>
            <w:r>
              <w:rPr>
                <w:lang w:val="es-EC"/>
              </w:rPr>
              <w:t>11</w:t>
            </w:r>
          </w:p>
        </w:tc>
        <w:tc>
          <w:tcPr>
            <w:tcW w:w="3076" w:type="dxa"/>
          </w:tcPr>
          <w:p w14:paraId="2CEC4FCE" w14:textId="77777777" w:rsidR="001E1F10" w:rsidRPr="00B970E8" w:rsidRDefault="001E1F10" w:rsidP="002A68CA">
            <w:pPr>
              <w:pStyle w:val="CuerpoTesis"/>
              <w:rPr>
                <w:lang w:val="es-EC"/>
              </w:rPr>
            </w:pPr>
            <w:r w:rsidRPr="008D0287">
              <w:rPr>
                <w:lang w:val="es-EC"/>
              </w:rPr>
              <w:t>Modificar Historia Clínica</w:t>
            </w:r>
          </w:p>
        </w:tc>
        <w:tc>
          <w:tcPr>
            <w:tcW w:w="1226" w:type="dxa"/>
            <w:vAlign w:val="center"/>
          </w:tcPr>
          <w:p w14:paraId="00BE4DEF" w14:textId="77777777" w:rsidR="001E1F10" w:rsidRPr="00D033BE" w:rsidRDefault="001E1F10" w:rsidP="002A68CA">
            <w:pPr>
              <w:pStyle w:val="CuerpoTesis"/>
              <w:jc w:val="center"/>
            </w:pPr>
            <w:r w:rsidRPr="00D033BE">
              <w:t>1</w:t>
            </w:r>
          </w:p>
        </w:tc>
        <w:tc>
          <w:tcPr>
            <w:tcW w:w="807" w:type="dxa"/>
            <w:vAlign w:val="center"/>
          </w:tcPr>
          <w:p w14:paraId="1FC070DD" w14:textId="77777777" w:rsidR="001E1F10" w:rsidRPr="00D033BE" w:rsidRDefault="001E1F10" w:rsidP="002A68CA">
            <w:pPr>
              <w:pStyle w:val="CuerpoTesis"/>
              <w:jc w:val="center"/>
            </w:pPr>
            <w:r w:rsidRPr="00D033BE">
              <w:t>3</w:t>
            </w:r>
          </w:p>
        </w:tc>
        <w:tc>
          <w:tcPr>
            <w:tcW w:w="950" w:type="dxa"/>
            <w:vAlign w:val="center"/>
          </w:tcPr>
          <w:p w14:paraId="34B69A1D" w14:textId="77777777" w:rsidR="001E1F10" w:rsidRPr="00D033BE" w:rsidRDefault="001E1F10" w:rsidP="002A68CA">
            <w:pPr>
              <w:pStyle w:val="CuerpoTesis"/>
              <w:jc w:val="center"/>
            </w:pPr>
            <w:r w:rsidRPr="00D033BE">
              <w:t>12</w:t>
            </w:r>
          </w:p>
        </w:tc>
      </w:tr>
      <w:tr w:rsidR="001E1F10" w14:paraId="57BCB299" w14:textId="77777777" w:rsidTr="002A68CA">
        <w:trPr>
          <w:jc w:val="center"/>
        </w:trPr>
        <w:tc>
          <w:tcPr>
            <w:tcW w:w="2925" w:type="dxa"/>
            <w:vMerge/>
          </w:tcPr>
          <w:p w14:paraId="17881099" w14:textId="77777777" w:rsidR="001E1F10" w:rsidRPr="00B970E8" w:rsidRDefault="001E1F10" w:rsidP="002A68CA">
            <w:pPr>
              <w:pStyle w:val="CuerpoTesis"/>
              <w:rPr>
                <w:b/>
                <w:lang w:val="es-EC"/>
              </w:rPr>
            </w:pPr>
          </w:p>
        </w:tc>
        <w:tc>
          <w:tcPr>
            <w:tcW w:w="656" w:type="dxa"/>
            <w:vAlign w:val="center"/>
          </w:tcPr>
          <w:p w14:paraId="59F16C7C" w14:textId="77777777" w:rsidR="001E1F10" w:rsidRPr="00B970E8" w:rsidRDefault="001E1F10" w:rsidP="002A68CA">
            <w:pPr>
              <w:pStyle w:val="CuerpoTesis"/>
              <w:jc w:val="center"/>
              <w:rPr>
                <w:lang w:val="es-EC"/>
              </w:rPr>
            </w:pPr>
            <w:r>
              <w:rPr>
                <w:lang w:val="es-EC"/>
              </w:rPr>
              <w:t>12</w:t>
            </w:r>
          </w:p>
        </w:tc>
        <w:tc>
          <w:tcPr>
            <w:tcW w:w="3076" w:type="dxa"/>
          </w:tcPr>
          <w:p w14:paraId="1DDBC603" w14:textId="77777777" w:rsidR="001E1F10" w:rsidRPr="00B970E8" w:rsidRDefault="001E1F10" w:rsidP="002A68CA">
            <w:pPr>
              <w:pStyle w:val="CuerpoTesis"/>
              <w:rPr>
                <w:lang w:val="es-EC"/>
              </w:rPr>
            </w:pPr>
            <w:r w:rsidRPr="008D0287">
              <w:rPr>
                <w:lang w:val="es-EC"/>
              </w:rPr>
              <w:t>Eliminar Historia Clínica</w:t>
            </w:r>
          </w:p>
        </w:tc>
        <w:tc>
          <w:tcPr>
            <w:tcW w:w="1226" w:type="dxa"/>
            <w:vAlign w:val="center"/>
          </w:tcPr>
          <w:p w14:paraId="13482953" w14:textId="77777777" w:rsidR="001E1F10" w:rsidRPr="00D033BE" w:rsidRDefault="001E1F10" w:rsidP="002A68CA">
            <w:pPr>
              <w:pStyle w:val="CuerpoTesis"/>
              <w:jc w:val="center"/>
            </w:pPr>
            <w:r w:rsidRPr="00D033BE">
              <w:t>1</w:t>
            </w:r>
          </w:p>
        </w:tc>
        <w:tc>
          <w:tcPr>
            <w:tcW w:w="807" w:type="dxa"/>
            <w:vAlign w:val="center"/>
          </w:tcPr>
          <w:p w14:paraId="52660C86" w14:textId="77777777" w:rsidR="001E1F10" w:rsidRPr="00D033BE" w:rsidRDefault="001E1F10" w:rsidP="002A68CA">
            <w:pPr>
              <w:pStyle w:val="CuerpoTesis"/>
              <w:jc w:val="center"/>
            </w:pPr>
            <w:r w:rsidRPr="00D033BE">
              <w:t>2</w:t>
            </w:r>
          </w:p>
        </w:tc>
        <w:tc>
          <w:tcPr>
            <w:tcW w:w="950" w:type="dxa"/>
            <w:vAlign w:val="center"/>
          </w:tcPr>
          <w:p w14:paraId="2FFB5370" w14:textId="77777777" w:rsidR="001E1F10" w:rsidRPr="00D033BE" w:rsidRDefault="001E1F10" w:rsidP="002A68CA">
            <w:pPr>
              <w:pStyle w:val="CuerpoTesis"/>
              <w:jc w:val="center"/>
            </w:pPr>
            <w:r w:rsidRPr="00D033BE">
              <w:t>8</w:t>
            </w:r>
          </w:p>
        </w:tc>
      </w:tr>
    </w:tbl>
    <w:p w14:paraId="7A813633" w14:textId="77777777" w:rsidR="001E1F10" w:rsidRPr="001E1F10" w:rsidRDefault="001E1F10" w:rsidP="001E1F10">
      <w:pPr>
        <w:pStyle w:val="CuerpoTesis"/>
        <w:rPr>
          <w:lang w:val="es-EC"/>
        </w:rPr>
      </w:pPr>
    </w:p>
    <w:p w14:paraId="07AF2219" w14:textId="42136F3A" w:rsidR="005C2539" w:rsidRDefault="005C2539">
      <w:pPr>
        <w:rPr>
          <w:rFonts w:ascii="Arial" w:hAnsi="Arial"/>
          <w:lang w:val="es-EC"/>
        </w:rPr>
      </w:pPr>
      <w:r>
        <w:rPr>
          <w:lang w:val="es-EC"/>
        </w:rPr>
        <w:br w:type="page"/>
      </w:r>
    </w:p>
    <w:p w14:paraId="21326191" w14:textId="77777777" w:rsidR="002D586F" w:rsidRDefault="002D586F" w:rsidP="002D586F">
      <w:pPr>
        <w:pStyle w:val="E2Tesis"/>
        <w:rPr>
          <w:lang w:val="es-EC"/>
        </w:rPr>
      </w:pPr>
      <w:bookmarkStart w:id="151" w:name="_Toc214914"/>
      <w:r>
        <w:rPr>
          <w:lang w:val="es-EC"/>
        </w:rPr>
        <w:t>Anexo 6: Diseño de Aceptación de Pantallas</w:t>
      </w:r>
      <w:bookmarkEnd w:id="151"/>
    </w:p>
    <w:p w14:paraId="24D5C96D" w14:textId="77777777" w:rsidR="002D586F" w:rsidRPr="002D586F" w:rsidRDefault="002D586F" w:rsidP="002D586F">
      <w:pPr>
        <w:pStyle w:val="E3Tesis"/>
        <w:rPr>
          <w:lang w:val="es-EC"/>
        </w:rPr>
      </w:pPr>
      <w:r>
        <w:rPr>
          <w:lang w:val="es-EC"/>
        </w:rPr>
        <w:t>6.1</w:t>
      </w:r>
      <w:r w:rsidRPr="002D586F">
        <w:rPr>
          <w:lang w:val="es-EC"/>
        </w:rPr>
        <w:t>: Pantallas del Sistema</w:t>
      </w:r>
      <w:r>
        <w:rPr>
          <w:lang w:val="es-EC"/>
        </w:rPr>
        <w:t>.</w:t>
      </w:r>
    </w:p>
    <w:p w14:paraId="0392BB9D" w14:textId="2F341EDF" w:rsidR="009354BF" w:rsidRDefault="009354BF" w:rsidP="00EC7F3E">
      <w:pPr>
        <w:pStyle w:val="CuerpoTesis"/>
        <w:rPr>
          <w:lang w:val="es-EC"/>
        </w:rPr>
      </w:pPr>
    </w:p>
    <w:p w14:paraId="23070C1A" w14:textId="369D3C0C" w:rsidR="00483A5B" w:rsidRDefault="00483A5B" w:rsidP="00483A5B">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II</w:t>
      </w:r>
      <w:r w:rsidR="002F0F85">
        <w:rPr>
          <w:noProof/>
        </w:rPr>
        <w:fldChar w:fldCharType="end"/>
      </w:r>
      <w:r>
        <w:t>. PANTALLA DE ACEPTACIÓN - PANTALLA INICIAL</w:t>
      </w:r>
    </w:p>
    <w:tbl>
      <w:tblPr>
        <w:tblStyle w:val="TableGrid"/>
        <w:tblW w:w="0" w:type="auto"/>
        <w:jc w:val="center"/>
        <w:tblLook w:val="04A0" w:firstRow="1" w:lastRow="0" w:firstColumn="1" w:lastColumn="0" w:noHBand="0" w:noVBand="1"/>
      </w:tblPr>
      <w:tblGrid>
        <w:gridCol w:w="4131"/>
        <w:gridCol w:w="4357"/>
      </w:tblGrid>
      <w:tr w:rsidR="002D586F" w14:paraId="62D52D77" w14:textId="77777777" w:rsidTr="000474D9">
        <w:trPr>
          <w:trHeight w:val="286"/>
          <w:jc w:val="center"/>
        </w:trPr>
        <w:tc>
          <w:tcPr>
            <w:tcW w:w="8938" w:type="dxa"/>
            <w:gridSpan w:val="2"/>
            <w:vAlign w:val="center"/>
          </w:tcPr>
          <w:p w14:paraId="4E1A5254" w14:textId="77777777" w:rsidR="002D586F" w:rsidRPr="00992522" w:rsidRDefault="002D586F" w:rsidP="000474D9">
            <w:pPr>
              <w:jc w:val="center"/>
              <w:rPr>
                <w:b/>
              </w:rPr>
            </w:pPr>
            <w:r>
              <w:rPr>
                <w:b/>
              </w:rPr>
              <w:t>Pantalla inicial del sistema</w:t>
            </w:r>
            <w:r w:rsidRPr="00992522">
              <w:rPr>
                <w:b/>
              </w:rPr>
              <w:t xml:space="preserve"> </w:t>
            </w:r>
          </w:p>
        </w:tc>
      </w:tr>
      <w:tr w:rsidR="002D586F" w14:paraId="7FA99480" w14:textId="77777777" w:rsidTr="000474D9">
        <w:trPr>
          <w:trHeight w:val="286"/>
          <w:jc w:val="center"/>
        </w:trPr>
        <w:tc>
          <w:tcPr>
            <w:tcW w:w="4248" w:type="dxa"/>
            <w:vAlign w:val="center"/>
          </w:tcPr>
          <w:p w14:paraId="273E1CFA" w14:textId="77777777" w:rsidR="002D586F" w:rsidRPr="000474D9" w:rsidRDefault="002D586F" w:rsidP="000474D9">
            <w:pPr>
              <w:jc w:val="center"/>
              <w:rPr>
                <w:b/>
              </w:rPr>
            </w:pPr>
            <w:r w:rsidRPr="000474D9">
              <w:rPr>
                <w:b/>
              </w:rPr>
              <w:t xml:space="preserve">Diseño Prototipo </w:t>
            </w:r>
          </w:p>
        </w:tc>
        <w:tc>
          <w:tcPr>
            <w:tcW w:w="4690" w:type="dxa"/>
            <w:vAlign w:val="center"/>
          </w:tcPr>
          <w:p w14:paraId="14EA6822" w14:textId="77777777" w:rsidR="002D586F" w:rsidRDefault="002D586F" w:rsidP="000474D9">
            <w:pPr>
              <w:jc w:val="center"/>
            </w:pPr>
            <w:r>
              <w:t>001</w:t>
            </w:r>
          </w:p>
        </w:tc>
      </w:tr>
      <w:tr w:rsidR="002D586F" w14:paraId="5FD3D101" w14:textId="77777777" w:rsidTr="000474D9">
        <w:trPr>
          <w:trHeight w:val="1356"/>
          <w:jc w:val="center"/>
        </w:trPr>
        <w:tc>
          <w:tcPr>
            <w:tcW w:w="4248" w:type="dxa"/>
            <w:vAlign w:val="center"/>
          </w:tcPr>
          <w:p w14:paraId="27B2DC86" w14:textId="77777777" w:rsidR="002D586F" w:rsidRPr="000474D9" w:rsidRDefault="002D586F" w:rsidP="000474D9">
            <w:pPr>
              <w:jc w:val="center"/>
              <w:rPr>
                <w:b/>
              </w:rPr>
            </w:pPr>
            <w:r w:rsidRPr="000474D9">
              <w:rPr>
                <w:b/>
              </w:rPr>
              <w:t>Estado de Pruebas</w:t>
            </w:r>
          </w:p>
        </w:tc>
        <w:tc>
          <w:tcPr>
            <w:tcW w:w="4690" w:type="dxa"/>
            <w:vAlign w:val="center"/>
          </w:tcPr>
          <w:tbl>
            <w:tblPr>
              <w:tblStyle w:val="TableGrid"/>
              <w:tblW w:w="0" w:type="auto"/>
              <w:tblInd w:w="6" w:type="dxa"/>
              <w:tblLook w:val="04A0" w:firstRow="1" w:lastRow="0" w:firstColumn="1" w:lastColumn="0" w:noHBand="0" w:noVBand="1"/>
            </w:tblPr>
            <w:tblGrid>
              <w:gridCol w:w="3610"/>
              <w:gridCol w:w="447"/>
            </w:tblGrid>
            <w:tr w:rsidR="002D586F" w14:paraId="02AE46FE" w14:textId="77777777" w:rsidTr="00DA6656">
              <w:trPr>
                <w:trHeight w:val="286"/>
              </w:trPr>
              <w:tc>
                <w:tcPr>
                  <w:tcW w:w="3610" w:type="dxa"/>
                </w:tcPr>
                <w:p w14:paraId="13C2DB6C" w14:textId="77777777" w:rsidR="002D586F" w:rsidRDefault="002D586F" w:rsidP="000474D9">
                  <w:pPr>
                    <w:jc w:val="center"/>
                  </w:pPr>
                  <w:r>
                    <w:t>Aceptado sin cambios</w:t>
                  </w:r>
                </w:p>
              </w:tc>
              <w:tc>
                <w:tcPr>
                  <w:tcW w:w="447" w:type="dxa"/>
                </w:tcPr>
                <w:p w14:paraId="35687070" w14:textId="7A0FA8B6" w:rsidR="002D586F" w:rsidRDefault="006F6676" w:rsidP="000474D9">
                  <w:pPr>
                    <w:jc w:val="center"/>
                  </w:pPr>
                  <w:r>
                    <w:t>X</w:t>
                  </w:r>
                </w:p>
              </w:tc>
            </w:tr>
            <w:tr w:rsidR="002D586F" w14:paraId="716B2803" w14:textId="77777777" w:rsidTr="00DA6656">
              <w:trPr>
                <w:trHeight w:val="286"/>
              </w:trPr>
              <w:tc>
                <w:tcPr>
                  <w:tcW w:w="3610" w:type="dxa"/>
                </w:tcPr>
                <w:p w14:paraId="72E62AA1" w14:textId="77777777" w:rsidR="002D586F" w:rsidRDefault="002D586F" w:rsidP="000474D9">
                  <w:pPr>
                    <w:jc w:val="center"/>
                  </w:pPr>
                  <w:r>
                    <w:t>Aceptados con cambios</w:t>
                  </w:r>
                </w:p>
              </w:tc>
              <w:tc>
                <w:tcPr>
                  <w:tcW w:w="447" w:type="dxa"/>
                </w:tcPr>
                <w:p w14:paraId="02FE50B7" w14:textId="77777777" w:rsidR="002D586F" w:rsidRDefault="002D586F" w:rsidP="000474D9">
                  <w:pPr>
                    <w:jc w:val="center"/>
                  </w:pPr>
                </w:p>
              </w:tc>
            </w:tr>
            <w:tr w:rsidR="002D586F" w14:paraId="7387B60F" w14:textId="77777777" w:rsidTr="00DA6656">
              <w:trPr>
                <w:trHeight w:val="286"/>
              </w:trPr>
              <w:tc>
                <w:tcPr>
                  <w:tcW w:w="3610" w:type="dxa"/>
                </w:tcPr>
                <w:p w14:paraId="36EAE963" w14:textId="77777777" w:rsidR="002D586F" w:rsidRDefault="002D586F" w:rsidP="000474D9">
                  <w:pPr>
                    <w:jc w:val="center"/>
                  </w:pPr>
                  <w:r>
                    <w:t>Rediseñar</w:t>
                  </w:r>
                </w:p>
              </w:tc>
              <w:tc>
                <w:tcPr>
                  <w:tcW w:w="447" w:type="dxa"/>
                </w:tcPr>
                <w:p w14:paraId="6D0853E7" w14:textId="77777777" w:rsidR="002D586F" w:rsidRDefault="002D586F" w:rsidP="000474D9">
                  <w:pPr>
                    <w:jc w:val="center"/>
                  </w:pPr>
                </w:p>
              </w:tc>
            </w:tr>
          </w:tbl>
          <w:p w14:paraId="38604214" w14:textId="77777777" w:rsidR="002D586F" w:rsidRDefault="002D586F" w:rsidP="000474D9">
            <w:pPr>
              <w:jc w:val="center"/>
            </w:pPr>
          </w:p>
        </w:tc>
      </w:tr>
      <w:tr w:rsidR="002D586F" w14:paraId="6E71A722" w14:textId="77777777" w:rsidTr="000474D9">
        <w:trPr>
          <w:trHeight w:val="887"/>
          <w:jc w:val="center"/>
        </w:trPr>
        <w:tc>
          <w:tcPr>
            <w:tcW w:w="8938" w:type="dxa"/>
            <w:gridSpan w:val="2"/>
          </w:tcPr>
          <w:p w14:paraId="5C06081A" w14:textId="0AF4E466" w:rsidR="002D586F" w:rsidRPr="000474D9" w:rsidRDefault="002D586F" w:rsidP="000474D9">
            <w:r w:rsidRPr="000474D9">
              <w:rPr>
                <w:b/>
              </w:rPr>
              <w:t xml:space="preserve">Observaciones. </w:t>
            </w:r>
            <w:r w:rsidR="00604A32">
              <w:rPr>
                <w:b/>
              </w:rPr>
              <w:t>–</w:t>
            </w:r>
            <w:r w:rsidR="000474D9">
              <w:rPr>
                <w:b/>
              </w:rPr>
              <w:t xml:space="preserve"> </w:t>
            </w:r>
            <w:r w:rsidR="00604A32">
              <w:t>no se solicitó ningún cambio por parte del médico.</w:t>
            </w:r>
          </w:p>
        </w:tc>
      </w:tr>
      <w:tr w:rsidR="002D586F" w14:paraId="557BF668" w14:textId="77777777" w:rsidTr="000474D9">
        <w:trPr>
          <w:trHeight w:val="1206"/>
          <w:jc w:val="center"/>
        </w:trPr>
        <w:tc>
          <w:tcPr>
            <w:tcW w:w="8938" w:type="dxa"/>
            <w:gridSpan w:val="2"/>
          </w:tcPr>
          <w:p w14:paraId="47C534FA" w14:textId="77777777" w:rsidR="002D586F" w:rsidRPr="000474D9" w:rsidRDefault="002D586F" w:rsidP="000474D9">
            <w:pPr>
              <w:rPr>
                <w:b/>
              </w:rPr>
            </w:pPr>
            <w:r w:rsidRPr="000474D9">
              <w:rPr>
                <w:b/>
              </w:rPr>
              <w:t>Pantalla de Software</w:t>
            </w:r>
          </w:p>
          <w:p w14:paraId="1925AD74" w14:textId="157AA4B3" w:rsidR="00DA6656" w:rsidRDefault="00DA6656" w:rsidP="000474D9">
            <w:r>
              <w:rPr>
                <w:noProof/>
              </w:rPr>
              <w:drawing>
                <wp:inline distT="0" distB="0" distL="0" distR="0" wp14:anchorId="1D0D1F27" wp14:editId="1B70D085">
                  <wp:extent cx="5397500" cy="3267710"/>
                  <wp:effectExtent l="0" t="0" r="0" b="889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97500" cy="3267710"/>
                          </a:xfrm>
                          <a:prstGeom prst="rect">
                            <a:avLst/>
                          </a:prstGeom>
                        </pic:spPr>
                      </pic:pic>
                    </a:graphicData>
                  </a:graphic>
                </wp:inline>
              </w:drawing>
            </w:r>
          </w:p>
        </w:tc>
      </w:tr>
    </w:tbl>
    <w:p w14:paraId="5737F49A" w14:textId="77777777" w:rsidR="002D586F" w:rsidRDefault="002D586F" w:rsidP="002D586F">
      <w:pPr>
        <w:rPr>
          <w:b/>
        </w:rPr>
      </w:pPr>
      <w:r w:rsidRPr="00624030">
        <w:rPr>
          <w:b/>
        </w:rPr>
        <w:t xml:space="preserve"> </w:t>
      </w:r>
    </w:p>
    <w:p w14:paraId="18AF8F17" w14:textId="77777777" w:rsidR="002D586F" w:rsidRPr="00624030" w:rsidRDefault="002D586F" w:rsidP="002D586F">
      <w:pPr>
        <w:rPr>
          <w:b/>
        </w:rPr>
      </w:pPr>
    </w:p>
    <w:p w14:paraId="22112259" w14:textId="7660B2A1" w:rsidR="002D586F" w:rsidRDefault="002D586F" w:rsidP="002D586F"/>
    <w:p w14:paraId="76B1B841" w14:textId="1AF699DD" w:rsidR="00DA6656" w:rsidRDefault="00DA6656" w:rsidP="002D586F"/>
    <w:p w14:paraId="01797DB1" w14:textId="2CD7B0F1" w:rsidR="00DA6656" w:rsidRDefault="00DA6656" w:rsidP="002D586F"/>
    <w:p w14:paraId="69ABC585" w14:textId="7DC57EF4" w:rsidR="00DA6656" w:rsidRDefault="00DA6656" w:rsidP="002D586F"/>
    <w:p w14:paraId="1CA453EC" w14:textId="6734532F" w:rsidR="00DA6656" w:rsidRDefault="00DA6656" w:rsidP="002D586F"/>
    <w:p w14:paraId="5AEA08F6" w14:textId="7B07D5E0" w:rsidR="00483A5B" w:rsidRDefault="00483A5B" w:rsidP="00483A5B">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V</w:t>
      </w:r>
      <w:r w:rsidR="002F0F85">
        <w:rPr>
          <w:noProof/>
        </w:rPr>
        <w:fldChar w:fldCharType="end"/>
      </w:r>
      <w:r>
        <w:t xml:space="preserve">. </w:t>
      </w:r>
      <w:r w:rsidRPr="006A36A0">
        <w:t>PANTALLA DE ACEPTACIÓN</w:t>
      </w:r>
      <w:r>
        <w:t xml:space="preserve"> - EDITAR INFORMACIÓN DEL MÉDICO</w:t>
      </w:r>
    </w:p>
    <w:tbl>
      <w:tblPr>
        <w:tblStyle w:val="TableGrid"/>
        <w:tblW w:w="0" w:type="auto"/>
        <w:jc w:val="center"/>
        <w:tblLook w:val="04A0" w:firstRow="1" w:lastRow="0" w:firstColumn="1" w:lastColumn="0" w:noHBand="0" w:noVBand="1"/>
      </w:tblPr>
      <w:tblGrid>
        <w:gridCol w:w="3846"/>
        <w:gridCol w:w="4642"/>
      </w:tblGrid>
      <w:tr w:rsidR="002D586F" w14:paraId="196FD53B" w14:textId="77777777" w:rsidTr="000474D9">
        <w:trPr>
          <w:jc w:val="center"/>
        </w:trPr>
        <w:tc>
          <w:tcPr>
            <w:tcW w:w="8488" w:type="dxa"/>
            <w:gridSpan w:val="2"/>
            <w:vAlign w:val="center"/>
          </w:tcPr>
          <w:p w14:paraId="065F84A1" w14:textId="77777777" w:rsidR="002D586F" w:rsidRPr="00992522" w:rsidRDefault="002D586F" w:rsidP="00DA6656">
            <w:pPr>
              <w:jc w:val="center"/>
              <w:rPr>
                <w:b/>
              </w:rPr>
            </w:pPr>
            <w:r w:rsidRPr="00992522">
              <w:rPr>
                <w:b/>
              </w:rPr>
              <w:t xml:space="preserve">Editar </w:t>
            </w:r>
            <w:r>
              <w:rPr>
                <w:b/>
              </w:rPr>
              <w:t>i</w:t>
            </w:r>
            <w:r w:rsidRPr="00992522">
              <w:rPr>
                <w:b/>
              </w:rPr>
              <w:t xml:space="preserve">nformación del </w:t>
            </w:r>
            <w:r>
              <w:rPr>
                <w:b/>
              </w:rPr>
              <w:t>médico</w:t>
            </w:r>
          </w:p>
        </w:tc>
      </w:tr>
      <w:tr w:rsidR="002D586F" w14:paraId="55ED8F76" w14:textId="77777777" w:rsidTr="000474D9">
        <w:trPr>
          <w:jc w:val="center"/>
        </w:trPr>
        <w:tc>
          <w:tcPr>
            <w:tcW w:w="4034" w:type="dxa"/>
            <w:vAlign w:val="center"/>
          </w:tcPr>
          <w:p w14:paraId="7253E982" w14:textId="77777777" w:rsidR="002D586F" w:rsidRPr="0089711A" w:rsidRDefault="002D586F" w:rsidP="00DA6656">
            <w:pPr>
              <w:jc w:val="center"/>
              <w:rPr>
                <w:b/>
              </w:rPr>
            </w:pPr>
            <w:r w:rsidRPr="0089711A">
              <w:rPr>
                <w:b/>
              </w:rPr>
              <w:t xml:space="preserve">Diseño Prototipo </w:t>
            </w:r>
          </w:p>
        </w:tc>
        <w:tc>
          <w:tcPr>
            <w:tcW w:w="4454" w:type="dxa"/>
            <w:vAlign w:val="center"/>
          </w:tcPr>
          <w:p w14:paraId="18321F75" w14:textId="77777777" w:rsidR="002D586F" w:rsidRDefault="002D586F" w:rsidP="00DA6656">
            <w:pPr>
              <w:jc w:val="center"/>
            </w:pPr>
            <w:r>
              <w:t>002</w:t>
            </w:r>
          </w:p>
        </w:tc>
      </w:tr>
      <w:tr w:rsidR="002D586F" w14:paraId="1858BC56" w14:textId="77777777" w:rsidTr="000474D9">
        <w:trPr>
          <w:trHeight w:val="1694"/>
          <w:jc w:val="center"/>
        </w:trPr>
        <w:tc>
          <w:tcPr>
            <w:tcW w:w="4034" w:type="dxa"/>
            <w:vAlign w:val="center"/>
          </w:tcPr>
          <w:p w14:paraId="15A59868"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C690BCB" w14:textId="77777777" w:rsidTr="00DA6656">
              <w:tc>
                <w:tcPr>
                  <w:tcW w:w="3429" w:type="dxa"/>
                </w:tcPr>
                <w:p w14:paraId="0CD48EE6" w14:textId="77777777" w:rsidR="002D586F" w:rsidRDefault="002D586F" w:rsidP="00DA6656">
                  <w:pPr>
                    <w:jc w:val="center"/>
                  </w:pPr>
                  <w:r>
                    <w:t>Aceptado sin cambios</w:t>
                  </w:r>
                </w:p>
              </w:tc>
              <w:tc>
                <w:tcPr>
                  <w:tcW w:w="425" w:type="dxa"/>
                </w:tcPr>
                <w:p w14:paraId="517ABB1C" w14:textId="084AB3A7" w:rsidR="002D586F" w:rsidRDefault="00B26C28" w:rsidP="00DA6656">
                  <w:pPr>
                    <w:jc w:val="center"/>
                  </w:pPr>
                  <w:r>
                    <w:t>X</w:t>
                  </w:r>
                </w:p>
              </w:tc>
            </w:tr>
            <w:tr w:rsidR="002D586F" w14:paraId="629967D1" w14:textId="77777777" w:rsidTr="00DA6656">
              <w:tc>
                <w:tcPr>
                  <w:tcW w:w="3429" w:type="dxa"/>
                </w:tcPr>
                <w:p w14:paraId="14F656CC" w14:textId="77777777" w:rsidR="002D586F" w:rsidRDefault="002D586F" w:rsidP="00DA6656">
                  <w:pPr>
                    <w:jc w:val="center"/>
                  </w:pPr>
                  <w:r>
                    <w:t>Aceptados con cambios</w:t>
                  </w:r>
                </w:p>
              </w:tc>
              <w:tc>
                <w:tcPr>
                  <w:tcW w:w="425" w:type="dxa"/>
                </w:tcPr>
                <w:p w14:paraId="496C80E3" w14:textId="77777777" w:rsidR="002D586F" w:rsidRDefault="002D586F" w:rsidP="00DA6656">
                  <w:pPr>
                    <w:jc w:val="center"/>
                  </w:pPr>
                </w:p>
              </w:tc>
            </w:tr>
            <w:tr w:rsidR="002D586F" w14:paraId="19FECCE1" w14:textId="77777777" w:rsidTr="00DA6656">
              <w:tc>
                <w:tcPr>
                  <w:tcW w:w="3429" w:type="dxa"/>
                </w:tcPr>
                <w:p w14:paraId="3230B796" w14:textId="77777777" w:rsidR="002D586F" w:rsidRDefault="002D586F" w:rsidP="00DA6656">
                  <w:pPr>
                    <w:jc w:val="center"/>
                  </w:pPr>
                  <w:r>
                    <w:t>Rediseñar</w:t>
                  </w:r>
                </w:p>
              </w:tc>
              <w:tc>
                <w:tcPr>
                  <w:tcW w:w="425" w:type="dxa"/>
                </w:tcPr>
                <w:p w14:paraId="11FFB63C" w14:textId="77777777" w:rsidR="002D586F" w:rsidRDefault="002D586F" w:rsidP="00DA6656">
                  <w:pPr>
                    <w:jc w:val="center"/>
                  </w:pPr>
                </w:p>
              </w:tc>
            </w:tr>
          </w:tbl>
          <w:p w14:paraId="5F06863D" w14:textId="77777777" w:rsidR="002D586F" w:rsidRDefault="002D586F" w:rsidP="00DA6656">
            <w:pPr>
              <w:jc w:val="center"/>
            </w:pPr>
          </w:p>
        </w:tc>
      </w:tr>
      <w:tr w:rsidR="002D586F" w14:paraId="2665C50A" w14:textId="77777777" w:rsidTr="0089711A">
        <w:trPr>
          <w:trHeight w:val="745"/>
          <w:jc w:val="center"/>
        </w:trPr>
        <w:tc>
          <w:tcPr>
            <w:tcW w:w="8488" w:type="dxa"/>
            <w:gridSpan w:val="2"/>
          </w:tcPr>
          <w:p w14:paraId="1F3DF17B" w14:textId="375AB14E" w:rsidR="002D586F" w:rsidRPr="0089711A" w:rsidRDefault="002D586F" w:rsidP="00DA6656">
            <w:pPr>
              <w:rPr>
                <w:b/>
              </w:rPr>
            </w:pPr>
            <w:r w:rsidRPr="0089711A">
              <w:rPr>
                <w:b/>
              </w:rPr>
              <w:t>Observaciones. -</w:t>
            </w:r>
            <w:r w:rsidR="0089711A">
              <w:rPr>
                <w:b/>
              </w:rPr>
              <w:t xml:space="preserve"> </w:t>
            </w:r>
            <w:r w:rsidR="0089711A">
              <w:t>no se solicitó ningún cambio por parte del médico.</w:t>
            </w:r>
          </w:p>
        </w:tc>
      </w:tr>
      <w:tr w:rsidR="002D586F" w14:paraId="52E42123" w14:textId="77777777" w:rsidTr="000474D9">
        <w:trPr>
          <w:trHeight w:val="1136"/>
          <w:jc w:val="center"/>
        </w:trPr>
        <w:tc>
          <w:tcPr>
            <w:tcW w:w="8488" w:type="dxa"/>
            <w:gridSpan w:val="2"/>
          </w:tcPr>
          <w:p w14:paraId="7C7DBD50" w14:textId="77777777" w:rsidR="002D586F" w:rsidRPr="0089711A" w:rsidRDefault="002D586F" w:rsidP="00DA6656">
            <w:pPr>
              <w:rPr>
                <w:b/>
              </w:rPr>
            </w:pPr>
            <w:r w:rsidRPr="0089711A">
              <w:rPr>
                <w:b/>
              </w:rPr>
              <w:t>Pantalla de Software</w:t>
            </w:r>
          </w:p>
          <w:p w14:paraId="2944E3CE" w14:textId="51939EEE" w:rsidR="00DA6656" w:rsidRDefault="00DA6656" w:rsidP="00DA6656">
            <w:r>
              <w:rPr>
                <w:noProof/>
              </w:rPr>
              <w:drawing>
                <wp:inline distT="0" distB="0" distL="0" distR="0" wp14:anchorId="2745049A" wp14:editId="1DCE5041">
                  <wp:extent cx="5396230" cy="530542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396230" cy="5305425"/>
                          </a:xfrm>
                          <a:prstGeom prst="rect">
                            <a:avLst/>
                          </a:prstGeom>
                        </pic:spPr>
                      </pic:pic>
                    </a:graphicData>
                  </a:graphic>
                </wp:inline>
              </w:drawing>
            </w:r>
          </w:p>
        </w:tc>
      </w:tr>
    </w:tbl>
    <w:p w14:paraId="14D82A9D" w14:textId="2883DD15" w:rsidR="002D586F" w:rsidRDefault="002D586F" w:rsidP="002D586F"/>
    <w:p w14:paraId="65C52673" w14:textId="753729E3" w:rsidR="00DA6656" w:rsidRDefault="00DA6656" w:rsidP="002D586F"/>
    <w:p w14:paraId="604ECF24" w14:textId="77777777" w:rsidR="00DA6656" w:rsidRDefault="00DA6656" w:rsidP="002D586F"/>
    <w:p w14:paraId="14E44631" w14:textId="1FD11CC5" w:rsidR="00483A5B" w:rsidRDefault="00483A5B" w:rsidP="00483A5B">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w:t>
      </w:r>
      <w:r w:rsidR="002F0F85">
        <w:rPr>
          <w:noProof/>
        </w:rPr>
        <w:fldChar w:fldCharType="end"/>
      </w:r>
      <w:r>
        <w:t xml:space="preserve">. </w:t>
      </w:r>
      <w:r w:rsidRPr="00503B1D">
        <w:t>PANTALLA DE ACEPTACIÓN</w:t>
      </w:r>
      <w:r>
        <w:t xml:space="preserve"> - PANTALLA PRINCIPAL PACIENTES</w:t>
      </w:r>
    </w:p>
    <w:tbl>
      <w:tblPr>
        <w:tblStyle w:val="TableGrid"/>
        <w:tblW w:w="0" w:type="auto"/>
        <w:jc w:val="center"/>
        <w:tblLook w:val="04A0" w:firstRow="1" w:lastRow="0" w:firstColumn="1" w:lastColumn="0" w:noHBand="0" w:noVBand="1"/>
      </w:tblPr>
      <w:tblGrid>
        <w:gridCol w:w="3846"/>
        <w:gridCol w:w="4642"/>
      </w:tblGrid>
      <w:tr w:rsidR="002D586F" w14:paraId="21A38AA5" w14:textId="77777777" w:rsidTr="000474D9">
        <w:trPr>
          <w:jc w:val="center"/>
        </w:trPr>
        <w:tc>
          <w:tcPr>
            <w:tcW w:w="8488" w:type="dxa"/>
            <w:gridSpan w:val="2"/>
            <w:vAlign w:val="center"/>
          </w:tcPr>
          <w:p w14:paraId="43E775EB" w14:textId="77777777" w:rsidR="002D586F" w:rsidRPr="00992522" w:rsidRDefault="002D586F" w:rsidP="00DA6656">
            <w:pPr>
              <w:jc w:val="center"/>
              <w:rPr>
                <w:b/>
              </w:rPr>
            </w:pPr>
            <w:r>
              <w:rPr>
                <w:b/>
              </w:rPr>
              <w:t>Pantalla principal de pacientes</w:t>
            </w:r>
          </w:p>
        </w:tc>
      </w:tr>
      <w:tr w:rsidR="002D586F" w14:paraId="05FFA22E" w14:textId="77777777" w:rsidTr="000474D9">
        <w:trPr>
          <w:jc w:val="center"/>
        </w:trPr>
        <w:tc>
          <w:tcPr>
            <w:tcW w:w="4034" w:type="dxa"/>
            <w:vAlign w:val="center"/>
          </w:tcPr>
          <w:p w14:paraId="1A0AA05B" w14:textId="77777777" w:rsidR="002D586F" w:rsidRPr="0089711A" w:rsidRDefault="002D586F" w:rsidP="00DA6656">
            <w:pPr>
              <w:jc w:val="center"/>
              <w:rPr>
                <w:b/>
              </w:rPr>
            </w:pPr>
            <w:r w:rsidRPr="0089711A">
              <w:rPr>
                <w:b/>
              </w:rPr>
              <w:t xml:space="preserve">Diseño Prototipo </w:t>
            </w:r>
          </w:p>
        </w:tc>
        <w:tc>
          <w:tcPr>
            <w:tcW w:w="4454" w:type="dxa"/>
            <w:vAlign w:val="center"/>
          </w:tcPr>
          <w:p w14:paraId="24B67051" w14:textId="77777777" w:rsidR="002D586F" w:rsidRDefault="002D586F" w:rsidP="00DA6656">
            <w:pPr>
              <w:jc w:val="center"/>
            </w:pPr>
            <w:r>
              <w:t>003</w:t>
            </w:r>
          </w:p>
        </w:tc>
      </w:tr>
      <w:tr w:rsidR="002D586F" w14:paraId="3D6A13BE" w14:textId="77777777" w:rsidTr="000474D9">
        <w:trPr>
          <w:trHeight w:val="1694"/>
          <w:jc w:val="center"/>
        </w:trPr>
        <w:tc>
          <w:tcPr>
            <w:tcW w:w="4034" w:type="dxa"/>
            <w:vAlign w:val="center"/>
          </w:tcPr>
          <w:p w14:paraId="3AFD6E84" w14:textId="77777777" w:rsidR="002D586F" w:rsidRPr="0089711A" w:rsidRDefault="002D586F" w:rsidP="00DA6656">
            <w:pPr>
              <w:jc w:val="center"/>
              <w:rPr>
                <w:b/>
              </w:rPr>
            </w:pPr>
            <w:r w:rsidRPr="0089711A">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A4A9C9A" w14:textId="77777777" w:rsidTr="00DA6656">
              <w:tc>
                <w:tcPr>
                  <w:tcW w:w="3429" w:type="dxa"/>
                </w:tcPr>
                <w:p w14:paraId="27859373" w14:textId="77777777" w:rsidR="002D586F" w:rsidRDefault="002D586F" w:rsidP="00DA6656">
                  <w:pPr>
                    <w:jc w:val="center"/>
                  </w:pPr>
                  <w:r>
                    <w:t>Aceptado sin cambios</w:t>
                  </w:r>
                </w:p>
              </w:tc>
              <w:tc>
                <w:tcPr>
                  <w:tcW w:w="425" w:type="dxa"/>
                </w:tcPr>
                <w:p w14:paraId="4A765FEB" w14:textId="77777777" w:rsidR="002D586F" w:rsidRDefault="002D586F" w:rsidP="00DA6656">
                  <w:pPr>
                    <w:jc w:val="center"/>
                  </w:pPr>
                </w:p>
              </w:tc>
            </w:tr>
            <w:tr w:rsidR="002D586F" w14:paraId="5F51675D" w14:textId="77777777" w:rsidTr="00DA6656">
              <w:tc>
                <w:tcPr>
                  <w:tcW w:w="3429" w:type="dxa"/>
                </w:tcPr>
                <w:p w14:paraId="5B669ECE" w14:textId="77777777" w:rsidR="002D586F" w:rsidRDefault="002D586F" w:rsidP="00DA6656">
                  <w:pPr>
                    <w:jc w:val="center"/>
                  </w:pPr>
                  <w:r>
                    <w:t>Aceptados con cambios</w:t>
                  </w:r>
                </w:p>
              </w:tc>
              <w:tc>
                <w:tcPr>
                  <w:tcW w:w="425" w:type="dxa"/>
                </w:tcPr>
                <w:p w14:paraId="0AE71D08" w14:textId="466B87D6" w:rsidR="002D586F" w:rsidRDefault="0089711A" w:rsidP="00DA6656">
                  <w:pPr>
                    <w:jc w:val="center"/>
                  </w:pPr>
                  <w:r>
                    <w:t>X</w:t>
                  </w:r>
                </w:p>
              </w:tc>
            </w:tr>
            <w:tr w:rsidR="002D586F" w14:paraId="56A972D1" w14:textId="77777777" w:rsidTr="00DA6656">
              <w:tc>
                <w:tcPr>
                  <w:tcW w:w="3429" w:type="dxa"/>
                </w:tcPr>
                <w:p w14:paraId="50F7421C" w14:textId="77777777" w:rsidR="002D586F" w:rsidRDefault="002D586F" w:rsidP="00DA6656">
                  <w:pPr>
                    <w:jc w:val="center"/>
                  </w:pPr>
                  <w:r>
                    <w:t>Rediseñar</w:t>
                  </w:r>
                </w:p>
              </w:tc>
              <w:tc>
                <w:tcPr>
                  <w:tcW w:w="425" w:type="dxa"/>
                </w:tcPr>
                <w:p w14:paraId="38B01885" w14:textId="77777777" w:rsidR="002D586F" w:rsidRDefault="002D586F" w:rsidP="00DA6656">
                  <w:pPr>
                    <w:jc w:val="center"/>
                  </w:pPr>
                </w:p>
              </w:tc>
            </w:tr>
          </w:tbl>
          <w:p w14:paraId="3DA6A739" w14:textId="77777777" w:rsidR="002D586F" w:rsidRDefault="002D586F" w:rsidP="00DA6656">
            <w:pPr>
              <w:jc w:val="center"/>
            </w:pPr>
          </w:p>
        </w:tc>
      </w:tr>
      <w:tr w:rsidR="002D586F" w14:paraId="507047AC" w14:textId="77777777" w:rsidTr="000474D9">
        <w:trPr>
          <w:trHeight w:val="1136"/>
          <w:jc w:val="center"/>
        </w:trPr>
        <w:tc>
          <w:tcPr>
            <w:tcW w:w="8488" w:type="dxa"/>
            <w:gridSpan w:val="2"/>
          </w:tcPr>
          <w:p w14:paraId="2984384A" w14:textId="7B6BD7B9" w:rsidR="002D586F" w:rsidRDefault="002D586F" w:rsidP="00DA6656">
            <w:r w:rsidRPr="0089711A">
              <w:rPr>
                <w:b/>
              </w:rPr>
              <w:t>Observaciones</w:t>
            </w:r>
            <w:r>
              <w:t xml:space="preserve">. </w:t>
            </w:r>
            <w:r w:rsidR="0089711A">
              <w:t xml:space="preserve">– se solicitó agregar un recuadro donde se pueda visualizar si el paciente tiene algún cuadro </w:t>
            </w:r>
            <w:proofErr w:type="gramStart"/>
            <w:r w:rsidR="0089711A">
              <w:t>alérgico</w:t>
            </w:r>
            <w:r w:rsidR="005B4D46">
              <w:t xml:space="preserve"> </w:t>
            </w:r>
            <w:r w:rsidR="0089711A">
              <w:t xml:space="preserve"> </w:t>
            </w:r>
            <w:r w:rsidR="00E03614">
              <w:t>o</w:t>
            </w:r>
            <w:proofErr w:type="gramEnd"/>
            <w:r w:rsidR="00E03614">
              <w:t xml:space="preserve"> </w:t>
            </w:r>
            <w:r w:rsidR="005B4D46">
              <w:t>situación</w:t>
            </w:r>
            <w:r w:rsidR="00E03614">
              <w:t xml:space="preserve"> de cuidado necesaria con los paciente</w:t>
            </w:r>
            <w:r w:rsidR="005B4D46">
              <w:t>.</w:t>
            </w:r>
          </w:p>
        </w:tc>
      </w:tr>
      <w:tr w:rsidR="002D586F" w14:paraId="3ADB70A9" w14:textId="77777777" w:rsidTr="000474D9">
        <w:trPr>
          <w:trHeight w:val="1136"/>
          <w:jc w:val="center"/>
        </w:trPr>
        <w:tc>
          <w:tcPr>
            <w:tcW w:w="8488" w:type="dxa"/>
            <w:gridSpan w:val="2"/>
          </w:tcPr>
          <w:p w14:paraId="6686B5B6" w14:textId="77777777" w:rsidR="002D586F" w:rsidRPr="0089711A" w:rsidRDefault="002D586F" w:rsidP="00DA6656">
            <w:pPr>
              <w:rPr>
                <w:b/>
              </w:rPr>
            </w:pPr>
            <w:r w:rsidRPr="0089711A">
              <w:rPr>
                <w:b/>
              </w:rPr>
              <w:t>Pantalla de Software</w:t>
            </w:r>
          </w:p>
          <w:p w14:paraId="7E7A74B0" w14:textId="7B2EBBF5" w:rsidR="00DA6656" w:rsidRDefault="00DA6656" w:rsidP="00DA6656">
            <w:r>
              <w:rPr>
                <w:noProof/>
              </w:rPr>
              <w:drawing>
                <wp:inline distT="0" distB="0" distL="0" distR="0" wp14:anchorId="4AEDB138" wp14:editId="1BB49E11">
                  <wp:extent cx="5396230" cy="3312795"/>
                  <wp:effectExtent l="0" t="0" r="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96230" cy="3312795"/>
                          </a:xfrm>
                          <a:prstGeom prst="rect">
                            <a:avLst/>
                          </a:prstGeom>
                        </pic:spPr>
                      </pic:pic>
                    </a:graphicData>
                  </a:graphic>
                </wp:inline>
              </w:drawing>
            </w:r>
          </w:p>
        </w:tc>
      </w:tr>
    </w:tbl>
    <w:p w14:paraId="0F7DCC74" w14:textId="559999D4" w:rsidR="00DA6656" w:rsidRDefault="00DA6656" w:rsidP="002D586F"/>
    <w:p w14:paraId="00AF46F7" w14:textId="77777777" w:rsidR="00DA6656" w:rsidRDefault="00DA6656">
      <w:r>
        <w:br w:type="page"/>
      </w:r>
    </w:p>
    <w:p w14:paraId="7B8C0904" w14:textId="388FC7FD" w:rsidR="00483A5B" w:rsidRDefault="00483A5B" w:rsidP="00483A5B">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w:t>
      </w:r>
      <w:r w:rsidR="002F0F85">
        <w:rPr>
          <w:noProof/>
        </w:rPr>
        <w:fldChar w:fldCharType="end"/>
      </w:r>
      <w:r>
        <w:t xml:space="preserve">. </w:t>
      </w:r>
      <w:r w:rsidRPr="00987DBB">
        <w:t>PANTALLA DE ACEPTACIÓN</w:t>
      </w:r>
      <w:r>
        <w:t xml:space="preserve"> - CREAR PACIENTES</w:t>
      </w:r>
    </w:p>
    <w:tbl>
      <w:tblPr>
        <w:tblStyle w:val="TableGrid"/>
        <w:tblW w:w="0" w:type="auto"/>
        <w:jc w:val="center"/>
        <w:tblLook w:val="04A0" w:firstRow="1" w:lastRow="0" w:firstColumn="1" w:lastColumn="0" w:noHBand="0" w:noVBand="1"/>
      </w:tblPr>
      <w:tblGrid>
        <w:gridCol w:w="3553"/>
        <w:gridCol w:w="4935"/>
      </w:tblGrid>
      <w:tr w:rsidR="002D586F" w14:paraId="2A23E57A" w14:textId="77777777" w:rsidTr="000474D9">
        <w:trPr>
          <w:jc w:val="center"/>
        </w:trPr>
        <w:tc>
          <w:tcPr>
            <w:tcW w:w="8488" w:type="dxa"/>
            <w:gridSpan w:val="2"/>
            <w:vAlign w:val="center"/>
          </w:tcPr>
          <w:p w14:paraId="68193570" w14:textId="77777777" w:rsidR="002D586F" w:rsidRPr="00992522" w:rsidRDefault="002D586F" w:rsidP="00DA6656">
            <w:pPr>
              <w:jc w:val="center"/>
              <w:rPr>
                <w:b/>
              </w:rPr>
            </w:pPr>
            <w:r>
              <w:rPr>
                <w:b/>
              </w:rPr>
              <w:t>Crear Pacientes</w:t>
            </w:r>
          </w:p>
        </w:tc>
      </w:tr>
      <w:tr w:rsidR="002D586F" w14:paraId="64A74A82" w14:textId="77777777" w:rsidTr="000474D9">
        <w:trPr>
          <w:jc w:val="center"/>
        </w:trPr>
        <w:tc>
          <w:tcPr>
            <w:tcW w:w="3643" w:type="dxa"/>
            <w:vAlign w:val="center"/>
          </w:tcPr>
          <w:p w14:paraId="3E27405A" w14:textId="77777777" w:rsidR="002D586F" w:rsidRPr="003D3108" w:rsidRDefault="002D586F" w:rsidP="00DA6656">
            <w:pPr>
              <w:jc w:val="center"/>
              <w:rPr>
                <w:b/>
              </w:rPr>
            </w:pPr>
            <w:r w:rsidRPr="003D3108">
              <w:rPr>
                <w:b/>
              </w:rPr>
              <w:t xml:space="preserve">Diseño Prototipo </w:t>
            </w:r>
          </w:p>
        </w:tc>
        <w:tc>
          <w:tcPr>
            <w:tcW w:w="4845" w:type="dxa"/>
            <w:vAlign w:val="center"/>
          </w:tcPr>
          <w:p w14:paraId="02DC9E08" w14:textId="77777777" w:rsidR="002D586F" w:rsidRDefault="002D586F" w:rsidP="00DA6656">
            <w:pPr>
              <w:jc w:val="center"/>
            </w:pPr>
            <w:r>
              <w:t>004</w:t>
            </w:r>
          </w:p>
        </w:tc>
      </w:tr>
      <w:tr w:rsidR="002D586F" w14:paraId="0BB47FB5" w14:textId="77777777" w:rsidTr="000474D9">
        <w:trPr>
          <w:trHeight w:val="1303"/>
          <w:jc w:val="center"/>
        </w:trPr>
        <w:tc>
          <w:tcPr>
            <w:tcW w:w="3643" w:type="dxa"/>
            <w:vAlign w:val="center"/>
          </w:tcPr>
          <w:p w14:paraId="00E24083" w14:textId="77777777" w:rsidR="002D586F" w:rsidRPr="003D3108" w:rsidRDefault="002D586F" w:rsidP="00DA6656">
            <w:pPr>
              <w:jc w:val="center"/>
              <w:rPr>
                <w:b/>
              </w:rPr>
            </w:pPr>
            <w:r w:rsidRPr="003D3108">
              <w:rPr>
                <w:b/>
              </w:rPr>
              <w:t>Estado de Pruebas</w:t>
            </w:r>
          </w:p>
        </w:tc>
        <w:tc>
          <w:tcPr>
            <w:tcW w:w="4845" w:type="dxa"/>
            <w:vAlign w:val="center"/>
          </w:tcPr>
          <w:tbl>
            <w:tblPr>
              <w:tblStyle w:val="TableGrid"/>
              <w:tblW w:w="0" w:type="auto"/>
              <w:tblLook w:val="04A0" w:firstRow="1" w:lastRow="0" w:firstColumn="1" w:lastColumn="0" w:noHBand="0" w:noVBand="1"/>
            </w:tblPr>
            <w:tblGrid>
              <w:gridCol w:w="3429"/>
              <w:gridCol w:w="425"/>
            </w:tblGrid>
            <w:tr w:rsidR="002D586F" w14:paraId="22A1186A" w14:textId="77777777" w:rsidTr="00DA6656">
              <w:tc>
                <w:tcPr>
                  <w:tcW w:w="3429" w:type="dxa"/>
                </w:tcPr>
                <w:p w14:paraId="02D19F8F" w14:textId="77777777" w:rsidR="002D586F" w:rsidRDefault="002D586F" w:rsidP="00DA6656">
                  <w:pPr>
                    <w:jc w:val="center"/>
                  </w:pPr>
                  <w:r>
                    <w:t>Aceptado sin cambios</w:t>
                  </w:r>
                </w:p>
              </w:tc>
              <w:tc>
                <w:tcPr>
                  <w:tcW w:w="425" w:type="dxa"/>
                </w:tcPr>
                <w:p w14:paraId="3EE2ECBE" w14:textId="2309B35C" w:rsidR="002D586F" w:rsidRDefault="003D3108" w:rsidP="00DA6656">
                  <w:pPr>
                    <w:jc w:val="center"/>
                  </w:pPr>
                  <w:r>
                    <w:t>X</w:t>
                  </w:r>
                </w:p>
              </w:tc>
            </w:tr>
            <w:tr w:rsidR="002D586F" w14:paraId="504A5848" w14:textId="77777777" w:rsidTr="00DA6656">
              <w:tc>
                <w:tcPr>
                  <w:tcW w:w="3429" w:type="dxa"/>
                </w:tcPr>
                <w:p w14:paraId="19326E81" w14:textId="77777777" w:rsidR="002D586F" w:rsidRDefault="002D586F" w:rsidP="00DA6656">
                  <w:pPr>
                    <w:jc w:val="center"/>
                  </w:pPr>
                  <w:r>
                    <w:t>Aceptados con cambios</w:t>
                  </w:r>
                </w:p>
              </w:tc>
              <w:tc>
                <w:tcPr>
                  <w:tcW w:w="425" w:type="dxa"/>
                </w:tcPr>
                <w:p w14:paraId="3EC61617" w14:textId="77777777" w:rsidR="002D586F" w:rsidRDefault="002D586F" w:rsidP="00DA6656">
                  <w:pPr>
                    <w:jc w:val="center"/>
                  </w:pPr>
                </w:p>
              </w:tc>
            </w:tr>
            <w:tr w:rsidR="002D586F" w14:paraId="5CD8A4B2" w14:textId="77777777" w:rsidTr="00DA6656">
              <w:tc>
                <w:tcPr>
                  <w:tcW w:w="3429" w:type="dxa"/>
                </w:tcPr>
                <w:p w14:paraId="4F299986" w14:textId="77777777" w:rsidR="002D586F" w:rsidRDefault="002D586F" w:rsidP="00DA6656">
                  <w:pPr>
                    <w:jc w:val="center"/>
                  </w:pPr>
                  <w:r>
                    <w:t>Rediseñar</w:t>
                  </w:r>
                </w:p>
              </w:tc>
              <w:tc>
                <w:tcPr>
                  <w:tcW w:w="425" w:type="dxa"/>
                </w:tcPr>
                <w:p w14:paraId="09F37B94" w14:textId="77777777" w:rsidR="002D586F" w:rsidRDefault="002D586F" w:rsidP="00DA6656">
                  <w:pPr>
                    <w:jc w:val="center"/>
                  </w:pPr>
                </w:p>
              </w:tc>
            </w:tr>
          </w:tbl>
          <w:p w14:paraId="7E3328E3" w14:textId="77777777" w:rsidR="002D586F" w:rsidRDefault="002D586F" w:rsidP="00DA6656">
            <w:pPr>
              <w:jc w:val="center"/>
            </w:pPr>
          </w:p>
        </w:tc>
      </w:tr>
      <w:tr w:rsidR="002D586F" w14:paraId="17766ECC" w14:textId="77777777" w:rsidTr="000474D9">
        <w:trPr>
          <w:trHeight w:val="1136"/>
          <w:jc w:val="center"/>
        </w:trPr>
        <w:tc>
          <w:tcPr>
            <w:tcW w:w="8488" w:type="dxa"/>
            <w:gridSpan w:val="2"/>
          </w:tcPr>
          <w:p w14:paraId="10E50314" w14:textId="1CEC29DB" w:rsidR="002D586F" w:rsidRDefault="002D586F" w:rsidP="00DA6656">
            <w:r w:rsidRPr="003D3108">
              <w:rPr>
                <w:b/>
              </w:rPr>
              <w:t>Observaciones</w:t>
            </w:r>
            <w:r>
              <w:t xml:space="preserve">. </w:t>
            </w:r>
            <w:r w:rsidR="00483A5B">
              <w:t>–</w:t>
            </w:r>
            <w:r w:rsidR="003D3108">
              <w:t xml:space="preserve"> no se solicitó ningún cambio por parte del médico.</w:t>
            </w:r>
          </w:p>
          <w:p w14:paraId="26940451" w14:textId="7BCD5FE6" w:rsidR="00483A5B" w:rsidRDefault="00483A5B" w:rsidP="00DA6656"/>
        </w:tc>
      </w:tr>
      <w:tr w:rsidR="002D586F" w14:paraId="521B08DF" w14:textId="77777777" w:rsidTr="000474D9">
        <w:trPr>
          <w:trHeight w:val="1136"/>
          <w:jc w:val="center"/>
        </w:trPr>
        <w:tc>
          <w:tcPr>
            <w:tcW w:w="8488" w:type="dxa"/>
            <w:gridSpan w:val="2"/>
          </w:tcPr>
          <w:p w14:paraId="1E1F5F0B" w14:textId="77777777" w:rsidR="002D586F" w:rsidRPr="003D3108" w:rsidRDefault="002D586F" w:rsidP="00DA6656">
            <w:pPr>
              <w:rPr>
                <w:b/>
              </w:rPr>
            </w:pPr>
            <w:r w:rsidRPr="003D3108">
              <w:rPr>
                <w:b/>
              </w:rPr>
              <w:t>Pantalla de Software</w:t>
            </w:r>
          </w:p>
          <w:p w14:paraId="358533A5" w14:textId="756BC4CD" w:rsidR="00DA6656" w:rsidRDefault="00DA6656" w:rsidP="00DA6656">
            <w:r>
              <w:rPr>
                <w:noProof/>
              </w:rPr>
              <w:drawing>
                <wp:inline distT="0" distB="0" distL="0" distR="0" wp14:anchorId="4269E243" wp14:editId="14E1A617">
                  <wp:extent cx="5396230" cy="561340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396230" cy="5613400"/>
                          </a:xfrm>
                          <a:prstGeom prst="rect">
                            <a:avLst/>
                          </a:prstGeom>
                        </pic:spPr>
                      </pic:pic>
                    </a:graphicData>
                  </a:graphic>
                </wp:inline>
              </w:drawing>
            </w:r>
          </w:p>
        </w:tc>
      </w:tr>
    </w:tbl>
    <w:p w14:paraId="314B60B6" w14:textId="0CECC71F" w:rsidR="00743395" w:rsidRDefault="00743395" w:rsidP="002D586F"/>
    <w:p w14:paraId="729FA635" w14:textId="77777777" w:rsidR="00743395" w:rsidRDefault="00743395">
      <w:r>
        <w:br w:type="page"/>
      </w:r>
    </w:p>
    <w:p w14:paraId="7F06C3B6" w14:textId="561486EF"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w:t>
      </w:r>
      <w:r w:rsidR="002F0F85">
        <w:rPr>
          <w:noProof/>
        </w:rPr>
        <w:fldChar w:fldCharType="end"/>
      </w:r>
      <w:r>
        <w:t xml:space="preserve">. </w:t>
      </w:r>
      <w:r w:rsidRPr="000E4C42">
        <w:t xml:space="preserve">PANTALLA DE ACEPTACIÓN - </w:t>
      </w:r>
      <w:r>
        <w:t>AGENDAR CITAS MEDICAS</w:t>
      </w:r>
    </w:p>
    <w:tbl>
      <w:tblPr>
        <w:tblStyle w:val="TableGrid"/>
        <w:tblW w:w="0" w:type="auto"/>
        <w:jc w:val="center"/>
        <w:tblLook w:val="04A0" w:firstRow="1" w:lastRow="0" w:firstColumn="1" w:lastColumn="0" w:noHBand="0" w:noVBand="1"/>
      </w:tblPr>
      <w:tblGrid>
        <w:gridCol w:w="3648"/>
        <w:gridCol w:w="4840"/>
      </w:tblGrid>
      <w:tr w:rsidR="00DD4E39" w:rsidRPr="00992522" w14:paraId="21F28AA9" w14:textId="77777777" w:rsidTr="000474D9">
        <w:trPr>
          <w:jc w:val="center"/>
        </w:trPr>
        <w:tc>
          <w:tcPr>
            <w:tcW w:w="8488" w:type="dxa"/>
            <w:gridSpan w:val="2"/>
            <w:vAlign w:val="center"/>
          </w:tcPr>
          <w:p w14:paraId="291B6C36" w14:textId="77777777" w:rsidR="00DD4E39" w:rsidRDefault="00DD4E39" w:rsidP="00AF6701">
            <w:pPr>
              <w:jc w:val="center"/>
              <w:rPr>
                <w:b/>
              </w:rPr>
            </w:pPr>
          </w:p>
          <w:p w14:paraId="1C130D51" w14:textId="77777777" w:rsidR="00DD4E39" w:rsidRPr="00992522" w:rsidRDefault="00DD4E39" w:rsidP="00AF6701">
            <w:pPr>
              <w:jc w:val="center"/>
              <w:rPr>
                <w:b/>
              </w:rPr>
            </w:pPr>
            <w:r>
              <w:rPr>
                <w:b/>
              </w:rPr>
              <w:t>Agendar citas médicas con pacientes</w:t>
            </w:r>
          </w:p>
        </w:tc>
      </w:tr>
      <w:tr w:rsidR="00DD4E39" w14:paraId="08DD94FF" w14:textId="77777777" w:rsidTr="000474D9">
        <w:trPr>
          <w:jc w:val="center"/>
        </w:trPr>
        <w:tc>
          <w:tcPr>
            <w:tcW w:w="3770" w:type="dxa"/>
            <w:vAlign w:val="center"/>
          </w:tcPr>
          <w:p w14:paraId="70BE2BA4" w14:textId="77777777" w:rsidR="00DD4E39" w:rsidRPr="00DC4161" w:rsidRDefault="00DD4E39" w:rsidP="00AF6701">
            <w:pPr>
              <w:jc w:val="center"/>
              <w:rPr>
                <w:b/>
              </w:rPr>
            </w:pPr>
            <w:r w:rsidRPr="00DC4161">
              <w:rPr>
                <w:b/>
              </w:rPr>
              <w:t xml:space="preserve">Diseño Prototipo </w:t>
            </w:r>
          </w:p>
        </w:tc>
        <w:tc>
          <w:tcPr>
            <w:tcW w:w="4718" w:type="dxa"/>
            <w:vAlign w:val="center"/>
          </w:tcPr>
          <w:p w14:paraId="4A9D1FE6" w14:textId="77777777" w:rsidR="00DD4E39" w:rsidRDefault="00DD4E39" w:rsidP="00AF6701">
            <w:pPr>
              <w:jc w:val="center"/>
            </w:pPr>
            <w:r>
              <w:t>005</w:t>
            </w:r>
          </w:p>
        </w:tc>
      </w:tr>
      <w:tr w:rsidR="00DD4E39" w14:paraId="4815559D" w14:textId="77777777" w:rsidTr="000474D9">
        <w:trPr>
          <w:trHeight w:val="1694"/>
          <w:jc w:val="center"/>
        </w:trPr>
        <w:tc>
          <w:tcPr>
            <w:tcW w:w="3770" w:type="dxa"/>
            <w:vAlign w:val="center"/>
          </w:tcPr>
          <w:p w14:paraId="37A9B754" w14:textId="77777777" w:rsidR="00DD4E39" w:rsidRPr="00DC4161" w:rsidRDefault="00DD4E39" w:rsidP="00AF6701">
            <w:pPr>
              <w:jc w:val="center"/>
              <w:rPr>
                <w:b/>
              </w:rPr>
            </w:pPr>
            <w:r w:rsidRPr="00DC4161">
              <w:rPr>
                <w:b/>
              </w:rPr>
              <w:t>Estado de Pruebas</w:t>
            </w:r>
          </w:p>
        </w:tc>
        <w:tc>
          <w:tcPr>
            <w:tcW w:w="4718" w:type="dxa"/>
            <w:vAlign w:val="center"/>
          </w:tcPr>
          <w:tbl>
            <w:tblPr>
              <w:tblStyle w:val="TableGrid"/>
              <w:tblW w:w="0" w:type="auto"/>
              <w:tblLook w:val="04A0" w:firstRow="1" w:lastRow="0" w:firstColumn="1" w:lastColumn="0" w:noHBand="0" w:noVBand="1"/>
            </w:tblPr>
            <w:tblGrid>
              <w:gridCol w:w="3429"/>
              <w:gridCol w:w="425"/>
            </w:tblGrid>
            <w:tr w:rsidR="00DD4E39" w14:paraId="7015D31B" w14:textId="77777777" w:rsidTr="00AF6701">
              <w:tc>
                <w:tcPr>
                  <w:tcW w:w="3429" w:type="dxa"/>
                </w:tcPr>
                <w:p w14:paraId="04EAF04E" w14:textId="77777777" w:rsidR="00DD4E39" w:rsidRDefault="00DD4E39" w:rsidP="00AF6701">
                  <w:pPr>
                    <w:jc w:val="center"/>
                  </w:pPr>
                  <w:r>
                    <w:t>Aceptado sin cambios</w:t>
                  </w:r>
                </w:p>
              </w:tc>
              <w:tc>
                <w:tcPr>
                  <w:tcW w:w="425" w:type="dxa"/>
                </w:tcPr>
                <w:p w14:paraId="44118B32" w14:textId="77777777" w:rsidR="00DD4E39" w:rsidRDefault="00DD4E39" w:rsidP="00AF6701">
                  <w:pPr>
                    <w:jc w:val="center"/>
                  </w:pPr>
                </w:p>
              </w:tc>
            </w:tr>
            <w:tr w:rsidR="00DD4E39" w14:paraId="2CEBABD2" w14:textId="77777777" w:rsidTr="00AF6701">
              <w:tc>
                <w:tcPr>
                  <w:tcW w:w="3429" w:type="dxa"/>
                </w:tcPr>
                <w:p w14:paraId="105099C3" w14:textId="77777777" w:rsidR="00DD4E39" w:rsidRDefault="00DD4E39" w:rsidP="00AF6701">
                  <w:pPr>
                    <w:jc w:val="center"/>
                  </w:pPr>
                  <w:r>
                    <w:t>Aceptados con cambios</w:t>
                  </w:r>
                </w:p>
              </w:tc>
              <w:tc>
                <w:tcPr>
                  <w:tcW w:w="425" w:type="dxa"/>
                </w:tcPr>
                <w:p w14:paraId="7F27977E" w14:textId="71A32F71" w:rsidR="00DD4E39" w:rsidRDefault="00DC4161" w:rsidP="00AF6701">
                  <w:pPr>
                    <w:jc w:val="center"/>
                  </w:pPr>
                  <w:r>
                    <w:t>X</w:t>
                  </w:r>
                </w:p>
              </w:tc>
            </w:tr>
            <w:tr w:rsidR="00DD4E39" w14:paraId="45C251D5" w14:textId="77777777" w:rsidTr="00AF6701">
              <w:tc>
                <w:tcPr>
                  <w:tcW w:w="3429" w:type="dxa"/>
                </w:tcPr>
                <w:p w14:paraId="682B5241" w14:textId="77777777" w:rsidR="00DD4E39" w:rsidRDefault="00DD4E39" w:rsidP="00AF6701">
                  <w:pPr>
                    <w:jc w:val="center"/>
                  </w:pPr>
                  <w:r>
                    <w:t>Rediseñar</w:t>
                  </w:r>
                </w:p>
              </w:tc>
              <w:tc>
                <w:tcPr>
                  <w:tcW w:w="425" w:type="dxa"/>
                </w:tcPr>
                <w:p w14:paraId="60FF85F1" w14:textId="77777777" w:rsidR="00DD4E39" w:rsidRDefault="00DD4E39" w:rsidP="00AF6701">
                  <w:pPr>
                    <w:jc w:val="center"/>
                  </w:pPr>
                </w:p>
              </w:tc>
            </w:tr>
          </w:tbl>
          <w:p w14:paraId="4ACA25B4" w14:textId="77777777" w:rsidR="00DD4E39" w:rsidRDefault="00DD4E39" w:rsidP="00AF6701">
            <w:pPr>
              <w:jc w:val="center"/>
            </w:pPr>
          </w:p>
        </w:tc>
      </w:tr>
      <w:tr w:rsidR="00DD4E39" w14:paraId="20BBA4D6" w14:textId="77777777" w:rsidTr="000474D9">
        <w:trPr>
          <w:trHeight w:val="1136"/>
          <w:jc w:val="center"/>
        </w:trPr>
        <w:tc>
          <w:tcPr>
            <w:tcW w:w="8488" w:type="dxa"/>
            <w:gridSpan w:val="2"/>
          </w:tcPr>
          <w:p w14:paraId="75823F19" w14:textId="5A79ED39" w:rsidR="00DD4E39" w:rsidRDefault="00DD4E39" w:rsidP="00AF6701">
            <w:r w:rsidRPr="00DC4161">
              <w:rPr>
                <w:b/>
              </w:rPr>
              <w:t>Observaciones</w:t>
            </w:r>
            <w:r>
              <w:t xml:space="preserve">. </w:t>
            </w:r>
            <w:r w:rsidR="00DC4161">
              <w:t>- Fue solicitado un apartado para llevar un costo de consultas por pacientes.</w:t>
            </w:r>
          </w:p>
        </w:tc>
      </w:tr>
      <w:tr w:rsidR="00DD4E39" w14:paraId="1D347FD0" w14:textId="77777777" w:rsidTr="000474D9">
        <w:trPr>
          <w:trHeight w:val="1136"/>
          <w:jc w:val="center"/>
        </w:trPr>
        <w:tc>
          <w:tcPr>
            <w:tcW w:w="8488" w:type="dxa"/>
            <w:gridSpan w:val="2"/>
          </w:tcPr>
          <w:p w14:paraId="59AF57DE" w14:textId="77777777" w:rsidR="00DD4E39" w:rsidRPr="00DC4161" w:rsidRDefault="00DD4E39" w:rsidP="00AF6701">
            <w:pPr>
              <w:rPr>
                <w:b/>
              </w:rPr>
            </w:pPr>
            <w:r w:rsidRPr="00DC4161">
              <w:rPr>
                <w:b/>
              </w:rPr>
              <w:t>Pantalla de Software</w:t>
            </w:r>
          </w:p>
          <w:p w14:paraId="36CACD58" w14:textId="77777777" w:rsidR="00DD4E39" w:rsidRDefault="00DD4E39" w:rsidP="00AF6701">
            <w:r>
              <w:rPr>
                <w:noProof/>
              </w:rPr>
              <w:drawing>
                <wp:inline distT="0" distB="0" distL="0" distR="0" wp14:anchorId="0218160C" wp14:editId="711288C6">
                  <wp:extent cx="5396230" cy="29165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396230" cy="2916555"/>
                          </a:xfrm>
                          <a:prstGeom prst="rect">
                            <a:avLst/>
                          </a:prstGeom>
                        </pic:spPr>
                      </pic:pic>
                    </a:graphicData>
                  </a:graphic>
                </wp:inline>
              </w:drawing>
            </w:r>
          </w:p>
        </w:tc>
      </w:tr>
    </w:tbl>
    <w:p w14:paraId="5CCF0482" w14:textId="6F15F988" w:rsidR="00DD4E39" w:rsidRDefault="00DD4E39">
      <w:r>
        <w:t xml:space="preserve"> </w:t>
      </w:r>
      <w:r>
        <w:br w:type="page"/>
      </w:r>
    </w:p>
    <w:p w14:paraId="065FED33" w14:textId="77777777" w:rsidR="002D586F" w:rsidRDefault="002D586F" w:rsidP="002D586F"/>
    <w:p w14:paraId="6C25CDCC" w14:textId="75A750C3"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VIII</w:t>
      </w:r>
      <w:r w:rsidR="002F0F85">
        <w:rPr>
          <w:noProof/>
        </w:rPr>
        <w:fldChar w:fldCharType="end"/>
      </w:r>
      <w:r>
        <w:t xml:space="preserve">. </w:t>
      </w:r>
      <w:r w:rsidRPr="0074707D">
        <w:t xml:space="preserve">PANTALLA DE ACEPTACIÓN - </w:t>
      </w:r>
      <w:r>
        <w:t>EDITAR INFORMACIÓN DE PACIENTES</w:t>
      </w:r>
    </w:p>
    <w:tbl>
      <w:tblPr>
        <w:tblStyle w:val="TableGrid"/>
        <w:tblW w:w="0" w:type="auto"/>
        <w:jc w:val="center"/>
        <w:tblLook w:val="04A0" w:firstRow="1" w:lastRow="0" w:firstColumn="1" w:lastColumn="0" w:noHBand="0" w:noVBand="1"/>
      </w:tblPr>
      <w:tblGrid>
        <w:gridCol w:w="3846"/>
        <w:gridCol w:w="4642"/>
      </w:tblGrid>
      <w:tr w:rsidR="002D586F" w14:paraId="67EE85DB" w14:textId="77777777" w:rsidTr="000474D9">
        <w:trPr>
          <w:jc w:val="center"/>
        </w:trPr>
        <w:tc>
          <w:tcPr>
            <w:tcW w:w="8488" w:type="dxa"/>
            <w:gridSpan w:val="2"/>
            <w:vAlign w:val="center"/>
          </w:tcPr>
          <w:p w14:paraId="33CA0354" w14:textId="77777777" w:rsidR="002D586F" w:rsidRPr="00992522" w:rsidRDefault="002D586F" w:rsidP="00DA6656">
            <w:pPr>
              <w:jc w:val="center"/>
              <w:rPr>
                <w:b/>
              </w:rPr>
            </w:pPr>
            <w:r>
              <w:rPr>
                <w:b/>
              </w:rPr>
              <w:t>Editar información de los pacientes</w:t>
            </w:r>
          </w:p>
        </w:tc>
      </w:tr>
      <w:tr w:rsidR="002D586F" w14:paraId="499FB452" w14:textId="77777777" w:rsidTr="000474D9">
        <w:trPr>
          <w:jc w:val="center"/>
        </w:trPr>
        <w:tc>
          <w:tcPr>
            <w:tcW w:w="4034" w:type="dxa"/>
            <w:vAlign w:val="center"/>
          </w:tcPr>
          <w:p w14:paraId="44920251" w14:textId="77777777" w:rsidR="002D586F" w:rsidRPr="000140D1" w:rsidRDefault="002D586F" w:rsidP="00DA6656">
            <w:pPr>
              <w:jc w:val="center"/>
              <w:rPr>
                <w:b/>
              </w:rPr>
            </w:pPr>
            <w:r w:rsidRPr="000140D1">
              <w:rPr>
                <w:b/>
              </w:rPr>
              <w:t xml:space="preserve">Diseño Prototipo </w:t>
            </w:r>
          </w:p>
        </w:tc>
        <w:tc>
          <w:tcPr>
            <w:tcW w:w="4454" w:type="dxa"/>
            <w:vAlign w:val="center"/>
          </w:tcPr>
          <w:p w14:paraId="306FBC83" w14:textId="77777777" w:rsidR="002D586F" w:rsidRDefault="002D586F" w:rsidP="00DA6656">
            <w:pPr>
              <w:jc w:val="center"/>
            </w:pPr>
            <w:r>
              <w:t>006</w:t>
            </w:r>
          </w:p>
        </w:tc>
      </w:tr>
      <w:tr w:rsidR="002D586F" w14:paraId="16DEF6A8" w14:textId="77777777" w:rsidTr="000474D9">
        <w:trPr>
          <w:trHeight w:val="1694"/>
          <w:jc w:val="center"/>
        </w:trPr>
        <w:tc>
          <w:tcPr>
            <w:tcW w:w="4034" w:type="dxa"/>
            <w:vAlign w:val="center"/>
          </w:tcPr>
          <w:p w14:paraId="0ED5999D" w14:textId="77777777" w:rsidR="002D586F" w:rsidRPr="000140D1" w:rsidRDefault="002D586F" w:rsidP="00DA6656">
            <w:pPr>
              <w:jc w:val="center"/>
              <w:rPr>
                <w:b/>
              </w:rPr>
            </w:pPr>
            <w:r w:rsidRPr="000140D1">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F8CDA68" w14:textId="77777777" w:rsidTr="00DA6656">
              <w:tc>
                <w:tcPr>
                  <w:tcW w:w="3429" w:type="dxa"/>
                </w:tcPr>
                <w:p w14:paraId="3372DE1F" w14:textId="77777777" w:rsidR="002D586F" w:rsidRDefault="002D586F" w:rsidP="00DA6656">
                  <w:pPr>
                    <w:jc w:val="center"/>
                  </w:pPr>
                  <w:r>
                    <w:t>Aceptado sin cambios</w:t>
                  </w:r>
                </w:p>
              </w:tc>
              <w:tc>
                <w:tcPr>
                  <w:tcW w:w="425" w:type="dxa"/>
                </w:tcPr>
                <w:p w14:paraId="58C02D0B" w14:textId="4BDD8E7F" w:rsidR="002D586F" w:rsidRDefault="000140D1" w:rsidP="00DA6656">
                  <w:pPr>
                    <w:jc w:val="center"/>
                  </w:pPr>
                  <w:r>
                    <w:t>X</w:t>
                  </w:r>
                </w:p>
              </w:tc>
            </w:tr>
            <w:tr w:rsidR="002D586F" w14:paraId="42F93C0A" w14:textId="77777777" w:rsidTr="00DA6656">
              <w:tc>
                <w:tcPr>
                  <w:tcW w:w="3429" w:type="dxa"/>
                </w:tcPr>
                <w:p w14:paraId="39A3B8B3" w14:textId="77777777" w:rsidR="002D586F" w:rsidRDefault="002D586F" w:rsidP="00DA6656">
                  <w:pPr>
                    <w:jc w:val="center"/>
                  </w:pPr>
                  <w:r>
                    <w:t>Aceptados con cambios</w:t>
                  </w:r>
                </w:p>
              </w:tc>
              <w:tc>
                <w:tcPr>
                  <w:tcW w:w="425" w:type="dxa"/>
                </w:tcPr>
                <w:p w14:paraId="58F17A9A" w14:textId="77777777" w:rsidR="002D586F" w:rsidRDefault="002D586F" w:rsidP="00DA6656">
                  <w:pPr>
                    <w:jc w:val="center"/>
                  </w:pPr>
                </w:p>
              </w:tc>
            </w:tr>
            <w:tr w:rsidR="002D586F" w14:paraId="38A3D877" w14:textId="77777777" w:rsidTr="00DA6656">
              <w:tc>
                <w:tcPr>
                  <w:tcW w:w="3429" w:type="dxa"/>
                </w:tcPr>
                <w:p w14:paraId="6E811A28" w14:textId="77777777" w:rsidR="002D586F" w:rsidRDefault="002D586F" w:rsidP="00DA6656">
                  <w:pPr>
                    <w:jc w:val="center"/>
                  </w:pPr>
                  <w:r>
                    <w:t>Rediseñar</w:t>
                  </w:r>
                </w:p>
              </w:tc>
              <w:tc>
                <w:tcPr>
                  <w:tcW w:w="425" w:type="dxa"/>
                </w:tcPr>
                <w:p w14:paraId="69D55828" w14:textId="77777777" w:rsidR="002D586F" w:rsidRDefault="002D586F" w:rsidP="00DA6656">
                  <w:pPr>
                    <w:jc w:val="center"/>
                  </w:pPr>
                </w:p>
              </w:tc>
            </w:tr>
          </w:tbl>
          <w:p w14:paraId="00B41038" w14:textId="77777777" w:rsidR="002D586F" w:rsidRDefault="002D586F" w:rsidP="00DA6656">
            <w:pPr>
              <w:jc w:val="center"/>
            </w:pPr>
          </w:p>
        </w:tc>
      </w:tr>
      <w:tr w:rsidR="002D586F" w14:paraId="36228C9C" w14:textId="77777777" w:rsidTr="000474D9">
        <w:trPr>
          <w:trHeight w:val="1136"/>
          <w:jc w:val="center"/>
        </w:trPr>
        <w:tc>
          <w:tcPr>
            <w:tcW w:w="8488" w:type="dxa"/>
            <w:gridSpan w:val="2"/>
          </w:tcPr>
          <w:p w14:paraId="02A95B5C" w14:textId="45876889" w:rsidR="002D586F" w:rsidRDefault="002D586F" w:rsidP="00DA6656">
            <w:r w:rsidRPr="000140D1">
              <w:rPr>
                <w:b/>
              </w:rPr>
              <w:t>Observaciones</w:t>
            </w:r>
            <w:r>
              <w:t>. -</w:t>
            </w:r>
            <w:r w:rsidR="000140D1">
              <w:t xml:space="preserve"> no se solicitó ningún cambio por parte del médico.</w:t>
            </w:r>
          </w:p>
        </w:tc>
      </w:tr>
      <w:tr w:rsidR="002D586F" w14:paraId="4E743763" w14:textId="77777777" w:rsidTr="000474D9">
        <w:trPr>
          <w:trHeight w:val="1136"/>
          <w:jc w:val="center"/>
        </w:trPr>
        <w:tc>
          <w:tcPr>
            <w:tcW w:w="8488" w:type="dxa"/>
            <w:gridSpan w:val="2"/>
          </w:tcPr>
          <w:p w14:paraId="4CD5CBCD" w14:textId="77777777" w:rsidR="002D586F" w:rsidRPr="00022D23" w:rsidRDefault="002D586F" w:rsidP="00DA6656">
            <w:pPr>
              <w:rPr>
                <w:b/>
              </w:rPr>
            </w:pPr>
            <w:r w:rsidRPr="00022D23">
              <w:rPr>
                <w:b/>
              </w:rPr>
              <w:t>Pantalla de Software</w:t>
            </w:r>
          </w:p>
          <w:p w14:paraId="66791700" w14:textId="6DC1D8AD" w:rsidR="00743395" w:rsidRDefault="00743395" w:rsidP="00DA6656">
            <w:r>
              <w:rPr>
                <w:noProof/>
              </w:rPr>
              <w:drawing>
                <wp:inline distT="0" distB="0" distL="0" distR="0" wp14:anchorId="40A248BA" wp14:editId="2CCCE65B">
                  <wp:extent cx="539623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96230" cy="2971800"/>
                          </a:xfrm>
                          <a:prstGeom prst="rect">
                            <a:avLst/>
                          </a:prstGeom>
                        </pic:spPr>
                      </pic:pic>
                    </a:graphicData>
                  </a:graphic>
                </wp:inline>
              </w:drawing>
            </w:r>
          </w:p>
        </w:tc>
      </w:tr>
    </w:tbl>
    <w:p w14:paraId="5B7DA961" w14:textId="77777777" w:rsidR="002D586F" w:rsidRDefault="002D586F" w:rsidP="002D586F"/>
    <w:p w14:paraId="7ED7D4F6" w14:textId="557F5808" w:rsidR="00743395" w:rsidRDefault="00743395">
      <w:r>
        <w:br w:type="page"/>
      </w:r>
    </w:p>
    <w:p w14:paraId="11611AED" w14:textId="77777777" w:rsidR="002D586F" w:rsidRDefault="002D586F" w:rsidP="002D586F"/>
    <w:p w14:paraId="239CE71C" w14:textId="542E50B9"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IX</w:t>
      </w:r>
      <w:r w:rsidR="002F0F85">
        <w:rPr>
          <w:noProof/>
        </w:rPr>
        <w:fldChar w:fldCharType="end"/>
      </w:r>
      <w:r>
        <w:t xml:space="preserve">. </w:t>
      </w:r>
      <w:r w:rsidRPr="00D82F98">
        <w:t xml:space="preserve">PANTALLA DE ACEPTACIÓN - </w:t>
      </w:r>
      <w:r>
        <w:t>CREACIÓN FICHAS MÉDICAS DE PACIENTES</w:t>
      </w:r>
    </w:p>
    <w:tbl>
      <w:tblPr>
        <w:tblStyle w:val="TableGrid"/>
        <w:tblW w:w="0" w:type="auto"/>
        <w:jc w:val="center"/>
        <w:tblLook w:val="04A0" w:firstRow="1" w:lastRow="0" w:firstColumn="1" w:lastColumn="0" w:noHBand="0" w:noVBand="1"/>
      </w:tblPr>
      <w:tblGrid>
        <w:gridCol w:w="3846"/>
        <w:gridCol w:w="4642"/>
      </w:tblGrid>
      <w:tr w:rsidR="002D586F" w14:paraId="7E328DEB" w14:textId="77777777" w:rsidTr="000474D9">
        <w:trPr>
          <w:jc w:val="center"/>
        </w:trPr>
        <w:tc>
          <w:tcPr>
            <w:tcW w:w="8488" w:type="dxa"/>
            <w:gridSpan w:val="2"/>
            <w:vAlign w:val="center"/>
          </w:tcPr>
          <w:p w14:paraId="3911E2B2" w14:textId="77777777" w:rsidR="002D586F" w:rsidRPr="00992522" w:rsidRDefault="002D586F" w:rsidP="00DA6656">
            <w:pPr>
              <w:jc w:val="center"/>
              <w:rPr>
                <w:b/>
              </w:rPr>
            </w:pPr>
            <w:r>
              <w:rPr>
                <w:b/>
              </w:rPr>
              <w:t>Creación ficha médica de los pacientes</w:t>
            </w:r>
          </w:p>
        </w:tc>
      </w:tr>
      <w:tr w:rsidR="002D586F" w14:paraId="7EFA33A5" w14:textId="77777777" w:rsidTr="000474D9">
        <w:trPr>
          <w:jc w:val="center"/>
        </w:trPr>
        <w:tc>
          <w:tcPr>
            <w:tcW w:w="4034" w:type="dxa"/>
            <w:vAlign w:val="center"/>
          </w:tcPr>
          <w:p w14:paraId="747B669B" w14:textId="77777777" w:rsidR="002D586F" w:rsidRPr="00022D23" w:rsidRDefault="002D586F" w:rsidP="00DA6656">
            <w:pPr>
              <w:jc w:val="center"/>
              <w:rPr>
                <w:b/>
              </w:rPr>
            </w:pPr>
            <w:r w:rsidRPr="00022D23">
              <w:rPr>
                <w:b/>
              </w:rPr>
              <w:t xml:space="preserve">Diseño Prototipo </w:t>
            </w:r>
          </w:p>
        </w:tc>
        <w:tc>
          <w:tcPr>
            <w:tcW w:w="4454" w:type="dxa"/>
            <w:vAlign w:val="center"/>
          </w:tcPr>
          <w:p w14:paraId="3D1C3A6D" w14:textId="77777777" w:rsidR="002D586F" w:rsidRDefault="002D586F" w:rsidP="00DA6656">
            <w:pPr>
              <w:jc w:val="center"/>
            </w:pPr>
            <w:r>
              <w:t>007</w:t>
            </w:r>
          </w:p>
        </w:tc>
      </w:tr>
      <w:tr w:rsidR="002D586F" w14:paraId="53CD8530" w14:textId="77777777" w:rsidTr="000474D9">
        <w:trPr>
          <w:trHeight w:val="1694"/>
          <w:jc w:val="center"/>
        </w:trPr>
        <w:tc>
          <w:tcPr>
            <w:tcW w:w="4034" w:type="dxa"/>
            <w:vAlign w:val="center"/>
          </w:tcPr>
          <w:p w14:paraId="5F9C4F27" w14:textId="77777777" w:rsidR="002D586F" w:rsidRPr="00022D23" w:rsidRDefault="002D586F" w:rsidP="00DA6656">
            <w:pPr>
              <w:jc w:val="center"/>
              <w:rPr>
                <w:b/>
              </w:rPr>
            </w:pPr>
            <w:r w:rsidRPr="00022D2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9E9D305" w14:textId="77777777" w:rsidTr="00DA6656">
              <w:tc>
                <w:tcPr>
                  <w:tcW w:w="3429" w:type="dxa"/>
                </w:tcPr>
                <w:p w14:paraId="0A958215" w14:textId="77777777" w:rsidR="002D586F" w:rsidRDefault="002D586F" w:rsidP="00DA6656">
                  <w:pPr>
                    <w:jc w:val="center"/>
                  </w:pPr>
                  <w:r>
                    <w:t>Aceptado sin cambios</w:t>
                  </w:r>
                </w:p>
              </w:tc>
              <w:tc>
                <w:tcPr>
                  <w:tcW w:w="425" w:type="dxa"/>
                </w:tcPr>
                <w:p w14:paraId="24AC1D39" w14:textId="77777777" w:rsidR="002D586F" w:rsidRDefault="002D586F" w:rsidP="00DA6656">
                  <w:pPr>
                    <w:jc w:val="center"/>
                  </w:pPr>
                </w:p>
              </w:tc>
            </w:tr>
            <w:tr w:rsidR="002D586F" w14:paraId="4431578E" w14:textId="77777777" w:rsidTr="00DA6656">
              <w:tc>
                <w:tcPr>
                  <w:tcW w:w="3429" w:type="dxa"/>
                </w:tcPr>
                <w:p w14:paraId="1A515351" w14:textId="77777777" w:rsidR="002D586F" w:rsidRDefault="002D586F" w:rsidP="00DA6656">
                  <w:pPr>
                    <w:jc w:val="center"/>
                  </w:pPr>
                  <w:r>
                    <w:t>Aceptados con cambios</w:t>
                  </w:r>
                </w:p>
              </w:tc>
              <w:tc>
                <w:tcPr>
                  <w:tcW w:w="425" w:type="dxa"/>
                </w:tcPr>
                <w:p w14:paraId="3CF5FE80" w14:textId="10612665" w:rsidR="002D586F" w:rsidRDefault="00C54B28" w:rsidP="00DA6656">
                  <w:pPr>
                    <w:jc w:val="center"/>
                  </w:pPr>
                  <w:r>
                    <w:t>X</w:t>
                  </w:r>
                </w:p>
              </w:tc>
            </w:tr>
            <w:tr w:rsidR="002D586F" w14:paraId="6BB7443D" w14:textId="77777777" w:rsidTr="00DA6656">
              <w:tc>
                <w:tcPr>
                  <w:tcW w:w="3429" w:type="dxa"/>
                </w:tcPr>
                <w:p w14:paraId="33F8C15F" w14:textId="77777777" w:rsidR="002D586F" w:rsidRDefault="002D586F" w:rsidP="00DA6656">
                  <w:pPr>
                    <w:jc w:val="center"/>
                  </w:pPr>
                  <w:r>
                    <w:t>Rediseñar</w:t>
                  </w:r>
                </w:p>
              </w:tc>
              <w:tc>
                <w:tcPr>
                  <w:tcW w:w="425" w:type="dxa"/>
                </w:tcPr>
                <w:p w14:paraId="691F2ABB" w14:textId="77777777" w:rsidR="002D586F" w:rsidRDefault="002D586F" w:rsidP="00DA6656">
                  <w:pPr>
                    <w:jc w:val="center"/>
                  </w:pPr>
                </w:p>
              </w:tc>
            </w:tr>
          </w:tbl>
          <w:p w14:paraId="70C1BF1C" w14:textId="77777777" w:rsidR="002D586F" w:rsidRDefault="002D586F" w:rsidP="00DA6656">
            <w:pPr>
              <w:jc w:val="center"/>
            </w:pPr>
          </w:p>
        </w:tc>
      </w:tr>
      <w:tr w:rsidR="002D586F" w14:paraId="30C03CBD" w14:textId="77777777" w:rsidTr="000474D9">
        <w:trPr>
          <w:trHeight w:val="1136"/>
          <w:jc w:val="center"/>
        </w:trPr>
        <w:tc>
          <w:tcPr>
            <w:tcW w:w="8488" w:type="dxa"/>
            <w:gridSpan w:val="2"/>
          </w:tcPr>
          <w:p w14:paraId="0E7B718F" w14:textId="39C9080D" w:rsidR="002D586F" w:rsidRDefault="002D586F" w:rsidP="00DA6656">
            <w:r w:rsidRPr="00022D23">
              <w:rPr>
                <w:b/>
              </w:rPr>
              <w:t>Observaciones</w:t>
            </w:r>
            <w:r>
              <w:t xml:space="preserve">. </w:t>
            </w:r>
            <w:r w:rsidR="00C54B28">
              <w:t>– fue solicitado agregar apartados de hipertensión arterial, hi</w:t>
            </w:r>
            <w:r w:rsidR="00800B4D">
              <w:t>p</w:t>
            </w:r>
            <w:r w:rsidR="00C54B28">
              <w:t xml:space="preserve">er/hipo </w:t>
            </w:r>
            <w:proofErr w:type="spellStart"/>
            <w:r w:rsidR="00C54B28">
              <w:t>tiroidismo</w:t>
            </w:r>
            <w:proofErr w:type="spellEnd"/>
            <w:r w:rsidR="00C54B28">
              <w:t xml:space="preserve">, </w:t>
            </w:r>
            <w:r w:rsidR="00800B4D">
              <w:t>eliminar</w:t>
            </w:r>
            <w:r w:rsidR="00C54B28">
              <w:t xml:space="preserve"> el ítem tiroides, agregar antecedentes patológicos, enfermedades cardiacas y modificar ítems embarazo a selección (Si/No).</w:t>
            </w:r>
          </w:p>
        </w:tc>
      </w:tr>
      <w:tr w:rsidR="002D586F" w14:paraId="09DB7A93" w14:textId="77777777" w:rsidTr="000474D9">
        <w:trPr>
          <w:trHeight w:val="1136"/>
          <w:jc w:val="center"/>
        </w:trPr>
        <w:tc>
          <w:tcPr>
            <w:tcW w:w="8488" w:type="dxa"/>
            <w:gridSpan w:val="2"/>
          </w:tcPr>
          <w:p w14:paraId="62CB0CDA" w14:textId="77777777" w:rsidR="002D586F" w:rsidRPr="00022D23" w:rsidRDefault="002D586F" w:rsidP="00DA6656">
            <w:pPr>
              <w:rPr>
                <w:b/>
              </w:rPr>
            </w:pPr>
            <w:r w:rsidRPr="00022D23">
              <w:rPr>
                <w:b/>
              </w:rPr>
              <w:t>Pantalla de Software</w:t>
            </w:r>
          </w:p>
          <w:p w14:paraId="59E6E491" w14:textId="7D8270B9" w:rsidR="00743395" w:rsidRDefault="00743395" w:rsidP="00DA6656">
            <w:r>
              <w:rPr>
                <w:noProof/>
              </w:rPr>
              <w:drawing>
                <wp:inline distT="0" distB="0" distL="0" distR="0" wp14:anchorId="102B6451" wp14:editId="6BB43BAF">
                  <wp:extent cx="5396230" cy="3235960"/>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96230" cy="3235960"/>
                          </a:xfrm>
                          <a:prstGeom prst="rect">
                            <a:avLst/>
                          </a:prstGeom>
                        </pic:spPr>
                      </pic:pic>
                    </a:graphicData>
                  </a:graphic>
                </wp:inline>
              </w:drawing>
            </w:r>
          </w:p>
        </w:tc>
      </w:tr>
    </w:tbl>
    <w:p w14:paraId="43FA2275" w14:textId="0107C613" w:rsidR="00743395" w:rsidRDefault="00743395" w:rsidP="002D586F"/>
    <w:p w14:paraId="2246743C" w14:textId="77777777" w:rsidR="00743395" w:rsidRDefault="00743395">
      <w:r>
        <w:br w:type="page"/>
      </w:r>
    </w:p>
    <w:p w14:paraId="2D5A6CAC" w14:textId="77777777" w:rsidR="002D586F" w:rsidRDefault="002D586F" w:rsidP="002D586F"/>
    <w:p w14:paraId="48414309" w14:textId="7BCD893D"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w:t>
      </w:r>
      <w:r w:rsidR="002F0F85">
        <w:rPr>
          <w:noProof/>
        </w:rPr>
        <w:fldChar w:fldCharType="end"/>
      </w:r>
      <w:r>
        <w:t xml:space="preserve">. </w:t>
      </w:r>
      <w:r w:rsidRPr="00497BAD">
        <w:t xml:space="preserve">PANTALLA DE ACEPTACIÓN - </w:t>
      </w:r>
      <w:r>
        <w:t>PANTALLA PRINCIPAL FICHA MÉDICA</w:t>
      </w:r>
    </w:p>
    <w:tbl>
      <w:tblPr>
        <w:tblStyle w:val="TableGrid"/>
        <w:tblW w:w="0" w:type="auto"/>
        <w:jc w:val="center"/>
        <w:tblLook w:val="04A0" w:firstRow="1" w:lastRow="0" w:firstColumn="1" w:lastColumn="0" w:noHBand="0" w:noVBand="1"/>
      </w:tblPr>
      <w:tblGrid>
        <w:gridCol w:w="3846"/>
        <w:gridCol w:w="4642"/>
      </w:tblGrid>
      <w:tr w:rsidR="002D586F" w14:paraId="60C0E70B" w14:textId="77777777" w:rsidTr="000474D9">
        <w:trPr>
          <w:jc w:val="center"/>
        </w:trPr>
        <w:tc>
          <w:tcPr>
            <w:tcW w:w="8488" w:type="dxa"/>
            <w:gridSpan w:val="2"/>
            <w:vAlign w:val="center"/>
          </w:tcPr>
          <w:p w14:paraId="6E08C029" w14:textId="77777777" w:rsidR="002D586F" w:rsidRPr="00992522" w:rsidRDefault="002D586F" w:rsidP="00DA6656">
            <w:pPr>
              <w:jc w:val="center"/>
              <w:rPr>
                <w:b/>
              </w:rPr>
            </w:pPr>
            <w:r>
              <w:rPr>
                <w:b/>
              </w:rPr>
              <w:t xml:space="preserve">Pantalla principal ficha médica </w:t>
            </w:r>
          </w:p>
        </w:tc>
      </w:tr>
      <w:tr w:rsidR="002D586F" w14:paraId="308ECC41" w14:textId="77777777" w:rsidTr="000474D9">
        <w:trPr>
          <w:jc w:val="center"/>
        </w:trPr>
        <w:tc>
          <w:tcPr>
            <w:tcW w:w="4034" w:type="dxa"/>
            <w:vAlign w:val="center"/>
          </w:tcPr>
          <w:p w14:paraId="636C7E77" w14:textId="77777777" w:rsidR="002D586F" w:rsidRPr="007B6D63" w:rsidRDefault="002D586F" w:rsidP="00DA6656">
            <w:pPr>
              <w:jc w:val="center"/>
              <w:rPr>
                <w:b/>
              </w:rPr>
            </w:pPr>
            <w:r w:rsidRPr="007B6D63">
              <w:rPr>
                <w:b/>
              </w:rPr>
              <w:t xml:space="preserve">Diseño Prototipo </w:t>
            </w:r>
          </w:p>
        </w:tc>
        <w:tc>
          <w:tcPr>
            <w:tcW w:w="4454" w:type="dxa"/>
            <w:vAlign w:val="center"/>
          </w:tcPr>
          <w:p w14:paraId="543C8388" w14:textId="77777777" w:rsidR="002D586F" w:rsidRDefault="002D586F" w:rsidP="00DA6656">
            <w:pPr>
              <w:jc w:val="center"/>
            </w:pPr>
            <w:r>
              <w:t>008</w:t>
            </w:r>
          </w:p>
        </w:tc>
      </w:tr>
      <w:tr w:rsidR="002D586F" w14:paraId="0EBE149C" w14:textId="77777777" w:rsidTr="000474D9">
        <w:trPr>
          <w:trHeight w:val="1694"/>
          <w:jc w:val="center"/>
        </w:trPr>
        <w:tc>
          <w:tcPr>
            <w:tcW w:w="4034" w:type="dxa"/>
            <w:vAlign w:val="center"/>
          </w:tcPr>
          <w:p w14:paraId="713E96E7" w14:textId="77777777" w:rsidR="002D586F" w:rsidRPr="007B6D63" w:rsidRDefault="002D586F" w:rsidP="00DA6656">
            <w:pPr>
              <w:jc w:val="center"/>
              <w:rPr>
                <w:b/>
              </w:rPr>
            </w:pPr>
            <w:r w:rsidRPr="007B6D63">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78A4DF7B" w14:textId="77777777" w:rsidTr="00DA6656">
              <w:tc>
                <w:tcPr>
                  <w:tcW w:w="3429" w:type="dxa"/>
                </w:tcPr>
                <w:p w14:paraId="09300C17" w14:textId="77777777" w:rsidR="002D586F" w:rsidRDefault="002D586F" w:rsidP="00DA6656">
                  <w:pPr>
                    <w:jc w:val="center"/>
                  </w:pPr>
                  <w:r>
                    <w:t>Aceptado sin cambios</w:t>
                  </w:r>
                </w:p>
              </w:tc>
              <w:tc>
                <w:tcPr>
                  <w:tcW w:w="425" w:type="dxa"/>
                </w:tcPr>
                <w:p w14:paraId="134C7EB0" w14:textId="77777777" w:rsidR="002D586F" w:rsidRDefault="002D586F" w:rsidP="00DA6656">
                  <w:pPr>
                    <w:jc w:val="center"/>
                  </w:pPr>
                </w:p>
              </w:tc>
            </w:tr>
            <w:tr w:rsidR="002D586F" w14:paraId="30C68AF7" w14:textId="77777777" w:rsidTr="00DA6656">
              <w:tc>
                <w:tcPr>
                  <w:tcW w:w="3429" w:type="dxa"/>
                </w:tcPr>
                <w:p w14:paraId="681E5EB4" w14:textId="77777777" w:rsidR="002D586F" w:rsidRDefault="002D586F" w:rsidP="00DA6656">
                  <w:pPr>
                    <w:jc w:val="center"/>
                  </w:pPr>
                  <w:r>
                    <w:t>Aceptados con cambios</w:t>
                  </w:r>
                </w:p>
              </w:tc>
              <w:tc>
                <w:tcPr>
                  <w:tcW w:w="425" w:type="dxa"/>
                </w:tcPr>
                <w:p w14:paraId="70240451" w14:textId="068B991F" w:rsidR="002D586F" w:rsidRDefault="000D6F64" w:rsidP="00DA6656">
                  <w:pPr>
                    <w:jc w:val="center"/>
                  </w:pPr>
                  <w:r>
                    <w:t>X</w:t>
                  </w:r>
                </w:p>
              </w:tc>
            </w:tr>
            <w:tr w:rsidR="002D586F" w14:paraId="2562DB43" w14:textId="77777777" w:rsidTr="00DA6656">
              <w:tc>
                <w:tcPr>
                  <w:tcW w:w="3429" w:type="dxa"/>
                </w:tcPr>
                <w:p w14:paraId="4BCE032A" w14:textId="77777777" w:rsidR="002D586F" w:rsidRDefault="002D586F" w:rsidP="00DA6656">
                  <w:pPr>
                    <w:jc w:val="center"/>
                  </w:pPr>
                  <w:r>
                    <w:t>Rediseñar</w:t>
                  </w:r>
                </w:p>
              </w:tc>
              <w:tc>
                <w:tcPr>
                  <w:tcW w:w="425" w:type="dxa"/>
                </w:tcPr>
                <w:p w14:paraId="395C4F81" w14:textId="77777777" w:rsidR="002D586F" w:rsidRDefault="002D586F" w:rsidP="00DA6656">
                  <w:pPr>
                    <w:jc w:val="center"/>
                  </w:pPr>
                </w:p>
              </w:tc>
            </w:tr>
          </w:tbl>
          <w:p w14:paraId="5C82532F" w14:textId="77777777" w:rsidR="002D586F" w:rsidRDefault="002D586F" w:rsidP="00DA6656">
            <w:pPr>
              <w:jc w:val="center"/>
            </w:pPr>
          </w:p>
        </w:tc>
      </w:tr>
      <w:tr w:rsidR="002D586F" w14:paraId="2555A4EB" w14:textId="77777777" w:rsidTr="000474D9">
        <w:trPr>
          <w:trHeight w:val="1136"/>
          <w:jc w:val="center"/>
        </w:trPr>
        <w:tc>
          <w:tcPr>
            <w:tcW w:w="8488" w:type="dxa"/>
            <w:gridSpan w:val="2"/>
          </w:tcPr>
          <w:p w14:paraId="2D2952AE" w14:textId="77D6DAE3" w:rsidR="002D586F" w:rsidRDefault="002D586F" w:rsidP="00DA6656">
            <w:r w:rsidRPr="007B6D63">
              <w:rPr>
                <w:b/>
              </w:rPr>
              <w:t>Observaciones</w:t>
            </w:r>
            <w:r>
              <w:t xml:space="preserve">. </w:t>
            </w:r>
            <w:r w:rsidR="007B6D63">
              <w:t xml:space="preserve">–  se solicitado agregar un botón extra de tratamientos donde estará incluido </w:t>
            </w:r>
            <w:proofErr w:type="gramStart"/>
            <w:r w:rsidR="007B6D63">
              <w:t>un odontograma especial</w:t>
            </w:r>
            <w:proofErr w:type="gramEnd"/>
            <w:r w:rsidR="007B6D63">
              <w:t xml:space="preserve"> para llevar los nuevos tratamientos, una sección de costos que ha tenido el paciente, y en la pantalla principal, listar los tratamientos que el médico</w:t>
            </w:r>
            <w:r w:rsidR="002D163F">
              <w:t>.</w:t>
            </w:r>
          </w:p>
        </w:tc>
      </w:tr>
      <w:tr w:rsidR="002D586F" w14:paraId="0368C58B" w14:textId="77777777" w:rsidTr="000474D9">
        <w:trPr>
          <w:trHeight w:val="1136"/>
          <w:jc w:val="center"/>
        </w:trPr>
        <w:tc>
          <w:tcPr>
            <w:tcW w:w="8488" w:type="dxa"/>
            <w:gridSpan w:val="2"/>
          </w:tcPr>
          <w:p w14:paraId="0B6EC0DA" w14:textId="77777777" w:rsidR="002D586F" w:rsidRPr="007B6D63" w:rsidRDefault="002D586F" w:rsidP="00DA6656">
            <w:pPr>
              <w:rPr>
                <w:b/>
              </w:rPr>
            </w:pPr>
            <w:r w:rsidRPr="007B6D63">
              <w:rPr>
                <w:b/>
              </w:rPr>
              <w:t>Pantalla de Software</w:t>
            </w:r>
          </w:p>
          <w:p w14:paraId="61A49EB1" w14:textId="52E18C06" w:rsidR="00743395" w:rsidRDefault="00743395" w:rsidP="00DA6656">
            <w:r>
              <w:rPr>
                <w:noProof/>
              </w:rPr>
              <w:drawing>
                <wp:inline distT="0" distB="0" distL="0" distR="0" wp14:anchorId="31C5B199" wp14:editId="083B183F">
                  <wp:extent cx="5396230" cy="187833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96230" cy="1878330"/>
                          </a:xfrm>
                          <a:prstGeom prst="rect">
                            <a:avLst/>
                          </a:prstGeom>
                        </pic:spPr>
                      </pic:pic>
                    </a:graphicData>
                  </a:graphic>
                </wp:inline>
              </w:drawing>
            </w:r>
          </w:p>
        </w:tc>
      </w:tr>
    </w:tbl>
    <w:p w14:paraId="656F25C8" w14:textId="01414FE0" w:rsidR="00743395" w:rsidRDefault="00743395" w:rsidP="002D586F"/>
    <w:p w14:paraId="41A1F035" w14:textId="77777777" w:rsidR="00743395" w:rsidRDefault="00743395">
      <w:r>
        <w:br w:type="page"/>
      </w:r>
    </w:p>
    <w:p w14:paraId="65477430" w14:textId="77777777" w:rsidR="002D586F" w:rsidRDefault="002D586F" w:rsidP="002D586F"/>
    <w:p w14:paraId="0A19E694" w14:textId="3485B15B"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w:t>
      </w:r>
      <w:r w:rsidR="002F0F85">
        <w:rPr>
          <w:noProof/>
        </w:rPr>
        <w:fldChar w:fldCharType="end"/>
      </w:r>
      <w:r>
        <w:t xml:space="preserve">. </w:t>
      </w:r>
      <w:r w:rsidRPr="00607F91">
        <w:t xml:space="preserve">PANTALLA DE ACEPTACIÓN - </w:t>
      </w:r>
      <w:r>
        <w:t>EDITAR INFORMACIÓN FICHA MÉDICA</w:t>
      </w:r>
    </w:p>
    <w:tbl>
      <w:tblPr>
        <w:tblStyle w:val="TableGrid"/>
        <w:tblW w:w="0" w:type="auto"/>
        <w:jc w:val="center"/>
        <w:tblLook w:val="04A0" w:firstRow="1" w:lastRow="0" w:firstColumn="1" w:lastColumn="0" w:noHBand="0" w:noVBand="1"/>
      </w:tblPr>
      <w:tblGrid>
        <w:gridCol w:w="3846"/>
        <w:gridCol w:w="4642"/>
      </w:tblGrid>
      <w:tr w:rsidR="002D586F" w14:paraId="274EB8AF" w14:textId="77777777" w:rsidTr="000474D9">
        <w:trPr>
          <w:jc w:val="center"/>
        </w:trPr>
        <w:tc>
          <w:tcPr>
            <w:tcW w:w="8488" w:type="dxa"/>
            <w:gridSpan w:val="2"/>
            <w:vAlign w:val="center"/>
          </w:tcPr>
          <w:p w14:paraId="74096403" w14:textId="77777777" w:rsidR="002D586F" w:rsidRPr="00992522" w:rsidRDefault="002D586F" w:rsidP="00DA6656">
            <w:pPr>
              <w:jc w:val="center"/>
              <w:rPr>
                <w:b/>
              </w:rPr>
            </w:pPr>
            <w:r>
              <w:rPr>
                <w:b/>
              </w:rPr>
              <w:t xml:space="preserve">Editar información ficha médica </w:t>
            </w:r>
          </w:p>
        </w:tc>
      </w:tr>
      <w:tr w:rsidR="002D586F" w14:paraId="6A19A086" w14:textId="77777777" w:rsidTr="000474D9">
        <w:trPr>
          <w:jc w:val="center"/>
        </w:trPr>
        <w:tc>
          <w:tcPr>
            <w:tcW w:w="4034" w:type="dxa"/>
            <w:vAlign w:val="center"/>
          </w:tcPr>
          <w:p w14:paraId="120FD324" w14:textId="77777777" w:rsidR="002D586F" w:rsidRPr="002D163F" w:rsidRDefault="002D586F" w:rsidP="00DA6656">
            <w:pPr>
              <w:jc w:val="center"/>
              <w:rPr>
                <w:b/>
              </w:rPr>
            </w:pPr>
            <w:r w:rsidRPr="002D163F">
              <w:rPr>
                <w:b/>
              </w:rPr>
              <w:t xml:space="preserve">Diseño Prototipo </w:t>
            </w:r>
          </w:p>
        </w:tc>
        <w:tc>
          <w:tcPr>
            <w:tcW w:w="4454" w:type="dxa"/>
            <w:vAlign w:val="center"/>
          </w:tcPr>
          <w:p w14:paraId="0423BD16" w14:textId="77777777" w:rsidR="002D586F" w:rsidRDefault="002D586F" w:rsidP="00DA6656">
            <w:pPr>
              <w:jc w:val="center"/>
            </w:pPr>
            <w:r>
              <w:t>009</w:t>
            </w:r>
          </w:p>
        </w:tc>
      </w:tr>
      <w:tr w:rsidR="002D586F" w14:paraId="2A1753B6" w14:textId="77777777" w:rsidTr="000474D9">
        <w:trPr>
          <w:trHeight w:val="1694"/>
          <w:jc w:val="center"/>
        </w:trPr>
        <w:tc>
          <w:tcPr>
            <w:tcW w:w="4034" w:type="dxa"/>
            <w:vAlign w:val="center"/>
          </w:tcPr>
          <w:p w14:paraId="743022F9" w14:textId="77777777" w:rsidR="002D586F" w:rsidRPr="002D163F" w:rsidRDefault="002D586F" w:rsidP="00DA6656">
            <w:pPr>
              <w:jc w:val="center"/>
              <w:rPr>
                <w:b/>
              </w:rPr>
            </w:pPr>
            <w:r w:rsidRPr="002D163F">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E78D37F" w14:textId="77777777" w:rsidTr="00DA6656">
              <w:tc>
                <w:tcPr>
                  <w:tcW w:w="3429" w:type="dxa"/>
                </w:tcPr>
                <w:p w14:paraId="75BA92AE" w14:textId="77777777" w:rsidR="002D586F" w:rsidRDefault="002D586F" w:rsidP="00DA6656">
                  <w:pPr>
                    <w:jc w:val="center"/>
                  </w:pPr>
                  <w:r>
                    <w:t>Aceptado sin cambios</w:t>
                  </w:r>
                </w:p>
              </w:tc>
              <w:tc>
                <w:tcPr>
                  <w:tcW w:w="425" w:type="dxa"/>
                </w:tcPr>
                <w:p w14:paraId="119A1087" w14:textId="03087528" w:rsidR="002D586F" w:rsidRDefault="002D163F" w:rsidP="00DA6656">
                  <w:pPr>
                    <w:jc w:val="center"/>
                  </w:pPr>
                  <w:r>
                    <w:t>X</w:t>
                  </w:r>
                </w:p>
              </w:tc>
            </w:tr>
            <w:tr w:rsidR="002D586F" w14:paraId="627794F8" w14:textId="77777777" w:rsidTr="00DA6656">
              <w:tc>
                <w:tcPr>
                  <w:tcW w:w="3429" w:type="dxa"/>
                </w:tcPr>
                <w:p w14:paraId="5C56A1C7" w14:textId="77777777" w:rsidR="002D586F" w:rsidRDefault="002D586F" w:rsidP="00DA6656">
                  <w:pPr>
                    <w:jc w:val="center"/>
                  </w:pPr>
                  <w:r>
                    <w:t>Aceptados con cambios</w:t>
                  </w:r>
                </w:p>
              </w:tc>
              <w:tc>
                <w:tcPr>
                  <w:tcW w:w="425" w:type="dxa"/>
                </w:tcPr>
                <w:p w14:paraId="028925B0" w14:textId="77777777" w:rsidR="002D586F" w:rsidRDefault="002D586F" w:rsidP="00DA6656">
                  <w:pPr>
                    <w:jc w:val="center"/>
                  </w:pPr>
                </w:p>
              </w:tc>
            </w:tr>
            <w:tr w:rsidR="002D586F" w14:paraId="19A756C8" w14:textId="77777777" w:rsidTr="00DA6656">
              <w:tc>
                <w:tcPr>
                  <w:tcW w:w="3429" w:type="dxa"/>
                </w:tcPr>
                <w:p w14:paraId="209AEB9A" w14:textId="77777777" w:rsidR="002D586F" w:rsidRDefault="002D586F" w:rsidP="00DA6656">
                  <w:pPr>
                    <w:jc w:val="center"/>
                  </w:pPr>
                  <w:r>
                    <w:t>Rediseñar</w:t>
                  </w:r>
                </w:p>
              </w:tc>
              <w:tc>
                <w:tcPr>
                  <w:tcW w:w="425" w:type="dxa"/>
                </w:tcPr>
                <w:p w14:paraId="724D46F0" w14:textId="77777777" w:rsidR="002D586F" w:rsidRDefault="002D586F" w:rsidP="00DA6656">
                  <w:pPr>
                    <w:jc w:val="center"/>
                  </w:pPr>
                </w:p>
              </w:tc>
            </w:tr>
          </w:tbl>
          <w:p w14:paraId="43B8F838" w14:textId="77777777" w:rsidR="002D586F" w:rsidRDefault="002D586F" w:rsidP="00DA6656">
            <w:pPr>
              <w:jc w:val="center"/>
            </w:pPr>
          </w:p>
        </w:tc>
      </w:tr>
      <w:tr w:rsidR="002D586F" w14:paraId="1DC54463" w14:textId="77777777" w:rsidTr="000474D9">
        <w:trPr>
          <w:trHeight w:val="1136"/>
          <w:jc w:val="center"/>
        </w:trPr>
        <w:tc>
          <w:tcPr>
            <w:tcW w:w="8488" w:type="dxa"/>
            <w:gridSpan w:val="2"/>
          </w:tcPr>
          <w:p w14:paraId="5BF33F03" w14:textId="24428EA4" w:rsidR="002D586F" w:rsidRDefault="002D586F" w:rsidP="00DA6656">
            <w:r w:rsidRPr="002D163F">
              <w:rPr>
                <w:b/>
              </w:rPr>
              <w:t>Observaciones</w:t>
            </w:r>
            <w:r>
              <w:t>. -</w:t>
            </w:r>
            <w:r w:rsidR="002D163F">
              <w:t xml:space="preserve"> no se solicitó ningún cambio por parte del médico.</w:t>
            </w:r>
          </w:p>
        </w:tc>
      </w:tr>
      <w:tr w:rsidR="002D586F" w14:paraId="4BB2D0E4" w14:textId="77777777" w:rsidTr="000474D9">
        <w:trPr>
          <w:trHeight w:val="1136"/>
          <w:jc w:val="center"/>
        </w:trPr>
        <w:tc>
          <w:tcPr>
            <w:tcW w:w="8488" w:type="dxa"/>
            <w:gridSpan w:val="2"/>
          </w:tcPr>
          <w:p w14:paraId="535256B0" w14:textId="77777777" w:rsidR="002D586F" w:rsidRPr="002D163F" w:rsidRDefault="002D586F" w:rsidP="00DA6656">
            <w:pPr>
              <w:rPr>
                <w:b/>
              </w:rPr>
            </w:pPr>
            <w:r w:rsidRPr="002D163F">
              <w:rPr>
                <w:b/>
              </w:rPr>
              <w:t>Pantalla de Software</w:t>
            </w:r>
          </w:p>
          <w:p w14:paraId="33DD4BD4" w14:textId="6B97741D" w:rsidR="00743395" w:rsidRDefault="00743395" w:rsidP="00DA6656">
            <w:r>
              <w:rPr>
                <w:noProof/>
              </w:rPr>
              <w:drawing>
                <wp:inline distT="0" distB="0" distL="0" distR="0" wp14:anchorId="2C4E6224" wp14:editId="5617BE3E">
                  <wp:extent cx="5396230" cy="284289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396230" cy="2842895"/>
                          </a:xfrm>
                          <a:prstGeom prst="rect">
                            <a:avLst/>
                          </a:prstGeom>
                        </pic:spPr>
                      </pic:pic>
                    </a:graphicData>
                  </a:graphic>
                </wp:inline>
              </w:drawing>
            </w:r>
          </w:p>
        </w:tc>
      </w:tr>
    </w:tbl>
    <w:p w14:paraId="2604A29B" w14:textId="77777777" w:rsidR="002D586F" w:rsidRDefault="002D586F" w:rsidP="002D586F"/>
    <w:p w14:paraId="1ADEDDBE" w14:textId="77777777" w:rsidR="002D586F" w:rsidRDefault="002D586F" w:rsidP="002D586F">
      <w:r>
        <w:br w:type="page"/>
      </w:r>
    </w:p>
    <w:p w14:paraId="6EDC28FA" w14:textId="198C0DAF"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w:t>
      </w:r>
      <w:r w:rsidR="002F0F85">
        <w:rPr>
          <w:noProof/>
        </w:rPr>
        <w:fldChar w:fldCharType="end"/>
      </w:r>
      <w:r>
        <w:t xml:space="preserve">. </w:t>
      </w:r>
      <w:r w:rsidRPr="000D6D5F">
        <w:t xml:space="preserve">PANTALLA DE ACEPTACIÓN - </w:t>
      </w:r>
      <w:r>
        <w:t>FICHAS DE ATENCIÓN</w:t>
      </w:r>
    </w:p>
    <w:tbl>
      <w:tblPr>
        <w:tblStyle w:val="TableGrid"/>
        <w:tblW w:w="0" w:type="auto"/>
        <w:jc w:val="center"/>
        <w:tblLook w:val="04A0" w:firstRow="1" w:lastRow="0" w:firstColumn="1" w:lastColumn="0" w:noHBand="0" w:noVBand="1"/>
      </w:tblPr>
      <w:tblGrid>
        <w:gridCol w:w="4244"/>
        <w:gridCol w:w="4244"/>
      </w:tblGrid>
      <w:tr w:rsidR="002D586F" w14:paraId="1ACD00A8" w14:textId="77777777" w:rsidTr="000474D9">
        <w:trPr>
          <w:jc w:val="center"/>
        </w:trPr>
        <w:tc>
          <w:tcPr>
            <w:tcW w:w="8488" w:type="dxa"/>
            <w:gridSpan w:val="2"/>
            <w:vAlign w:val="center"/>
          </w:tcPr>
          <w:p w14:paraId="72ED75CC" w14:textId="77777777" w:rsidR="002D586F" w:rsidRPr="00992522" w:rsidRDefault="002D586F" w:rsidP="00DA6656">
            <w:pPr>
              <w:jc w:val="center"/>
              <w:rPr>
                <w:b/>
              </w:rPr>
            </w:pPr>
            <w:r>
              <w:rPr>
                <w:b/>
              </w:rPr>
              <w:t xml:space="preserve">Creación de ficha atención por visita médica </w:t>
            </w:r>
          </w:p>
        </w:tc>
      </w:tr>
      <w:tr w:rsidR="002D586F" w14:paraId="6587ED74" w14:textId="77777777" w:rsidTr="000474D9">
        <w:trPr>
          <w:jc w:val="center"/>
        </w:trPr>
        <w:tc>
          <w:tcPr>
            <w:tcW w:w="4244" w:type="dxa"/>
            <w:vAlign w:val="center"/>
          </w:tcPr>
          <w:p w14:paraId="459EF616" w14:textId="77777777" w:rsidR="002D586F" w:rsidRPr="00545FB7" w:rsidRDefault="002D586F" w:rsidP="00DA6656">
            <w:pPr>
              <w:jc w:val="center"/>
              <w:rPr>
                <w:b/>
              </w:rPr>
            </w:pPr>
            <w:r w:rsidRPr="00545FB7">
              <w:rPr>
                <w:b/>
              </w:rPr>
              <w:t xml:space="preserve">Diseño Prototipo </w:t>
            </w:r>
          </w:p>
        </w:tc>
        <w:tc>
          <w:tcPr>
            <w:tcW w:w="4244" w:type="dxa"/>
            <w:vAlign w:val="center"/>
          </w:tcPr>
          <w:p w14:paraId="7E5387A6" w14:textId="77777777" w:rsidR="002D586F" w:rsidRDefault="002D586F" w:rsidP="00DA6656">
            <w:pPr>
              <w:jc w:val="center"/>
            </w:pPr>
            <w:r>
              <w:t>010</w:t>
            </w:r>
          </w:p>
        </w:tc>
      </w:tr>
      <w:tr w:rsidR="002D586F" w14:paraId="6BF4DF6A" w14:textId="77777777" w:rsidTr="000474D9">
        <w:trPr>
          <w:trHeight w:val="1694"/>
          <w:jc w:val="center"/>
        </w:trPr>
        <w:tc>
          <w:tcPr>
            <w:tcW w:w="4244" w:type="dxa"/>
            <w:vAlign w:val="center"/>
          </w:tcPr>
          <w:p w14:paraId="2AAD689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44EF11A1" w14:textId="77777777" w:rsidTr="00DA6656">
              <w:tc>
                <w:tcPr>
                  <w:tcW w:w="3429" w:type="dxa"/>
                </w:tcPr>
                <w:p w14:paraId="599310F9" w14:textId="77777777" w:rsidR="002D586F" w:rsidRDefault="002D586F" w:rsidP="00DA6656">
                  <w:pPr>
                    <w:jc w:val="center"/>
                  </w:pPr>
                  <w:r>
                    <w:t>Aceptado sin cambios</w:t>
                  </w:r>
                </w:p>
              </w:tc>
              <w:tc>
                <w:tcPr>
                  <w:tcW w:w="425" w:type="dxa"/>
                </w:tcPr>
                <w:p w14:paraId="79FEF44C" w14:textId="77777777" w:rsidR="002D586F" w:rsidRDefault="002D586F" w:rsidP="00DA6656">
                  <w:pPr>
                    <w:jc w:val="center"/>
                  </w:pPr>
                </w:p>
              </w:tc>
            </w:tr>
            <w:tr w:rsidR="002D586F" w14:paraId="29FCC102" w14:textId="77777777" w:rsidTr="00DA6656">
              <w:tc>
                <w:tcPr>
                  <w:tcW w:w="3429" w:type="dxa"/>
                </w:tcPr>
                <w:p w14:paraId="22841772" w14:textId="77777777" w:rsidR="002D586F" w:rsidRDefault="002D586F" w:rsidP="00DA6656">
                  <w:pPr>
                    <w:jc w:val="center"/>
                  </w:pPr>
                  <w:r>
                    <w:t>Aceptados con cambios</w:t>
                  </w:r>
                </w:p>
              </w:tc>
              <w:tc>
                <w:tcPr>
                  <w:tcW w:w="425" w:type="dxa"/>
                </w:tcPr>
                <w:p w14:paraId="40842E9B" w14:textId="77777777" w:rsidR="002D586F" w:rsidRDefault="002D586F" w:rsidP="00DA6656">
                  <w:pPr>
                    <w:jc w:val="center"/>
                  </w:pPr>
                </w:p>
              </w:tc>
            </w:tr>
            <w:tr w:rsidR="002D586F" w14:paraId="78FEA59A" w14:textId="77777777" w:rsidTr="00DA6656">
              <w:tc>
                <w:tcPr>
                  <w:tcW w:w="3429" w:type="dxa"/>
                </w:tcPr>
                <w:p w14:paraId="60853541" w14:textId="77777777" w:rsidR="002D586F" w:rsidRDefault="002D586F" w:rsidP="00DA6656">
                  <w:pPr>
                    <w:jc w:val="center"/>
                  </w:pPr>
                  <w:r>
                    <w:t>Rediseñar</w:t>
                  </w:r>
                </w:p>
              </w:tc>
              <w:tc>
                <w:tcPr>
                  <w:tcW w:w="425" w:type="dxa"/>
                </w:tcPr>
                <w:p w14:paraId="7158DC0C" w14:textId="58C321E5" w:rsidR="002D586F" w:rsidRDefault="00545FB7" w:rsidP="00DA6656">
                  <w:pPr>
                    <w:jc w:val="center"/>
                  </w:pPr>
                  <w:r>
                    <w:t>X</w:t>
                  </w:r>
                </w:p>
              </w:tc>
            </w:tr>
          </w:tbl>
          <w:p w14:paraId="5C23FEDA" w14:textId="77777777" w:rsidR="002D586F" w:rsidRDefault="002D586F" w:rsidP="00DA6656">
            <w:pPr>
              <w:jc w:val="center"/>
            </w:pPr>
          </w:p>
        </w:tc>
      </w:tr>
      <w:tr w:rsidR="002D586F" w14:paraId="26751E5A" w14:textId="77777777" w:rsidTr="000474D9">
        <w:trPr>
          <w:trHeight w:val="1136"/>
          <w:jc w:val="center"/>
        </w:trPr>
        <w:tc>
          <w:tcPr>
            <w:tcW w:w="8488" w:type="dxa"/>
            <w:gridSpan w:val="2"/>
          </w:tcPr>
          <w:p w14:paraId="2C2BC6C4" w14:textId="476D4EEA" w:rsidR="002D586F" w:rsidRDefault="002D586F" w:rsidP="00DA6656">
            <w:r w:rsidRPr="00545FB7">
              <w:rPr>
                <w:b/>
              </w:rPr>
              <w:t>Observaciones</w:t>
            </w:r>
            <w:r>
              <w:t xml:space="preserve">. </w:t>
            </w:r>
            <w:r w:rsidR="00545FB7">
              <w:t>– fue solicitado eliminar esta sección por motivos que esta información ya esta incluido en la ficha médica.</w:t>
            </w:r>
          </w:p>
        </w:tc>
      </w:tr>
      <w:tr w:rsidR="002D586F" w14:paraId="65F05831" w14:textId="77777777" w:rsidTr="000474D9">
        <w:trPr>
          <w:trHeight w:val="1136"/>
          <w:jc w:val="center"/>
        </w:trPr>
        <w:tc>
          <w:tcPr>
            <w:tcW w:w="8488" w:type="dxa"/>
            <w:gridSpan w:val="2"/>
          </w:tcPr>
          <w:p w14:paraId="761A31AB" w14:textId="77777777" w:rsidR="002D586F" w:rsidRPr="00545FB7" w:rsidRDefault="002D586F" w:rsidP="00DA6656">
            <w:pPr>
              <w:rPr>
                <w:b/>
              </w:rPr>
            </w:pPr>
            <w:r w:rsidRPr="00545FB7">
              <w:rPr>
                <w:b/>
              </w:rPr>
              <w:t>Pantalla de Software</w:t>
            </w:r>
          </w:p>
        </w:tc>
      </w:tr>
    </w:tbl>
    <w:p w14:paraId="50743F5E" w14:textId="77777777" w:rsidR="002D586F" w:rsidRDefault="002D586F" w:rsidP="002D586F"/>
    <w:p w14:paraId="3CC03166" w14:textId="2648B273"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II</w:t>
      </w:r>
      <w:r w:rsidR="002F0F85">
        <w:rPr>
          <w:noProof/>
        </w:rPr>
        <w:fldChar w:fldCharType="end"/>
      </w:r>
      <w:r>
        <w:t xml:space="preserve">. </w:t>
      </w:r>
      <w:r w:rsidRPr="001004A4">
        <w:t xml:space="preserve">PANTALLA DE ACEPTACIÓN </w:t>
      </w:r>
      <w:r w:rsidR="00182255" w:rsidRPr="001004A4">
        <w:t xml:space="preserve">- </w:t>
      </w:r>
      <w:r w:rsidR="00182255">
        <w:t>EDITAR</w:t>
      </w:r>
      <w:r>
        <w:t xml:space="preserve"> FICHAS DE ATENCIÓN</w:t>
      </w:r>
    </w:p>
    <w:tbl>
      <w:tblPr>
        <w:tblStyle w:val="TableGrid"/>
        <w:tblW w:w="0" w:type="auto"/>
        <w:jc w:val="center"/>
        <w:tblLook w:val="04A0" w:firstRow="1" w:lastRow="0" w:firstColumn="1" w:lastColumn="0" w:noHBand="0" w:noVBand="1"/>
      </w:tblPr>
      <w:tblGrid>
        <w:gridCol w:w="4244"/>
        <w:gridCol w:w="4244"/>
      </w:tblGrid>
      <w:tr w:rsidR="002D586F" w14:paraId="74E746EE" w14:textId="77777777" w:rsidTr="000474D9">
        <w:trPr>
          <w:jc w:val="center"/>
        </w:trPr>
        <w:tc>
          <w:tcPr>
            <w:tcW w:w="8488" w:type="dxa"/>
            <w:gridSpan w:val="2"/>
            <w:vAlign w:val="center"/>
          </w:tcPr>
          <w:p w14:paraId="16AFE4C0" w14:textId="77777777" w:rsidR="002D586F" w:rsidRPr="00992522" w:rsidRDefault="002D586F" w:rsidP="00DA6656">
            <w:pPr>
              <w:jc w:val="center"/>
              <w:rPr>
                <w:b/>
              </w:rPr>
            </w:pPr>
            <w:r>
              <w:rPr>
                <w:b/>
              </w:rPr>
              <w:t xml:space="preserve">Editar ficha atención por visita médica </w:t>
            </w:r>
          </w:p>
        </w:tc>
      </w:tr>
      <w:tr w:rsidR="002D586F" w14:paraId="1CD07C72" w14:textId="77777777" w:rsidTr="000474D9">
        <w:trPr>
          <w:jc w:val="center"/>
        </w:trPr>
        <w:tc>
          <w:tcPr>
            <w:tcW w:w="4244" w:type="dxa"/>
            <w:vAlign w:val="center"/>
          </w:tcPr>
          <w:p w14:paraId="6799069A" w14:textId="77777777" w:rsidR="002D586F" w:rsidRPr="00545FB7" w:rsidRDefault="002D586F" w:rsidP="00DA6656">
            <w:pPr>
              <w:jc w:val="center"/>
              <w:rPr>
                <w:b/>
              </w:rPr>
            </w:pPr>
            <w:r w:rsidRPr="00545FB7">
              <w:rPr>
                <w:b/>
              </w:rPr>
              <w:t xml:space="preserve">Diseño Prototipo </w:t>
            </w:r>
          </w:p>
        </w:tc>
        <w:tc>
          <w:tcPr>
            <w:tcW w:w="4244" w:type="dxa"/>
            <w:vAlign w:val="center"/>
          </w:tcPr>
          <w:p w14:paraId="749F42BF" w14:textId="77777777" w:rsidR="002D586F" w:rsidRDefault="002D586F" w:rsidP="00DA6656">
            <w:pPr>
              <w:jc w:val="center"/>
            </w:pPr>
            <w:r>
              <w:t>011</w:t>
            </w:r>
          </w:p>
        </w:tc>
      </w:tr>
      <w:tr w:rsidR="002D586F" w14:paraId="6AC5761F" w14:textId="77777777" w:rsidTr="000474D9">
        <w:trPr>
          <w:trHeight w:val="1694"/>
          <w:jc w:val="center"/>
        </w:trPr>
        <w:tc>
          <w:tcPr>
            <w:tcW w:w="4244" w:type="dxa"/>
            <w:vAlign w:val="center"/>
          </w:tcPr>
          <w:p w14:paraId="0542D9FD" w14:textId="77777777" w:rsidR="002D586F" w:rsidRPr="00545FB7" w:rsidRDefault="002D586F" w:rsidP="00DA6656">
            <w:pPr>
              <w:jc w:val="center"/>
              <w:rPr>
                <w:b/>
              </w:rPr>
            </w:pPr>
            <w:r w:rsidRPr="00545FB7">
              <w:rPr>
                <w:b/>
              </w:rPr>
              <w:t>Estado de Pruebas</w:t>
            </w:r>
          </w:p>
        </w:tc>
        <w:tc>
          <w:tcPr>
            <w:tcW w:w="4244" w:type="dxa"/>
            <w:vAlign w:val="center"/>
          </w:tcPr>
          <w:tbl>
            <w:tblPr>
              <w:tblStyle w:val="TableGrid"/>
              <w:tblW w:w="0" w:type="auto"/>
              <w:tblLook w:val="04A0" w:firstRow="1" w:lastRow="0" w:firstColumn="1" w:lastColumn="0" w:noHBand="0" w:noVBand="1"/>
            </w:tblPr>
            <w:tblGrid>
              <w:gridCol w:w="3429"/>
              <w:gridCol w:w="425"/>
            </w:tblGrid>
            <w:tr w:rsidR="002D586F" w14:paraId="2EFED1EB" w14:textId="77777777" w:rsidTr="00DA6656">
              <w:tc>
                <w:tcPr>
                  <w:tcW w:w="3429" w:type="dxa"/>
                </w:tcPr>
                <w:p w14:paraId="70B177B4" w14:textId="77777777" w:rsidR="002D586F" w:rsidRDefault="002D586F" w:rsidP="00DA6656">
                  <w:pPr>
                    <w:jc w:val="center"/>
                  </w:pPr>
                  <w:r>
                    <w:t>Aceptado sin cambios</w:t>
                  </w:r>
                </w:p>
              </w:tc>
              <w:tc>
                <w:tcPr>
                  <w:tcW w:w="425" w:type="dxa"/>
                </w:tcPr>
                <w:p w14:paraId="634A2874" w14:textId="77777777" w:rsidR="002D586F" w:rsidRDefault="002D586F" w:rsidP="00DA6656">
                  <w:pPr>
                    <w:jc w:val="center"/>
                  </w:pPr>
                </w:p>
              </w:tc>
            </w:tr>
            <w:tr w:rsidR="002D586F" w14:paraId="7B966D37" w14:textId="77777777" w:rsidTr="00DA6656">
              <w:tc>
                <w:tcPr>
                  <w:tcW w:w="3429" w:type="dxa"/>
                </w:tcPr>
                <w:p w14:paraId="00C7EDCE" w14:textId="77777777" w:rsidR="002D586F" w:rsidRDefault="002D586F" w:rsidP="00DA6656">
                  <w:pPr>
                    <w:jc w:val="center"/>
                  </w:pPr>
                  <w:r>
                    <w:t>Aceptados con cambios</w:t>
                  </w:r>
                </w:p>
              </w:tc>
              <w:tc>
                <w:tcPr>
                  <w:tcW w:w="425" w:type="dxa"/>
                </w:tcPr>
                <w:p w14:paraId="10FAAB9D" w14:textId="77777777" w:rsidR="002D586F" w:rsidRDefault="002D586F" w:rsidP="00DA6656">
                  <w:pPr>
                    <w:jc w:val="center"/>
                  </w:pPr>
                </w:p>
              </w:tc>
            </w:tr>
            <w:tr w:rsidR="002D586F" w14:paraId="23A78683" w14:textId="77777777" w:rsidTr="00DA6656">
              <w:tc>
                <w:tcPr>
                  <w:tcW w:w="3429" w:type="dxa"/>
                </w:tcPr>
                <w:p w14:paraId="54E8D1C0" w14:textId="77777777" w:rsidR="002D586F" w:rsidRDefault="002D586F" w:rsidP="00DA6656">
                  <w:pPr>
                    <w:jc w:val="center"/>
                  </w:pPr>
                  <w:r>
                    <w:t>Rediseñar</w:t>
                  </w:r>
                </w:p>
              </w:tc>
              <w:tc>
                <w:tcPr>
                  <w:tcW w:w="425" w:type="dxa"/>
                </w:tcPr>
                <w:p w14:paraId="02C3913D" w14:textId="18DCA2B5" w:rsidR="002D586F" w:rsidRDefault="00545FB7" w:rsidP="00DA6656">
                  <w:pPr>
                    <w:jc w:val="center"/>
                  </w:pPr>
                  <w:r>
                    <w:t>X</w:t>
                  </w:r>
                </w:p>
              </w:tc>
            </w:tr>
          </w:tbl>
          <w:p w14:paraId="6CE00FA7" w14:textId="77777777" w:rsidR="002D586F" w:rsidRDefault="002D586F" w:rsidP="00DA6656">
            <w:pPr>
              <w:jc w:val="center"/>
            </w:pPr>
          </w:p>
        </w:tc>
      </w:tr>
      <w:tr w:rsidR="002D586F" w14:paraId="347E1161" w14:textId="77777777" w:rsidTr="000474D9">
        <w:trPr>
          <w:trHeight w:val="1136"/>
          <w:jc w:val="center"/>
        </w:trPr>
        <w:tc>
          <w:tcPr>
            <w:tcW w:w="8488" w:type="dxa"/>
            <w:gridSpan w:val="2"/>
          </w:tcPr>
          <w:p w14:paraId="3451783A" w14:textId="785416FD" w:rsidR="002D586F" w:rsidRDefault="002D586F" w:rsidP="00DA6656">
            <w:r w:rsidRPr="00545FB7">
              <w:rPr>
                <w:b/>
              </w:rPr>
              <w:t>Observaciones</w:t>
            </w:r>
            <w:r>
              <w:t>. -</w:t>
            </w:r>
            <w:r w:rsidR="00545FB7">
              <w:t xml:space="preserve"> fue solicitado eliminar esta sección por motivos que esta información ya está incluido en la ficha médica.</w:t>
            </w:r>
          </w:p>
        </w:tc>
      </w:tr>
      <w:tr w:rsidR="002D586F" w14:paraId="791E3066" w14:textId="77777777" w:rsidTr="000474D9">
        <w:trPr>
          <w:trHeight w:val="1136"/>
          <w:jc w:val="center"/>
        </w:trPr>
        <w:tc>
          <w:tcPr>
            <w:tcW w:w="8488" w:type="dxa"/>
            <w:gridSpan w:val="2"/>
          </w:tcPr>
          <w:p w14:paraId="636D7494" w14:textId="77777777" w:rsidR="002D586F" w:rsidRPr="00545FB7" w:rsidRDefault="002D586F" w:rsidP="00DA6656">
            <w:pPr>
              <w:rPr>
                <w:b/>
              </w:rPr>
            </w:pPr>
            <w:r w:rsidRPr="00545FB7">
              <w:rPr>
                <w:b/>
              </w:rPr>
              <w:t>Pantalla de Software</w:t>
            </w:r>
          </w:p>
        </w:tc>
      </w:tr>
    </w:tbl>
    <w:p w14:paraId="1633A2B5" w14:textId="3CAC8525" w:rsidR="00DD4E39" w:rsidRDefault="00DD4E39" w:rsidP="002D586F"/>
    <w:p w14:paraId="417CA6C5" w14:textId="77777777" w:rsidR="00DD4E39" w:rsidRDefault="00DD4E39">
      <w:r>
        <w:br w:type="page"/>
      </w:r>
    </w:p>
    <w:p w14:paraId="68310C2A" w14:textId="77777777" w:rsidR="002D586F" w:rsidRDefault="002D586F" w:rsidP="002D586F"/>
    <w:p w14:paraId="60D17135" w14:textId="6427CFE9"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IV</w:t>
      </w:r>
      <w:r w:rsidR="002F0F85">
        <w:rPr>
          <w:noProof/>
        </w:rPr>
        <w:fldChar w:fldCharType="end"/>
      </w:r>
      <w:r>
        <w:t xml:space="preserve">. </w:t>
      </w:r>
      <w:r w:rsidRPr="0015101B">
        <w:t xml:space="preserve">PANTALLA DE ACEPTACIÓN </w:t>
      </w:r>
      <w:r w:rsidR="00182255" w:rsidRPr="0015101B">
        <w:t xml:space="preserve">- </w:t>
      </w:r>
      <w:r w:rsidR="00182255">
        <w:t>PANTALLA</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4DAFFA58" w14:textId="77777777" w:rsidTr="000474D9">
        <w:trPr>
          <w:jc w:val="center"/>
        </w:trPr>
        <w:tc>
          <w:tcPr>
            <w:tcW w:w="8488" w:type="dxa"/>
            <w:gridSpan w:val="2"/>
            <w:vAlign w:val="center"/>
          </w:tcPr>
          <w:p w14:paraId="55F5B1B9" w14:textId="77777777" w:rsidR="002D586F" w:rsidRPr="00992522" w:rsidRDefault="002D586F" w:rsidP="00DA6656">
            <w:pPr>
              <w:jc w:val="center"/>
              <w:rPr>
                <w:b/>
              </w:rPr>
            </w:pPr>
            <w:r>
              <w:rPr>
                <w:b/>
              </w:rPr>
              <w:t xml:space="preserve">Pantalla principal de odontograma </w:t>
            </w:r>
          </w:p>
        </w:tc>
      </w:tr>
      <w:tr w:rsidR="002D586F" w14:paraId="012BF302" w14:textId="77777777" w:rsidTr="000474D9">
        <w:trPr>
          <w:jc w:val="center"/>
        </w:trPr>
        <w:tc>
          <w:tcPr>
            <w:tcW w:w="4034" w:type="dxa"/>
            <w:vAlign w:val="center"/>
          </w:tcPr>
          <w:p w14:paraId="7323F0A3" w14:textId="77777777" w:rsidR="002D586F" w:rsidRPr="00182255" w:rsidRDefault="002D586F" w:rsidP="00DA6656">
            <w:pPr>
              <w:jc w:val="center"/>
              <w:rPr>
                <w:b/>
              </w:rPr>
            </w:pPr>
            <w:r w:rsidRPr="00182255">
              <w:rPr>
                <w:b/>
              </w:rPr>
              <w:t xml:space="preserve">Diseño Prototipo </w:t>
            </w:r>
          </w:p>
        </w:tc>
        <w:tc>
          <w:tcPr>
            <w:tcW w:w="4454" w:type="dxa"/>
            <w:vAlign w:val="center"/>
          </w:tcPr>
          <w:p w14:paraId="44D381EB" w14:textId="77777777" w:rsidR="002D586F" w:rsidRDefault="002D586F" w:rsidP="00DA6656">
            <w:pPr>
              <w:jc w:val="center"/>
            </w:pPr>
            <w:r>
              <w:t>012</w:t>
            </w:r>
          </w:p>
        </w:tc>
      </w:tr>
      <w:tr w:rsidR="002D586F" w14:paraId="3622713F" w14:textId="77777777" w:rsidTr="000474D9">
        <w:trPr>
          <w:trHeight w:val="1694"/>
          <w:jc w:val="center"/>
        </w:trPr>
        <w:tc>
          <w:tcPr>
            <w:tcW w:w="4034" w:type="dxa"/>
            <w:vAlign w:val="center"/>
          </w:tcPr>
          <w:p w14:paraId="0E165704" w14:textId="77777777" w:rsidR="002D586F" w:rsidRPr="00182255" w:rsidRDefault="002D586F" w:rsidP="00DA6656">
            <w:pPr>
              <w:jc w:val="center"/>
              <w:rPr>
                <w:b/>
              </w:rPr>
            </w:pPr>
            <w:r w:rsidRPr="00182255">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5DB8968C" w14:textId="77777777" w:rsidTr="00DA6656">
              <w:tc>
                <w:tcPr>
                  <w:tcW w:w="3429" w:type="dxa"/>
                </w:tcPr>
                <w:p w14:paraId="0A14EC48" w14:textId="77777777" w:rsidR="002D586F" w:rsidRDefault="002D586F" w:rsidP="00DA6656">
                  <w:pPr>
                    <w:jc w:val="center"/>
                  </w:pPr>
                  <w:r>
                    <w:t>Aceptado sin cambios</w:t>
                  </w:r>
                </w:p>
              </w:tc>
              <w:tc>
                <w:tcPr>
                  <w:tcW w:w="425" w:type="dxa"/>
                </w:tcPr>
                <w:p w14:paraId="5FB92B22" w14:textId="77777777" w:rsidR="002D586F" w:rsidRDefault="002D586F" w:rsidP="00DA6656">
                  <w:pPr>
                    <w:jc w:val="center"/>
                  </w:pPr>
                </w:p>
              </w:tc>
            </w:tr>
            <w:tr w:rsidR="002D586F" w14:paraId="368CF500" w14:textId="77777777" w:rsidTr="00DA6656">
              <w:tc>
                <w:tcPr>
                  <w:tcW w:w="3429" w:type="dxa"/>
                </w:tcPr>
                <w:p w14:paraId="0D745D44" w14:textId="77777777" w:rsidR="002D586F" w:rsidRDefault="002D586F" w:rsidP="00DA6656">
                  <w:pPr>
                    <w:jc w:val="center"/>
                  </w:pPr>
                  <w:r>
                    <w:t>Aceptados con cambios</w:t>
                  </w:r>
                </w:p>
              </w:tc>
              <w:tc>
                <w:tcPr>
                  <w:tcW w:w="425" w:type="dxa"/>
                </w:tcPr>
                <w:p w14:paraId="442ABC77" w14:textId="77777777" w:rsidR="002D586F" w:rsidRDefault="002D586F" w:rsidP="00DA6656">
                  <w:pPr>
                    <w:jc w:val="center"/>
                  </w:pPr>
                </w:p>
              </w:tc>
            </w:tr>
            <w:tr w:rsidR="002D586F" w14:paraId="47C4D287" w14:textId="77777777" w:rsidTr="00DA6656">
              <w:tc>
                <w:tcPr>
                  <w:tcW w:w="3429" w:type="dxa"/>
                </w:tcPr>
                <w:p w14:paraId="589FDDAF" w14:textId="77777777" w:rsidR="002D586F" w:rsidRDefault="002D586F" w:rsidP="00DA6656">
                  <w:pPr>
                    <w:jc w:val="center"/>
                  </w:pPr>
                  <w:r>
                    <w:t>Rediseñar</w:t>
                  </w:r>
                </w:p>
              </w:tc>
              <w:tc>
                <w:tcPr>
                  <w:tcW w:w="425" w:type="dxa"/>
                </w:tcPr>
                <w:p w14:paraId="080876DE" w14:textId="02CC155D" w:rsidR="002D586F" w:rsidRDefault="0047043F" w:rsidP="00DA6656">
                  <w:pPr>
                    <w:jc w:val="center"/>
                  </w:pPr>
                  <w:r>
                    <w:t>X</w:t>
                  </w:r>
                </w:p>
              </w:tc>
            </w:tr>
          </w:tbl>
          <w:p w14:paraId="64CD6181" w14:textId="77777777" w:rsidR="002D586F" w:rsidRDefault="002D586F" w:rsidP="00DA6656">
            <w:pPr>
              <w:jc w:val="center"/>
            </w:pPr>
          </w:p>
        </w:tc>
      </w:tr>
      <w:tr w:rsidR="002D586F" w14:paraId="00059D1E" w14:textId="77777777" w:rsidTr="000474D9">
        <w:trPr>
          <w:trHeight w:val="1136"/>
          <w:jc w:val="center"/>
        </w:trPr>
        <w:tc>
          <w:tcPr>
            <w:tcW w:w="8488" w:type="dxa"/>
            <w:gridSpan w:val="2"/>
          </w:tcPr>
          <w:p w14:paraId="625F607E" w14:textId="0AEECEA6" w:rsidR="002D586F" w:rsidRDefault="002D586F" w:rsidP="00DA6656">
            <w:r w:rsidRPr="00182255">
              <w:rPr>
                <w:b/>
              </w:rPr>
              <w:t>Observaciones</w:t>
            </w:r>
            <w:r>
              <w:t xml:space="preserve">. </w:t>
            </w:r>
            <w:r w:rsidR="00182255">
              <w:t>– fue solicitado eliminar de la sección “cara” de tratamientos realizados</w:t>
            </w:r>
            <w:r w:rsidR="0047043F">
              <w:t xml:space="preserve">, por motivos que no era primordial en </w:t>
            </w:r>
            <w:r w:rsidR="00574F92">
              <w:t>el odontograma</w:t>
            </w:r>
            <w:r w:rsidR="0047043F">
              <w:t>, se debe agregar una lista de más procedimientos, y un apartado de salud orar.</w:t>
            </w:r>
            <w:r w:rsidR="00182255">
              <w:t xml:space="preserve"> </w:t>
            </w:r>
          </w:p>
        </w:tc>
      </w:tr>
      <w:tr w:rsidR="002D586F" w14:paraId="46C1E9F5" w14:textId="77777777" w:rsidTr="000474D9">
        <w:trPr>
          <w:trHeight w:val="1136"/>
          <w:jc w:val="center"/>
        </w:trPr>
        <w:tc>
          <w:tcPr>
            <w:tcW w:w="8488" w:type="dxa"/>
            <w:gridSpan w:val="2"/>
          </w:tcPr>
          <w:p w14:paraId="7C87D74E" w14:textId="77777777" w:rsidR="002D586F" w:rsidRPr="00182255" w:rsidRDefault="002D586F" w:rsidP="00DA6656">
            <w:pPr>
              <w:rPr>
                <w:b/>
              </w:rPr>
            </w:pPr>
            <w:r w:rsidRPr="00182255">
              <w:rPr>
                <w:b/>
              </w:rPr>
              <w:t>Pantalla de Software</w:t>
            </w:r>
          </w:p>
          <w:p w14:paraId="7269251E" w14:textId="60A99B3D" w:rsidR="00743395" w:rsidRDefault="00743395" w:rsidP="00DA6656">
            <w:r>
              <w:rPr>
                <w:noProof/>
              </w:rPr>
              <w:drawing>
                <wp:inline distT="0" distB="0" distL="0" distR="0" wp14:anchorId="65B56712" wp14:editId="7B401DAA">
                  <wp:extent cx="5396230" cy="238633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396230" cy="2386330"/>
                          </a:xfrm>
                          <a:prstGeom prst="rect">
                            <a:avLst/>
                          </a:prstGeom>
                        </pic:spPr>
                      </pic:pic>
                    </a:graphicData>
                  </a:graphic>
                </wp:inline>
              </w:drawing>
            </w:r>
          </w:p>
        </w:tc>
      </w:tr>
    </w:tbl>
    <w:p w14:paraId="18393F96" w14:textId="77777777" w:rsidR="002D586F" w:rsidRDefault="002D586F" w:rsidP="002D586F"/>
    <w:p w14:paraId="67492053" w14:textId="77777777" w:rsidR="002D586F" w:rsidRDefault="002D586F" w:rsidP="002D586F">
      <w:r>
        <w:br w:type="page"/>
      </w:r>
    </w:p>
    <w:p w14:paraId="4A0F1EAD" w14:textId="1F4A5EFB" w:rsidR="00DD4E39" w:rsidRDefault="00DD4E39" w:rsidP="00DD4E39">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sidR="00E259F1">
        <w:rPr>
          <w:noProof/>
        </w:rPr>
        <w:t>XXXV</w:t>
      </w:r>
      <w:r w:rsidR="002F0F85">
        <w:rPr>
          <w:noProof/>
        </w:rPr>
        <w:fldChar w:fldCharType="end"/>
      </w:r>
      <w:r>
        <w:t xml:space="preserve">. </w:t>
      </w:r>
      <w:r w:rsidRPr="00F2666A">
        <w:t xml:space="preserve">PANTALLA DE ACEPTACIÓN - </w:t>
      </w:r>
      <w:r>
        <w:t>REGISTRO DE INFORMACIÓN DE ODONTOGRAMA</w:t>
      </w:r>
    </w:p>
    <w:tbl>
      <w:tblPr>
        <w:tblStyle w:val="TableGrid"/>
        <w:tblW w:w="0" w:type="auto"/>
        <w:jc w:val="center"/>
        <w:tblLook w:val="04A0" w:firstRow="1" w:lastRow="0" w:firstColumn="1" w:lastColumn="0" w:noHBand="0" w:noVBand="1"/>
      </w:tblPr>
      <w:tblGrid>
        <w:gridCol w:w="3846"/>
        <w:gridCol w:w="4642"/>
      </w:tblGrid>
      <w:tr w:rsidR="002D586F" w14:paraId="2F24C32E" w14:textId="77777777" w:rsidTr="000474D9">
        <w:trPr>
          <w:jc w:val="center"/>
        </w:trPr>
        <w:tc>
          <w:tcPr>
            <w:tcW w:w="8488" w:type="dxa"/>
            <w:gridSpan w:val="2"/>
            <w:vAlign w:val="center"/>
          </w:tcPr>
          <w:p w14:paraId="7B6A1140" w14:textId="77777777" w:rsidR="002D586F" w:rsidRPr="00992522" w:rsidRDefault="002D586F" w:rsidP="00DA6656">
            <w:pPr>
              <w:jc w:val="center"/>
              <w:rPr>
                <w:b/>
              </w:rPr>
            </w:pPr>
            <w:r>
              <w:rPr>
                <w:b/>
              </w:rPr>
              <w:t xml:space="preserve">Registro de información de odontograma </w:t>
            </w:r>
          </w:p>
        </w:tc>
      </w:tr>
      <w:tr w:rsidR="002D586F" w14:paraId="7B773232" w14:textId="77777777" w:rsidTr="000474D9">
        <w:trPr>
          <w:jc w:val="center"/>
        </w:trPr>
        <w:tc>
          <w:tcPr>
            <w:tcW w:w="4034" w:type="dxa"/>
            <w:vAlign w:val="center"/>
          </w:tcPr>
          <w:p w14:paraId="30608A2A" w14:textId="77777777" w:rsidR="002D586F" w:rsidRPr="002D27E8" w:rsidRDefault="002D586F" w:rsidP="00DA6656">
            <w:pPr>
              <w:jc w:val="center"/>
              <w:rPr>
                <w:b/>
              </w:rPr>
            </w:pPr>
            <w:r w:rsidRPr="002D27E8">
              <w:rPr>
                <w:b/>
              </w:rPr>
              <w:t xml:space="preserve">Diseño Prototipo </w:t>
            </w:r>
          </w:p>
        </w:tc>
        <w:tc>
          <w:tcPr>
            <w:tcW w:w="4454" w:type="dxa"/>
            <w:vAlign w:val="center"/>
          </w:tcPr>
          <w:p w14:paraId="02A1278E" w14:textId="77777777" w:rsidR="002D586F" w:rsidRDefault="002D586F" w:rsidP="00DA6656">
            <w:pPr>
              <w:jc w:val="center"/>
            </w:pPr>
            <w:r>
              <w:t>013</w:t>
            </w:r>
          </w:p>
        </w:tc>
      </w:tr>
      <w:tr w:rsidR="002D586F" w14:paraId="4E3AF718" w14:textId="77777777" w:rsidTr="000474D9">
        <w:trPr>
          <w:trHeight w:val="1694"/>
          <w:jc w:val="center"/>
        </w:trPr>
        <w:tc>
          <w:tcPr>
            <w:tcW w:w="4034" w:type="dxa"/>
            <w:vAlign w:val="center"/>
          </w:tcPr>
          <w:p w14:paraId="26CDB08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56A81DE" w14:textId="77777777" w:rsidTr="00DA6656">
              <w:tc>
                <w:tcPr>
                  <w:tcW w:w="3429" w:type="dxa"/>
                </w:tcPr>
                <w:p w14:paraId="3BFA58CD" w14:textId="77777777" w:rsidR="002D586F" w:rsidRDefault="002D586F" w:rsidP="00DA6656">
                  <w:pPr>
                    <w:jc w:val="center"/>
                  </w:pPr>
                  <w:r>
                    <w:t>Aceptado sin cambios</w:t>
                  </w:r>
                </w:p>
              </w:tc>
              <w:tc>
                <w:tcPr>
                  <w:tcW w:w="425" w:type="dxa"/>
                </w:tcPr>
                <w:p w14:paraId="0E2D92EF" w14:textId="4ECE6CCF" w:rsidR="002D586F" w:rsidRDefault="002D27E8" w:rsidP="00DA6656">
                  <w:pPr>
                    <w:jc w:val="center"/>
                  </w:pPr>
                  <w:r>
                    <w:t>X</w:t>
                  </w:r>
                </w:p>
              </w:tc>
            </w:tr>
            <w:tr w:rsidR="002D586F" w14:paraId="72692971" w14:textId="77777777" w:rsidTr="00DA6656">
              <w:tc>
                <w:tcPr>
                  <w:tcW w:w="3429" w:type="dxa"/>
                </w:tcPr>
                <w:p w14:paraId="6204C71C" w14:textId="77777777" w:rsidR="002D586F" w:rsidRDefault="002D586F" w:rsidP="00DA6656">
                  <w:pPr>
                    <w:jc w:val="center"/>
                  </w:pPr>
                  <w:r>
                    <w:t>Aceptados con cambios</w:t>
                  </w:r>
                </w:p>
              </w:tc>
              <w:tc>
                <w:tcPr>
                  <w:tcW w:w="425" w:type="dxa"/>
                </w:tcPr>
                <w:p w14:paraId="6C57767A" w14:textId="77777777" w:rsidR="002D586F" w:rsidRDefault="002D586F" w:rsidP="00DA6656">
                  <w:pPr>
                    <w:jc w:val="center"/>
                  </w:pPr>
                </w:p>
              </w:tc>
            </w:tr>
            <w:tr w:rsidR="002D586F" w14:paraId="1DF597C8" w14:textId="77777777" w:rsidTr="00DA6656">
              <w:tc>
                <w:tcPr>
                  <w:tcW w:w="3429" w:type="dxa"/>
                </w:tcPr>
                <w:p w14:paraId="4767CF75" w14:textId="77777777" w:rsidR="002D586F" w:rsidRDefault="002D586F" w:rsidP="00DA6656">
                  <w:pPr>
                    <w:jc w:val="center"/>
                  </w:pPr>
                  <w:r>
                    <w:t>Rediseñar</w:t>
                  </w:r>
                </w:p>
              </w:tc>
              <w:tc>
                <w:tcPr>
                  <w:tcW w:w="425" w:type="dxa"/>
                </w:tcPr>
                <w:p w14:paraId="748E9BA2" w14:textId="77777777" w:rsidR="002D586F" w:rsidRDefault="002D586F" w:rsidP="00DA6656">
                  <w:pPr>
                    <w:jc w:val="center"/>
                  </w:pPr>
                </w:p>
              </w:tc>
            </w:tr>
          </w:tbl>
          <w:p w14:paraId="71CC85EE" w14:textId="77777777" w:rsidR="002D586F" w:rsidRDefault="002D586F" w:rsidP="00DA6656">
            <w:pPr>
              <w:jc w:val="center"/>
            </w:pPr>
          </w:p>
        </w:tc>
      </w:tr>
      <w:tr w:rsidR="002D586F" w14:paraId="1D052BC4" w14:textId="77777777" w:rsidTr="000474D9">
        <w:trPr>
          <w:trHeight w:val="1136"/>
          <w:jc w:val="center"/>
        </w:trPr>
        <w:tc>
          <w:tcPr>
            <w:tcW w:w="8488" w:type="dxa"/>
            <w:gridSpan w:val="2"/>
          </w:tcPr>
          <w:p w14:paraId="47262278" w14:textId="7359CDB8" w:rsidR="002D586F" w:rsidRDefault="002D586F" w:rsidP="00DA6656">
            <w:r w:rsidRPr="002D27E8">
              <w:rPr>
                <w:b/>
              </w:rPr>
              <w:t>Observaciones</w:t>
            </w:r>
            <w:r>
              <w:t>. -</w:t>
            </w:r>
            <w:r w:rsidR="002D27E8">
              <w:t xml:space="preserve"> no se solicitó ningún cambio por parte del médico. </w:t>
            </w:r>
          </w:p>
        </w:tc>
      </w:tr>
      <w:tr w:rsidR="002D586F" w14:paraId="66427962" w14:textId="77777777" w:rsidTr="000474D9">
        <w:trPr>
          <w:trHeight w:val="1136"/>
          <w:jc w:val="center"/>
        </w:trPr>
        <w:tc>
          <w:tcPr>
            <w:tcW w:w="8488" w:type="dxa"/>
            <w:gridSpan w:val="2"/>
          </w:tcPr>
          <w:p w14:paraId="5A099B56" w14:textId="77777777" w:rsidR="002D586F" w:rsidRPr="002D27E8" w:rsidRDefault="002D586F" w:rsidP="00DA6656">
            <w:pPr>
              <w:rPr>
                <w:b/>
              </w:rPr>
            </w:pPr>
            <w:r w:rsidRPr="002D27E8">
              <w:rPr>
                <w:b/>
              </w:rPr>
              <w:t>Pantalla de Software</w:t>
            </w:r>
          </w:p>
          <w:p w14:paraId="6A6CAD55" w14:textId="69B4A44F" w:rsidR="00743395" w:rsidRDefault="00BB623F" w:rsidP="00DA6656">
            <w:r>
              <w:rPr>
                <w:noProof/>
              </w:rPr>
              <w:drawing>
                <wp:inline distT="0" distB="0" distL="0" distR="0" wp14:anchorId="5210503A" wp14:editId="56E29FA1">
                  <wp:extent cx="5396230" cy="2698115"/>
                  <wp:effectExtent l="0" t="0" r="0" b="698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396230" cy="2698115"/>
                          </a:xfrm>
                          <a:prstGeom prst="rect">
                            <a:avLst/>
                          </a:prstGeom>
                        </pic:spPr>
                      </pic:pic>
                    </a:graphicData>
                  </a:graphic>
                </wp:inline>
              </w:drawing>
            </w:r>
          </w:p>
        </w:tc>
      </w:tr>
    </w:tbl>
    <w:p w14:paraId="1F3786D6" w14:textId="0ED8DF45" w:rsidR="00BB623F" w:rsidRDefault="00BB623F" w:rsidP="002D586F"/>
    <w:p w14:paraId="30FA1556" w14:textId="77777777" w:rsidR="00BB623F" w:rsidRDefault="00BB623F">
      <w:r>
        <w:br w:type="page"/>
      </w:r>
    </w:p>
    <w:p w14:paraId="50A2C127" w14:textId="77777777" w:rsidR="002D586F" w:rsidRDefault="002D586F" w:rsidP="002D586F"/>
    <w:p w14:paraId="455AD66C" w14:textId="145546B1"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w:t>
      </w:r>
      <w:r w:rsidR="002F0F85">
        <w:rPr>
          <w:noProof/>
        </w:rPr>
        <w:fldChar w:fldCharType="end"/>
      </w:r>
      <w:r>
        <w:t xml:space="preserve">. </w:t>
      </w:r>
      <w:r w:rsidRPr="00BA1403">
        <w:t xml:space="preserve">PANTALLA DE ACEPTACIÓN </w:t>
      </w:r>
      <w:r w:rsidR="000474D9" w:rsidRPr="00BA1403">
        <w:t xml:space="preserve">- </w:t>
      </w:r>
      <w:r w:rsidR="000474D9">
        <w:t>TRATAMIENTOS</w:t>
      </w:r>
      <w:r>
        <w:t xml:space="preserve"> ODONTOGRAMA</w:t>
      </w:r>
    </w:p>
    <w:tbl>
      <w:tblPr>
        <w:tblStyle w:val="TableGrid"/>
        <w:tblW w:w="0" w:type="auto"/>
        <w:jc w:val="center"/>
        <w:tblLook w:val="04A0" w:firstRow="1" w:lastRow="0" w:firstColumn="1" w:lastColumn="0" w:noHBand="0" w:noVBand="1"/>
      </w:tblPr>
      <w:tblGrid>
        <w:gridCol w:w="3846"/>
        <w:gridCol w:w="4642"/>
      </w:tblGrid>
      <w:tr w:rsidR="002D586F" w14:paraId="1ADD945A" w14:textId="77777777" w:rsidTr="000474D9">
        <w:trPr>
          <w:jc w:val="center"/>
        </w:trPr>
        <w:tc>
          <w:tcPr>
            <w:tcW w:w="8488" w:type="dxa"/>
            <w:gridSpan w:val="2"/>
            <w:vAlign w:val="center"/>
          </w:tcPr>
          <w:p w14:paraId="303C783D" w14:textId="77777777" w:rsidR="002D586F" w:rsidRPr="00992522" w:rsidRDefault="002D586F" w:rsidP="00DA6656">
            <w:pPr>
              <w:jc w:val="center"/>
              <w:rPr>
                <w:b/>
              </w:rPr>
            </w:pPr>
            <w:r>
              <w:rPr>
                <w:b/>
              </w:rPr>
              <w:t xml:space="preserve">Pantalla tratamientos odontograma </w:t>
            </w:r>
          </w:p>
        </w:tc>
      </w:tr>
      <w:tr w:rsidR="002D586F" w14:paraId="53224523" w14:textId="77777777" w:rsidTr="000474D9">
        <w:trPr>
          <w:jc w:val="center"/>
        </w:trPr>
        <w:tc>
          <w:tcPr>
            <w:tcW w:w="4034" w:type="dxa"/>
            <w:vAlign w:val="center"/>
          </w:tcPr>
          <w:p w14:paraId="41911284" w14:textId="77777777" w:rsidR="002D586F" w:rsidRPr="002D27E8" w:rsidRDefault="002D586F" w:rsidP="00DA6656">
            <w:pPr>
              <w:jc w:val="center"/>
              <w:rPr>
                <w:b/>
              </w:rPr>
            </w:pPr>
            <w:r w:rsidRPr="002D27E8">
              <w:rPr>
                <w:b/>
              </w:rPr>
              <w:t xml:space="preserve">Diseño Prototipo </w:t>
            </w:r>
          </w:p>
        </w:tc>
        <w:tc>
          <w:tcPr>
            <w:tcW w:w="4454" w:type="dxa"/>
            <w:vAlign w:val="center"/>
          </w:tcPr>
          <w:p w14:paraId="75803947" w14:textId="77777777" w:rsidR="002D586F" w:rsidRDefault="002D586F" w:rsidP="00DA6656">
            <w:pPr>
              <w:jc w:val="center"/>
            </w:pPr>
            <w:r>
              <w:t>014</w:t>
            </w:r>
          </w:p>
        </w:tc>
      </w:tr>
      <w:tr w:rsidR="002D586F" w14:paraId="075975C2" w14:textId="77777777" w:rsidTr="000474D9">
        <w:trPr>
          <w:trHeight w:val="1694"/>
          <w:jc w:val="center"/>
        </w:trPr>
        <w:tc>
          <w:tcPr>
            <w:tcW w:w="4034" w:type="dxa"/>
            <w:vAlign w:val="center"/>
          </w:tcPr>
          <w:p w14:paraId="64C342BA" w14:textId="77777777" w:rsidR="002D586F" w:rsidRPr="002D27E8" w:rsidRDefault="002D586F" w:rsidP="00DA6656">
            <w:pPr>
              <w:jc w:val="center"/>
              <w:rPr>
                <w:b/>
              </w:rPr>
            </w:pPr>
            <w:r w:rsidRPr="002D27E8">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2A73F82" w14:textId="77777777" w:rsidTr="00DA6656">
              <w:tc>
                <w:tcPr>
                  <w:tcW w:w="3429" w:type="dxa"/>
                </w:tcPr>
                <w:p w14:paraId="31E3D2CE" w14:textId="77777777" w:rsidR="002D586F" w:rsidRDefault="002D586F" w:rsidP="00DA6656">
                  <w:pPr>
                    <w:jc w:val="center"/>
                  </w:pPr>
                  <w:r>
                    <w:t>Aceptado sin cambios</w:t>
                  </w:r>
                </w:p>
              </w:tc>
              <w:tc>
                <w:tcPr>
                  <w:tcW w:w="425" w:type="dxa"/>
                </w:tcPr>
                <w:p w14:paraId="0C1AFEA2" w14:textId="77777777" w:rsidR="002D586F" w:rsidRDefault="002D586F" w:rsidP="00DA6656">
                  <w:pPr>
                    <w:jc w:val="center"/>
                  </w:pPr>
                </w:p>
              </w:tc>
            </w:tr>
            <w:tr w:rsidR="002D586F" w14:paraId="5EA7C203" w14:textId="77777777" w:rsidTr="00DA6656">
              <w:tc>
                <w:tcPr>
                  <w:tcW w:w="3429" w:type="dxa"/>
                </w:tcPr>
                <w:p w14:paraId="653C099C" w14:textId="77777777" w:rsidR="002D586F" w:rsidRDefault="002D586F" w:rsidP="00DA6656">
                  <w:pPr>
                    <w:jc w:val="center"/>
                  </w:pPr>
                  <w:r>
                    <w:t>Aceptados con cambios</w:t>
                  </w:r>
                </w:p>
              </w:tc>
              <w:tc>
                <w:tcPr>
                  <w:tcW w:w="425" w:type="dxa"/>
                </w:tcPr>
                <w:p w14:paraId="4B498608" w14:textId="7AF22365" w:rsidR="002D586F" w:rsidRDefault="002D27E8" w:rsidP="00DA6656">
                  <w:pPr>
                    <w:jc w:val="center"/>
                  </w:pPr>
                  <w:r>
                    <w:t>X</w:t>
                  </w:r>
                </w:p>
              </w:tc>
            </w:tr>
            <w:tr w:rsidR="002D586F" w14:paraId="58B07CFF" w14:textId="77777777" w:rsidTr="00DA6656">
              <w:tc>
                <w:tcPr>
                  <w:tcW w:w="3429" w:type="dxa"/>
                </w:tcPr>
                <w:p w14:paraId="64CAD683" w14:textId="77777777" w:rsidR="002D586F" w:rsidRDefault="002D586F" w:rsidP="00DA6656">
                  <w:pPr>
                    <w:jc w:val="center"/>
                  </w:pPr>
                  <w:r>
                    <w:t>Rediseñar</w:t>
                  </w:r>
                </w:p>
              </w:tc>
              <w:tc>
                <w:tcPr>
                  <w:tcW w:w="425" w:type="dxa"/>
                </w:tcPr>
                <w:p w14:paraId="54944F3B" w14:textId="77777777" w:rsidR="002D586F" w:rsidRDefault="002D586F" w:rsidP="00DA6656">
                  <w:pPr>
                    <w:jc w:val="center"/>
                  </w:pPr>
                </w:p>
              </w:tc>
            </w:tr>
          </w:tbl>
          <w:p w14:paraId="05B8386E" w14:textId="77777777" w:rsidR="002D586F" w:rsidRDefault="002D586F" w:rsidP="00DA6656">
            <w:pPr>
              <w:jc w:val="center"/>
            </w:pPr>
          </w:p>
        </w:tc>
      </w:tr>
      <w:tr w:rsidR="002D586F" w14:paraId="47C3F59D" w14:textId="77777777" w:rsidTr="000474D9">
        <w:trPr>
          <w:trHeight w:val="1136"/>
          <w:jc w:val="center"/>
        </w:trPr>
        <w:tc>
          <w:tcPr>
            <w:tcW w:w="8488" w:type="dxa"/>
            <w:gridSpan w:val="2"/>
          </w:tcPr>
          <w:p w14:paraId="0E0743E2" w14:textId="69370BC8" w:rsidR="002D586F" w:rsidRDefault="002D586F" w:rsidP="00DA6656">
            <w:r w:rsidRPr="002D27E8">
              <w:rPr>
                <w:b/>
              </w:rPr>
              <w:t>Observaciones</w:t>
            </w:r>
            <w:r>
              <w:t xml:space="preserve">. </w:t>
            </w:r>
            <w:r w:rsidR="002D27E8">
              <w:t>– se deben agregar dos botones para modificar tratamientos, detallar observaciones y eliminarlos.</w:t>
            </w:r>
          </w:p>
        </w:tc>
      </w:tr>
      <w:tr w:rsidR="002D586F" w14:paraId="2FA3660E" w14:textId="77777777" w:rsidTr="000474D9">
        <w:trPr>
          <w:trHeight w:val="1136"/>
          <w:jc w:val="center"/>
        </w:trPr>
        <w:tc>
          <w:tcPr>
            <w:tcW w:w="8488" w:type="dxa"/>
            <w:gridSpan w:val="2"/>
          </w:tcPr>
          <w:p w14:paraId="06DD862C" w14:textId="77777777" w:rsidR="002D586F" w:rsidRDefault="002D586F" w:rsidP="00DA6656">
            <w:r>
              <w:t>Pantalla de Software</w:t>
            </w:r>
          </w:p>
          <w:p w14:paraId="43B270EF" w14:textId="6621E17E" w:rsidR="00BB623F" w:rsidRDefault="00BB623F" w:rsidP="00DA6656">
            <w:r>
              <w:rPr>
                <w:noProof/>
              </w:rPr>
              <w:drawing>
                <wp:inline distT="0" distB="0" distL="0" distR="0" wp14:anchorId="3CD4880C" wp14:editId="40741611">
                  <wp:extent cx="5396230" cy="180022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396230" cy="1800225"/>
                          </a:xfrm>
                          <a:prstGeom prst="rect">
                            <a:avLst/>
                          </a:prstGeom>
                        </pic:spPr>
                      </pic:pic>
                    </a:graphicData>
                  </a:graphic>
                </wp:inline>
              </w:drawing>
            </w:r>
          </w:p>
        </w:tc>
      </w:tr>
    </w:tbl>
    <w:p w14:paraId="2A8EE9C6" w14:textId="77777777" w:rsidR="002D586F" w:rsidRDefault="002D586F" w:rsidP="002D586F"/>
    <w:p w14:paraId="47AB1DBB" w14:textId="77777777" w:rsidR="002D586F" w:rsidRDefault="002D586F" w:rsidP="002D586F"/>
    <w:p w14:paraId="21CA500B" w14:textId="66336B7B"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w:t>
      </w:r>
      <w:r w:rsidR="002F0F85">
        <w:rPr>
          <w:noProof/>
        </w:rPr>
        <w:fldChar w:fldCharType="end"/>
      </w:r>
      <w:r>
        <w:t xml:space="preserve">. </w:t>
      </w:r>
      <w:r w:rsidRPr="000D2FD3">
        <w:t xml:space="preserve">PANTALLA DE ACEPTACIÓN - </w:t>
      </w:r>
      <w:r>
        <w:t>AGENDA CITAS MÉDICAS</w:t>
      </w:r>
    </w:p>
    <w:tbl>
      <w:tblPr>
        <w:tblStyle w:val="TableGrid"/>
        <w:tblW w:w="0" w:type="auto"/>
        <w:jc w:val="center"/>
        <w:tblLook w:val="04A0" w:firstRow="1" w:lastRow="0" w:firstColumn="1" w:lastColumn="0" w:noHBand="0" w:noVBand="1"/>
      </w:tblPr>
      <w:tblGrid>
        <w:gridCol w:w="3846"/>
        <w:gridCol w:w="4642"/>
      </w:tblGrid>
      <w:tr w:rsidR="002D586F" w14:paraId="47EB9993" w14:textId="77777777" w:rsidTr="000474D9">
        <w:trPr>
          <w:jc w:val="center"/>
        </w:trPr>
        <w:tc>
          <w:tcPr>
            <w:tcW w:w="8488" w:type="dxa"/>
            <w:gridSpan w:val="2"/>
            <w:vAlign w:val="center"/>
          </w:tcPr>
          <w:p w14:paraId="0AA06FBF" w14:textId="77777777" w:rsidR="002D586F" w:rsidRPr="00992522" w:rsidRDefault="002D586F" w:rsidP="00DA6656">
            <w:pPr>
              <w:jc w:val="center"/>
              <w:rPr>
                <w:b/>
              </w:rPr>
            </w:pPr>
            <w:r>
              <w:rPr>
                <w:b/>
              </w:rPr>
              <w:t xml:space="preserve">Pantalla agenda citas médicas </w:t>
            </w:r>
          </w:p>
        </w:tc>
      </w:tr>
      <w:tr w:rsidR="002D586F" w14:paraId="4B9FBFAA" w14:textId="77777777" w:rsidTr="000474D9">
        <w:trPr>
          <w:jc w:val="center"/>
        </w:trPr>
        <w:tc>
          <w:tcPr>
            <w:tcW w:w="4034" w:type="dxa"/>
            <w:vAlign w:val="center"/>
          </w:tcPr>
          <w:p w14:paraId="346F762B" w14:textId="77777777" w:rsidR="002D586F" w:rsidRPr="00634A52" w:rsidRDefault="002D586F" w:rsidP="00DA6656">
            <w:pPr>
              <w:jc w:val="center"/>
              <w:rPr>
                <w:b/>
              </w:rPr>
            </w:pPr>
            <w:r w:rsidRPr="00634A52">
              <w:rPr>
                <w:b/>
              </w:rPr>
              <w:t xml:space="preserve">Diseño Prototipo </w:t>
            </w:r>
          </w:p>
        </w:tc>
        <w:tc>
          <w:tcPr>
            <w:tcW w:w="4454" w:type="dxa"/>
            <w:vAlign w:val="center"/>
          </w:tcPr>
          <w:p w14:paraId="33151A53" w14:textId="77777777" w:rsidR="002D586F" w:rsidRDefault="002D586F" w:rsidP="00DA6656">
            <w:pPr>
              <w:jc w:val="center"/>
            </w:pPr>
            <w:r>
              <w:t>015</w:t>
            </w:r>
          </w:p>
        </w:tc>
      </w:tr>
      <w:tr w:rsidR="002D586F" w14:paraId="59A5157F" w14:textId="77777777" w:rsidTr="00341142">
        <w:trPr>
          <w:trHeight w:val="1234"/>
          <w:jc w:val="center"/>
        </w:trPr>
        <w:tc>
          <w:tcPr>
            <w:tcW w:w="4034" w:type="dxa"/>
            <w:vAlign w:val="center"/>
          </w:tcPr>
          <w:p w14:paraId="4A88AA9C" w14:textId="77777777" w:rsidR="002D586F" w:rsidRPr="00634A52" w:rsidRDefault="002D586F" w:rsidP="00DA6656">
            <w:pPr>
              <w:jc w:val="center"/>
              <w:rPr>
                <w:b/>
              </w:rPr>
            </w:pPr>
            <w:r w:rsidRPr="00634A5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35E93439" w14:textId="77777777" w:rsidTr="00DA6656">
              <w:tc>
                <w:tcPr>
                  <w:tcW w:w="3429" w:type="dxa"/>
                </w:tcPr>
                <w:p w14:paraId="7805F1F1" w14:textId="77777777" w:rsidR="002D586F" w:rsidRDefault="002D586F" w:rsidP="00DA6656">
                  <w:pPr>
                    <w:jc w:val="center"/>
                  </w:pPr>
                  <w:r>
                    <w:t>Aceptado sin cambios</w:t>
                  </w:r>
                </w:p>
              </w:tc>
              <w:tc>
                <w:tcPr>
                  <w:tcW w:w="425" w:type="dxa"/>
                </w:tcPr>
                <w:p w14:paraId="171FB180" w14:textId="7060A01A" w:rsidR="002D586F" w:rsidRDefault="00634A52" w:rsidP="00DA6656">
                  <w:pPr>
                    <w:jc w:val="center"/>
                  </w:pPr>
                  <w:r>
                    <w:t>X</w:t>
                  </w:r>
                </w:p>
              </w:tc>
            </w:tr>
            <w:tr w:rsidR="002D586F" w14:paraId="675A64AD" w14:textId="77777777" w:rsidTr="00DA6656">
              <w:tc>
                <w:tcPr>
                  <w:tcW w:w="3429" w:type="dxa"/>
                </w:tcPr>
                <w:p w14:paraId="4E853570" w14:textId="77777777" w:rsidR="002D586F" w:rsidRDefault="002D586F" w:rsidP="00DA6656">
                  <w:pPr>
                    <w:jc w:val="center"/>
                  </w:pPr>
                  <w:r>
                    <w:t>Aceptados con cambios</w:t>
                  </w:r>
                </w:p>
              </w:tc>
              <w:tc>
                <w:tcPr>
                  <w:tcW w:w="425" w:type="dxa"/>
                </w:tcPr>
                <w:p w14:paraId="675FF582" w14:textId="77777777" w:rsidR="002D586F" w:rsidRDefault="002D586F" w:rsidP="00DA6656">
                  <w:pPr>
                    <w:jc w:val="center"/>
                  </w:pPr>
                </w:p>
              </w:tc>
            </w:tr>
            <w:tr w:rsidR="002D586F" w14:paraId="2D524979" w14:textId="77777777" w:rsidTr="00DA6656">
              <w:tc>
                <w:tcPr>
                  <w:tcW w:w="3429" w:type="dxa"/>
                </w:tcPr>
                <w:p w14:paraId="11D522A2" w14:textId="77777777" w:rsidR="002D586F" w:rsidRDefault="002D586F" w:rsidP="00DA6656">
                  <w:pPr>
                    <w:jc w:val="center"/>
                  </w:pPr>
                  <w:r>
                    <w:t>Rediseñar</w:t>
                  </w:r>
                </w:p>
              </w:tc>
              <w:tc>
                <w:tcPr>
                  <w:tcW w:w="425" w:type="dxa"/>
                </w:tcPr>
                <w:p w14:paraId="389E55E7" w14:textId="77777777" w:rsidR="002D586F" w:rsidRDefault="002D586F" w:rsidP="00DA6656">
                  <w:pPr>
                    <w:jc w:val="center"/>
                  </w:pPr>
                </w:p>
              </w:tc>
            </w:tr>
          </w:tbl>
          <w:p w14:paraId="48D97688" w14:textId="77777777" w:rsidR="002D586F" w:rsidRDefault="002D586F" w:rsidP="00DA6656">
            <w:pPr>
              <w:jc w:val="center"/>
            </w:pPr>
          </w:p>
        </w:tc>
      </w:tr>
      <w:tr w:rsidR="002D586F" w14:paraId="235933CF" w14:textId="77777777" w:rsidTr="000474D9">
        <w:trPr>
          <w:trHeight w:val="1136"/>
          <w:jc w:val="center"/>
        </w:trPr>
        <w:tc>
          <w:tcPr>
            <w:tcW w:w="8488" w:type="dxa"/>
            <w:gridSpan w:val="2"/>
          </w:tcPr>
          <w:p w14:paraId="2D369E07" w14:textId="615644E1" w:rsidR="002D586F" w:rsidRPr="00634A52" w:rsidRDefault="002D586F" w:rsidP="00DA6656">
            <w:pPr>
              <w:rPr>
                <w:b/>
              </w:rPr>
            </w:pPr>
            <w:r w:rsidRPr="00634A52">
              <w:rPr>
                <w:b/>
              </w:rPr>
              <w:t>Observaciones. -</w:t>
            </w:r>
            <w:r w:rsidR="00634A52">
              <w:t xml:space="preserve"> no se solicitó ningún cambio por parte del médico.</w:t>
            </w:r>
          </w:p>
        </w:tc>
      </w:tr>
      <w:tr w:rsidR="002D586F" w14:paraId="213C33AF" w14:textId="77777777" w:rsidTr="000474D9">
        <w:trPr>
          <w:trHeight w:val="1136"/>
          <w:jc w:val="center"/>
        </w:trPr>
        <w:tc>
          <w:tcPr>
            <w:tcW w:w="8488" w:type="dxa"/>
            <w:gridSpan w:val="2"/>
          </w:tcPr>
          <w:p w14:paraId="6823C88D" w14:textId="77777777" w:rsidR="002D586F" w:rsidRPr="00634A52" w:rsidRDefault="002D586F" w:rsidP="00DA6656">
            <w:pPr>
              <w:rPr>
                <w:b/>
              </w:rPr>
            </w:pPr>
            <w:r w:rsidRPr="00634A52">
              <w:rPr>
                <w:b/>
              </w:rPr>
              <w:t>Pantalla de Software</w:t>
            </w:r>
          </w:p>
          <w:p w14:paraId="302547B2" w14:textId="0BD1FAD3" w:rsidR="00BB623F" w:rsidRDefault="00BB623F" w:rsidP="00DA6656">
            <w:r>
              <w:rPr>
                <w:noProof/>
              </w:rPr>
              <w:drawing>
                <wp:inline distT="0" distB="0" distL="0" distR="0" wp14:anchorId="1190252E" wp14:editId="3B02DF2A">
                  <wp:extent cx="5396230" cy="21209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a:srcRect b="18932"/>
                          <a:stretch/>
                        </pic:blipFill>
                        <pic:spPr bwMode="auto">
                          <a:xfrm>
                            <a:off x="0" y="0"/>
                            <a:ext cx="5396230" cy="2120900"/>
                          </a:xfrm>
                          <a:prstGeom prst="rect">
                            <a:avLst/>
                          </a:prstGeom>
                          <a:ln>
                            <a:noFill/>
                          </a:ln>
                          <a:extLst>
                            <a:ext uri="{53640926-AAD7-44D8-BBD7-CCE9431645EC}">
                              <a14:shadowObscured xmlns:a14="http://schemas.microsoft.com/office/drawing/2010/main"/>
                            </a:ext>
                          </a:extLst>
                        </pic:spPr>
                      </pic:pic>
                    </a:graphicData>
                  </a:graphic>
                </wp:inline>
              </w:drawing>
            </w:r>
          </w:p>
        </w:tc>
      </w:tr>
    </w:tbl>
    <w:p w14:paraId="1D978702" w14:textId="77777777" w:rsidR="002D586F" w:rsidRDefault="002D586F" w:rsidP="002D586F"/>
    <w:p w14:paraId="61EEA21D" w14:textId="6B5D61D8"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VIII</w:t>
      </w:r>
      <w:r w:rsidR="002F0F85">
        <w:rPr>
          <w:noProof/>
        </w:rPr>
        <w:fldChar w:fldCharType="end"/>
      </w:r>
      <w:r>
        <w:t xml:space="preserve">. </w:t>
      </w:r>
      <w:r w:rsidRPr="009167BF">
        <w:t xml:space="preserve">PANTALLA DE ACEPTACIÓN - </w:t>
      </w:r>
      <w:r>
        <w:t>EDITAR CITAS MÉDICAS</w:t>
      </w:r>
    </w:p>
    <w:tbl>
      <w:tblPr>
        <w:tblStyle w:val="TableGrid"/>
        <w:tblW w:w="0" w:type="auto"/>
        <w:jc w:val="center"/>
        <w:tblLook w:val="04A0" w:firstRow="1" w:lastRow="0" w:firstColumn="1" w:lastColumn="0" w:noHBand="0" w:noVBand="1"/>
      </w:tblPr>
      <w:tblGrid>
        <w:gridCol w:w="3846"/>
        <w:gridCol w:w="4642"/>
      </w:tblGrid>
      <w:tr w:rsidR="002D586F" w14:paraId="34B5EA6B" w14:textId="77777777" w:rsidTr="000474D9">
        <w:trPr>
          <w:jc w:val="center"/>
        </w:trPr>
        <w:tc>
          <w:tcPr>
            <w:tcW w:w="8488" w:type="dxa"/>
            <w:gridSpan w:val="2"/>
            <w:vAlign w:val="center"/>
          </w:tcPr>
          <w:p w14:paraId="592327AD" w14:textId="77777777" w:rsidR="002D586F" w:rsidRPr="00992522" w:rsidRDefault="002D586F" w:rsidP="00DA6656">
            <w:pPr>
              <w:jc w:val="center"/>
              <w:rPr>
                <w:b/>
              </w:rPr>
            </w:pPr>
            <w:r>
              <w:rPr>
                <w:b/>
              </w:rPr>
              <w:t>Edición de citas médica agendada</w:t>
            </w:r>
          </w:p>
        </w:tc>
      </w:tr>
      <w:tr w:rsidR="002D586F" w14:paraId="36B2105F" w14:textId="77777777" w:rsidTr="000474D9">
        <w:trPr>
          <w:jc w:val="center"/>
        </w:trPr>
        <w:tc>
          <w:tcPr>
            <w:tcW w:w="4034" w:type="dxa"/>
            <w:vAlign w:val="center"/>
          </w:tcPr>
          <w:p w14:paraId="41EEEB27" w14:textId="77777777" w:rsidR="002D586F" w:rsidRPr="00341142" w:rsidRDefault="002D586F" w:rsidP="00DA6656">
            <w:pPr>
              <w:jc w:val="center"/>
              <w:rPr>
                <w:b/>
              </w:rPr>
            </w:pPr>
            <w:r w:rsidRPr="00341142">
              <w:rPr>
                <w:b/>
              </w:rPr>
              <w:t xml:space="preserve">Diseño Prototipo </w:t>
            </w:r>
          </w:p>
        </w:tc>
        <w:tc>
          <w:tcPr>
            <w:tcW w:w="4454" w:type="dxa"/>
            <w:vAlign w:val="center"/>
          </w:tcPr>
          <w:p w14:paraId="05C020AC" w14:textId="77777777" w:rsidR="002D586F" w:rsidRDefault="002D586F" w:rsidP="00DA6656">
            <w:pPr>
              <w:jc w:val="center"/>
            </w:pPr>
            <w:r>
              <w:t>016</w:t>
            </w:r>
          </w:p>
        </w:tc>
      </w:tr>
      <w:tr w:rsidR="002D586F" w14:paraId="1BD5A42B" w14:textId="77777777" w:rsidTr="000474D9">
        <w:trPr>
          <w:trHeight w:val="1694"/>
          <w:jc w:val="center"/>
        </w:trPr>
        <w:tc>
          <w:tcPr>
            <w:tcW w:w="4034" w:type="dxa"/>
            <w:vAlign w:val="center"/>
          </w:tcPr>
          <w:p w14:paraId="682AD497"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6981CB4D" w14:textId="77777777" w:rsidTr="00DA6656">
              <w:tc>
                <w:tcPr>
                  <w:tcW w:w="3429" w:type="dxa"/>
                </w:tcPr>
                <w:p w14:paraId="4E2A9B04" w14:textId="77777777" w:rsidR="002D586F" w:rsidRDefault="002D586F" w:rsidP="00DA6656">
                  <w:pPr>
                    <w:jc w:val="center"/>
                  </w:pPr>
                  <w:r>
                    <w:t>Aceptado sin cambios</w:t>
                  </w:r>
                </w:p>
              </w:tc>
              <w:tc>
                <w:tcPr>
                  <w:tcW w:w="425" w:type="dxa"/>
                </w:tcPr>
                <w:p w14:paraId="5389D373" w14:textId="76B28E78" w:rsidR="002D586F" w:rsidRDefault="00341142" w:rsidP="00DA6656">
                  <w:pPr>
                    <w:jc w:val="center"/>
                  </w:pPr>
                  <w:r>
                    <w:t>X</w:t>
                  </w:r>
                </w:p>
              </w:tc>
            </w:tr>
            <w:tr w:rsidR="002D586F" w14:paraId="25B8C26E" w14:textId="77777777" w:rsidTr="00DA6656">
              <w:tc>
                <w:tcPr>
                  <w:tcW w:w="3429" w:type="dxa"/>
                </w:tcPr>
                <w:p w14:paraId="336131B9" w14:textId="77777777" w:rsidR="002D586F" w:rsidRDefault="002D586F" w:rsidP="00DA6656">
                  <w:pPr>
                    <w:jc w:val="center"/>
                  </w:pPr>
                  <w:r>
                    <w:t>Aceptados con cambios</w:t>
                  </w:r>
                </w:p>
              </w:tc>
              <w:tc>
                <w:tcPr>
                  <w:tcW w:w="425" w:type="dxa"/>
                </w:tcPr>
                <w:p w14:paraId="32BD5D80" w14:textId="77777777" w:rsidR="002D586F" w:rsidRDefault="002D586F" w:rsidP="00DA6656">
                  <w:pPr>
                    <w:jc w:val="center"/>
                  </w:pPr>
                </w:p>
              </w:tc>
            </w:tr>
            <w:tr w:rsidR="002D586F" w14:paraId="04B7F1F4" w14:textId="77777777" w:rsidTr="00DA6656">
              <w:tc>
                <w:tcPr>
                  <w:tcW w:w="3429" w:type="dxa"/>
                </w:tcPr>
                <w:p w14:paraId="3C07C204" w14:textId="77777777" w:rsidR="002D586F" w:rsidRDefault="002D586F" w:rsidP="00DA6656">
                  <w:pPr>
                    <w:jc w:val="center"/>
                  </w:pPr>
                  <w:r>
                    <w:t>Rediseñar</w:t>
                  </w:r>
                </w:p>
              </w:tc>
              <w:tc>
                <w:tcPr>
                  <w:tcW w:w="425" w:type="dxa"/>
                </w:tcPr>
                <w:p w14:paraId="10AAD4F2" w14:textId="77777777" w:rsidR="002D586F" w:rsidRDefault="002D586F" w:rsidP="00DA6656">
                  <w:pPr>
                    <w:jc w:val="center"/>
                  </w:pPr>
                </w:p>
              </w:tc>
            </w:tr>
          </w:tbl>
          <w:p w14:paraId="1FC9CD4C" w14:textId="77777777" w:rsidR="002D586F" w:rsidRDefault="002D586F" w:rsidP="00DA6656">
            <w:pPr>
              <w:jc w:val="center"/>
            </w:pPr>
          </w:p>
        </w:tc>
      </w:tr>
      <w:tr w:rsidR="002D586F" w14:paraId="3C03C6D8" w14:textId="77777777" w:rsidTr="000474D9">
        <w:trPr>
          <w:trHeight w:val="1136"/>
          <w:jc w:val="center"/>
        </w:trPr>
        <w:tc>
          <w:tcPr>
            <w:tcW w:w="8488" w:type="dxa"/>
            <w:gridSpan w:val="2"/>
          </w:tcPr>
          <w:p w14:paraId="6E07CB01" w14:textId="67FF219D" w:rsidR="002D586F" w:rsidRPr="00341142" w:rsidRDefault="002D586F" w:rsidP="00DA6656">
            <w:pPr>
              <w:rPr>
                <w:b/>
              </w:rPr>
            </w:pPr>
            <w:r w:rsidRPr="00341142">
              <w:rPr>
                <w:b/>
              </w:rPr>
              <w:t>Observaciones</w:t>
            </w:r>
            <w:r>
              <w:t>. -</w:t>
            </w:r>
            <w:r w:rsidR="00341142">
              <w:t xml:space="preserve"> no se solicitó ningún cambio por parte del médico.</w:t>
            </w:r>
          </w:p>
        </w:tc>
      </w:tr>
      <w:tr w:rsidR="002D586F" w14:paraId="54CC216B" w14:textId="77777777" w:rsidTr="000474D9">
        <w:trPr>
          <w:trHeight w:val="1136"/>
          <w:jc w:val="center"/>
        </w:trPr>
        <w:tc>
          <w:tcPr>
            <w:tcW w:w="8488" w:type="dxa"/>
            <w:gridSpan w:val="2"/>
          </w:tcPr>
          <w:p w14:paraId="5F5B4C3E" w14:textId="77777777" w:rsidR="002D586F" w:rsidRPr="00341142" w:rsidRDefault="002D586F" w:rsidP="00DA6656">
            <w:pPr>
              <w:rPr>
                <w:b/>
              </w:rPr>
            </w:pPr>
            <w:r w:rsidRPr="00341142">
              <w:rPr>
                <w:b/>
              </w:rPr>
              <w:t>Pantalla de Software</w:t>
            </w:r>
          </w:p>
          <w:p w14:paraId="77F03271" w14:textId="2436BB0B" w:rsidR="00BB623F" w:rsidRDefault="00BB623F" w:rsidP="00DA6656">
            <w:r>
              <w:rPr>
                <w:noProof/>
              </w:rPr>
              <w:drawing>
                <wp:inline distT="0" distB="0" distL="0" distR="0" wp14:anchorId="62B26B3D" wp14:editId="71C8DF9E">
                  <wp:extent cx="5396230" cy="286639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396230" cy="2866390"/>
                          </a:xfrm>
                          <a:prstGeom prst="rect">
                            <a:avLst/>
                          </a:prstGeom>
                        </pic:spPr>
                      </pic:pic>
                    </a:graphicData>
                  </a:graphic>
                </wp:inline>
              </w:drawing>
            </w:r>
          </w:p>
        </w:tc>
      </w:tr>
    </w:tbl>
    <w:p w14:paraId="362AF631" w14:textId="41B97B52" w:rsidR="002D586F" w:rsidRDefault="002D586F" w:rsidP="002D586F"/>
    <w:p w14:paraId="03BCD93A" w14:textId="77777777" w:rsidR="00341142" w:rsidRDefault="00341142" w:rsidP="002D586F"/>
    <w:p w14:paraId="329656F6" w14:textId="48CF72DB" w:rsidR="00E259F1" w:rsidRDefault="00E259F1" w:rsidP="00E259F1">
      <w:pPr>
        <w:pStyle w:val="Caption"/>
      </w:pPr>
      <w:r>
        <w:t xml:space="preserve">Tabla </w:t>
      </w:r>
      <w:r w:rsidR="002F0F85">
        <w:rPr>
          <w:noProof/>
        </w:rPr>
        <w:fldChar w:fldCharType="begin"/>
      </w:r>
      <w:r w:rsidR="002F0F85">
        <w:rPr>
          <w:noProof/>
        </w:rPr>
        <w:instrText xml:space="preserve"> SEQ Tabla \* ROMAN </w:instrText>
      </w:r>
      <w:r w:rsidR="002F0F85">
        <w:rPr>
          <w:noProof/>
        </w:rPr>
        <w:fldChar w:fldCharType="separate"/>
      </w:r>
      <w:r>
        <w:rPr>
          <w:noProof/>
        </w:rPr>
        <w:t>XXXIX</w:t>
      </w:r>
      <w:r w:rsidR="002F0F85">
        <w:rPr>
          <w:noProof/>
        </w:rPr>
        <w:fldChar w:fldCharType="end"/>
      </w:r>
      <w:r>
        <w:t xml:space="preserve">. </w:t>
      </w:r>
      <w:r w:rsidRPr="007B360B">
        <w:t xml:space="preserve">PANTALLA DE ACEPTACIÓN - </w:t>
      </w:r>
      <w:r>
        <w:t>CALENDARIO DE CITAS MÉDICAS</w:t>
      </w:r>
    </w:p>
    <w:tbl>
      <w:tblPr>
        <w:tblStyle w:val="TableGrid"/>
        <w:tblW w:w="0" w:type="auto"/>
        <w:jc w:val="center"/>
        <w:tblLook w:val="04A0" w:firstRow="1" w:lastRow="0" w:firstColumn="1" w:lastColumn="0" w:noHBand="0" w:noVBand="1"/>
      </w:tblPr>
      <w:tblGrid>
        <w:gridCol w:w="3846"/>
        <w:gridCol w:w="4642"/>
      </w:tblGrid>
      <w:tr w:rsidR="002D586F" w14:paraId="35F5A7F9" w14:textId="77777777" w:rsidTr="000474D9">
        <w:trPr>
          <w:jc w:val="center"/>
        </w:trPr>
        <w:tc>
          <w:tcPr>
            <w:tcW w:w="8488" w:type="dxa"/>
            <w:gridSpan w:val="2"/>
            <w:vAlign w:val="center"/>
          </w:tcPr>
          <w:p w14:paraId="293373FE" w14:textId="77777777" w:rsidR="002D586F" w:rsidRPr="00992522" w:rsidRDefault="002D586F" w:rsidP="00DA6656">
            <w:pPr>
              <w:jc w:val="center"/>
              <w:rPr>
                <w:b/>
              </w:rPr>
            </w:pPr>
            <w:r>
              <w:rPr>
                <w:b/>
              </w:rPr>
              <w:t xml:space="preserve">Pantalla calendario citas médicas diarias </w:t>
            </w:r>
          </w:p>
        </w:tc>
      </w:tr>
      <w:tr w:rsidR="002D586F" w14:paraId="1AE1206E" w14:textId="77777777" w:rsidTr="000474D9">
        <w:trPr>
          <w:jc w:val="center"/>
        </w:trPr>
        <w:tc>
          <w:tcPr>
            <w:tcW w:w="4034" w:type="dxa"/>
            <w:vAlign w:val="center"/>
          </w:tcPr>
          <w:p w14:paraId="2C39C6FC" w14:textId="77777777" w:rsidR="002D586F" w:rsidRPr="00341142" w:rsidRDefault="002D586F" w:rsidP="00DA6656">
            <w:pPr>
              <w:jc w:val="center"/>
              <w:rPr>
                <w:b/>
              </w:rPr>
            </w:pPr>
            <w:r w:rsidRPr="00341142">
              <w:rPr>
                <w:b/>
              </w:rPr>
              <w:t xml:space="preserve">Diseño Prototipo </w:t>
            </w:r>
          </w:p>
        </w:tc>
        <w:tc>
          <w:tcPr>
            <w:tcW w:w="4454" w:type="dxa"/>
            <w:vAlign w:val="center"/>
          </w:tcPr>
          <w:p w14:paraId="3F938EFC" w14:textId="77777777" w:rsidR="002D586F" w:rsidRDefault="002D586F" w:rsidP="00DA6656">
            <w:pPr>
              <w:jc w:val="center"/>
            </w:pPr>
            <w:r>
              <w:t>017</w:t>
            </w:r>
          </w:p>
        </w:tc>
      </w:tr>
      <w:tr w:rsidR="002D586F" w14:paraId="161D25B3" w14:textId="77777777" w:rsidTr="000474D9">
        <w:trPr>
          <w:trHeight w:val="1694"/>
          <w:jc w:val="center"/>
        </w:trPr>
        <w:tc>
          <w:tcPr>
            <w:tcW w:w="4034" w:type="dxa"/>
            <w:vAlign w:val="center"/>
          </w:tcPr>
          <w:p w14:paraId="49A5EF5B" w14:textId="77777777" w:rsidR="002D586F" w:rsidRPr="00341142" w:rsidRDefault="002D586F" w:rsidP="00DA6656">
            <w:pPr>
              <w:jc w:val="center"/>
              <w:rPr>
                <w:b/>
              </w:rPr>
            </w:pPr>
            <w:r w:rsidRPr="00341142">
              <w:rPr>
                <w:b/>
              </w:rPr>
              <w:t>Estado de Pruebas</w:t>
            </w:r>
          </w:p>
        </w:tc>
        <w:tc>
          <w:tcPr>
            <w:tcW w:w="4454" w:type="dxa"/>
            <w:vAlign w:val="center"/>
          </w:tcPr>
          <w:tbl>
            <w:tblPr>
              <w:tblStyle w:val="TableGrid"/>
              <w:tblW w:w="0" w:type="auto"/>
              <w:tblLook w:val="04A0" w:firstRow="1" w:lastRow="0" w:firstColumn="1" w:lastColumn="0" w:noHBand="0" w:noVBand="1"/>
            </w:tblPr>
            <w:tblGrid>
              <w:gridCol w:w="3429"/>
              <w:gridCol w:w="425"/>
            </w:tblGrid>
            <w:tr w:rsidR="002D586F" w14:paraId="06C73F3F" w14:textId="77777777" w:rsidTr="00DA6656">
              <w:tc>
                <w:tcPr>
                  <w:tcW w:w="3429" w:type="dxa"/>
                </w:tcPr>
                <w:p w14:paraId="7DDC5643" w14:textId="77777777" w:rsidR="002D586F" w:rsidRDefault="002D586F" w:rsidP="00DA6656">
                  <w:pPr>
                    <w:jc w:val="center"/>
                  </w:pPr>
                  <w:r>
                    <w:t>Aceptado sin cambios</w:t>
                  </w:r>
                </w:p>
              </w:tc>
              <w:tc>
                <w:tcPr>
                  <w:tcW w:w="425" w:type="dxa"/>
                </w:tcPr>
                <w:p w14:paraId="08E6513D" w14:textId="59B499B6" w:rsidR="002D586F" w:rsidRDefault="00341142" w:rsidP="00DA6656">
                  <w:pPr>
                    <w:jc w:val="center"/>
                  </w:pPr>
                  <w:r>
                    <w:t>X</w:t>
                  </w:r>
                </w:p>
              </w:tc>
            </w:tr>
            <w:tr w:rsidR="002D586F" w14:paraId="6E935C2F" w14:textId="77777777" w:rsidTr="00DA6656">
              <w:tc>
                <w:tcPr>
                  <w:tcW w:w="3429" w:type="dxa"/>
                </w:tcPr>
                <w:p w14:paraId="24D1FC33" w14:textId="77777777" w:rsidR="002D586F" w:rsidRDefault="002D586F" w:rsidP="00DA6656">
                  <w:pPr>
                    <w:jc w:val="center"/>
                  </w:pPr>
                  <w:r>
                    <w:t>Aceptados con cambios</w:t>
                  </w:r>
                </w:p>
              </w:tc>
              <w:tc>
                <w:tcPr>
                  <w:tcW w:w="425" w:type="dxa"/>
                </w:tcPr>
                <w:p w14:paraId="26C4FFBA" w14:textId="77777777" w:rsidR="002D586F" w:rsidRDefault="002D586F" w:rsidP="00DA6656">
                  <w:pPr>
                    <w:jc w:val="center"/>
                  </w:pPr>
                </w:p>
              </w:tc>
            </w:tr>
            <w:tr w:rsidR="002D586F" w14:paraId="2BE900EA" w14:textId="77777777" w:rsidTr="00DA6656">
              <w:tc>
                <w:tcPr>
                  <w:tcW w:w="3429" w:type="dxa"/>
                </w:tcPr>
                <w:p w14:paraId="26445A35" w14:textId="77777777" w:rsidR="002D586F" w:rsidRDefault="002D586F" w:rsidP="00DA6656">
                  <w:pPr>
                    <w:jc w:val="center"/>
                  </w:pPr>
                  <w:r>
                    <w:t>Rediseñar</w:t>
                  </w:r>
                </w:p>
              </w:tc>
              <w:tc>
                <w:tcPr>
                  <w:tcW w:w="425" w:type="dxa"/>
                </w:tcPr>
                <w:p w14:paraId="274562B8" w14:textId="77777777" w:rsidR="002D586F" w:rsidRDefault="002D586F" w:rsidP="00DA6656">
                  <w:pPr>
                    <w:jc w:val="center"/>
                  </w:pPr>
                </w:p>
              </w:tc>
            </w:tr>
          </w:tbl>
          <w:p w14:paraId="24D4E335" w14:textId="77777777" w:rsidR="002D586F" w:rsidRDefault="002D586F" w:rsidP="00DA6656">
            <w:pPr>
              <w:jc w:val="center"/>
            </w:pPr>
          </w:p>
        </w:tc>
      </w:tr>
      <w:tr w:rsidR="002D586F" w14:paraId="52426528" w14:textId="77777777" w:rsidTr="000474D9">
        <w:trPr>
          <w:trHeight w:val="1136"/>
          <w:jc w:val="center"/>
        </w:trPr>
        <w:tc>
          <w:tcPr>
            <w:tcW w:w="8488" w:type="dxa"/>
            <w:gridSpan w:val="2"/>
          </w:tcPr>
          <w:p w14:paraId="773BF567" w14:textId="5FEA30A9" w:rsidR="002D586F" w:rsidRPr="00341142" w:rsidRDefault="002D586F" w:rsidP="00DA6656">
            <w:pPr>
              <w:rPr>
                <w:b/>
              </w:rPr>
            </w:pPr>
            <w:r w:rsidRPr="00341142">
              <w:rPr>
                <w:b/>
              </w:rPr>
              <w:t>Observaciones. -</w:t>
            </w:r>
            <w:r w:rsidR="00341142">
              <w:rPr>
                <w:b/>
              </w:rPr>
              <w:t xml:space="preserve"> </w:t>
            </w:r>
            <w:r w:rsidR="00341142">
              <w:t>no se solicitó ningún cambio por parte del médico.</w:t>
            </w:r>
          </w:p>
        </w:tc>
      </w:tr>
      <w:tr w:rsidR="002D586F" w14:paraId="32B5D32F" w14:textId="77777777" w:rsidTr="000474D9">
        <w:trPr>
          <w:trHeight w:val="1136"/>
          <w:jc w:val="center"/>
        </w:trPr>
        <w:tc>
          <w:tcPr>
            <w:tcW w:w="8488" w:type="dxa"/>
            <w:gridSpan w:val="2"/>
          </w:tcPr>
          <w:p w14:paraId="670F2583" w14:textId="77777777" w:rsidR="002D586F" w:rsidRPr="00341142" w:rsidRDefault="002D586F" w:rsidP="00DA6656">
            <w:pPr>
              <w:rPr>
                <w:b/>
              </w:rPr>
            </w:pPr>
            <w:r w:rsidRPr="00341142">
              <w:rPr>
                <w:b/>
              </w:rPr>
              <w:t>Pantalla de Software</w:t>
            </w:r>
          </w:p>
          <w:p w14:paraId="582F895E" w14:textId="770B1A95" w:rsidR="00BB623F" w:rsidRDefault="00BB623F" w:rsidP="00DA6656">
            <w:r>
              <w:rPr>
                <w:noProof/>
              </w:rPr>
              <w:drawing>
                <wp:inline distT="0" distB="0" distL="0" distR="0" wp14:anchorId="0007B3AE" wp14:editId="4284BCE7">
                  <wp:extent cx="5396230" cy="13144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396230" cy="1314450"/>
                          </a:xfrm>
                          <a:prstGeom prst="rect">
                            <a:avLst/>
                          </a:prstGeom>
                        </pic:spPr>
                      </pic:pic>
                    </a:graphicData>
                  </a:graphic>
                </wp:inline>
              </w:drawing>
            </w:r>
          </w:p>
        </w:tc>
      </w:tr>
    </w:tbl>
    <w:p w14:paraId="04738B78" w14:textId="77777777" w:rsidR="002D586F" w:rsidRDefault="002D586F" w:rsidP="002D586F"/>
    <w:p w14:paraId="7D912A9F" w14:textId="77777777" w:rsidR="009354BF" w:rsidRPr="00EC7F3E" w:rsidRDefault="009354BF" w:rsidP="00EC7F3E">
      <w:pPr>
        <w:pStyle w:val="CuerpoTesis"/>
        <w:rPr>
          <w:lang w:val="es-EC"/>
        </w:rPr>
      </w:pPr>
    </w:p>
    <w:sectPr w:rsidR="009354BF" w:rsidRPr="00EC7F3E"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6C10A8" w:rsidRDefault="006C10A8" w:rsidP="002919A1">
      <w:pPr>
        <w:spacing w:after="0" w:line="240" w:lineRule="auto"/>
      </w:pPr>
      <w:r>
        <w:separator/>
      </w:r>
    </w:p>
  </w:endnote>
  <w:endnote w:type="continuationSeparator" w:id="0">
    <w:p w14:paraId="5E5E0664" w14:textId="77777777" w:rsidR="006C10A8" w:rsidRDefault="006C10A8"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 w:name="Open Sans">
    <w:altName w:val="Segoe UI"/>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6C10A8" w:rsidRDefault="006C10A8">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6C10A8" w:rsidRDefault="006C10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67643720"/>
      <w:docPartObj>
        <w:docPartGallery w:val="Page Numbers (Bottom of Page)"/>
        <w:docPartUnique/>
      </w:docPartObj>
    </w:sdtPr>
    <w:sdtContent>
      <w:p w14:paraId="3CC34311" w14:textId="77777777" w:rsidR="006C10A8" w:rsidRDefault="006C10A8">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6C10A8" w:rsidRDefault="006C10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6C10A8" w:rsidRDefault="006C10A8" w:rsidP="002919A1">
      <w:pPr>
        <w:spacing w:after="0" w:line="240" w:lineRule="auto"/>
      </w:pPr>
      <w:r>
        <w:separator/>
      </w:r>
    </w:p>
  </w:footnote>
  <w:footnote w:type="continuationSeparator" w:id="0">
    <w:p w14:paraId="73F87245" w14:textId="77777777" w:rsidR="006C10A8" w:rsidRDefault="006C10A8" w:rsidP="002919A1">
      <w:pPr>
        <w:spacing w:after="0" w:line="240" w:lineRule="auto"/>
      </w:pPr>
      <w:r>
        <w:continuationSeparator/>
      </w:r>
    </w:p>
  </w:footnote>
  <w:footnote w:id="1">
    <w:p w14:paraId="52016F23" w14:textId="33733391" w:rsidR="006C10A8" w:rsidRDefault="006C10A8">
      <w:pPr>
        <w:pStyle w:val="FootnoteText"/>
      </w:pPr>
      <w:r>
        <w:rPr>
          <w:rStyle w:val="FootnoteReference"/>
        </w:rPr>
        <w:footnoteRef/>
      </w:r>
      <w:r>
        <w:t xml:space="preserve"> </w:t>
      </w:r>
      <w:r w:rsidRPr="00271119">
        <w:t>https://clinic-cloud.com/historia-clinica-dental-odontologica/</w:t>
      </w:r>
    </w:p>
  </w:footnote>
  <w:footnote w:id="2">
    <w:p w14:paraId="68862143" w14:textId="77777777" w:rsidR="006C10A8" w:rsidRPr="003A799B" w:rsidRDefault="006C10A8" w:rsidP="00E67B7A">
      <w:pPr>
        <w:pStyle w:val="FootnoteText"/>
      </w:pPr>
      <w:r>
        <w:rPr>
          <w:rStyle w:val="FootnoteReference"/>
        </w:rPr>
        <w:footnoteRef/>
      </w:r>
      <w:r>
        <w:t xml:space="preserve"> </w:t>
      </w:r>
      <w:r w:rsidRPr="00E60792">
        <w:t>http://brendaguilarmartinez.blogspot.com/2014/09/uso-del-odontograma.html</w:t>
      </w:r>
    </w:p>
    <w:p w14:paraId="68B20360" w14:textId="61D2A162" w:rsidR="006C10A8" w:rsidRDefault="006C10A8">
      <w:pPr>
        <w:pStyle w:val="FootnoteText"/>
      </w:pPr>
    </w:p>
  </w:footnote>
  <w:footnote w:id="3">
    <w:p w14:paraId="5FFDF73E" w14:textId="77777777" w:rsidR="006C10A8" w:rsidRPr="001B32D6" w:rsidRDefault="006C10A8" w:rsidP="0090394F">
      <w:pPr>
        <w:pStyle w:val="FootnoteText"/>
      </w:pPr>
      <w:r>
        <w:rPr>
          <w:rStyle w:val="FootnoteReference"/>
        </w:rPr>
        <w:footnoteRef/>
      </w:r>
      <w:r>
        <w:t xml:space="preserve"> </w:t>
      </w:r>
      <w:r w:rsidRPr="001B24D9">
        <w:t>https://folderit.net/itech/es/desarrollo-agil-de-software-crystal-clear-es/</w:t>
      </w:r>
    </w:p>
  </w:footnote>
  <w:footnote w:id="4">
    <w:p w14:paraId="3262629C" w14:textId="77777777" w:rsidR="006C10A8" w:rsidRPr="00455206" w:rsidRDefault="006C10A8" w:rsidP="00F07C77">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5">
    <w:p w14:paraId="796F9381" w14:textId="72E04423" w:rsidR="006C10A8" w:rsidRDefault="006C10A8">
      <w:pPr>
        <w:pStyle w:val="FootnoteText"/>
      </w:pPr>
      <w:r>
        <w:rPr>
          <w:rStyle w:val="FootnoteReference"/>
        </w:rPr>
        <w:footnoteRef/>
      </w:r>
      <w:r>
        <w:t xml:space="preserve"> </w:t>
      </w:r>
      <w:r w:rsidRPr="002E5ED5">
        <w:t>https://ajgallego.gitbooks.io/laravel-5/content/base_de_datos_eloquent_orm.html</w:t>
      </w:r>
    </w:p>
    <w:p w14:paraId="20A2EEA6" w14:textId="77777777" w:rsidR="006C10A8" w:rsidRDefault="006C10A8">
      <w:pPr>
        <w:pStyle w:val="FootnoteText"/>
      </w:pPr>
    </w:p>
  </w:footnote>
  <w:footnote w:id="6">
    <w:p w14:paraId="036DBC3D" w14:textId="77777777" w:rsidR="006C10A8" w:rsidRDefault="006C10A8" w:rsidP="00F07C77">
      <w:pPr>
        <w:pStyle w:val="FootnoteText"/>
      </w:pPr>
      <w:r>
        <w:rPr>
          <w:rStyle w:val="FootnoteReference"/>
        </w:rPr>
        <w:footnoteRef/>
      </w:r>
      <w:r>
        <w:t xml:space="preserve"> Información de CodeIgniter: </w:t>
      </w:r>
      <w:r w:rsidRPr="00796DB4">
        <w:t>https://codeigniter.es/user_guide/general/welcome.html</w:t>
      </w:r>
    </w:p>
  </w:footnote>
  <w:footnote w:id="7">
    <w:p w14:paraId="23DB212A" w14:textId="77777777" w:rsidR="006C10A8" w:rsidRDefault="006C10A8" w:rsidP="00F07C77">
      <w:pPr>
        <w:pStyle w:val="FootnoteText"/>
      </w:pPr>
      <w:r>
        <w:rPr>
          <w:rStyle w:val="FootnoteReference"/>
        </w:rPr>
        <w:footnoteRef/>
      </w:r>
      <w:r>
        <w:t xml:space="preserve"> Características de </w:t>
      </w:r>
      <w:proofErr w:type="gramStart"/>
      <w:r>
        <w:t>CodeIgniter:</w:t>
      </w:r>
      <w:r w:rsidRPr="00DA6E6A">
        <w:t>https://www.coriaweb.hosting/codeigniter-cuales-algunas-ventajas/</w:t>
      </w:r>
      <w:proofErr w:type="gramEnd"/>
    </w:p>
  </w:footnote>
  <w:footnote w:id="8">
    <w:p w14:paraId="28941A28" w14:textId="77777777" w:rsidR="006C10A8" w:rsidRDefault="006C10A8" w:rsidP="00F07C77">
      <w:pPr>
        <w:pStyle w:val="FootnoteText"/>
      </w:pPr>
      <w:r>
        <w:rPr>
          <w:rStyle w:val="FootnoteReference"/>
        </w:rPr>
        <w:footnoteRef/>
      </w:r>
      <w:r>
        <w:t xml:space="preserve"> Información de CakePHP: </w:t>
      </w:r>
      <w:r w:rsidRPr="008B5944">
        <w:t>https://book.cakephp.org/1.3/es/The-Manual/Beginning-With-CakePHP/What-is-CakePHP-Why-Use-it.html</w:t>
      </w:r>
    </w:p>
  </w:footnote>
  <w:footnote w:id="9">
    <w:p w14:paraId="612AFE14" w14:textId="77777777" w:rsidR="006C10A8" w:rsidRDefault="006C10A8"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10">
    <w:p w14:paraId="1AB097BC" w14:textId="70AF94B5" w:rsidR="006C10A8" w:rsidRDefault="006C10A8">
      <w:pPr>
        <w:pStyle w:val="FootnoteText"/>
      </w:pPr>
      <w:r>
        <w:rPr>
          <w:rStyle w:val="FootnoteReference"/>
        </w:rPr>
        <w:footnoteRef/>
      </w:r>
      <w:r>
        <w:t xml:space="preserve"> </w:t>
      </w:r>
      <w:r w:rsidRPr="00DD07C0">
        <w:t>https://ajgallego.gitbooks.io/laravel-5/content/introduccion.html</w:t>
      </w:r>
    </w:p>
  </w:footnote>
  <w:footnote w:id="11">
    <w:p w14:paraId="78D2BC8E" w14:textId="356F54ED" w:rsidR="006C10A8" w:rsidRDefault="006C10A8">
      <w:pPr>
        <w:pStyle w:val="FootnoteText"/>
      </w:pPr>
      <w:r>
        <w:rPr>
          <w:rStyle w:val="FootnoteReference"/>
        </w:rPr>
        <w:footnoteRef/>
      </w:r>
      <w:r>
        <w:t xml:space="preserve"> </w:t>
      </w:r>
      <w:r w:rsidRPr="009635B0">
        <w:t>https://www.sitepoint.com/laravel-really-clean-and-classy/</w:t>
      </w:r>
    </w:p>
  </w:footnote>
  <w:footnote w:id="12">
    <w:p w14:paraId="6C5A9356" w14:textId="77777777" w:rsidR="006C10A8" w:rsidRPr="00455206" w:rsidRDefault="006C10A8" w:rsidP="0053653C">
      <w:pPr>
        <w:pStyle w:val="FootnoteText"/>
      </w:pPr>
      <w:r w:rsidRPr="003579C1">
        <w:rPr>
          <w:rStyle w:val="FootnoteReference"/>
        </w:rPr>
        <w:footnoteRef/>
      </w:r>
      <w:r w:rsidRPr="00455206">
        <w:t xml:space="preserve"> https://github.com/andrew3229/DocumentosTT</w:t>
      </w:r>
    </w:p>
  </w:footnote>
  <w:footnote w:id="13">
    <w:p w14:paraId="69D32906" w14:textId="77777777" w:rsidR="006C10A8" w:rsidRPr="00DA4AE8" w:rsidRDefault="006C10A8"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957DE"/>
    <w:multiLevelType w:val="hybridMultilevel"/>
    <w:tmpl w:val="66B0F0B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A4D61B1"/>
    <w:multiLevelType w:val="hybridMultilevel"/>
    <w:tmpl w:val="188276F4"/>
    <w:lvl w:ilvl="0" w:tplc="300A0019">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3" w15:restartNumberingAfterBreak="0">
    <w:nsid w:val="17776647"/>
    <w:multiLevelType w:val="hybridMultilevel"/>
    <w:tmpl w:val="1E54E482"/>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4" w15:restartNumberingAfterBreak="0">
    <w:nsid w:val="181F0CC8"/>
    <w:multiLevelType w:val="hybridMultilevel"/>
    <w:tmpl w:val="1376FA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6151D41"/>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7" w15:restartNumberingAfterBreak="0">
    <w:nsid w:val="29F672C6"/>
    <w:multiLevelType w:val="multilevel"/>
    <w:tmpl w:val="6BE22F36"/>
    <w:lvl w:ilvl="0">
      <w:start w:val="1"/>
      <w:numFmt w:val="lowerLetter"/>
      <w:suff w:val="space"/>
      <w:lvlText w:val="%1."/>
      <w:lvlJc w:val="left"/>
      <w:pPr>
        <w:ind w:left="708" w:firstLine="0"/>
      </w:pPr>
      <w:rPr>
        <w:rFonts w:hint="default"/>
      </w:rPr>
    </w:lvl>
    <w:lvl w:ilvl="1">
      <w:start w:val="1"/>
      <w:numFmt w:val="decimal"/>
      <w:suff w:val="space"/>
      <w:lvlText w:val="%2."/>
      <w:lvlJc w:val="left"/>
      <w:pPr>
        <w:ind w:left="708" w:firstLine="0"/>
      </w:pPr>
      <w:rPr>
        <w:rFonts w:hint="default"/>
      </w:rPr>
    </w:lvl>
    <w:lvl w:ilvl="2">
      <w:start w:val="1"/>
      <w:numFmt w:val="decimal"/>
      <w:suff w:val="space"/>
      <w:lvlText w:val="%2.%3."/>
      <w:lvlJc w:val="left"/>
      <w:pPr>
        <w:ind w:left="708" w:firstLine="0"/>
      </w:pPr>
      <w:rPr>
        <w:rFonts w:hint="default"/>
      </w:rPr>
    </w:lvl>
    <w:lvl w:ilvl="3">
      <w:start w:val="1"/>
      <w:numFmt w:val="decimal"/>
      <w:suff w:val="space"/>
      <w:lvlText w:val="%2.%3.%4."/>
      <w:lvlJc w:val="left"/>
      <w:pPr>
        <w:ind w:left="708" w:firstLine="0"/>
      </w:pPr>
      <w:rPr>
        <w:rFonts w:hint="default"/>
      </w:rPr>
    </w:lvl>
    <w:lvl w:ilvl="4">
      <w:start w:val="7"/>
      <w:numFmt w:val="bullet"/>
      <w:suff w:val="space"/>
      <w:lvlText w:val=""/>
      <w:lvlJc w:val="left"/>
      <w:pPr>
        <w:ind w:left="1955" w:hanging="283"/>
      </w:pPr>
      <w:rPr>
        <w:rFonts w:ascii="Symbol" w:hAnsi="Symbol" w:hint="default"/>
        <w:color w:val="auto"/>
      </w:rPr>
    </w:lvl>
    <w:lvl w:ilvl="5">
      <w:start w:val="1"/>
      <w:numFmt w:val="lowerLetter"/>
      <w:lvlRestart w:val="0"/>
      <w:suff w:val="space"/>
      <w:lvlText w:val="%6)"/>
      <w:lvlJc w:val="left"/>
      <w:pPr>
        <w:ind w:left="2313" w:hanging="136"/>
      </w:pPr>
      <w:rPr>
        <w:rFonts w:hint="default"/>
      </w:rPr>
    </w:lvl>
    <w:lvl w:ilvl="6">
      <w:start w:val="1"/>
      <w:numFmt w:val="decimal"/>
      <w:lvlText w:val="%1.%2.%3.%4.%5.%6.%7."/>
      <w:lvlJc w:val="left"/>
      <w:pPr>
        <w:ind w:left="3948" w:hanging="1080"/>
      </w:pPr>
      <w:rPr>
        <w:rFonts w:hint="default"/>
      </w:rPr>
    </w:lvl>
    <w:lvl w:ilvl="7">
      <w:start w:val="1"/>
      <w:numFmt w:val="decimal"/>
      <w:lvlText w:val="%1.%2.%3.%4.%5.%6.%7.%8."/>
      <w:lvlJc w:val="left"/>
      <w:pPr>
        <w:ind w:left="4452" w:hanging="1224"/>
      </w:pPr>
      <w:rPr>
        <w:rFonts w:hint="default"/>
      </w:rPr>
    </w:lvl>
    <w:lvl w:ilvl="8">
      <w:start w:val="1"/>
      <w:numFmt w:val="decimal"/>
      <w:lvlText w:val="%1.%2.%3.%4.%5.%6.%7.%8.%9."/>
      <w:lvlJc w:val="left"/>
      <w:pPr>
        <w:ind w:left="5028" w:hanging="1440"/>
      </w:pPr>
      <w:rPr>
        <w:rFonts w:hint="default"/>
      </w:rPr>
    </w:lvl>
  </w:abstractNum>
  <w:abstractNum w:abstractNumId="8"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9"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0" w15:restartNumberingAfterBreak="0">
    <w:nsid w:val="36B16136"/>
    <w:multiLevelType w:val="hybridMultilevel"/>
    <w:tmpl w:val="D81AFBEE"/>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3F671B8B"/>
    <w:multiLevelType w:val="hybridMultilevel"/>
    <w:tmpl w:val="BE929CD0"/>
    <w:lvl w:ilvl="0" w:tplc="300A000F">
      <w:start w:val="1"/>
      <w:numFmt w:val="decimal"/>
      <w:lvlText w:val="%1."/>
      <w:lvlJc w:val="left"/>
      <w:pPr>
        <w:ind w:left="360" w:hanging="360"/>
      </w:pPr>
    </w:lvl>
    <w:lvl w:ilvl="1" w:tplc="300A0019">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3" w15:restartNumberingAfterBreak="0">
    <w:nsid w:val="406E0E3A"/>
    <w:multiLevelType w:val="hybridMultilevel"/>
    <w:tmpl w:val="D9B8F8E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4" w15:restartNumberingAfterBreak="0">
    <w:nsid w:val="47EC713B"/>
    <w:multiLevelType w:val="hybridMultilevel"/>
    <w:tmpl w:val="0426881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5"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8" w15:restartNumberingAfterBreak="0">
    <w:nsid w:val="4B7B6EAD"/>
    <w:multiLevelType w:val="hybridMultilevel"/>
    <w:tmpl w:val="7D828BAA"/>
    <w:lvl w:ilvl="0" w:tplc="300A0017">
      <w:start w:val="1"/>
      <w:numFmt w:val="lowerLetter"/>
      <w:lvlText w:val="%1)"/>
      <w:lvlJc w:val="left"/>
      <w:pPr>
        <w:ind w:left="1068" w:hanging="360"/>
      </w:pPr>
    </w:lvl>
    <w:lvl w:ilvl="1" w:tplc="300A0019" w:tentative="1">
      <w:start w:val="1"/>
      <w:numFmt w:val="lowerLetter"/>
      <w:lvlText w:val="%2."/>
      <w:lvlJc w:val="left"/>
      <w:pPr>
        <w:ind w:left="1788" w:hanging="360"/>
      </w:pPr>
    </w:lvl>
    <w:lvl w:ilvl="2" w:tplc="300A001B" w:tentative="1">
      <w:start w:val="1"/>
      <w:numFmt w:val="lowerRoman"/>
      <w:lvlText w:val="%3."/>
      <w:lvlJc w:val="right"/>
      <w:pPr>
        <w:ind w:left="2508" w:hanging="180"/>
      </w:pPr>
    </w:lvl>
    <w:lvl w:ilvl="3" w:tplc="300A000F" w:tentative="1">
      <w:start w:val="1"/>
      <w:numFmt w:val="decimal"/>
      <w:lvlText w:val="%4."/>
      <w:lvlJc w:val="left"/>
      <w:pPr>
        <w:ind w:left="3228" w:hanging="360"/>
      </w:pPr>
    </w:lvl>
    <w:lvl w:ilvl="4" w:tplc="300A0019" w:tentative="1">
      <w:start w:val="1"/>
      <w:numFmt w:val="lowerLetter"/>
      <w:lvlText w:val="%5."/>
      <w:lvlJc w:val="left"/>
      <w:pPr>
        <w:ind w:left="3948" w:hanging="360"/>
      </w:pPr>
    </w:lvl>
    <w:lvl w:ilvl="5" w:tplc="300A001B" w:tentative="1">
      <w:start w:val="1"/>
      <w:numFmt w:val="lowerRoman"/>
      <w:lvlText w:val="%6."/>
      <w:lvlJc w:val="right"/>
      <w:pPr>
        <w:ind w:left="4668" w:hanging="180"/>
      </w:pPr>
    </w:lvl>
    <w:lvl w:ilvl="6" w:tplc="300A000F" w:tentative="1">
      <w:start w:val="1"/>
      <w:numFmt w:val="decimal"/>
      <w:lvlText w:val="%7."/>
      <w:lvlJc w:val="left"/>
      <w:pPr>
        <w:ind w:left="5388" w:hanging="360"/>
      </w:pPr>
    </w:lvl>
    <w:lvl w:ilvl="7" w:tplc="300A0019" w:tentative="1">
      <w:start w:val="1"/>
      <w:numFmt w:val="lowerLetter"/>
      <w:lvlText w:val="%8."/>
      <w:lvlJc w:val="left"/>
      <w:pPr>
        <w:ind w:left="6108" w:hanging="360"/>
      </w:pPr>
    </w:lvl>
    <w:lvl w:ilvl="8" w:tplc="300A001B" w:tentative="1">
      <w:start w:val="1"/>
      <w:numFmt w:val="lowerRoman"/>
      <w:lvlText w:val="%9."/>
      <w:lvlJc w:val="right"/>
      <w:pPr>
        <w:ind w:left="6828" w:hanging="180"/>
      </w:pPr>
    </w:lvl>
  </w:abstractNum>
  <w:abstractNum w:abstractNumId="19"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58CC4045"/>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98E53C4"/>
    <w:multiLevelType w:val="hybridMultilevel"/>
    <w:tmpl w:val="FEB88660"/>
    <w:lvl w:ilvl="0" w:tplc="0C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1635E07"/>
    <w:multiLevelType w:val="multilevel"/>
    <w:tmpl w:val="1F847EA0"/>
    <w:lvl w:ilvl="0">
      <w:start w:val="6"/>
      <w:numFmt w:val="decimal"/>
      <w:lvlText w:val="%1"/>
      <w:lvlJc w:val="left"/>
      <w:pPr>
        <w:ind w:left="384" w:hanging="384"/>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24"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5" w15:restartNumberingAfterBreak="0">
    <w:nsid w:val="63B7366A"/>
    <w:multiLevelType w:val="hybridMultilevel"/>
    <w:tmpl w:val="9216CD7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6"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7"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69467014"/>
    <w:multiLevelType w:val="hybridMultilevel"/>
    <w:tmpl w:val="112E6E86"/>
    <w:lvl w:ilvl="0" w:tplc="0C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6D994361"/>
    <w:multiLevelType w:val="hybridMultilevel"/>
    <w:tmpl w:val="892A7774"/>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0" w15:restartNumberingAfterBreak="0">
    <w:nsid w:val="775004B4"/>
    <w:multiLevelType w:val="hybridMultilevel"/>
    <w:tmpl w:val="197636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1"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2"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3"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5" w15:restartNumberingAfterBreak="0">
    <w:nsid w:val="7F541A3E"/>
    <w:multiLevelType w:val="hybridMultilevel"/>
    <w:tmpl w:val="67D4901A"/>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5"/>
  </w:num>
  <w:num w:numId="2">
    <w:abstractNumId w:val="16"/>
  </w:num>
  <w:num w:numId="3">
    <w:abstractNumId w:val="15"/>
  </w:num>
  <w:num w:numId="4">
    <w:abstractNumId w:val="0"/>
  </w:num>
  <w:num w:numId="5">
    <w:abstractNumId w:val="34"/>
  </w:num>
  <w:num w:numId="6">
    <w:abstractNumId w:val="11"/>
  </w:num>
  <w:num w:numId="7">
    <w:abstractNumId w:val="29"/>
  </w:num>
  <w:num w:numId="8">
    <w:abstractNumId w:val="31"/>
  </w:num>
  <w:num w:numId="9">
    <w:abstractNumId w:val="8"/>
  </w:num>
  <w:num w:numId="10">
    <w:abstractNumId w:val="20"/>
  </w:num>
  <w:num w:numId="11">
    <w:abstractNumId w:val="32"/>
  </w:num>
  <w:num w:numId="12">
    <w:abstractNumId w:val="33"/>
  </w:num>
  <w:num w:numId="13">
    <w:abstractNumId w:val="17"/>
  </w:num>
  <w:num w:numId="14">
    <w:abstractNumId w:val="24"/>
  </w:num>
  <w:num w:numId="15">
    <w:abstractNumId w:val="26"/>
  </w:num>
  <w:num w:numId="16">
    <w:abstractNumId w:val="27"/>
  </w:num>
  <w:num w:numId="17">
    <w:abstractNumId w:val="12"/>
  </w:num>
  <w:num w:numId="18">
    <w:abstractNumId w:val="9"/>
  </w:num>
  <w:num w:numId="19">
    <w:abstractNumId w:val="19"/>
  </w:num>
  <w:num w:numId="20">
    <w:abstractNumId w:val="7"/>
  </w:num>
  <w:num w:numId="21">
    <w:abstractNumId w:val="6"/>
  </w:num>
  <w:num w:numId="22">
    <w:abstractNumId w:val="14"/>
  </w:num>
  <w:num w:numId="23">
    <w:abstractNumId w:val="18"/>
  </w:num>
  <w:num w:numId="24">
    <w:abstractNumId w:val="3"/>
  </w:num>
  <w:num w:numId="25">
    <w:abstractNumId w:val="13"/>
  </w:num>
  <w:num w:numId="26">
    <w:abstractNumId w:val="35"/>
  </w:num>
  <w:num w:numId="27">
    <w:abstractNumId w:val="21"/>
  </w:num>
  <w:num w:numId="28">
    <w:abstractNumId w:val="1"/>
  </w:num>
  <w:num w:numId="29">
    <w:abstractNumId w:val="2"/>
  </w:num>
  <w:num w:numId="30">
    <w:abstractNumId w:val="23"/>
  </w:num>
  <w:num w:numId="31">
    <w:abstractNumId w:val="25"/>
  </w:num>
  <w:num w:numId="32">
    <w:abstractNumId w:val="30"/>
  </w:num>
  <w:num w:numId="33">
    <w:abstractNumId w:val="10"/>
  </w:num>
  <w:num w:numId="34">
    <w:abstractNumId w:val="22"/>
  </w:num>
  <w:num w:numId="35">
    <w:abstractNumId w:val="28"/>
  </w:num>
  <w:num w:numId="36">
    <w:abstractNumId w:val="4"/>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hdrShapeDefaults>
    <o:shapedefaults v:ext="edit" spidmax="573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0BEE"/>
    <w:rsid w:val="0000212C"/>
    <w:rsid w:val="0000262A"/>
    <w:rsid w:val="000027F6"/>
    <w:rsid w:val="000047C1"/>
    <w:rsid w:val="00006FAD"/>
    <w:rsid w:val="000076A7"/>
    <w:rsid w:val="00007717"/>
    <w:rsid w:val="00010A5E"/>
    <w:rsid w:val="00011589"/>
    <w:rsid w:val="00011651"/>
    <w:rsid w:val="000133C6"/>
    <w:rsid w:val="000134E6"/>
    <w:rsid w:val="0001399F"/>
    <w:rsid w:val="00013D6C"/>
    <w:rsid w:val="000140D1"/>
    <w:rsid w:val="0001452E"/>
    <w:rsid w:val="000149C6"/>
    <w:rsid w:val="00014C91"/>
    <w:rsid w:val="00016492"/>
    <w:rsid w:val="00016ECF"/>
    <w:rsid w:val="0001768D"/>
    <w:rsid w:val="00017739"/>
    <w:rsid w:val="00017AD8"/>
    <w:rsid w:val="0002256D"/>
    <w:rsid w:val="00022D23"/>
    <w:rsid w:val="000239F5"/>
    <w:rsid w:val="00023A53"/>
    <w:rsid w:val="00026E4A"/>
    <w:rsid w:val="00032D89"/>
    <w:rsid w:val="00034ABC"/>
    <w:rsid w:val="000378DD"/>
    <w:rsid w:val="00042506"/>
    <w:rsid w:val="00044131"/>
    <w:rsid w:val="00044769"/>
    <w:rsid w:val="0004527C"/>
    <w:rsid w:val="00045631"/>
    <w:rsid w:val="000474D9"/>
    <w:rsid w:val="00050687"/>
    <w:rsid w:val="00050688"/>
    <w:rsid w:val="00051226"/>
    <w:rsid w:val="0005155F"/>
    <w:rsid w:val="00052D21"/>
    <w:rsid w:val="0005470C"/>
    <w:rsid w:val="00054960"/>
    <w:rsid w:val="0005580F"/>
    <w:rsid w:val="00056234"/>
    <w:rsid w:val="000574F7"/>
    <w:rsid w:val="00057592"/>
    <w:rsid w:val="00057F53"/>
    <w:rsid w:val="000616DE"/>
    <w:rsid w:val="00061F12"/>
    <w:rsid w:val="000628EA"/>
    <w:rsid w:val="0006487B"/>
    <w:rsid w:val="00066844"/>
    <w:rsid w:val="000675A6"/>
    <w:rsid w:val="00067CCA"/>
    <w:rsid w:val="00080612"/>
    <w:rsid w:val="00080A8B"/>
    <w:rsid w:val="000818E0"/>
    <w:rsid w:val="00082647"/>
    <w:rsid w:val="00085B2C"/>
    <w:rsid w:val="00085BD3"/>
    <w:rsid w:val="000863D4"/>
    <w:rsid w:val="00087B9E"/>
    <w:rsid w:val="00087E4F"/>
    <w:rsid w:val="00087F34"/>
    <w:rsid w:val="000908A5"/>
    <w:rsid w:val="0009141E"/>
    <w:rsid w:val="00092DCD"/>
    <w:rsid w:val="00093EBD"/>
    <w:rsid w:val="000952CC"/>
    <w:rsid w:val="000952FC"/>
    <w:rsid w:val="000954B6"/>
    <w:rsid w:val="000961F5"/>
    <w:rsid w:val="000A0E88"/>
    <w:rsid w:val="000A2302"/>
    <w:rsid w:val="000A23DE"/>
    <w:rsid w:val="000A3937"/>
    <w:rsid w:val="000A4414"/>
    <w:rsid w:val="000A4B84"/>
    <w:rsid w:val="000A63E2"/>
    <w:rsid w:val="000A6792"/>
    <w:rsid w:val="000B0FF8"/>
    <w:rsid w:val="000B16D1"/>
    <w:rsid w:val="000B31A8"/>
    <w:rsid w:val="000B397D"/>
    <w:rsid w:val="000B485A"/>
    <w:rsid w:val="000B4BDA"/>
    <w:rsid w:val="000B5490"/>
    <w:rsid w:val="000B5A60"/>
    <w:rsid w:val="000B7DCA"/>
    <w:rsid w:val="000C04D9"/>
    <w:rsid w:val="000C08C6"/>
    <w:rsid w:val="000C2A0C"/>
    <w:rsid w:val="000C383A"/>
    <w:rsid w:val="000C4706"/>
    <w:rsid w:val="000C62ED"/>
    <w:rsid w:val="000D0064"/>
    <w:rsid w:val="000D0F93"/>
    <w:rsid w:val="000D1363"/>
    <w:rsid w:val="000D20E9"/>
    <w:rsid w:val="000D238F"/>
    <w:rsid w:val="000D2889"/>
    <w:rsid w:val="000D5121"/>
    <w:rsid w:val="000D6B62"/>
    <w:rsid w:val="000D6DFE"/>
    <w:rsid w:val="000D6F64"/>
    <w:rsid w:val="000E3166"/>
    <w:rsid w:val="000E4C67"/>
    <w:rsid w:val="000E4CB3"/>
    <w:rsid w:val="000E5A44"/>
    <w:rsid w:val="000E67EC"/>
    <w:rsid w:val="000E7D24"/>
    <w:rsid w:val="000F03AC"/>
    <w:rsid w:val="000F0F53"/>
    <w:rsid w:val="000F1517"/>
    <w:rsid w:val="000F3D97"/>
    <w:rsid w:val="000F510B"/>
    <w:rsid w:val="000F6036"/>
    <w:rsid w:val="00102058"/>
    <w:rsid w:val="00102E7C"/>
    <w:rsid w:val="0010372E"/>
    <w:rsid w:val="00103770"/>
    <w:rsid w:val="001037E2"/>
    <w:rsid w:val="00105D97"/>
    <w:rsid w:val="00107D52"/>
    <w:rsid w:val="00111EC1"/>
    <w:rsid w:val="00112A49"/>
    <w:rsid w:val="00112BF4"/>
    <w:rsid w:val="00113CBE"/>
    <w:rsid w:val="00116B3A"/>
    <w:rsid w:val="00117473"/>
    <w:rsid w:val="001176F7"/>
    <w:rsid w:val="00120286"/>
    <w:rsid w:val="001212B2"/>
    <w:rsid w:val="00123931"/>
    <w:rsid w:val="00123C90"/>
    <w:rsid w:val="00126398"/>
    <w:rsid w:val="0012668C"/>
    <w:rsid w:val="00126A73"/>
    <w:rsid w:val="00126BC5"/>
    <w:rsid w:val="001340CA"/>
    <w:rsid w:val="001344FF"/>
    <w:rsid w:val="00134C45"/>
    <w:rsid w:val="00134C50"/>
    <w:rsid w:val="00137578"/>
    <w:rsid w:val="00141699"/>
    <w:rsid w:val="00143A22"/>
    <w:rsid w:val="0014547E"/>
    <w:rsid w:val="00145544"/>
    <w:rsid w:val="00145C55"/>
    <w:rsid w:val="00146791"/>
    <w:rsid w:val="00151BBD"/>
    <w:rsid w:val="00151FB8"/>
    <w:rsid w:val="001520C6"/>
    <w:rsid w:val="00154396"/>
    <w:rsid w:val="001550A7"/>
    <w:rsid w:val="00155860"/>
    <w:rsid w:val="001648E3"/>
    <w:rsid w:val="001653E4"/>
    <w:rsid w:val="00165F91"/>
    <w:rsid w:val="00167C5A"/>
    <w:rsid w:val="00167E34"/>
    <w:rsid w:val="001718C4"/>
    <w:rsid w:val="00171C31"/>
    <w:rsid w:val="00173732"/>
    <w:rsid w:val="0017512C"/>
    <w:rsid w:val="00175D15"/>
    <w:rsid w:val="0017707F"/>
    <w:rsid w:val="00177550"/>
    <w:rsid w:val="00182255"/>
    <w:rsid w:val="00182F5C"/>
    <w:rsid w:val="00185A0B"/>
    <w:rsid w:val="00186C6C"/>
    <w:rsid w:val="00187883"/>
    <w:rsid w:val="00190430"/>
    <w:rsid w:val="0019139F"/>
    <w:rsid w:val="001924C3"/>
    <w:rsid w:val="00192637"/>
    <w:rsid w:val="0019494D"/>
    <w:rsid w:val="0019682F"/>
    <w:rsid w:val="001A0046"/>
    <w:rsid w:val="001A07A0"/>
    <w:rsid w:val="001A1592"/>
    <w:rsid w:val="001A28B0"/>
    <w:rsid w:val="001A2DBD"/>
    <w:rsid w:val="001A39FD"/>
    <w:rsid w:val="001B2129"/>
    <w:rsid w:val="001B292E"/>
    <w:rsid w:val="001B3174"/>
    <w:rsid w:val="001B32D6"/>
    <w:rsid w:val="001B380D"/>
    <w:rsid w:val="001B4044"/>
    <w:rsid w:val="001B5E7F"/>
    <w:rsid w:val="001B6188"/>
    <w:rsid w:val="001B7946"/>
    <w:rsid w:val="001C0772"/>
    <w:rsid w:val="001C369D"/>
    <w:rsid w:val="001C3809"/>
    <w:rsid w:val="001C4827"/>
    <w:rsid w:val="001C72C4"/>
    <w:rsid w:val="001C73EA"/>
    <w:rsid w:val="001D25B3"/>
    <w:rsid w:val="001D2E77"/>
    <w:rsid w:val="001D3A9D"/>
    <w:rsid w:val="001D3EF4"/>
    <w:rsid w:val="001D586F"/>
    <w:rsid w:val="001D6E3D"/>
    <w:rsid w:val="001D78AD"/>
    <w:rsid w:val="001D78FB"/>
    <w:rsid w:val="001E081B"/>
    <w:rsid w:val="001E0EED"/>
    <w:rsid w:val="001E1E7E"/>
    <w:rsid w:val="001E1F10"/>
    <w:rsid w:val="001E389D"/>
    <w:rsid w:val="001E38BB"/>
    <w:rsid w:val="001E3A37"/>
    <w:rsid w:val="001E4C50"/>
    <w:rsid w:val="001E590D"/>
    <w:rsid w:val="001E5C2D"/>
    <w:rsid w:val="001E6734"/>
    <w:rsid w:val="001E7721"/>
    <w:rsid w:val="001F2515"/>
    <w:rsid w:val="001F2683"/>
    <w:rsid w:val="001F2D95"/>
    <w:rsid w:val="001F45BE"/>
    <w:rsid w:val="00200BB7"/>
    <w:rsid w:val="00201C83"/>
    <w:rsid w:val="00204932"/>
    <w:rsid w:val="00205BCD"/>
    <w:rsid w:val="002060A5"/>
    <w:rsid w:val="002078E4"/>
    <w:rsid w:val="00210000"/>
    <w:rsid w:val="00210BE0"/>
    <w:rsid w:val="00211973"/>
    <w:rsid w:val="00212B62"/>
    <w:rsid w:val="002135E8"/>
    <w:rsid w:val="002160EA"/>
    <w:rsid w:val="00216379"/>
    <w:rsid w:val="00216BAD"/>
    <w:rsid w:val="00221719"/>
    <w:rsid w:val="00222DC6"/>
    <w:rsid w:val="00222F88"/>
    <w:rsid w:val="00223742"/>
    <w:rsid w:val="002265BE"/>
    <w:rsid w:val="00226E34"/>
    <w:rsid w:val="00227B4F"/>
    <w:rsid w:val="002315BD"/>
    <w:rsid w:val="002319A5"/>
    <w:rsid w:val="0023252F"/>
    <w:rsid w:val="002337BD"/>
    <w:rsid w:val="00233905"/>
    <w:rsid w:val="0023548F"/>
    <w:rsid w:val="00235F2A"/>
    <w:rsid w:val="00236E15"/>
    <w:rsid w:val="00237777"/>
    <w:rsid w:val="00241119"/>
    <w:rsid w:val="00241A5C"/>
    <w:rsid w:val="00245F81"/>
    <w:rsid w:val="00246E33"/>
    <w:rsid w:val="00246EC9"/>
    <w:rsid w:val="00251224"/>
    <w:rsid w:val="002530DB"/>
    <w:rsid w:val="00254575"/>
    <w:rsid w:val="00256EC0"/>
    <w:rsid w:val="00261BC5"/>
    <w:rsid w:val="00263EE7"/>
    <w:rsid w:val="00265C88"/>
    <w:rsid w:val="002660A9"/>
    <w:rsid w:val="0027013E"/>
    <w:rsid w:val="0027100C"/>
    <w:rsid w:val="00271119"/>
    <w:rsid w:val="00271497"/>
    <w:rsid w:val="00271D17"/>
    <w:rsid w:val="00272123"/>
    <w:rsid w:val="002744F0"/>
    <w:rsid w:val="00275F77"/>
    <w:rsid w:val="0027701D"/>
    <w:rsid w:val="002817B3"/>
    <w:rsid w:val="00281BAE"/>
    <w:rsid w:val="0028254D"/>
    <w:rsid w:val="00284E8B"/>
    <w:rsid w:val="002867F3"/>
    <w:rsid w:val="00290A9F"/>
    <w:rsid w:val="002919A1"/>
    <w:rsid w:val="00294281"/>
    <w:rsid w:val="00295CE4"/>
    <w:rsid w:val="002A19C3"/>
    <w:rsid w:val="002A29F5"/>
    <w:rsid w:val="002A4B4E"/>
    <w:rsid w:val="002A53E5"/>
    <w:rsid w:val="002A573A"/>
    <w:rsid w:val="002A68CA"/>
    <w:rsid w:val="002B08F1"/>
    <w:rsid w:val="002B0A04"/>
    <w:rsid w:val="002B1494"/>
    <w:rsid w:val="002B2196"/>
    <w:rsid w:val="002B4D6C"/>
    <w:rsid w:val="002C07E3"/>
    <w:rsid w:val="002C0FB1"/>
    <w:rsid w:val="002C2191"/>
    <w:rsid w:val="002C2914"/>
    <w:rsid w:val="002C4D6F"/>
    <w:rsid w:val="002D04B7"/>
    <w:rsid w:val="002D07D7"/>
    <w:rsid w:val="002D163F"/>
    <w:rsid w:val="002D27E8"/>
    <w:rsid w:val="002D3F66"/>
    <w:rsid w:val="002D570C"/>
    <w:rsid w:val="002D586F"/>
    <w:rsid w:val="002D7183"/>
    <w:rsid w:val="002E3ED2"/>
    <w:rsid w:val="002E51E0"/>
    <w:rsid w:val="002E5279"/>
    <w:rsid w:val="002E52A1"/>
    <w:rsid w:val="002E5ED5"/>
    <w:rsid w:val="002E6218"/>
    <w:rsid w:val="002E6409"/>
    <w:rsid w:val="002E65BD"/>
    <w:rsid w:val="002F0F85"/>
    <w:rsid w:val="002F589B"/>
    <w:rsid w:val="002F5955"/>
    <w:rsid w:val="002F5C84"/>
    <w:rsid w:val="002F7326"/>
    <w:rsid w:val="003005F7"/>
    <w:rsid w:val="00300EA6"/>
    <w:rsid w:val="0030277C"/>
    <w:rsid w:val="00302F39"/>
    <w:rsid w:val="00302FB0"/>
    <w:rsid w:val="003032E2"/>
    <w:rsid w:val="003036CD"/>
    <w:rsid w:val="003052B7"/>
    <w:rsid w:val="00305B90"/>
    <w:rsid w:val="00307FE3"/>
    <w:rsid w:val="00310EFF"/>
    <w:rsid w:val="003132A9"/>
    <w:rsid w:val="00314184"/>
    <w:rsid w:val="003148F6"/>
    <w:rsid w:val="00314C47"/>
    <w:rsid w:val="00321273"/>
    <w:rsid w:val="00321B5C"/>
    <w:rsid w:val="00324898"/>
    <w:rsid w:val="00330C78"/>
    <w:rsid w:val="00331F95"/>
    <w:rsid w:val="00332932"/>
    <w:rsid w:val="0033372E"/>
    <w:rsid w:val="00333812"/>
    <w:rsid w:val="00340B2F"/>
    <w:rsid w:val="00341142"/>
    <w:rsid w:val="00341D01"/>
    <w:rsid w:val="00341EB0"/>
    <w:rsid w:val="00342968"/>
    <w:rsid w:val="00343D35"/>
    <w:rsid w:val="003447B7"/>
    <w:rsid w:val="003469D2"/>
    <w:rsid w:val="00347271"/>
    <w:rsid w:val="00350374"/>
    <w:rsid w:val="00350A3A"/>
    <w:rsid w:val="00352CD7"/>
    <w:rsid w:val="00353B1B"/>
    <w:rsid w:val="003544BB"/>
    <w:rsid w:val="00356E30"/>
    <w:rsid w:val="003579C1"/>
    <w:rsid w:val="00357D4B"/>
    <w:rsid w:val="00357E96"/>
    <w:rsid w:val="00364A1D"/>
    <w:rsid w:val="00366D1B"/>
    <w:rsid w:val="00367E99"/>
    <w:rsid w:val="00370024"/>
    <w:rsid w:val="00370859"/>
    <w:rsid w:val="00374825"/>
    <w:rsid w:val="0037495E"/>
    <w:rsid w:val="00377877"/>
    <w:rsid w:val="00377CFA"/>
    <w:rsid w:val="00382D17"/>
    <w:rsid w:val="00383EBA"/>
    <w:rsid w:val="00385750"/>
    <w:rsid w:val="00385C5A"/>
    <w:rsid w:val="00387756"/>
    <w:rsid w:val="00387ACA"/>
    <w:rsid w:val="003914B0"/>
    <w:rsid w:val="00392AD1"/>
    <w:rsid w:val="00393D52"/>
    <w:rsid w:val="00394722"/>
    <w:rsid w:val="003949BA"/>
    <w:rsid w:val="003969F0"/>
    <w:rsid w:val="003A04D0"/>
    <w:rsid w:val="003A0A02"/>
    <w:rsid w:val="003A16DE"/>
    <w:rsid w:val="003A38B8"/>
    <w:rsid w:val="003A4551"/>
    <w:rsid w:val="003B06F7"/>
    <w:rsid w:val="003B0FF8"/>
    <w:rsid w:val="003B1A18"/>
    <w:rsid w:val="003B2E11"/>
    <w:rsid w:val="003B5AF8"/>
    <w:rsid w:val="003B68DB"/>
    <w:rsid w:val="003B7CBD"/>
    <w:rsid w:val="003C0A18"/>
    <w:rsid w:val="003C2EA3"/>
    <w:rsid w:val="003C5398"/>
    <w:rsid w:val="003C53F0"/>
    <w:rsid w:val="003D0A25"/>
    <w:rsid w:val="003D0BD1"/>
    <w:rsid w:val="003D1E99"/>
    <w:rsid w:val="003D3108"/>
    <w:rsid w:val="003D5479"/>
    <w:rsid w:val="003D6EAC"/>
    <w:rsid w:val="003D7518"/>
    <w:rsid w:val="003E040F"/>
    <w:rsid w:val="003E0475"/>
    <w:rsid w:val="003E0A25"/>
    <w:rsid w:val="003E141E"/>
    <w:rsid w:val="003E1EC4"/>
    <w:rsid w:val="003E33BA"/>
    <w:rsid w:val="003E33E0"/>
    <w:rsid w:val="003E3498"/>
    <w:rsid w:val="003E3F35"/>
    <w:rsid w:val="003E5623"/>
    <w:rsid w:val="003E661B"/>
    <w:rsid w:val="003E704D"/>
    <w:rsid w:val="003F1799"/>
    <w:rsid w:val="003F2695"/>
    <w:rsid w:val="003F343D"/>
    <w:rsid w:val="003F4F17"/>
    <w:rsid w:val="003F6FE7"/>
    <w:rsid w:val="003F75C1"/>
    <w:rsid w:val="00400B5F"/>
    <w:rsid w:val="00400EFC"/>
    <w:rsid w:val="0040153F"/>
    <w:rsid w:val="00402CBC"/>
    <w:rsid w:val="004044FA"/>
    <w:rsid w:val="0040523C"/>
    <w:rsid w:val="004063BF"/>
    <w:rsid w:val="004112F9"/>
    <w:rsid w:val="00411943"/>
    <w:rsid w:val="004127E6"/>
    <w:rsid w:val="00412DEF"/>
    <w:rsid w:val="00412F63"/>
    <w:rsid w:val="00412F65"/>
    <w:rsid w:val="00415E0C"/>
    <w:rsid w:val="0041644C"/>
    <w:rsid w:val="004203EB"/>
    <w:rsid w:val="00423969"/>
    <w:rsid w:val="004252DE"/>
    <w:rsid w:val="00426403"/>
    <w:rsid w:val="004267B6"/>
    <w:rsid w:val="00427593"/>
    <w:rsid w:val="0043093F"/>
    <w:rsid w:val="00432348"/>
    <w:rsid w:val="004331B1"/>
    <w:rsid w:val="004337BA"/>
    <w:rsid w:val="00433CAE"/>
    <w:rsid w:val="00434D7C"/>
    <w:rsid w:val="0043537D"/>
    <w:rsid w:val="00436F4E"/>
    <w:rsid w:val="00437D61"/>
    <w:rsid w:val="00437D9F"/>
    <w:rsid w:val="00440077"/>
    <w:rsid w:val="00440791"/>
    <w:rsid w:val="004411B2"/>
    <w:rsid w:val="0044534B"/>
    <w:rsid w:val="00446153"/>
    <w:rsid w:val="00446BF3"/>
    <w:rsid w:val="00447DD8"/>
    <w:rsid w:val="00451F10"/>
    <w:rsid w:val="00453659"/>
    <w:rsid w:val="00454183"/>
    <w:rsid w:val="00455206"/>
    <w:rsid w:val="00456C06"/>
    <w:rsid w:val="004615CF"/>
    <w:rsid w:val="004623F5"/>
    <w:rsid w:val="00463799"/>
    <w:rsid w:val="00465026"/>
    <w:rsid w:val="004658F8"/>
    <w:rsid w:val="00466F58"/>
    <w:rsid w:val="00470427"/>
    <w:rsid w:val="0047043F"/>
    <w:rsid w:val="00475781"/>
    <w:rsid w:val="00481E1C"/>
    <w:rsid w:val="00483A5B"/>
    <w:rsid w:val="00483E31"/>
    <w:rsid w:val="004845AF"/>
    <w:rsid w:val="00486A3A"/>
    <w:rsid w:val="00490995"/>
    <w:rsid w:val="00492CA8"/>
    <w:rsid w:val="00493ED6"/>
    <w:rsid w:val="0049481E"/>
    <w:rsid w:val="004954DA"/>
    <w:rsid w:val="004956C7"/>
    <w:rsid w:val="004963D8"/>
    <w:rsid w:val="004A0732"/>
    <w:rsid w:val="004A1522"/>
    <w:rsid w:val="004A1F86"/>
    <w:rsid w:val="004A36A3"/>
    <w:rsid w:val="004A3B3F"/>
    <w:rsid w:val="004A437B"/>
    <w:rsid w:val="004A45F2"/>
    <w:rsid w:val="004B268C"/>
    <w:rsid w:val="004B2A9F"/>
    <w:rsid w:val="004B4356"/>
    <w:rsid w:val="004B4DC2"/>
    <w:rsid w:val="004B5209"/>
    <w:rsid w:val="004B68C4"/>
    <w:rsid w:val="004C0DA6"/>
    <w:rsid w:val="004C19D7"/>
    <w:rsid w:val="004C21DA"/>
    <w:rsid w:val="004C6456"/>
    <w:rsid w:val="004C6E81"/>
    <w:rsid w:val="004C7136"/>
    <w:rsid w:val="004D029A"/>
    <w:rsid w:val="004D02CF"/>
    <w:rsid w:val="004D18C8"/>
    <w:rsid w:val="004D204C"/>
    <w:rsid w:val="004D2621"/>
    <w:rsid w:val="004D3A7A"/>
    <w:rsid w:val="004D3A7C"/>
    <w:rsid w:val="004D455C"/>
    <w:rsid w:val="004D4673"/>
    <w:rsid w:val="004D5AD3"/>
    <w:rsid w:val="004D78E3"/>
    <w:rsid w:val="004E2E03"/>
    <w:rsid w:val="004E3893"/>
    <w:rsid w:val="004E5393"/>
    <w:rsid w:val="004E5FF6"/>
    <w:rsid w:val="004E706B"/>
    <w:rsid w:val="004F0529"/>
    <w:rsid w:val="004F17DF"/>
    <w:rsid w:val="004F209B"/>
    <w:rsid w:val="004F214D"/>
    <w:rsid w:val="004F2373"/>
    <w:rsid w:val="004F25F1"/>
    <w:rsid w:val="004F6C98"/>
    <w:rsid w:val="004F7A7E"/>
    <w:rsid w:val="004F7EE1"/>
    <w:rsid w:val="005008E7"/>
    <w:rsid w:val="005021CE"/>
    <w:rsid w:val="0050227A"/>
    <w:rsid w:val="00502AA5"/>
    <w:rsid w:val="00504E5C"/>
    <w:rsid w:val="00511453"/>
    <w:rsid w:val="00512BC4"/>
    <w:rsid w:val="00512C4A"/>
    <w:rsid w:val="00516245"/>
    <w:rsid w:val="00516792"/>
    <w:rsid w:val="00516FE5"/>
    <w:rsid w:val="0052074C"/>
    <w:rsid w:val="00521D7F"/>
    <w:rsid w:val="0052241D"/>
    <w:rsid w:val="00522BEB"/>
    <w:rsid w:val="00523C47"/>
    <w:rsid w:val="0052487F"/>
    <w:rsid w:val="0052506B"/>
    <w:rsid w:val="00525A9F"/>
    <w:rsid w:val="00525F53"/>
    <w:rsid w:val="005268AD"/>
    <w:rsid w:val="00531EB2"/>
    <w:rsid w:val="00534604"/>
    <w:rsid w:val="00534D16"/>
    <w:rsid w:val="0053653C"/>
    <w:rsid w:val="00536C66"/>
    <w:rsid w:val="005378E6"/>
    <w:rsid w:val="00540767"/>
    <w:rsid w:val="0054189A"/>
    <w:rsid w:val="00541BFA"/>
    <w:rsid w:val="00542B68"/>
    <w:rsid w:val="00543039"/>
    <w:rsid w:val="005430E8"/>
    <w:rsid w:val="005437F6"/>
    <w:rsid w:val="005449EC"/>
    <w:rsid w:val="00545FB7"/>
    <w:rsid w:val="00546483"/>
    <w:rsid w:val="00547B5E"/>
    <w:rsid w:val="00547D1B"/>
    <w:rsid w:val="005506BD"/>
    <w:rsid w:val="005545B9"/>
    <w:rsid w:val="005545F2"/>
    <w:rsid w:val="005552CD"/>
    <w:rsid w:val="005565AA"/>
    <w:rsid w:val="005566ED"/>
    <w:rsid w:val="00557332"/>
    <w:rsid w:val="0056170B"/>
    <w:rsid w:val="00562127"/>
    <w:rsid w:val="005635CC"/>
    <w:rsid w:val="00564F25"/>
    <w:rsid w:val="005659B7"/>
    <w:rsid w:val="00566B7B"/>
    <w:rsid w:val="00570CFB"/>
    <w:rsid w:val="005724E9"/>
    <w:rsid w:val="005726C8"/>
    <w:rsid w:val="005729A0"/>
    <w:rsid w:val="00573ADC"/>
    <w:rsid w:val="005741BD"/>
    <w:rsid w:val="00574F92"/>
    <w:rsid w:val="005764BF"/>
    <w:rsid w:val="00581916"/>
    <w:rsid w:val="0058201E"/>
    <w:rsid w:val="00582DF4"/>
    <w:rsid w:val="00583152"/>
    <w:rsid w:val="00583EC1"/>
    <w:rsid w:val="005851E9"/>
    <w:rsid w:val="00585F80"/>
    <w:rsid w:val="005879BC"/>
    <w:rsid w:val="00590CE7"/>
    <w:rsid w:val="00591D27"/>
    <w:rsid w:val="00592075"/>
    <w:rsid w:val="00592357"/>
    <w:rsid w:val="00593311"/>
    <w:rsid w:val="00593586"/>
    <w:rsid w:val="0059796E"/>
    <w:rsid w:val="00597D12"/>
    <w:rsid w:val="005A0C93"/>
    <w:rsid w:val="005A3039"/>
    <w:rsid w:val="005A3AD3"/>
    <w:rsid w:val="005A4EB0"/>
    <w:rsid w:val="005A5A1F"/>
    <w:rsid w:val="005A5A46"/>
    <w:rsid w:val="005A7EF1"/>
    <w:rsid w:val="005B2EB7"/>
    <w:rsid w:val="005B47B2"/>
    <w:rsid w:val="005B4D46"/>
    <w:rsid w:val="005B6D00"/>
    <w:rsid w:val="005C1021"/>
    <w:rsid w:val="005C1581"/>
    <w:rsid w:val="005C2539"/>
    <w:rsid w:val="005C3623"/>
    <w:rsid w:val="005C4920"/>
    <w:rsid w:val="005C50AB"/>
    <w:rsid w:val="005C645F"/>
    <w:rsid w:val="005C6A37"/>
    <w:rsid w:val="005D0C43"/>
    <w:rsid w:val="005D1AA0"/>
    <w:rsid w:val="005D2EF5"/>
    <w:rsid w:val="005D356C"/>
    <w:rsid w:val="005D47CB"/>
    <w:rsid w:val="005D5D71"/>
    <w:rsid w:val="005D7D99"/>
    <w:rsid w:val="005E0464"/>
    <w:rsid w:val="005E3547"/>
    <w:rsid w:val="005E51E7"/>
    <w:rsid w:val="005E51FC"/>
    <w:rsid w:val="005E7DB2"/>
    <w:rsid w:val="005F021C"/>
    <w:rsid w:val="005F04B6"/>
    <w:rsid w:val="005F0E9C"/>
    <w:rsid w:val="005F13B1"/>
    <w:rsid w:val="005F2699"/>
    <w:rsid w:val="005F4BF6"/>
    <w:rsid w:val="005F7A4E"/>
    <w:rsid w:val="00600D2E"/>
    <w:rsid w:val="00603A04"/>
    <w:rsid w:val="00604A32"/>
    <w:rsid w:val="00605292"/>
    <w:rsid w:val="00605490"/>
    <w:rsid w:val="00606785"/>
    <w:rsid w:val="00607958"/>
    <w:rsid w:val="00607FFE"/>
    <w:rsid w:val="00611C07"/>
    <w:rsid w:val="00611FE7"/>
    <w:rsid w:val="00613162"/>
    <w:rsid w:val="0061531E"/>
    <w:rsid w:val="006163AF"/>
    <w:rsid w:val="006242EE"/>
    <w:rsid w:val="00624498"/>
    <w:rsid w:val="00624F5D"/>
    <w:rsid w:val="00626879"/>
    <w:rsid w:val="00627569"/>
    <w:rsid w:val="00631BFF"/>
    <w:rsid w:val="00631DD4"/>
    <w:rsid w:val="00632A4E"/>
    <w:rsid w:val="006349DE"/>
    <w:rsid w:val="00634A52"/>
    <w:rsid w:val="00635AA0"/>
    <w:rsid w:val="0063612B"/>
    <w:rsid w:val="0063687B"/>
    <w:rsid w:val="00637323"/>
    <w:rsid w:val="00637E10"/>
    <w:rsid w:val="00640B84"/>
    <w:rsid w:val="00640D3E"/>
    <w:rsid w:val="00642B7D"/>
    <w:rsid w:val="00643059"/>
    <w:rsid w:val="006436A9"/>
    <w:rsid w:val="006449CE"/>
    <w:rsid w:val="00644B8F"/>
    <w:rsid w:val="00646A8B"/>
    <w:rsid w:val="00647726"/>
    <w:rsid w:val="0065553C"/>
    <w:rsid w:val="0065559D"/>
    <w:rsid w:val="0065694E"/>
    <w:rsid w:val="00656A91"/>
    <w:rsid w:val="0065706A"/>
    <w:rsid w:val="006602A2"/>
    <w:rsid w:val="00660F80"/>
    <w:rsid w:val="006639E0"/>
    <w:rsid w:val="00664450"/>
    <w:rsid w:val="006654D6"/>
    <w:rsid w:val="00667345"/>
    <w:rsid w:val="006714A3"/>
    <w:rsid w:val="00674AE7"/>
    <w:rsid w:val="00674FD4"/>
    <w:rsid w:val="0068049D"/>
    <w:rsid w:val="006808A6"/>
    <w:rsid w:val="006836BB"/>
    <w:rsid w:val="006838AF"/>
    <w:rsid w:val="006842B3"/>
    <w:rsid w:val="00686C33"/>
    <w:rsid w:val="00686DC4"/>
    <w:rsid w:val="00691327"/>
    <w:rsid w:val="006915F4"/>
    <w:rsid w:val="006916EE"/>
    <w:rsid w:val="00691B24"/>
    <w:rsid w:val="0069226C"/>
    <w:rsid w:val="006926C5"/>
    <w:rsid w:val="006926FC"/>
    <w:rsid w:val="00692E76"/>
    <w:rsid w:val="0069368D"/>
    <w:rsid w:val="00694A19"/>
    <w:rsid w:val="00695F32"/>
    <w:rsid w:val="00696536"/>
    <w:rsid w:val="00697A27"/>
    <w:rsid w:val="00697B25"/>
    <w:rsid w:val="006A0C09"/>
    <w:rsid w:val="006A2E75"/>
    <w:rsid w:val="006A35E5"/>
    <w:rsid w:val="006A36E2"/>
    <w:rsid w:val="006A4B12"/>
    <w:rsid w:val="006A6B7B"/>
    <w:rsid w:val="006A702F"/>
    <w:rsid w:val="006B0D60"/>
    <w:rsid w:val="006B1461"/>
    <w:rsid w:val="006B2105"/>
    <w:rsid w:val="006B263B"/>
    <w:rsid w:val="006B2641"/>
    <w:rsid w:val="006B3610"/>
    <w:rsid w:val="006B3B76"/>
    <w:rsid w:val="006B3B9D"/>
    <w:rsid w:val="006B5B7C"/>
    <w:rsid w:val="006B6257"/>
    <w:rsid w:val="006B6E09"/>
    <w:rsid w:val="006C0DA4"/>
    <w:rsid w:val="006C0F05"/>
    <w:rsid w:val="006C10A8"/>
    <w:rsid w:val="006C154D"/>
    <w:rsid w:val="006C1613"/>
    <w:rsid w:val="006C1BB5"/>
    <w:rsid w:val="006C2810"/>
    <w:rsid w:val="006C2FE9"/>
    <w:rsid w:val="006C4F8A"/>
    <w:rsid w:val="006C7AD5"/>
    <w:rsid w:val="006D01C7"/>
    <w:rsid w:val="006D0C86"/>
    <w:rsid w:val="006D1573"/>
    <w:rsid w:val="006D3A4E"/>
    <w:rsid w:val="006D509F"/>
    <w:rsid w:val="006D51B8"/>
    <w:rsid w:val="006D789C"/>
    <w:rsid w:val="006D7AF3"/>
    <w:rsid w:val="006E0AD7"/>
    <w:rsid w:val="006E184C"/>
    <w:rsid w:val="006E2280"/>
    <w:rsid w:val="006E2A77"/>
    <w:rsid w:val="006E329F"/>
    <w:rsid w:val="006E3B73"/>
    <w:rsid w:val="006E3D42"/>
    <w:rsid w:val="006E4EDA"/>
    <w:rsid w:val="006E6CB2"/>
    <w:rsid w:val="006F0A5E"/>
    <w:rsid w:val="006F13F6"/>
    <w:rsid w:val="006F19DB"/>
    <w:rsid w:val="006F29C6"/>
    <w:rsid w:val="006F55BB"/>
    <w:rsid w:val="006F584A"/>
    <w:rsid w:val="006F6209"/>
    <w:rsid w:val="006F6676"/>
    <w:rsid w:val="007022A1"/>
    <w:rsid w:val="00702E94"/>
    <w:rsid w:val="007037C7"/>
    <w:rsid w:val="00703B37"/>
    <w:rsid w:val="00706E95"/>
    <w:rsid w:val="0070708B"/>
    <w:rsid w:val="0070791B"/>
    <w:rsid w:val="00711326"/>
    <w:rsid w:val="007124BD"/>
    <w:rsid w:val="00713440"/>
    <w:rsid w:val="00713677"/>
    <w:rsid w:val="007144A1"/>
    <w:rsid w:val="007144B4"/>
    <w:rsid w:val="00715D8B"/>
    <w:rsid w:val="0071738D"/>
    <w:rsid w:val="007177C3"/>
    <w:rsid w:val="007178FB"/>
    <w:rsid w:val="00717C4B"/>
    <w:rsid w:val="00721123"/>
    <w:rsid w:val="00722A78"/>
    <w:rsid w:val="00723326"/>
    <w:rsid w:val="007243A6"/>
    <w:rsid w:val="00724C6D"/>
    <w:rsid w:val="00725127"/>
    <w:rsid w:val="00725757"/>
    <w:rsid w:val="007279F8"/>
    <w:rsid w:val="00727D1D"/>
    <w:rsid w:val="00731083"/>
    <w:rsid w:val="00731291"/>
    <w:rsid w:val="00731A27"/>
    <w:rsid w:val="00733C2E"/>
    <w:rsid w:val="007346A7"/>
    <w:rsid w:val="00734E2C"/>
    <w:rsid w:val="00735117"/>
    <w:rsid w:val="007363CF"/>
    <w:rsid w:val="00737781"/>
    <w:rsid w:val="00743395"/>
    <w:rsid w:val="00744CC6"/>
    <w:rsid w:val="00745C7B"/>
    <w:rsid w:val="00750218"/>
    <w:rsid w:val="007505BA"/>
    <w:rsid w:val="007505F3"/>
    <w:rsid w:val="0075130A"/>
    <w:rsid w:val="00751461"/>
    <w:rsid w:val="00751BA0"/>
    <w:rsid w:val="00752CB2"/>
    <w:rsid w:val="00754BBD"/>
    <w:rsid w:val="00755829"/>
    <w:rsid w:val="007561C1"/>
    <w:rsid w:val="00760E0A"/>
    <w:rsid w:val="00760E8F"/>
    <w:rsid w:val="00761BA4"/>
    <w:rsid w:val="00761D42"/>
    <w:rsid w:val="00761D67"/>
    <w:rsid w:val="00765D70"/>
    <w:rsid w:val="00766847"/>
    <w:rsid w:val="00767D22"/>
    <w:rsid w:val="00771638"/>
    <w:rsid w:val="00772202"/>
    <w:rsid w:val="00772FAE"/>
    <w:rsid w:val="0077386F"/>
    <w:rsid w:val="00773AD6"/>
    <w:rsid w:val="00776BD6"/>
    <w:rsid w:val="00777A3A"/>
    <w:rsid w:val="00777F62"/>
    <w:rsid w:val="00782FA8"/>
    <w:rsid w:val="007850E7"/>
    <w:rsid w:val="007866F3"/>
    <w:rsid w:val="00786CA5"/>
    <w:rsid w:val="0078789B"/>
    <w:rsid w:val="00790E4E"/>
    <w:rsid w:val="0079200F"/>
    <w:rsid w:val="007948D4"/>
    <w:rsid w:val="00796CDA"/>
    <w:rsid w:val="00796DB4"/>
    <w:rsid w:val="00797C09"/>
    <w:rsid w:val="007A08B1"/>
    <w:rsid w:val="007A1275"/>
    <w:rsid w:val="007A2A5A"/>
    <w:rsid w:val="007A4691"/>
    <w:rsid w:val="007A696F"/>
    <w:rsid w:val="007B193D"/>
    <w:rsid w:val="007B4136"/>
    <w:rsid w:val="007B4A66"/>
    <w:rsid w:val="007B5434"/>
    <w:rsid w:val="007B62F9"/>
    <w:rsid w:val="007B6D63"/>
    <w:rsid w:val="007B6EB2"/>
    <w:rsid w:val="007C0E47"/>
    <w:rsid w:val="007C1520"/>
    <w:rsid w:val="007C18B2"/>
    <w:rsid w:val="007C23F4"/>
    <w:rsid w:val="007C25D6"/>
    <w:rsid w:val="007C2B16"/>
    <w:rsid w:val="007C3256"/>
    <w:rsid w:val="007C518C"/>
    <w:rsid w:val="007C5290"/>
    <w:rsid w:val="007C5752"/>
    <w:rsid w:val="007C5BCB"/>
    <w:rsid w:val="007C5D04"/>
    <w:rsid w:val="007C776D"/>
    <w:rsid w:val="007C7C6E"/>
    <w:rsid w:val="007D2017"/>
    <w:rsid w:val="007D23FE"/>
    <w:rsid w:val="007D2A35"/>
    <w:rsid w:val="007D2DDB"/>
    <w:rsid w:val="007D35E5"/>
    <w:rsid w:val="007D3966"/>
    <w:rsid w:val="007D3DAB"/>
    <w:rsid w:val="007E0332"/>
    <w:rsid w:val="007E2146"/>
    <w:rsid w:val="007E28FE"/>
    <w:rsid w:val="007E2976"/>
    <w:rsid w:val="007E2FB6"/>
    <w:rsid w:val="007E3926"/>
    <w:rsid w:val="007E47BB"/>
    <w:rsid w:val="007E6085"/>
    <w:rsid w:val="007E6361"/>
    <w:rsid w:val="007E71C8"/>
    <w:rsid w:val="007E723E"/>
    <w:rsid w:val="007F045B"/>
    <w:rsid w:val="007F07F8"/>
    <w:rsid w:val="007F55A6"/>
    <w:rsid w:val="007F6697"/>
    <w:rsid w:val="007F6FE0"/>
    <w:rsid w:val="007F7602"/>
    <w:rsid w:val="008000C7"/>
    <w:rsid w:val="00800B4D"/>
    <w:rsid w:val="00800C52"/>
    <w:rsid w:val="00801E72"/>
    <w:rsid w:val="008024B6"/>
    <w:rsid w:val="008058DF"/>
    <w:rsid w:val="0080753F"/>
    <w:rsid w:val="00810034"/>
    <w:rsid w:val="008100AB"/>
    <w:rsid w:val="00810C49"/>
    <w:rsid w:val="008113CF"/>
    <w:rsid w:val="00811C15"/>
    <w:rsid w:val="00811E79"/>
    <w:rsid w:val="008126D1"/>
    <w:rsid w:val="00813DEE"/>
    <w:rsid w:val="00817242"/>
    <w:rsid w:val="00817573"/>
    <w:rsid w:val="00821DDC"/>
    <w:rsid w:val="00830815"/>
    <w:rsid w:val="008327A2"/>
    <w:rsid w:val="00834E8A"/>
    <w:rsid w:val="008353FD"/>
    <w:rsid w:val="0083602A"/>
    <w:rsid w:val="008416D6"/>
    <w:rsid w:val="008419B6"/>
    <w:rsid w:val="00844049"/>
    <w:rsid w:val="0084553A"/>
    <w:rsid w:val="008457BD"/>
    <w:rsid w:val="00845CBC"/>
    <w:rsid w:val="00845FD5"/>
    <w:rsid w:val="00846E88"/>
    <w:rsid w:val="008513BB"/>
    <w:rsid w:val="008524A5"/>
    <w:rsid w:val="008604EB"/>
    <w:rsid w:val="00860B96"/>
    <w:rsid w:val="00861754"/>
    <w:rsid w:val="00862E1C"/>
    <w:rsid w:val="0086587B"/>
    <w:rsid w:val="008659DA"/>
    <w:rsid w:val="008663AF"/>
    <w:rsid w:val="008672CC"/>
    <w:rsid w:val="0086779F"/>
    <w:rsid w:val="008700F2"/>
    <w:rsid w:val="008733E2"/>
    <w:rsid w:val="00875270"/>
    <w:rsid w:val="00876711"/>
    <w:rsid w:val="00880B6D"/>
    <w:rsid w:val="00882451"/>
    <w:rsid w:val="00884020"/>
    <w:rsid w:val="00884E0E"/>
    <w:rsid w:val="00886476"/>
    <w:rsid w:val="0089099D"/>
    <w:rsid w:val="00891229"/>
    <w:rsid w:val="008918A1"/>
    <w:rsid w:val="0089325F"/>
    <w:rsid w:val="00895511"/>
    <w:rsid w:val="00895927"/>
    <w:rsid w:val="008959A4"/>
    <w:rsid w:val="00896CF5"/>
    <w:rsid w:val="0089711A"/>
    <w:rsid w:val="008A0BA7"/>
    <w:rsid w:val="008A48FE"/>
    <w:rsid w:val="008A49B5"/>
    <w:rsid w:val="008A4E0C"/>
    <w:rsid w:val="008A50B1"/>
    <w:rsid w:val="008B1278"/>
    <w:rsid w:val="008B200E"/>
    <w:rsid w:val="008B22BD"/>
    <w:rsid w:val="008B368E"/>
    <w:rsid w:val="008B3B7C"/>
    <w:rsid w:val="008B56C3"/>
    <w:rsid w:val="008B58FA"/>
    <w:rsid w:val="008B5944"/>
    <w:rsid w:val="008B5BA2"/>
    <w:rsid w:val="008B5DB9"/>
    <w:rsid w:val="008B5F79"/>
    <w:rsid w:val="008B6AF9"/>
    <w:rsid w:val="008C0F3D"/>
    <w:rsid w:val="008C149A"/>
    <w:rsid w:val="008C60FC"/>
    <w:rsid w:val="008C6AD7"/>
    <w:rsid w:val="008C7E21"/>
    <w:rsid w:val="008D0287"/>
    <w:rsid w:val="008D0425"/>
    <w:rsid w:val="008D3597"/>
    <w:rsid w:val="008D36A1"/>
    <w:rsid w:val="008D468E"/>
    <w:rsid w:val="008D6D40"/>
    <w:rsid w:val="008D7036"/>
    <w:rsid w:val="008D7592"/>
    <w:rsid w:val="008E0EBE"/>
    <w:rsid w:val="008E10FD"/>
    <w:rsid w:val="008E4460"/>
    <w:rsid w:val="008E4A02"/>
    <w:rsid w:val="008F263B"/>
    <w:rsid w:val="008F304C"/>
    <w:rsid w:val="008F3FAE"/>
    <w:rsid w:val="008F451A"/>
    <w:rsid w:val="008F6B53"/>
    <w:rsid w:val="008F707A"/>
    <w:rsid w:val="009021A8"/>
    <w:rsid w:val="00902F91"/>
    <w:rsid w:val="0090394F"/>
    <w:rsid w:val="009062EA"/>
    <w:rsid w:val="00906F1F"/>
    <w:rsid w:val="009079D4"/>
    <w:rsid w:val="009110BD"/>
    <w:rsid w:val="00916711"/>
    <w:rsid w:val="0091675A"/>
    <w:rsid w:val="00920808"/>
    <w:rsid w:val="009239EB"/>
    <w:rsid w:val="00925F8E"/>
    <w:rsid w:val="0092614C"/>
    <w:rsid w:val="009273ED"/>
    <w:rsid w:val="00927B35"/>
    <w:rsid w:val="00930265"/>
    <w:rsid w:val="00931B1D"/>
    <w:rsid w:val="009321E0"/>
    <w:rsid w:val="00932963"/>
    <w:rsid w:val="00933A81"/>
    <w:rsid w:val="00934D98"/>
    <w:rsid w:val="00934F04"/>
    <w:rsid w:val="009354BF"/>
    <w:rsid w:val="0093561E"/>
    <w:rsid w:val="0093769D"/>
    <w:rsid w:val="0094075C"/>
    <w:rsid w:val="00944B61"/>
    <w:rsid w:val="009451E4"/>
    <w:rsid w:val="0094795A"/>
    <w:rsid w:val="00953D21"/>
    <w:rsid w:val="00954546"/>
    <w:rsid w:val="009546AF"/>
    <w:rsid w:val="009546DA"/>
    <w:rsid w:val="00954880"/>
    <w:rsid w:val="00954A63"/>
    <w:rsid w:val="009550C2"/>
    <w:rsid w:val="009565C1"/>
    <w:rsid w:val="00956A95"/>
    <w:rsid w:val="009570BD"/>
    <w:rsid w:val="0095783C"/>
    <w:rsid w:val="00960477"/>
    <w:rsid w:val="00961813"/>
    <w:rsid w:val="00962803"/>
    <w:rsid w:val="009635B0"/>
    <w:rsid w:val="00965E2C"/>
    <w:rsid w:val="009665A0"/>
    <w:rsid w:val="00966A3A"/>
    <w:rsid w:val="00967043"/>
    <w:rsid w:val="009678FF"/>
    <w:rsid w:val="00967BD7"/>
    <w:rsid w:val="00972D85"/>
    <w:rsid w:val="00973E32"/>
    <w:rsid w:val="00974996"/>
    <w:rsid w:val="00975C24"/>
    <w:rsid w:val="00975EB7"/>
    <w:rsid w:val="0097610A"/>
    <w:rsid w:val="009806EF"/>
    <w:rsid w:val="009817F4"/>
    <w:rsid w:val="00982675"/>
    <w:rsid w:val="00984F93"/>
    <w:rsid w:val="009855F9"/>
    <w:rsid w:val="009863AE"/>
    <w:rsid w:val="00990115"/>
    <w:rsid w:val="00992DC2"/>
    <w:rsid w:val="00993058"/>
    <w:rsid w:val="009944A5"/>
    <w:rsid w:val="00994617"/>
    <w:rsid w:val="00994DA8"/>
    <w:rsid w:val="009958C5"/>
    <w:rsid w:val="00997875"/>
    <w:rsid w:val="009A01DA"/>
    <w:rsid w:val="009A044A"/>
    <w:rsid w:val="009A09DB"/>
    <w:rsid w:val="009A36DA"/>
    <w:rsid w:val="009A467D"/>
    <w:rsid w:val="009A46CE"/>
    <w:rsid w:val="009A4B01"/>
    <w:rsid w:val="009A53A8"/>
    <w:rsid w:val="009A6A40"/>
    <w:rsid w:val="009A6AA6"/>
    <w:rsid w:val="009A6BBC"/>
    <w:rsid w:val="009A7334"/>
    <w:rsid w:val="009B228E"/>
    <w:rsid w:val="009B40D3"/>
    <w:rsid w:val="009B6431"/>
    <w:rsid w:val="009B6981"/>
    <w:rsid w:val="009B6EED"/>
    <w:rsid w:val="009B728A"/>
    <w:rsid w:val="009C0681"/>
    <w:rsid w:val="009C312A"/>
    <w:rsid w:val="009C335A"/>
    <w:rsid w:val="009C3748"/>
    <w:rsid w:val="009C3B13"/>
    <w:rsid w:val="009C4172"/>
    <w:rsid w:val="009C5910"/>
    <w:rsid w:val="009C5AA1"/>
    <w:rsid w:val="009C5C6D"/>
    <w:rsid w:val="009C7131"/>
    <w:rsid w:val="009C7A68"/>
    <w:rsid w:val="009C7BDA"/>
    <w:rsid w:val="009D09C1"/>
    <w:rsid w:val="009D1188"/>
    <w:rsid w:val="009D1594"/>
    <w:rsid w:val="009D2B9B"/>
    <w:rsid w:val="009D38CF"/>
    <w:rsid w:val="009D5A59"/>
    <w:rsid w:val="009D68FD"/>
    <w:rsid w:val="009D6D9D"/>
    <w:rsid w:val="009D7D3B"/>
    <w:rsid w:val="009E23E0"/>
    <w:rsid w:val="009E2FB0"/>
    <w:rsid w:val="009E685C"/>
    <w:rsid w:val="009E785F"/>
    <w:rsid w:val="009F1032"/>
    <w:rsid w:val="009F2475"/>
    <w:rsid w:val="009F26B7"/>
    <w:rsid w:val="009F3646"/>
    <w:rsid w:val="009F45D2"/>
    <w:rsid w:val="009F67D6"/>
    <w:rsid w:val="009F6A0E"/>
    <w:rsid w:val="009F7395"/>
    <w:rsid w:val="009F7ADA"/>
    <w:rsid w:val="009F7CF7"/>
    <w:rsid w:val="00A021E8"/>
    <w:rsid w:val="00A0427B"/>
    <w:rsid w:val="00A04295"/>
    <w:rsid w:val="00A044EE"/>
    <w:rsid w:val="00A0526C"/>
    <w:rsid w:val="00A05A32"/>
    <w:rsid w:val="00A075A0"/>
    <w:rsid w:val="00A10F9B"/>
    <w:rsid w:val="00A117E0"/>
    <w:rsid w:val="00A170CC"/>
    <w:rsid w:val="00A173DD"/>
    <w:rsid w:val="00A1772F"/>
    <w:rsid w:val="00A22082"/>
    <w:rsid w:val="00A23992"/>
    <w:rsid w:val="00A23BAB"/>
    <w:rsid w:val="00A245DB"/>
    <w:rsid w:val="00A25BC9"/>
    <w:rsid w:val="00A2698F"/>
    <w:rsid w:val="00A33365"/>
    <w:rsid w:val="00A3343B"/>
    <w:rsid w:val="00A340F2"/>
    <w:rsid w:val="00A346C9"/>
    <w:rsid w:val="00A349EF"/>
    <w:rsid w:val="00A3541E"/>
    <w:rsid w:val="00A36D27"/>
    <w:rsid w:val="00A416CF"/>
    <w:rsid w:val="00A43A96"/>
    <w:rsid w:val="00A44E0F"/>
    <w:rsid w:val="00A461B6"/>
    <w:rsid w:val="00A50AC9"/>
    <w:rsid w:val="00A52264"/>
    <w:rsid w:val="00A5239A"/>
    <w:rsid w:val="00A5579B"/>
    <w:rsid w:val="00A56E99"/>
    <w:rsid w:val="00A60B7C"/>
    <w:rsid w:val="00A619FF"/>
    <w:rsid w:val="00A6230E"/>
    <w:rsid w:val="00A62BBB"/>
    <w:rsid w:val="00A634C3"/>
    <w:rsid w:val="00A67776"/>
    <w:rsid w:val="00A71456"/>
    <w:rsid w:val="00A71E5C"/>
    <w:rsid w:val="00A74B0A"/>
    <w:rsid w:val="00A75A78"/>
    <w:rsid w:val="00A769FD"/>
    <w:rsid w:val="00A771AF"/>
    <w:rsid w:val="00A7747F"/>
    <w:rsid w:val="00A81F89"/>
    <w:rsid w:val="00A8214A"/>
    <w:rsid w:val="00A8352F"/>
    <w:rsid w:val="00A838A6"/>
    <w:rsid w:val="00A84103"/>
    <w:rsid w:val="00A845F1"/>
    <w:rsid w:val="00A86143"/>
    <w:rsid w:val="00A904F2"/>
    <w:rsid w:val="00A9403E"/>
    <w:rsid w:val="00A94286"/>
    <w:rsid w:val="00A94ACD"/>
    <w:rsid w:val="00A95B9D"/>
    <w:rsid w:val="00A96398"/>
    <w:rsid w:val="00A964B7"/>
    <w:rsid w:val="00A964F9"/>
    <w:rsid w:val="00AA1BB7"/>
    <w:rsid w:val="00AA31A0"/>
    <w:rsid w:val="00AA32FE"/>
    <w:rsid w:val="00AA3FA7"/>
    <w:rsid w:val="00AA4160"/>
    <w:rsid w:val="00AA6B27"/>
    <w:rsid w:val="00AB062D"/>
    <w:rsid w:val="00AB440F"/>
    <w:rsid w:val="00AB66E9"/>
    <w:rsid w:val="00AB7D7B"/>
    <w:rsid w:val="00AC01FA"/>
    <w:rsid w:val="00AC2505"/>
    <w:rsid w:val="00AC28A1"/>
    <w:rsid w:val="00AC29C9"/>
    <w:rsid w:val="00AC3361"/>
    <w:rsid w:val="00AC5B0B"/>
    <w:rsid w:val="00AC6DC9"/>
    <w:rsid w:val="00AD1DB1"/>
    <w:rsid w:val="00AD7B6F"/>
    <w:rsid w:val="00AE0D72"/>
    <w:rsid w:val="00AE126D"/>
    <w:rsid w:val="00AE1A55"/>
    <w:rsid w:val="00AE38BB"/>
    <w:rsid w:val="00AE5873"/>
    <w:rsid w:val="00AE5B15"/>
    <w:rsid w:val="00AE5EDF"/>
    <w:rsid w:val="00AE65D7"/>
    <w:rsid w:val="00AF1424"/>
    <w:rsid w:val="00AF1C15"/>
    <w:rsid w:val="00AF3E36"/>
    <w:rsid w:val="00AF49D3"/>
    <w:rsid w:val="00AF5E20"/>
    <w:rsid w:val="00AF6701"/>
    <w:rsid w:val="00AF6F89"/>
    <w:rsid w:val="00B01D9B"/>
    <w:rsid w:val="00B04CFB"/>
    <w:rsid w:val="00B05339"/>
    <w:rsid w:val="00B06F5C"/>
    <w:rsid w:val="00B075B4"/>
    <w:rsid w:val="00B07BFB"/>
    <w:rsid w:val="00B10BAA"/>
    <w:rsid w:val="00B11BFA"/>
    <w:rsid w:val="00B12B0A"/>
    <w:rsid w:val="00B13C69"/>
    <w:rsid w:val="00B14369"/>
    <w:rsid w:val="00B1482D"/>
    <w:rsid w:val="00B14EAB"/>
    <w:rsid w:val="00B14F5C"/>
    <w:rsid w:val="00B15C3F"/>
    <w:rsid w:val="00B20EEF"/>
    <w:rsid w:val="00B23CB9"/>
    <w:rsid w:val="00B23E77"/>
    <w:rsid w:val="00B24C2A"/>
    <w:rsid w:val="00B25821"/>
    <w:rsid w:val="00B25C43"/>
    <w:rsid w:val="00B25D1D"/>
    <w:rsid w:val="00B26C28"/>
    <w:rsid w:val="00B26FE8"/>
    <w:rsid w:val="00B278E2"/>
    <w:rsid w:val="00B27BA2"/>
    <w:rsid w:val="00B31502"/>
    <w:rsid w:val="00B320D8"/>
    <w:rsid w:val="00B3268E"/>
    <w:rsid w:val="00B32AC9"/>
    <w:rsid w:val="00B34018"/>
    <w:rsid w:val="00B34EC2"/>
    <w:rsid w:val="00B35793"/>
    <w:rsid w:val="00B3710B"/>
    <w:rsid w:val="00B400E1"/>
    <w:rsid w:val="00B4016A"/>
    <w:rsid w:val="00B41DF4"/>
    <w:rsid w:val="00B42BCD"/>
    <w:rsid w:val="00B4399E"/>
    <w:rsid w:val="00B44259"/>
    <w:rsid w:val="00B46F2D"/>
    <w:rsid w:val="00B4708F"/>
    <w:rsid w:val="00B5041B"/>
    <w:rsid w:val="00B51320"/>
    <w:rsid w:val="00B51328"/>
    <w:rsid w:val="00B5149E"/>
    <w:rsid w:val="00B520A0"/>
    <w:rsid w:val="00B52267"/>
    <w:rsid w:val="00B529CC"/>
    <w:rsid w:val="00B531C1"/>
    <w:rsid w:val="00B623F4"/>
    <w:rsid w:val="00B6555D"/>
    <w:rsid w:val="00B67493"/>
    <w:rsid w:val="00B703BD"/>
    <w:rsid w:val="00B70462"/>
    <w:rsid w:val="00B712EE"/>
    <w:rsid w:val="00B71C95"/>
    <w:rsid w:val="00B728DA"/>
    <w:rsid w:val="00B72A5C"/>
    <w:rsid w:val="00B73B3C"/>
    <w:rsid w:val="00B753B5"/>
    <w:rsid w:val="00B77444"/>
    <w:rsid w:val="00B77791"/>
    <w:rsid w:val="00B81037"/>
    <w:rsid w:val="00B82540"/>
    <w:rsid w:val="00B8418D"/>
    <w:rsid w:val="00B867BA"/>
    <w:rsid w:val="00B919EF"/>
    <w:rsid w:val="00B92F59"/>
    <w:rsid w:val="00B93900"/>
    <w:rsid w:val="00B95FC8"/>
    <w:rsid w:val="00B96F42"/>
    <w:rsid w:val="00B970E8"/>
    <w:rsid w:val="00BA2035"/>
    <w:rsid w:val="00BA267B"/>
    <w:rsid w:val="00BA27AF"/>
    <w:rsid w:val="00BA3000"/>
    <w:rsid w:val="00BA483F"/>
    <w:rsid w:val="00BA6764"/>
    <w:rsid w:val="00BB0609"/>
    <w:rsid w:val="00BB09E6"/>
    <w:rsid w:val="00BB0C38"/>
    <w:rsid w:val="00BB2173"/>
    <w:rsid w:val="00BB22FA"/>
    <w:rsid w:val="00BB31DC"/>
    <w:rsid w:val="00BB4067"/>
    <w:rsid w:val="00BB41D0"/>
    <w:rsid w:val="00BB4856"/>
    <w:rsid w:val="00BB5CED"/>
    <w:rsid w:val="00BB623F"/>
    <w:rsid w:val="00BC186F"/>
    <w:rsid w:val="00BC24E9"/>
    <w:rsid w:val="00BC4319"/>
    <w:rsid w:val="00BC49A6"/>
    <w:rsid w:val="00BC51BB"/>
    <w:rsid w:val="00BD118B"/>
    <w:rsid w:val="00BD1B63"/>
    <w:rsid w:val="00BD1D39"/>
    <w:rsid w:val="00BD2F8A"/>
    <w:rsid w:val="00BD39E6"/>
    <w:rsid w:val="00BD6BE9"/>
    <w:rsid w:val="00BD7058"/>
    <w:rsid w:val="00BE158D"/>
    <w:rsid w:val="00BE1D84"/>
    <w:rsid w:val="00BE38DF"/>
    <w:rsid w:val="00BE5BA3"/>
    <w:rsid w:val="00BE6E96"/>
    <w:rsid w:val="00BE6ECA"/>
    <w:rsid w:val="00BF0340"/>
    <w:rsid w:val="00BF1FD7"/>
    <w:rsid w:val="00BF3655"/>
    <w:rsid w:val="00BF4593"/>
    <w:rsid w:val="00BF6BA0"/>
    <w:rsid w:val="00BF720A"/>
    <w:rsid w:val="00C00C3B"/>
    <w:rsid w:val="00C01999"/>
    <w:rsid w:val="00C01BFD"/>
    <w:rsid w:val="00C01C90"/>
    <w:rsid w:val="00C037C6"/>
    <w:rsid w:val="00C05773"/>
    <w:rsid w:val="00C05ACC"/>
    <w:rsid w:val="00C106BE"/>
    <w:rsid w:val="00C1300D"/>
    <w:rsid w:val="00C15C4D"/>
    <w:rsid w:val="00C208F6"/>
    <w:rsid w:val="00C2419C"/>
    <w:rsid w:val="00C241BC"/>
    <w:rsid w:val="00C244D3"/>
    <w:rsid w:val="00C25620"/>
    <w:rsid w:val="00C25B4E"/>
    <w:rsid w:val="00C30727"/>
    <w:rsid w:val="00C31E68"/>
    <w:rsid w:val="00C34569"/>
    <w:rsid w:val="00C34CA4"/>
    <w:rsid w:val="00C3715A"/>
    <w:rsid w:val="00C43A81"/>
    <w:rsid w:val="00C44533"/>
    <w:rsid w:val="00C44D10"/>
    <w:rsid w:val="00C45DA0"/>
    <w:rsid w:val="00C461F2"/>
    <w:rsid w:val="00C46326"/>
    <w:rsid w:val="00C46720"/>
    <w:rsid w:val="00C46839"/>
    <w:rsid w:val="00C47F21"/>
    <w:rsid w:val="00C50DB9"/>
    <w:rsid w:val="00C51AEC"/>
    <w:rsid w:val="00C520E4"/>
    <w:rsid w:val="00C5278C"/>
    <w:rsid w:val="00C52BC0"/>
    <w:rsid w:val="00C52FB4"/>
    <w:rsid w:val="00C54B0D"/>
    <w:rsid w:val="00C54B28"/>
    <w:rsid w:val="00C560C4"/>
    <w:rsid w:val="00C56704"/>
    <w:rsid w:val="00C57C0F"/>
    <w:rsid w:val="00C60669"/>
    <w:rsid w:val="00C63053"/>
    <w:rsid w:val="00C63C04"/>
    <w:rsid w:val="00C65CD9"/>
    <w:rsid w:val="00C66C99"/>
    <w:rsid w:val="00C675B2"/>
    <w:rsid w:val="00C67B68"/>
    <w:rsid w:val="00C70AFE"/>
    <w:rsid w:val="00C70C34"/>
    <w:rsid w:val="00C74122"/>
    <w:rsid w:val="00C743DE"/>
    <w:rsid w:val="00C752EE"/>
    <w:rsid w:val="00C7560E"/>
    <w:rsid w:val="00C75BC3"/>
    <w:rsid w:val="00C80209"/>
    <w:rsid w:val="00C810D9"/>
    <w:rsid w:val="00C81C4F"/>
    <w:rsid w:val="00C831C8"/>
    <w:rsid w:val="00C83236"/>
    <w:rsid w:val="00C8349F"/>
    <w:rsid w:val="00C853DE"/>
    <w:rsid w:val="00C857E9"/>
    <w:rsid w:val="00C8668A"/>
    <w:rsid w:val="00C878A4"/>
    <w:rsid w:val="00C90854"/>
    <w:rsid w:val="00C90ED6"/>
    <w:rsid w:val="00C9367D"/>
    <w:rsid w:val="00C94DE9"/>
    <w:rsid w:val="00C95294"/>
    <w:rsid w:val="00C9608A"/>
    <w:rsid w:val="00C96386"/>
    <w:rsid w:val="00CA26C7"/>
    <w:rsid w:val="00CA2EEC"/>
    <w:rsid w:val="00CA3104"/>
    <w:rsid w:val="00CA4245"/>
    <w:rsid w:val="00CA550A"/>
    <w:rsid w:val="00CA5E54"/>
    <w:rsid w:val="00CA60F5"/>
    <w:rsid w:val="00CA7E7F"/>
    <w:rsid w:val="00CB044D"/>
    <w:rsid w:val="00CB10EE"/>
    <w:rsid w:val="00CB17C7"/>
    <w:rsid w:val="00CB2020"/>
    <w:rsid w:val="00CB2164"/>
    <w:rsid w:val="00CB23E4"/>
    <w:rsid w:val="00CB2CCD"/>
    <w:rsid w:val="00CB5392"/>
    <w:rsid w:val="00CB5B18"/>
    <w:rsid w:val="00CB5F0D"/>
    <w:rsid w:val="00CC292D"/>
    <w:rsid w:val="00CC54A4"/>
    <w:rsid w:val="00CC6071"/>
    <w:rsid w:val="00CC6D53"/>
    <w:rsid w:val="00CD2E3A"/>
    <w:rsid w:val="00CD30FB"/>
    <w:rsid w:val="00CD4297"/>
    <w:rsid w:val="00CD60FF"/>
    <w:rsid w:val="00CD7EDA"/>
    <w:rsid w:val="00CE0670"/>
    <w:rsid w:val="00CE0F87"/>
    <w:rsid w:val="00CE255C"/>
    <w:rsid w:val="00CE3066"/>
    <w:rsid w:val="00CE46DF"/>
    <w:rsid w:val="00CE53F9"/>
    <w:rsid w:val="00CF042E"/>
    <w:rsid w:val="00CF0B72"/>
    <w:rsid w:val="00CF3A71"/>
    <w:rsid w:val="00CF5B4A"/>
    <w:rsid w:val="00CF5BF9"/>
    <w:rsid w:val="00D0176C"/>
    <w:rsid w:val="00D033BE"/>
    <w:rsid w:val="00D045CB"/>
    <w:rsid w:val="00D0480D"/>
    <w:rsid w:val="00D05A52"/>
    <w:rsid w:val="00D102D1"/>
    <w:rsid w:val="00D10B43"/>
    <w:rsid w:val="00D10D0D"/>
    <w:rsid w:val="00D13ADC"/>
    <w:rsid w:val="00D14549"/>
    <w:rsid w:val="00D15316"/>
    <w:rsid w:val="00D15485"/>
    <w:rsid w:val="00D15D32"/>
    <w:rsid w:val="00D15FE0"/>
    <w:rsid w:val="00D171D3"/>
    <w:rsid w:val="00D17F11"/>
    <w:rsid w:val="00D204B1"/>
    <w:rsid w:val="00D22C10"/>
    <w:rsid w:val="00D22CAA"/>
    <w:rsid w:val="00D22FD0"/>
    <w:rsid w:val="00D23D4B"/>
    <w:rsid w:val="00D250A7"/>
    <w:rsid w:val="00D27307"/>
    <w:rsid w:val="00D27325"/>
    <w:rsid w:val="00D27B21"/>
    <w:rsid w:val="00D30374"/>
    <w:rsid w:val="00D321B2"/>
    <w:rsid w:val="00D3540B"/>
    <w:rsid w:val="00D37CE0"/>
    <w:rsid w:val="00D37CE9"/>
    <w:rsid w:val="00D40E51"/>
    <w:rsid w:val="00D416B4"/>
    <w:rsid w:val="00D42DC7"/>
    <w:rsid w:val="00D43FB5"/>
    <w:rsid w:val="00D44857"/>
    <w:rsid w:val="00D44DFB"/>
    <w:rsid w:val="00D453FC"/>
    <w:rsid w:val="00D4646F"/>
    <w:rsid w:val="00D47B52"/>
    <w:rsid w:val="00D52B21"/>
    <w:rsid w:val="00D52F7A"/>
    <w:rsid w:val="00D535B8"/>
    <w:rsid w:val="00D55510"/>
    <w:rsid w:val="00D55A66"/>
    <w:rsid w:val="00D55BFE"/>
    <w:rsid w:val="00D56BD8"/>
    <w:rsid w:val="00D5734B"/>
    <w:rsid w:val="00D57C0B"/>
    <w:rsid w:val="00D57D02"/>
    <w:rsid w:val="00D603CF"/>
    <w:rsid w:val="00D61269"/>
    <w:rsid w:val="00D619BC"/>
    <w:rsid w:val="00D6450D"/>
    <w:rsid w:val="00D65490"/>
    <w:rsid w:val="00D6685B"/>
    <w:rsid w:val="00D678F7"/>
    <w:rsid w:val="00D70CC5"/>
    <w:rsid w:val="00D70F5C"/>
    <w:rsid w:val="00D728B8"/>
    <w:rsid w:val="00D74F40"/>
    <w:rsid w:val="00D755A7"/>
    <w:rsid w:val="00D77ED4"/>
    <w:rsid w:val="00D80996"/>
    <w:rsid w:val="00D814B3"/>
    <w:rsid w:val="00D825B9"/>
    <w:rsid w:val="00D82BBA"/>
    <w:rsid w:val="00D835B0"/>
    <w:rsid w:val="00D87041"/>
    <w:rsid w:val="00D8707F"/>
    <w:rsid w:val="00D9118D"/>
    <w:rsid w:val="00D922C5"/>
    <w:rsid w:val="00D93CE5"/>
    <w:rsid w:val="00D9504F"/>
    <w:rsid w:val="00D950AA"/>
    <w:rsid w:val="00D96477"/>
    <w:rsid w:val="00D973AD"/>
    <w:rsid w:val="00D97A53"/>
    <w:rsid w:val="00DA00E3"/>
    <w:rsid w:val="00DA023A"/>
    <w:rsid w:val="00DA2E1E"/>
    <w:rsid w:val="00DA4AA7"/>
    <w:rsid w:val="00DA4C4D"/>
    <w:rsid w:val="00DA6656"/>
    <w:rsid w:val="00DA6C80"/>
    <w:rsid w:val="00DA6E6A"/>
    <w:rsid w:val="00DB058B"/>
    <w:rsid w:val="00DB1277"/>
    <w:rsid w:val="00DB4DDD"/>
    <w:rsid w:val="00DC13DB"/>
    <w:rsid w:val="00DC29DB"/>
    <w:rsid w:val="00DC2A33"/>
    <w:rsid w:val="00DC2CC2"/>
    <w:rsid w:val="00DC34A4"/>
    <w:rsid w:val="00DC3FE2"/>
    <w:rsid w:val="00DC4161"/>
    <w:rsid w:val="00DC6AB9"/>
    <w:rsid w:val="00DC75E8"/>
    <w:rsid w:val="00DC7B14"/>
    <w:rsid w:val="00DD07C0"/>
    <w:rsid w:val="00DD0BA9"/>
    <w:rsid w:val="00DD0FC4"/>
    <w:rsid w:val="00DD0FE1"/>
    <w:rsid w:val="00DD20DA"/>
    <w:rsid w:val="00DD2DCE"/>
    <w:rsid w:val="00DD336E"/>
    <w:rsid w:val="00DD3C31"/>
    <w:rsid w:val="00DD4E39"/>
    <w:rsid w:val="00DD6DEB"/>
    <w:rsid w:val="00DE0E66"/>
    <w:rsid w:val="00DE10AA"/>
    <w:rsid w:val="00DE16A4"/>
    <w:rsid w:val="00DE3424"/>
    <w:rsid w:val="00DE56B9"/>
    <w:rsid w:val="00DE656E"/>
    <w:rsid w:val="00DF077E"/>
    <w:rsid w:val="00DF1863"/>
    <w:rsid w:val="00DF286F"/>
    <w:rsid w:val="00DF2A79"/>
    <w:rsid w:val="00DF41ED"/>
    <w:rsid w:val="00DF4291"/>
    <w:rsid w:val="00DF5CC4"/>
    <w:rsid w:val="00DF5DD9"/>
    <w:rsid w:val="00DF5E64"/>
    <w:rsid w:val="00DF71DB"/>
    <w:rsid w:val="00E026D6"/>
    <w:rsid w:val="00E0277C"/>
    <w:rsid w:val="00E02A46"/>
    <w:rsid w:val="00E02D35"/>
    <w:rsid w:val="00E03614"/>
    <w:rsid w:val="00E05459"/>
    <w:rsid w:val="00E06CED"/>
    <w:rsid w:val="00E076E0"/>
    <w:rsid w:val="00E11DE9"/>
    <w:rsid w:val="00E131DD"/>
    <w:rsid w:val="00E1377D"/>
    <w:rsid w:val="00E157E4"/>
    <w:rsid w:val="00E16061"/>
    <w:rsid w:val="00E205AB"/>
    <w:rsid w:val="00E22789"/>
    <w:rsid w:val="00E244D0"/>
    <w:rsid w:val="00E259F1"/>
    <w:rsid w:val="00E2674A"/>
    <w:rsid w:val="00E30D87"/>
    <w:rsid w:val="00E32E9C"/>
    <w:rsid w:val="00E355A0"/>
    <w:rsid w:val="00E365C5"/>
    <w:rsid w:val="00E36700"/>
    <w:rsid w:val="00E36717"/>
    <w:rsid w:val="00E40A7A"/>
    <w:rsid w:val="00E40D33"/>
    <w:rsid w:val="00E41946"/>
    <w:rsid w:val="00E42F07"/>
    <w:rsid w:val="00E448F8"/>
    <w:rsid w:val="00E45F0B"/>
    <w:rsid w:val="00E463B1"/>
    <w:rsid w:val="00E46BF8"/>
    <w:rsid w:val="00E50859"/>
    <w:rsid w:val="00E509F2"/>
    <w:rsid w:val="00E50BB4"/>
    <w:rsid w:val="00E51343"/>
    <w:rsid w:val="00E5309E"/>
    <w:rsid w:val="00E55946"/>
    <w:rsid w:val="00E55E4E"/>
    <w:rsid w:val="00E562B9"/>
    <w:rsid w:val="00E568ED"/>
    <w:rsid w:val="00E56A69"/>
    <w:rsid w:val="00E57F26"/>
    <w:rsid w:val="00E62865"/>
    <w:rsid w:val="00E64989"/>
    <w:rsid w:val="00E65D42"/>
    <w:rsid w:val="00E677A9"/>
    <w:rsid w:val="00E67B7A"/>
    <w:rsid w:val="00E70C26"/>
    <w:rsid w:val="00E70F5C"/>
    <w:rsid w:val="00E744A9"/>
    <w:rsid w:val="00E7451D"/>
    <w:rsid w:val="00E76B10"/>
    <w:rsid w:val="00E822EF"/>
    <w:rsid w:val="00E83D3E"/>
    <w:rsid w:val="00E843BF"/>
    <w:rsid w:val="00E854B3"/>
    <w:rsid w:val="00E861EF"/>
    <w:rsid w:val="00E900A9"/>
    <w:rsid w:val="00E9050E"/>
    <w:rsid w:val="00E92E5D"/>
    <w:rsid w:val="00E9348D"/>
    <w:rsid w:val="00E95840"/>
    <w:rsid w:val="00E95AD8"/>
    <w:rsid w:val="00E97C6F"/>
    <w:rsid w:val="00EA1EED"/>
    <w:rsid w:val="00EA2282"/>
    <w:rsid w:val="00EA22D6"/>
    <w:rsid w:val="00EA2B8E"/>
    <w:rsid w:val="00EA31CF"/>
    <w:rsid w:val="00EA4591"/>
    <w:rsid w:val="00EA4A30"/>
    <w:rsid w:val="00EA65EA"/>
    <w:rsid w:val="00EA6E4A"/>
    <w:rsid w:val="00EB078D"/>
    <w:rsid w:val="00EB20B0"/>
    <w:rsid w:val="00EB4A22"/>
    <w:rsid w:val="00EB4A58"/>
    <w:rsid w:val="00EB500E"/>
    <w:rsid w:val="00EB768A"/>
    <w:rsid w:val="00EC1517"/>
    <w:rsid w:val="00EC1E79"/>
    <w:rsid w:val="00EC4631"/>
    <w:rsid w:val="00EC4789"/>
    <w:rsid w:val="00EC5842"/>
    <w:rsid w:val="00EC5B1F"/>
    <w:rsid w:val="00EC685B"/>
    <w:rsid w:val="00EC75E1"/>
    <w:rsid w:val="00EC7F3E"/>
    <w:rsid w:val="00ED20DF"/>
    <w:rsid w:val="00ED3051"/>
    <w:rsid w:val="00ED43E3"/>
    <w:rsid w:val="00ED565E"/>
    <w:rsid w:val="00ED7560"/>
    <w:rsid w:val="00ED7A98"/>
    <w:rsid w:val="00ED7B78"/>
    <w:rsid w:val="00EE0E10"/>
    <w:rsid w:val="00EE1A55"/>
    <w:rsid w:val="00EE2DDD"/>
    <w:rsid w:val="00EE32D6"/>
    <w:rsid w:val="00EE54A5"/>
    <w:rsid w:val="00EE5782"/>
    <w:rsid w:val="00EE7478"/>
    <w:rsid w:val="00EF0298"/>
    <w:rsid w:val="00EF2BDD"/>
    <w:rsid w:val="00EF4307"/>
    <w:rsid w:val="00EF43DF"/>
    <w:rsid w:val="00EF46BB"/>
    <w:rsid w:val="00EF5469"/>
    <w:rsid w:val="00EF5A25"/>
    <w:rsid w:val="00F0051E"/>
    <w:rsid w:val="00F01CDC"/>
    <w:rsid w:val="00F04397"/>
    <w:rsid w:val="00F04CEF"/>
    <w:rsid w:val="00F05890"/>
    <w:rsid w:val="00F05A27"/>
    <w:rsid w:val="00F06B11"/>
    <w:rsid w:val="00F07C77"/>
    <w:rsid w:val="00F11C54"/>
    <w:rsid w:val="00F134EE"/>
    <w:rsid w:val="00F14272"/>
    <w:rsid w:val="00F14691"/>
    <w:rsid w:val="00F14C12"/>
    <w:rsid w:val="00F1533A"/>
    <w:rsid w:val="00F15E58"/>
    <w:rsid w:val="00F160F6"/>
    <w:rsid w:val="00F173BF"/>
    <w:rsid w:val="00F21604"/>
    <w:rsid w:val="00F22260"/>
    <w:rsid w:val="00F22EB1"/>
    <w:rsid w:val="00F232B7"/>
    <w:rsid w:val="00F23831"/>
    <w:rsid w:val="00F2388B"/>
    <w:rsid w:val="00F23E52"/>
    <w:rsid w:val="00F24BB7"/>
    <w:rsid w:val="00F24C09"/>
    <w:rsid w:val="00F253BA"/>
    <w:rsid w:val="00F25889"/>
    <w:rsid w:val="00F2607D"/>
    <w:rsid w:val="00F32FC8"/>
    <w:rsid w:val="00F3368B"/>
    <w:rsid w:val="00F33ACE"/>
    <w:rsid w:val="00F33B8E"/>
    <w:rsid w:val="00F33C71"/>
    <w:rsid w:val="00F341FE"/>
    <w:rsid w:val="00F3422B"/>
    <w:rsid w:val="00F3425B"/>
    <w:rsid w:val="00F349D2"/>
    <w:rsid w:val="00F34EB0"/>
    <w:rsid w:val="00F353CE"/>
    <w:rsid w:val="00F35536"/>
    <w:rsid w:val="00F37E18"/>
    <w:rsid w:val="00F405A6"/>
    <w:rsid w:val="00F40987"/>
    <w:rsid w:val="00F42A22"/>
    <w:rsid w:val="00F43EDB"/>
    <w:rsid w:val="00F46749"/>
    <w:rsid w:val="00F4676F"/>
    <w:rsid w:val="00F52F74"/>
    <w:rsid w:val="00F5334D"/>
    <w:rsid w:val="00F57EFB"/>
    <w:rsid w:val="00F63A85"/>
    <w:rsid w:val="00F70FE4"/>
    <w:rsid w:val="00F72379"/>
    <w:rsid w:val="00F72F09"/>
    <w:rsid w:val="00F734ED"/>
    <w:rsid w:val="00F73666"/>
    <w:rsid w:val="00F751B0"/>
    <w:rsid w:val="00F76DFE"/>
    <w:rsid w:val="00F7703E"/>
    <w:rsid w:val="00F77747"/>
    <w:rsid w:val="00F81756"/>
    <w:rsid w:val="00F823A0"/>
    <w:rsid w:val="00F82ABC"/>
    <w:rsid w:val="00F83759"/>
    <w:rsid w:val="00F84D6A"/>
    <w:rsid w:val="00F855FE"/>
    <w:rsid w:val="00F85DCF"/>
    <w:rsid w:val="00F86D19"/>
    <w:rsid w:val="00F86E62"/>
    <w:rsid w:val="00F871ED"/>
    <w:rsid w:val="00F87BA4"/>
    <w:rsid w:val="00F92D36"/>
    <w:rsid w:val="00F93AB8"/>
    <w:rsid w:val="00F94392"/>
    <w:rsid w:val="00F95FED"/>
    <w:rsid w:val="00F96E10"/>
    <w:rsid w:val="00F97A6B"/>
    <w:rsid w:val="00FA0CE7"/>
    <w:rsid w:val="00FA2117"/>
    <w:rsid w:val="00FA2A05"/>
    <w:rsid w:val="00FA3394"/>
    <w:rsid w:val="00FA44D0"/>
    <w:rsid w:val="00FA61E5"/>
    <w:rsid w:val="00FA6F30"/>
    <w:rsid w:val="00FB01A2"/>
    <w:rsid w:val="00FB027D"/>
    <w:rsid w:val="00FB12AC"/>
    <w:rsid w:val="00FB3B00"/>
    <w:rsid w:val="00FB4231"/>
    <w:rsid w:val="00FB45B7"/>
    <w:rsid w:val="00FB7E36"/>
    <w:rsid w:val="00FB7EA9"/>
    <w:rsid w:val="00FC16EC"/>
    <w:rsid w:val="00FC1838"/>
    <w:rsid w:val="00FC2C6E"/>
    <w:rsid w:val="00FC354E"/>
    <w:rsid w:val="00FC3A28"/>
    <w:rsid w:val="00FC4525"/>
    <w:rsid w:val="00FC4B23"/>
    <w:rsid w:val="00FD10E8"/>
    <w:rsid w:val="00FD209B"/>
    <w:rsid w:val="00FD24F3"/>
    <w:rsid w:val="00FD327C"/>
    <w:rsid w:val="00FD33F7"/>
    <w:rsid w:val="00FD4731"/>
    <w:rsid w:val="00FD4784"/>
    <w:rsid w:val="00FD59B2"/>
    <w:rsid w:val="00FD7890"/>
    <w:rsid w:val="00FE3CAD"/>
    <w:rsid w:val="00FE4B19"/>
    <w:rsid w:val="00FE6E1E"/>
    <w:rsid w:val="00FF547A"/>
    <w:rsid w:val="00FF6AA5"/>
    <w:rsid w:val="00FF6C50"/>
    <w:rsid w:val="00FF6F9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57345"/>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F2607D"/>
    <w:pPr>
      <w:keepNext/>
      <w:spacing w:after="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 w:type="character" w:styleId="Strong">
    <w:name w:val="Strong"/>
    <w:basedOn w:val="DefaultParagraphFont"/>
    <w:uiPriority w:val="22"/>
    <w:qFormat/>
    <w:rsid w:val="00C63C04"/>
    <w:rPr>
      <w:b/>
      <w:bCs/>
    </w:rPr>
  </w:style>
  <w:style w:type="character" w:styleId="Emphasis">
    <w:name w:val="Emphasis"/>
    <w:basedOn w:val="DefaultParagraphFont"/>
    <w:uiPriority w:val="20"/>
    <w:qFormat/>
    <w:rsid w:val="002E5ED5"/>
    <w:rPr>
      <w:i/>
      <w:iCs/>
    </w:rPr>
  </w:style>
  <w:style w:type="paragraph" w:styleId="NormalWeb">
    <w:name w:val="Normal (Web)"/>
    <w:basedOn w:val="Normal"/>
    <w:uiPriority w:val="99"/>
    <w:semiHidden/>
    <w:unhideWhenUsed/>
    <w:rsid w:val="00CF5BF9"/>
    <w:pPr>
      <w:spacing w:before="100" w:beforeAutospacing="1" w:after="100" w:afterAutospacing="1" w:line="240" w:lineRule="auto"/>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102518">
      <w:bodyDiv w:val="1"/>
      <w:marLeft w:val="0"/>
      <w:marRight w:val="0"/>
      <w:marTop w:val="0"/>
      <w:marBottom w:val="0"/>
      <w:divBdr>
        <w:top w:val="none" w:sz="0" w:space="0" w:color="auto"/>
        <w:left w:val="none" w:sz="0" w:space="0" w:color="auto"/>
        <w:bottom w:val="none" w:sz="0" w:space="0" w:color="auto"/>
        <w:right w:val="none" w:sz="0" w:space="0" w:color="auto"/>
      </w:divBdr>
      <w:divsChild>
        <w:div w:id="849566079">
          <w:marLeft w:val="0"/>
          <w:marRight w:val="0"/>
          <w:marTop w:val="0"/>
          <w:marBottom w:val="0"/>
          <w:divBdr>
            <w:top w:val="none" w:sz="0" w:space="0" w:color="auto"/>
            <w:left w:val="none" w:sz="0" w:space="0" w:color="auto"/>
            <w:bottom w:val="none" w:sz="0" w:space="0" w:color="auto"/>
            <w:right w:val="none" w:sz="0" w:space="0" w:color="auto"/>
          </w:divBdr>
        </w:div>
      </w:divsChild>
    </w:div>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014302920">
      <w:bodyDiv w:val="1"/>
      <w:marLeft w:val="0"/>
      <w:marRight w:val="0"/>
      <w:marTop w:val="0"/>
      <w:marBottom w:val="0"/>
      <w:divBdr>
        <w:top w:val="none" w:sz="0" w:space="0" w:color="auto"/>
        <w:left w:val="none" w:sz="0" w:space="0" w:color="auto"/>
        <w:bottom w:val="none" w:sz="0" w:space="0" w:color="auto"/>
        <w:right w:val="none" w:sz="0" w:space="0" w:color="auto"/>
      </w:divBdr>
      <w:divsChild>
        <w:div w:id="2093502301">
          <w:marLeft w:val="0"/>
          <w:marRight w:val="0"/>
          <w:marTop w:val="0"/>
          <w:marBottom w:val="0"/>
          <w:divBdr>
            <w:top w:val="none" w:sz="0" w:space="0" w:color="auto"/>
            <w:left w:val="none" w:sz="0" w:space="0" w:color="auto"/>
            <w:bottom w:val="none" w:sz="0" w:space="0" w:color="auto"/>
            <w:right w:val="none" w:sz="0" w:space="0" w:color="auto"/>
          </w:divBdr>
        </w:div>
      </w:divsChild>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2.xml"/><Relationship Id="rId18" Type="http://schemas.openxmlformats.org/officeDocument/2006/relationships/image" Target="media/image6.jpe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hyperlink" Target="http://www.bibliotecasdelecuador.com/"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docs.live.net/6d967b9d49e8ef17/Documentos/TESIS%20ANDR&#201;S/Desarrollo%20Tesis/Envios/Documentos_OSF_GITHUB/MemoriaTesis.docx" TargetMode="Externa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hyperlink" Target="https://academic.microsoft.com/" TargetMode="Externa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https://scontent.floh1-1.fna.fbcdn.net/v/t1.15752-9/37098435_1970395989678049_5782757621035433984_n.jpg?_nc_cat=0&amp;oh=994319f8bed85c093115ce5baa85c62b&amp;oe=5BCBBC85" TargetMode="External"/><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4.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1EAAA6F-6965-43AF-A15B-5F744F847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20</TotalTime>
  <Pages>97</Pages>
  <Words>32509</Words>
  <Characters>178800</Characters>
  <Application>Microsoft Office Word</Application>
  <DocSecurity>0</DocSecurity>
  <Lines>1490</Lines>
  <Paragraphs>42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10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1533</cp:revision>
  <cp:lastPrinted>2018-11-08T13:42:00Z</cp:lastPrinted>
  <dcterms:created xsi:type="dcterms:W3CDTF">2018-10-16T01:58:00Z</dcterms:created>
  <dcterms:modified xsi:type="dcterms:W3CDTF">2019-02-08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